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B531D3" w14:textId="44D776F8" w:rsidR="00836722" w:rsidRPr="00836722" w:rsidRDefault="00836722" w:rsidP="00CB4081">
      <w:pPr>
        <w:pStyle w:val="Heading1"/>
        <w:numPr>
          <w:ilvl w:val="0"/>
          <w:numId w:val="0"/>
        </w:numPr>
        <w:jc w:val="both"/>
        <w:rPr>
          <w:color w:val="FFFFFF" w:themeColor="background1"/>
        </w:rPr>
      </w:pPr>
      <w:bookmarkStart w:id="0" w:name="_Toc461058879"/>
      <w:r w:rsidRPr="00836722">
        <w:rPr>
          <w:color w:val="FFFFFF" w:themeColor="background1"/>
        </w:rPr>
        <w:t>UDUL</w:t>
      </w:r>
      <w:bookmarkEnd w:id="0"/>
    </w:p>
    <w:p w14:paraId="743430C3" w14:textId="3B304635" w:rsidR="00831DD6" w:rsidRPr="008B7E5E" w:rsidRDefault="00831DD6" w:rsidP="00831DD6">
      <w:pPr>
        <w:ind w:firstLine="0"/>
        <w:jc w:val="center"/>
        <w:rPr>
          <w:b/>
          <w:sz w:val="28"/>
          <w:szCs w:val="28"/>
        </w:rPr>
      </w:pPr>
      <w:bookmarkStart w:id="1" w:name="_Hlk512513165"/>
      <w:r w:rsidRPr="00831DD6">
        <w:rPr>
          <w:b/>
          <w:sz w:val="28"/>
          <w:szCs w:val="28"/>
        </w:rPr>
        <w:t xml:space="preserve"> </w:t>
      </w:r>
      <w:r w:rsidRPr="008B7E5E">
        <w:rPr>
          <w:b/>
          <w:sz w:val="28"/>
          <w:szCs w:val="28"/>
        </w:rPr>
        <w:t>SI</w:t>
      </w:r>
      <w:r>
        <w:rPr>
          <w:b/>
          <w:sz w:val="28"/>
          <w:szCs w:val="28"/>
        </w:rPr>
        <w:t>S</w:t>
      </w:r>
      <w:r w:rsidRPr="008B7E5E">
        <w:rPr>
          <w:b/>
          <w:sz w:val="28"/>
          <w:szCs w:val="28"/>
        </w:rPr>
        <w:t xml:space="preserve">TEM INFORMASI PENERIMAAN SISWA BARU </w:t>
      </w:r>
    </w:p>
    <w:p w14:paraId="5F12D6DA" w14:textId="77777777" w:rsidR="00831DD6" w:rsidRDefault="00831DD6" w:rsidP="00831DD6">
      <w:pPr>
        <w:pStyle w:val="NoSpacing"/>
        <w:spacing w:line="360" w:lineRule="auto"/>
        <w:jc w:val="center"/>
        <w:rPr>
          <w:b/>
        </w:rPr>
      </w:pPr>
      <w:r w:rsidRPr="008B7E5E">
        <w:rPr>
          <w:b/>
          <w:sz w:val="28"/>
          <w:szCs w:val="28"/>
        </w:rPr>
        <w:t>(PSB)</w:t>
      </w:r>
      <w:r>
        <w:rPr>
          <w:b/>
          <w:sz w:val="28"/>
          <w:szCs w:val="28"/>
        </w:rPr>
        <w:t xml:space="preserve"> </w:t>
      </w:r>
      <w:r w:rsidRPr="008B7E5E">
        <w:rPr>
          <w:b/>
          <w:sz w:val="28"/>
          <w:szCs w:val="28"/>
        </w:rPr>
        <w:t>BERBASIS WEB</w:t>
      </w:r>
      <w:r w:rsidRPr="0047457B">
        <w:rPr>
          <w:b/>
        </w:rPr>
        <w:t xml:space="preserve"> </w:t>
      </w:r>
    </w:p>
    <w:p w14:paraId="3D07DCFE" w14:textId="0BEB516A" w:rsidR="0030382E" w:rsidRDefault="0030382E" w:rsidP="00831DD6">
      <w:pPr>
        <w:pStyle w:val="NoSpacing"/>
        <w:spacing w:line="360" w:lineRule="auto"/>
        <w:jc w:val="center"/>
        <w:rPr>
          <w:b/>
        </w:rPr>
      </w:pPr>
      <w:r w:rsidRPr="0047457B">
        <w:rPr>
          <w:b/>
        </w:rPr>
        <w:t>(</w:t>
      </w:r>
      <w:r>
        <w:rPr>
          <w:b/>
        </w:rPr>
        <w:t>Studi kasus</w:t>
      </w:r>
      <w:r w:rsidR="00831DD6">
        <w:rPr>
          <w:b/>
        </w:rPr>
        <w:t xml:space="preserve"> SMK Sudirman 1 Wonogiri</w:t>
      </w:r>
      <w:r w:rsidRPr="0047457B">
        <w:rPr>
          <w:b/>
        </w:rPr>
        <w:t>)</w:t>
      </w:r>
    </w:p>
    <w:bookmarkEnd w:id="1"/>
    <w:p w14:paraId="71B5DA02" w14:textId="77777777" w:rsidR="0030382E" w:rsidRPr="00057D4B" w:rsidRDefault="0030382E" w:rsidP="0030382E">
      <w:pPr>
        <w:tabs>
          <w:tab w:val="left" w:pos="17255"/>
        </w:tabs>
        <w:ind w:firstLine="0"/>
        <w:jc w:val="center"/>
        <w:rPr>
          <w:b/>
          <w:szCs w:val="28"/>
        </w:rPr>
      </w:pPr>
    </w:p>
    <w:p w14:paraId="6879617B" w14:textId="77777777" w:rsidR="0030382E" w:rsidRDefault="0030382E" w:rsidP="0030382E">
      <w:pPr>
        <w:ind w:firstLine="0"/>
        <w:jc w:val="center"/>
        <w:rPr>
          <w:b/>
          <w:sz w:val="28"/>
          <w:szCs w:val="28"/>
        </w:rPr>
      </w:pPr>
    </w:p>
    <w:p w14:paraId="139D951C" w14:textId="77777777" w:rsidR="0030382E" w:rsidRPr="009F5DC5" w:rsidRDefault="0030382E" w:rsidP="0030382E">
      <w:pPr>
        <w:ind w:firstLine="0"/>
        <w:jc w:val="center"/>
        <w:rPr>
          <w:b/>
        </w:rPr>
      </w:pPr>
      <w:r w:rsidRPr="009F5DC5">
        <w:rPr>
          <w:b/>
        </w:rPr>
        <w:t>KERJA PRAKTIK</w:t>
      </w:r>
    </w:p>
    <w:p w14:paraId="1F6E1C74" w14:textId="77777777" w:rsidR="0030382E" w:rsidRDefault="0030382E" w:rsidP="0030382E">
      <w:pPr>
        <w:ind w:firstLine="0"/>
        <w:jc w:val="center"/>
      </w:pPr>
    </w:p>
    <w:p w14:paraId="5E465A57" w14:textId="77777777" w:rsidR="0030382E" w:rsidRPr="00057D4B" w:rsidRDefault="0030382E" w:rsidP="0030382E">
      <w:pPr>
        <w:ind w:firstLine="0"/>
        <w:jc w:val="center"/>
        <w:rPr>
          <w:sz w:val="22"/>
        </w:rPr>
      </w:pPr>
      <w:r w:rsidRPr="00057D4B">
        <w:rPr>
          <w:sz w:val="22"/>
        </w:rPr>
        <w:t>Diajukan untuk memenuhi salah satu syarat</w:t>
      </w:r>
    </w:p>
    <w:p w14:paraId="4C04B164" w14:textId="226AF958" w:rsidR="0030382E" w:rsidRDefault="0030382E" w:rsidP="0030382E">
      <w:pPr>
        <w:ind w:firstLine="0"/>
        <w:jc w:val="center"/>
      </w:pPr>
      <w:r w:rsidRPr="00057D4B">
        <w:rPr>
          <w:sz w:val="22"/>
        </w:rPr>
        <w:t xml:space="preserve">Mencapai derajat Sarjana </w:t>
      </w:r>
      <w:r>
        <w:rPr>
          <w:sz w:val="22"/>
        </w:rPr>
        <w:t xml:space="preserve">S-1 </w:t>
      </w:r>
      <w:r w:rsidRPr="00057D4B">
        <w:rPr>
          <w:sz w:val="22"/>
        </w:rPr>
        <w:t>Program Studi Informatika</w:t>
      </w:r>
      <w:r>
        <w:rPr>
          <w:sz w:val="22"/>
        </w:rPr>
        <w:br/>
      </w:r>
    </w:p>
    <w:p w14:paraId="6B1637D8" w14:textId="77777777" w:rsidR="0030382E" w:rsidRDefault="0030382E" w:rsidP="0030382E">
      <w:pPr>
        <w:ind w:firstLine="0"/>
        <w:jc w:val="center"/>
      </w:pPr>
      <w:r>
        <w:rPr>
          <w:noProof/>
        </w:rPr>
        <w:drawing>
          <wp:anchor distT="0" distB="0" distL="114300" distR="114300" simplePos="0" relativeHeight="251652096" behindDoc="0" locked="0" layoutInCell="1" allowOverlap="1" wp14:anchorId="65884D71" wp14:editId="1B3DA1E4">
            <wp:simplePos x="0" y="0"/>
            <wp:positionH relativeFrom="column">
              <wp:posOffset>1395095</wp:posOffset>
            </wp:positionH>
            <wp:positionV relativeFrom="paragraph">
              <wp:posOffset>141117</wp:posOffset>
            </wp:positionV>
            <wp:extent cx="2186609" cy="2186609"/>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tarman\AppData\Local\Microsoft\Windows\INetCacheContent.Word\logo uty baru.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86609" cy="2186609"/>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695699" w14:textId="77777777" w:rsidR="0030382E" w:rsidRDefault="0030382E" w:rsidP="0030382E">
      <w:pPr>
        <w:ind w:firstLine="0"/>
        <w:jc w:val="center"/>
      </w:pPr>
    </w:p>
    <w:p w14:paraId="3A2C129C" w14:textId="77777777" w:rsidR="0030382E" w:rsidRDefault="0030382E" w:rsidP="0030382E">
      <w:pPr>
        <w:ind w:firstLine="0"/>
        <w:jc w:val="center"/>
      </w:pPr>
    </w:p>
    <w:p w14:paraId="47D2BB25" w14:textId="77777777" w:rsidR="0030382E" w:rsidRDefault="0030382E" w:rsidP="0030382E">
      <w:pPr>
        <w:ind w:firstLine="0"/>
        <w:jc w:val="center"/>
      </w:pPr>
    </w:p>
    <w:p w14:paraId="7A62576D" w14:textId="77777777" w:rsidR="0030382E" w:rsidRDefault="0030382E" w:rsidP="0030382E">
      <w:pPr>
        <w:ind w:firstLine="0"/>
        <w:jc w:val="center"/>
      </w:pPr>
    </w:p>
    <w:p w14:paraId="29C0DA66" w14:textId="77777777" w:rsidR="0030382E" w:rsidRDefault="0030382E" w:rsidP="0030382E">
      <w:pPr>
        <w:ind w:firstLine="0"/>
        <w:jc w:val="center"/>
      </w:pPr>
    </w:p>
    <w:p w14:paraId="668740D0" w14:textId="77777777" w:rsidR="0030382E" w:rsidRDefault="0030382E" w:rsidP="0030382E">
      <w:pPr>
        <w:ind w:firstLine="0"/>
        <w:jc w:val="center"/>
      </w:pPr>
    </w:p>
    <w:p w14:paraId="6DCE4985" w14:textId="77777777" w:rsidR="0030382E" w:rsidRDefault="0030382E" w:rsidP="0030382E">
      <w:pPr>
        <w:ind w:firstLine="0"/>
        <w:jc w:val="center"/>
      </w:pPr>
    </w:p>
    <w:p w14:paraId="1DE76AFB" w14:textId="77777777" w:rsidR="0030382E" w:rsidRDefault="0030382E" w:rsidP="0030382E">
      <w:pPr>
        <w:ind w:firstLine="0"/>
        <w:jc w:val="center"/>
      </w:pPr>
    </w:p>
    <w:p w14:paraId="51FFD5CE" w14:textId="77777777" w:rsidR="0030382E" w:rsidRDefault="0030382E" w:rsidP="0030382E">
      <w:pPr>
        <w:ind w:firstLine="0"/>
        <w:jc w:val="center"/>
      </w:pPr>
    </w:p>
    <w:p w14:paraId="5EBA29A2" w14:textId="77777777" w:rsidR="0030382E" w:rsidRDefault="0030382E" w:rsidP="0030382E">
      <w:pPr>
        <w:ind w:firstLine="0"/>
        <w:jc w:val="center"/>
      </w:pPr>
    </w:p>
    <w:p w14:paraId="26DC17FA" w14:textId="77777777" w:rsidR="0030382E" w:rsidRDefault="0030382E" w:rsidP="0030382E">
      <w:pPr>
        <w:ind w:firstLine="0"/>
        <w:jc w:val="center"/>
        <w:rPr>
          <w:sz w:val="22"/>
        </w:rPr>
      </w:pPr>
      <w:r w:rsidRPr="00057D4B">
        <w:rPr>
          <w:sz w:val="22"/>
        </w:rPr>
        <w:t>Disusun oleh:</w:t>
      </w:r>
    </w:p>
    <w:p w14:paraId="6490896A" w14:textId="583FF0A3" w:rsidR="0030382E" w:rsidRPr="00057D4B" w:rsidRDefault="00831DD6" w:rsidP="0030382E">
      <w:pPr>
        <w:ind w:firstLine="0"/>
        <w:jc w:val="center"/>
        <w:rPr>
          <w:sz w:val="22"/>
        </w:rPr>
      </w:pPr>
      <w:r>
        <w:rPr>
          <w:sz w:val="22"/>
        </w:rPr>
        <w:t>Nurul Hidayah</w:t>
      </w:r>
    </w:p>
    <w:p w14:paraId="17F49F2C" w14:textId="109ADEFB" w:rsidR="0030382E" w:rsidRPr="00057D4B" w:rsidRDefault="00831DD6" w:rsidP="0030382E">
      <w:pPr>
        <w:ind w:firstLine="0"/>
        <w:jc w:val="center"/>
        <w:rPr>
          <w:sz w:val="22"/>
        </w:rPr>
      </w:pPr>
      <w:r>
        <w:rPr>
          <w:sz w:val="22"/>
        </w:rPr>
        <w:t>5150411085</w:t>
      </w:r>
    </w:p>
    <w:p w14:paraId="1E8B1189" w14:textId="77777777" w:rsidR="0030382E" w:rsidRPr="00057D4B" w:rsidRDefault="0030382E" w:rsidP="0030382E">
      <w:pPr>
        <w:ind w:firstLine="0"/>
        <w:jc w:val="center"/>
        <w:rPr>
          <w:sz w:val="22"/>
        </w:rPr>
      </w:pPr>
    </w:p>
    <w:p w14:paraId="582C713C" w14:textId="7CEC6926" w:rsidR="0030382E" w:rsidRPr="0030382E" w:rsidRDefault="0030382E" w:rsidP="0030382E">
      <w:pPr>
        <w:spacing w:line="240" w:lineRule="auto"/>
        <w:ind w:firstLine="0"/>
        <w:jc w:val="center"/>
        <w:rPr>
          <w:b/>
          <w:sz w:val="28"/>
          <w:szCs w:val="28"/>
        </w:rPr>
      </w:pPr>
      <w:r w:rsidRPr="0030382E">
        <w:rPr>
          <w:b/>
          <w:sz w:val="28"/>
          <w:szCs w:val="28"/>
        </w:rPr>
        <w:t>PROGRAM STUDI INFORMATIKA</w:t>
      </w:r>
    </w:p>
    <w:p w14:paraId="3C00FB0A" w14:textId="2F166613" w:rsidR="0030382E" w:rsidRPr="0030382E" w:rsidRDefault="0030382E" w:rsidP="0030382E">
      <w:pPr>
        <w:spacing w:line="240" w:lineRule="auto"/>
        <w:ind w:firstLine="0"/>
        <w:jc w:val="center"/>
        <w:rPr>
          <w:b/>
          <w:sz w:val="28"/>
          <w:szCs w:val="28"/>
        </w:rPr>
      </w:pPr>
      <w:r w:rsidRPr="0030382E">
        <w:rPr>
          <w:b/>
          <w:sz w:val="28"/>
          <w:szCs w:val="28"/>
        </w:rPr>
        <w:t>FAKULTAS TEKNOLOGI INFORMASI</w:t>
      </w:r>
      <w:r w:rsidR="002B1829">
        <w:rPr>
          <w:b/>
          <w:sz w:val="28"/>
          <w:szCs w:val="28"/>
        </w:rPr>
        <w:t xml:space="preserve"> DAN ELEKTRO</w:t>
      </w:r>
    </w:p>
    <w:p w14:paraId="0CAB8C39" w14:textId="77777777" w:rsidR="0030382E" w:rsidRPr="0030382E" w:rsidRDefault="0030382E" w:rsidP="0030382E">
      <w:pPr>
        <w:spacing w:line="240" w:lineRule="auto"/>
        <w:ind w:firstLine="0"/>
        <w:jc w:val="center"/>
        <w:rPr>
          <w:b/>
          <w:sz w:val="28"/>
          <w:szCs w:val="28"/>
        </w:rPr>
      </w:pPr>
      <w:r w:rsidRPr="0030382E">
        <w:rPr>
          <w:b/>
          <w:sz w:val="28"/>
          <w:szCs w:val="28"/>
        </w:rPr>
        <w:t xml:space="preserve">UNIVERSITAS TEKNOLOGI </w:t>
      </w:r>
      <w:smartTag w:uri="urn:schemas-microsoft-com:office:smarttags" w:element="place">
        <w:r w:rsidRPr="0030382E">
          <w:rPr>
            <w:b/>
            <w:sz w:val="28"/>
            <w:szCs w:val="28"/>
          </w:rPr>
          <w:t>YOGYAKARTA</w:t>
        </w:r>
      </w:smartTag>
    </w:p>
    <w:p w14:paraId="2C2F152A" w14:textId="38FA26E2" w:rsidR="0030382E" w:rsidRDefault="002B1829" w:rsidP="0030382E">
      <w:pPr>
        <w:spacing w:line="240" w:lineRule="auto"/>
        <w:ind w:firstLine="0"/>
        <w:jc w:val="center"/>
      </w:pPr>
      <w:r>
        <w:rPr>
          <w:b/>
          <w:szCs w:val="28"/>
        </w:rPr>
        <w:t>2018</w:t>
      </w:r>
    </w:p>
    <w:p w14:paraId="254BB76A" w14:textId="77777777" w:rsidR="0030382E" w:rsidRDefault="0030382E">
      <w:pPr>
        <w:spacing w:after="160" w:line="259" w:lineRule="auto"/>
        <w:ind w:firstLine="0"/>
        <w:jc w:val="left"/>
      </w:pPr>
    </w:p>
    <w:p w14:paraId="64C8181A" w14:textId="77777777" w:rsidR="00836722" w:rsidRPr="00836722" w:rsidRDefault="00836722" w:rsidP="00836722">
      <w:pPr>
        <w:pStyle w:val="Heading1"/>
        <w:numPr>
          <w:ilvl w:val="0"/>
          <w:numId w:val="0"/>
        </w:numPr>
        <w:rPr>
          <w:color w:val="FFFFFF" w:themeColor="background1"/>
        </w:rPr>
      </w:pPr>
      <w:bookmarkStart w:id="2" w:name="_Toc461058880"/>
      <w:r w:rsidRPr="00836722">
        <w:rPr>
          <w:color w:val="FFFFFF" w:themeColor="background1"/>
        </w:rPr>
        <w:lastRenderedPageBreak/>
        <w:t>HALAMAN PENGESAHAN</w:t>
      </w:r>
      <w:bookmarkEnd w:id="2"/>
    </w:p>
    <w:p w14:paraId="331BD718" w14:textId="77777777" w:rsidR="00831DD6" w:rsidRPr="008B7E5E" w:rsidRDefault="00831DD6" w:rsidP="00831DD6">
      <w:pPr>
        <w:ind w:firstLine="0"/>
        <w:jc w:val="center"/>
        <w:rPr>
          <w:b/>
          <w:sz w:val="28"/>
          <w:szCs w:val="28"/>
        </w:rPr>
      </w:pPr>
      <w:r w:rsidRPr="008B7E5E">
        <w:rPr>
          <w:b/>
          <w:sz w:val="28"/>
          <w:szCs w:val="28"/>
        </w:rPr>
        <w:t>SI</w:t>
      </w:r>
      <w:r>
        <w:rPr>
          <w:b/>
          <w:sz w:val="28"/>
          <w:szCs w:val="28"/>
        </w:rPr>
        <w:t>S</w:t>
      </w:r>
      <w:r w:rsidRPr="008B7E5E">
        <w:rPr>
          <w:b/>
          <w:sz w:val="28"/>
          <w:szCs w:val="28"/>
        </w:rPr>
        <w:t xml:space="preserve">TEM INFORMASI PENERIMAAN SISWA BARU </w:t>
      </w:r>
    </w:p>
    <w:p w14:paraId="4E17779A" w14:textId="77777777" w:rsidR="00831DD6" w:rsidRDefault="00831DD6" w:rsidP="00831DD6">
      <w:pPr>
        <w:pStyle w:val="NoSpacing"/>
        <w:spacing w:line="360" w:lineRule="auto"/>
        <w:jc w:val="center"/>
        <w:rPr>
          <w:b/>
        </w:rPr>
      </w:pPr>
      <w:r w:rsidRPr="008B7E5E">
        <w:rPr>
          <w:b/>
          <w:sz w:val="28"/>
          <w:szCs w:val="28"/>
        </w:rPr>
        <w:t>(PSB)</w:t>
      </w:r>
      <w:r>
        <w:rPr>
          <w:b/>
          <w:sz w:val="28"/>
          <w:szCs w:val="28"/>
        </w:rPr>
        <w:t xml:space="preserve"> </w:t>
      </w:r>
      <w:r w:rsidRPr="008B7E5E">
        <w:rPr>
          <w:b/>
          <w:sz w:val="28"/>
          <w:szCs w:val="28"/>
        </w:rPr>
        <w:t>BERBASIS WEB</w:t>
      </w:r>
      <w:r w:rsidRPr="0047457B">
        <w:rPr>
          <w:b/>
        </w:rPr>
        <w:t xml:space="preserve"> </w:t>
      </w:r>
    </w:p>
    <w:p w14:paraId="75543E83" w14:textId="77777777" w:rsidR="00831DD6" w:rsidRDefault="00831DD6" w:rsidP="00831DD6">
      <w:pPr>
        <w:pStyle w:val="NoSpacing"/>
        <w:spacing w:line="360" w:lineRule="auto"/>
        <w:jc w:val="center"/>
        <w:rPr>
          <w:b/>
        </w:rPr>
      </w:pPr>
      <w:r w:rsidRPr="0047457B">
        <w:rPr>
          <w:b/>
        </w:rPr>
        <w:t>(</w:t>
      </w:r>
      <w:r>
        <w:rPr>
          <w:b/>
        </w:rPr>
        <w:t>Studi kasus SMK Sudirman 1 Wonogiri</w:t>
      </w:r>
      <w:r w:rsidRPr="0047457B">
        <w:rPr>
          <w:b/>
        </w:rPr>
        <w:t>)</w:t>
      </w:r>
    </w:p>
    <w:p w14:paraId="246033C9" w14:textId="59F55071" w:rsidR="0030382E" w:rsidRPr="00D341E2" w:rsidRDefault="0030382E" w:rsidP="00D341E2">
      <w:pPr>
        <w:spacing w:line="240" w:lineRule="auto"/>
        <w:ind w:firstLine="0"/>
        <w:jc w:val="center"/>
        <w:rPr>
          <w:b/>
          <w:bCs/>
          <w:sz w:val="28"/>
        </w:rPr>
      </w:pPr>
    </w:p>
    <w:p w14:paraId="19AF7C7D" w14:textId="77777777" w:rsidR="0030382E" w:rsidRDefault="0030382E" w:rsidP="0030382E">
      <w:pPr>
        <w:spacing w:line="240" w:lineRule="auto"/>
        <w:ind w:firstLine="0"/>
        <w:jc w:val="center"/>
        <w:rPr>
          <w:sz w:val="20"/>
        </w:rPr>
      </w:pPr>
    </w:p>
    <w:p w14:paraId="7C479269" w14:textId="77777777" w:rsidR="0030382E" w:rsidRDefault="0030382E" w:rsidP="0030382E">
      <w:pPr>
        <w:spacing w:line="240" w:lineRule="auto"/>
        <w:ind w:firstLine="0"/>
        <w:jc w:val="center"/>
        <w:rPr>
          <w:sz w:val="20"/>
        </w:rPr>
      </w:pPr>
    </w:p>
    <w:p w14:paraId="60C8BF87" w14:textId="77777777" w:rsidR="0030382E" w:rsidRDefault="0030382E" w:rsidP="0030382E">
      <w:pPr>
        <w:spacing w:line="240" w:lineRule="auto"/>
        <w:ind w:firstLine="0"/>
        <w:jc w:val="center"/>
        <w:rPr>
          <w:sz w:val="20"/>
        </w:rPr>
      </w:pPr>
    </w:p>
    <w:p w14:paraId="106881C7" w14:textId="77777777" w:rsidR="0030382E" w:rsidRPr="00802597" w:rsidRDefault="0030382E" w:rsidP="0030382E">
      <w:pPr>
        <w:spacing w:line="240" w:lineRule="auto"/>
        <w:ind w:firstLine="0"/>
        <w:jc w:val="center"/>
        <w:rPr>
          <w:sz w:val="20"/>
        </w:rPr>
      </w:pPr>
    </w:p>
    <w:p w14:paraId="144759B5" w14:textId="77777777" w:rsidR="0030382E" w:rsidRDefault="0030382E" w:rsidP="0030382E">
      <w:pPr>
        <w:spacing w:line="240" w:lineRule="auto"/>
        <w:ind w:firstLine="0"/>
        <w:jc w:val="center"/>
        <w:rPr>
          <w:b/>
          <w:noProof/>
          <w:lang w:val="id-ID" w:eastAsia="id-ID"/>
        </w:rPr>
      </w:pPr>
      <w:r w:rsidRPr="009F5DC5">
        <w:rPr>
          <w:b/>
        </w:rPr>
        <w:t>KERJA PRAKTIK</w:t>
      </w:r>
      <w:r w:rsidRPr="009F5DC5">
        <w:rPr>
          <w:b/>
          <w:noProof/>
          <w:lang w:val="id-ID" w:eastAsia="id-ID"/>
        </w:rPr>
        <w:t xml:space="preserve"> </w:t>
      </w:r>
    </w:p>
    <w:p w14:paraId="104920E4" w14:textId="77777777" w:rsidR="0030382E" w:rsidRDefault="0030382E" w:rsidP="0030382E">
      <w:pPr>
        <w:spacing w:line="240" w:lineRule="auto"/>
        <w:ind w:firstLine="0"/>
        <w:jc w:val="center"/>
        <w:rPr>
          <w:b/>
          <w:sz w:val="22"/>
        </w:rPr>
      </w:pPr>
    </w:p>
    <w:p w14:paraId="607F7DC7" w14:textId="77777777" w:rsidR="0030382E" w:rsidRPr="009F5DC5" w:rsidRDefault="0030382E" w:rsidP="0030382E">
      <w:pPr>
        <w:spacing w:line="240" w:lineRule="auto"/>
        <w:ind w:firstLine="0"/>
        <w:jc w:val="center"/>
        <w:rPr>
          <w:b/>
          <w:sz w:val="22"/>
        </w:rPr>
      </w:pPr>
    </w:p>
    <w:p w14:paraId="160928EA" w14:textId="77777777" w:rsidR="0030382E" w:rsidRDefault="0030382E" w:rsidP="0030382E">
      <w:pPr>
        <w:spacing w:line="240" w:lineRule="auto"/>
        <w:ind w:firstLine="0"/>
        <w:jc w:val="center"/>
      </w:pPr>
      <w:r w:rsidRPr="009F5DC5">
        <w:rPr>
          <w:b/>
          <w:noProof/>
        </w:rPr>
        <w:drawing>
          <wp:anchor distT="0" distB="0" distL="114300" distR="114300" simplePos="0" relativeHeight="251653120" behindDoc="1" locked="0" layoutInCell="1" allowOverlap="1" wp14:anchorId="2D295285" wp14:editId="267867AB">
            <wp:simplePos x="0" y="0"/>
            <wp:positionH relativeFrom="column">
              <wp:posOffset>469265</wp:posOffset>
            </wp:positionH>
            <wp:positionV relativeFrom="paragraph">
              <wp:posOffset>62230</wp:posOffset>
            </wp:positionV>
            <wp:extent cx="4076700" cy="4054178"/>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BARU UTY 2013 warna polos putih"/>
                    <pic:cNvPicPr>
                      <a:picLocks noChangeAspect="1" noChangeArrowheads="1"/>
                    </pic:cNvPicPr>
                  </pic:nvPicPr>
                  <pic:blipFill>
                    <a:blip r:embed="rId9">
                      <a:lum bright="70000" contrast="-70000"/>
                      <a:extLst>
                        <a:ext uri="{BEBA8EAE-BF5A-486C-A8C5-ECC9F3942E4B}">
                          <a14:imgProps xmlns:a14="http://schemas.microsoft.com/office/drawing/2010/main">
                            <a14:imgLayer r:embed="rId10">
                              <a14:imgEffect>
                                <a14:sharpenSoften amount="25000"/>
                              </a14:imgEffect>
                              <a14:imgEffect>
                                <a14:saturation sat="400000"/>
                              </a14:imgEffect>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4076700" cy="405417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368E1" w14:textId="77777777" w:rsidR="0030382E" w:rsidRDefault="0030382E" w:rsidP="0030382E">
      <w:pPr>
        <w:spacing w:line="240" w:lineRule="auto"/>
        <w:ind w:firstLine="0"/>
        <w:jc w:val="center"/>
      </w:pPr>
    </w:p>
    <w:p w14:paraId="7E8B71B3" w14:textId="77777777" w:rsidR="0030382E" w:rsidRDefault="0030382E" w:rsidP="0030382E">
      <w:pPr>
        <w:spacing w:line="240" w:lineRule="auto"/>
        <w:ind w:firstLine="0"/>
        <w:jc w:val="center"/>
      </w:pPr>
      <w:r>
        <w:t>Disusun oleh:</w:t>
      </w:r>
    </w:p>
    <w:p w14:paraId="4695EADF" w14:textId="5A9C9A75" w:rsidR="0030382E" w:rsidRDefault="0030382E" w:rsidP="0030382E">
      <w:pPr>
        <w:spacing w:line="240" w:lineRule="auto"/>
        <w:ind w:firstLine="0"/>
        <w:jc w:val="center"/>
      </w:pPr>
      <w:r>
        <w:t>N</w:t>
      </w:r>
      <w:r w:rsidR="00831DD6">
        <w:t>urul Hidayah</w:t>
      </w:r>
    </w:p>
    <w:p w14:paraId="006036D2" w14:textId="2F93B951" w:rsidR="0030382E" w:rsidRDefault="00831DD6" w:rsidP="0030382E">
      <w:pPr>
        <w:spacing w:line="240" w:lineRule="auto"/>
        <w:ind w:firstLine="0"/>
        <w:jc w:val="center"/>
      </w:pPr>
      <w:r>
        <w:t>5150411085</w:t>
      </w:r>
    </w:p>
    <w:p w14:paraId="0623C68C" w14:textId="77777777" w:rsidR="0030382E" w:rsidRDefault="0030382E" w:rsidP="0030382E">
      <w:pPr>
        <w:spacing w:line="240" w:lineRule="auto"/>
        <w:ind w:firstLine="0"/>
        <w:jc w:val="center"/>
      </w:pPr>
    </w:p>
    <w:p w14:paraId="25849B70" w14:textId="77777777" w:rsidR="0030382E" w:rsidRDefault="0030382E" w:rsidP="0030382E">
      <w:pPr>
        <w:spacing w:line="240" w:lineRule="auto"/>
        <w:ind w:firstLine="0"/>
        <w:jc w:val="center"/>
      </w:pPr>
    </w:p>
    <w:p w14:paraId="6B4BF0D6" w14:textId="77777777" w:rsidR="0030382E" w:rsidRDefault="0030382E" w:rsidP="0030382E">
      <w:pPr>
        <w:spacing w:line="240" w:lineRule="auto"/>
        <w:ind w:firstLine="0"/>
        <w:jc w:val="center"/>
      </w:pPr>
    </w:p>
    <w:p w14:paraId="5B6330E6" w14:textId="77777777" w:rsidR="0030382E" w:rsidRDefault="0030382E" w:rsidP="0030382E">
      <w:pPr>
        <w:spacing w:line="240" w:lineRule="auto"/>
        <w:ind w:firstLine="0"/>
        <w:jc w:val="center"/>
        <w:rPr>
          <w:rFonts w:eastAsia="Times New Roman" w:cs="Times New Roman"/>
        </w:rPr>
      </w:pPr>
      <w:r>
        <w:t>Telah</w:t>
      </w:r>
      <w:r>
        <w:rPr>
          <w:spacing w:val="-3"/>
        </w:rPr>
        <w:t xml:space="preserve"> </w:t>
      </w:r>
      <w:r>
        <w:t>dipertanggungjawabkan</w:t>
      </w:r>
      <w:r>
        <w:rPr>
          <w:spacing w:val="-3"/>
        </w:rPr>
        <w:t xml:space="preserve"> </w:t>
      </w:r>
      <w:r>
        <w:rPr>
          <w:spacing w:val="2"/>
        </w:rPr>
        <w:t>di</w:t>
      </w:r>
      <w:r>
        <w:rPr>
          <w:spacing w:val="-7"/>
        </w:rPr>
        <w:t xml:space="preserve"> </w:t>
      </w:r>
      <w:r>
        <w:t>dalam</w:t>
      </w:r>
      <w:r>
        <w:rPr>
          <w:spacing w:val="-7"/>
        </w:rPr>
        <w:t xml:space="preserve"> </w:t>
      </w:r>
      <w:r>
        <w:t>Presentasi Kerja Praktik</w:t>
      </w:r>
      <w:r>
        <w:rPr>
          <w:spacing w:val="54"/>
        </w:rPr>
        <w:br/>
      </w:r>
      <w:r>
        <w:t>pada</w:t>
      </w:r>
      <w:r>
        <w:rPr>
          <w:spacing w:val="2"/>
        </w:rPr>
        <w:t xml:space="preserve"> </w:t>
      </w:r>
      <w:r>
        <w:rPr>
          <w:spacing w:val="-2"/>
        </w:rPr>
        <w:t>tanggal,</w:t>
      </w:r>
      <w:r>
        <w:rPr>
          <w:spacing w:val="4"/>
        </w:rPr>
        <w:t xml:space="preserve"> </w:t>
      </w:r>
      <w:r>
        <w:t>tgl-bln-thn (Pelaksanaan</w:t>
      </w:r>
      <w:r>
        <w:rPr>
          <w:spacing w:val="-3"/>
        </w:rPr>
        <w:t xml:space="preserve"> </w:t>
      </w:r>
      <w:r>
        <w:t>Presentasi)</w:t>
      </w:r>
    </w:p>
    <w:p w14:paraId="0757C00C" w14:textId="77777777" w:rsidR="0030382E" w:rsidRDefault="0030382E" w:rsidP="0030382E">
      <w:pPr>
        <w:spacing w:line="240" w:lineRule="auto"/>
        <w:ind w:firstLine="0"/>
        <w:jc w:val="center"/>
      </w:pPr>
    </w:p>
    <w:p w14:paraId="4C6F53B1" w14:textId="77777777" w:rsidR="0030382E" w:rsidRDefault="0030382E" w:rsidP="0030382E">
      <w:pPr>
        <w:spacing w:line="240" w:lineRule="auto"/>
        <w:ind w:firstLine="0"/>
        <w:jc w:val="center"/>
      </w:pPr>
    </w:p>
    <w:p w14:paraId="65EA8424" w14:textId="77777777" w:rsidR="0030382E" w:rsidRDefault="0030382E" w:rsidP="0030382E">
      <w:pPr>
        <w:spacing w:line="240" w:lineRule="auto"/>
        <w:ind w:firstLine="0"/>
        <w:jc w:val="center"/>
      </w:pPr>
    </w:p>
    <w:p w14:paraId="70DC46EC" w14:textId="77777777" w:rsidR="0030382E" w:rsidRDefault="0030382E" w:rsidP="0030382E">
      <w:pPr>
        <w:spacing w:line="240" w:lineRule="auto"/>
        <w:ind w:firstLine="0"/>
        <w:jc w:val="center"/>
      </w:pPr>
      <w:r>
        <w:rPr>
          <w:spacing w:val="-2"/>
        </w:rPr>
        <w:t>Tim</w:t>
      </w:r>
      <w:r>
        <w:rPr>
          <w:spacing w:val="-3"/>
        </w:rPr>
        <w:t xml:space="preserve"> </w:t>
      </w:r>
      <w:r>
        <w:t>Penguji:</w:t>
      </w:r>
    </w:p>
    <w:p w14:paraId="4D99B083" w14:textId="77777777" w:rsidR="00D341E2" w:rsidRDefault="00D341E2" w:rsidP="0030382E">
      <w:pPr>
        <w:spacing w:line="240" w:lineRule="auto"/>
        <w:ind w:firstLine="0"/>
        <w:jc w:val="center"/>
        <w:rPr>
          <w:rFonts w:eastAsia="Times New Roman" w:cs="Times New Roman"/>
          <w:szCs w:val="24"/>
        </w:rPr>
      </w:pPr>
    </w:p>
    <w:p w14:paraId="1C157745" w14:textId="77777777" w:rsidR="0030382E" w:rsidRDefault="0030382E" w:rsidP="00D341E2">
      <w:pPr>
        <w:tabs>
          <w:tab w:val="left" w:pos="1985"/>
          <w:tab w:val="left" w:pos="5670"/>
        </w:tabs>
        <w:spacing w:line="240" w:lineRule="auto"/>
        <w:ind w:firstLine="0"/>
        <w:rPr>
          <w:rFonts w:eastAsia="Times New Roman" w:cs="Times New Roman"/>
          <w:szCs w:val="24"/>
        </w:rPr>
      </w:pPr>
      <w:r>
        <w:rPr>
          <w:noProof/>
        </w:rPr>
        <mc:AlternateContent>
          <mc:Choice Requires="wpg">
            <w:drawing>
              <wp:anchor distT="0" distB="0" distL="114300" distR="114300" simplePos="0" relativeHeight="251655168" behindDoc="1" locked="0" layoutInCell="1" allowOverlap="1" wp14:anchorId="73FB1000" wp14:editId="742DDBAB">
                <wp:simplePos x="0" y="0"/>
                <wp:positionH relativeFrom="page">
                  <wp:posOffset>5133340</wp:posOffset>
                </wp:positionH>
                <wp:positionV relativeFrom="paragraph">
                  <wp:posOffset>191135</wp:posOffset>
                </wp:positionV>
                <wp:extent cx="1424940" cy="1270"/>
                <wp:effectExtent l="8890" t="5715" r="13970" b="12065"/>
                <wp:wrapNone/>
                <wp:docPr id="572" name="Group 53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24940" cy="1270"/>
                          <a:chOff x="8156" y="305"/>
                          <a:chExt cx="2244" cy="2"/>
                        </a:xfrm>
                      </wpg:grpSpPr>
                      <wps:wsp>
                        <wps:cNvPr id="573" name="Freeform 540"/>
                        <wps:cNvSpPr>
                          <a:spLocks/>
                        </wps:cNvSpPr>
                        <wps:spPr bwMode="auto">
                          <a:xfrm>
                            <a:off x="8156" y="305"/>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2866B2" id="Group 539" o:spid="_x0000_s1026" style="position:absolute;margin-left:404.2pt;margin-top:15.05pt;width:112.2pt;height:.1pt;z-index:-251661312;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">
                <v:shape id="Freeform 540"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" path="m,l2244,e" filled="f">
                  <v:path arrowok="t" o:connecttype="custom" o:connectlocs="0,0;2244,0" o:connectangles="0,0"/>
                </v:shape>
                <w10:wrap anchorx="page"/>
              </v:group>
            </w:pict>
          </mc:Fallback>
        </mc:AlternateContent>
      </w:r>
      <w:r>
        <w:rPr>
          <w:spacing w:val="-2"/>
          <w:u w:val="single" w:color="000000"/>
        </w:rPr>
        <w:t>Nama,</w:t>
      </w:r>
      <w:r>
        <w:rPr>
          <w:spacing w:val="4"/>
          <w:u w:val="single" w:color="000000"/>
        </w:rPr>
        <w:t xml:space="preserve"> </w:t>
      </w:r>
      <w:r>
        <w:rPr>
          <w:spacing w:val="-1"/>
          <w:u w:val="single" w:color="000000"/>
        </w:rPr>
        <w:t>Gelar</w:t>
      </w:r>
      <w:r>
        <w:rPr>
          <w:spacing w:val="-1"/>
          <w:u w:val="single" w:color="000000"/>
        </w:rPr>
        <w:tab/>
      </w:r>
      <w:r>
        <w:rPr>
          <w:spacing w:val="-1"/>
        </w:rPr>
        <w:tab/>
      </w:r>
      <w:r>
        <w:t>(</w:t>
      </w:r>
      <w:r>
        <w:rPr>
          <w:spacing w:val="-1"/>
        </w:rPr>
        <w:t>tanda</w:t>
      </w:r>
      <w:r>
        <w:rPr>
          <w:spacing w:val="1"/>
        </w:rPr>
        <w:t xml:space="preserve"> </w:t>
      </w:r>
      <w:r>
        <w:rPr>
          <w:spacing w:val="-1"/>
        </w:rPr>
        <w:t>tangan</w:t>
      </w:r>
      <w:r>
        <w:rPr>
          <w:spacing w:val="-3"/>
        </w:rPr>
        <w:t xml:space="preserve"> </w:t>
      </w:r>
      <w:r>
        <w:t>ketua)</w:t>
      </w:r>
      <w:r>
        <w:rPr>
          <w:spacing w:val="32"/>
        </w:rPr>
        <w:br/>
      </w:r>
      <w:r>
        <w:rPr>
          <w:spacing w:val="-1"/>
        </w:rPr>
        <w:t>Ketua</w:t>
      </w:r>
    </w:p>
    <w:p w14:paraId="7E8D5832" w14:textId="77777777" w:rsidR="0030382E" w:rsidRDefault="0030382E" w:rsidP="00D341E2">
      <w:pPr>
        <w:tabs>
          <w:tab w:val="left" w:pos="5670"/>
        </w:tabs>
        <w:spacing w:line="240" w:lineRule="auto"/>
        <w:ind w:firstLine="0"/>
        <w:rPr>
          <w:rFonts w:eastAsia="Times New Roman" w:cs="Times New Roman"/>
          <w:szCs w:val="24"/>
        </w:rPr>
      </w:pPr>
    </w:p>
    <w:p w14:paraId="0F7D76F8" w14:textId="77777777" w:rsidR="0030382E" w:rsidRDefault="0030382E" w:rsidP="00D341E2">
      <w:pPr>
        <w:tabs>
          <w:tab w:val="left" w:pos="1985"/>
          <w:tab w:val="left" w:pos="5670"/>
          <w:tab w:val="left" w:pos="6379"/>
        </w:tabs>
        <w:spacing w:line="240" w:lineRule="auto"/>
        <w:ind w:firstLine="0"/>
        <w:rPr>
          <w:rFonts w:eastAsia="Times New Roman" w:cs="Times New Roman"/>
          <w:szCs w:val="24"/>
        </w:rPr>
      </w:pPr>
      <w:r>
        <w:rPr>
          <w:noProof/>
        </w:rPr>
        <mc:AlternateContent>
          <mc:Choice Requires="wpg">
            <w:drawing>
              <wp:anchor distT="0" distB="0" distL="114300" distR="114300" simplePos="0" relativeHeight="251654144" behindDoc="1" locked="0" layoutInCell="1" allowOverlap="1" wp14:anchorId="35E0021B" wp14:editId="1E511314">
                <wp:simplePos x="0" y="0"/>
                <wp:positionH relativeFrom="page">
                  <wp:posOffset>5133340</wp:posOffset>
                </wp:positionH>
                <wp:positionV relativeFrom="paragraph">
                  <wp:posOffset>196215</wp:posOffset>
                </wp:positionV>
                <wp:extent cx="1424940" cy="1270"/>
                <wp:effectExtent l="8890" t="12065" r="13970" b="5715"/>
                <wp:wrapNone/>
                <wp:docPr id="574" name="Group 5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424940" cy="1270"/>
                          <a:chOff x="8156" y="313"/>
                          <a:chExt cx="2244" cy="2"/>
                        </a:xfrm>
                      </wpg:grpSpPr>
                      <wps:wsp>
                        <wps:cNvPr id="575" name="Freeform 542"/>
                        <wps:cNvSpPr>
                          <a:spLocks/>
                        </wps:cNvSpPr>
                        <wps:spPr bwMode="auto">
                          <a:xfrm>
                            <a:off x="8156" y="313"/>
                            <a:ext cx="2244" cy="2"/>
                          </a:xfrm>
                          <a:custGeom>
                            <a:avLst/>
                            <a:gdLst>
                              <a:gd name="T0" fmla="+- 0 8156 8156"/>
                              <a:gd name="T1" fmla="*/ T0 w 2244"/>
                              <a:gd name="T2" fmla="+- 0 10400 8156"/>
                              <a:gd name="T3" fmla="*/ T2 w 2244"/>
                            </a:gdLst>
                            <a:ahLst/>
                            <a:cxnLst>
                              <a:cxn ang="0">
                                <a:pos x="T1" y="0"/>
                              </a:cxn>
                              <a:cxn ang="0">
                                <a:pos x="T3" y="0"/>
                              </a:cxn>
                            </a:cxnLst>
                            <a:rect l="0" t="0" r="r" b="b"/>
                            <a:pathLst>
                              <a:path w="2244">
                                <a:moveTo>
                                  <a:pt x="0" y="0"/>
                                </a:moveTo>
                                <a:lnTo>
                                  <a:pt x="2244" y="0"/>
                                </a:ln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3F95D6" id="Group 541" o:spid="_x0000_s1026" style="position:absolute;margin-left:404.2pt;margin-top:15.45pt;width:112.2pt;height:.1pt;z-index:-251662336;mso-position-horizontal-relative:page" coordorigin="8156,313"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">
                <v:shape id="Freeform 542" o:spid="_x0000_s1027" style="position:absolute;left:8156;top:313;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" path="m,l2244,e" filled="f">
                  <v:path arrowok="t" o:connecttype="custom" o:connectlocs="0,0;2244,0" o:connectangles="0,0"/>
                </v:shape>
                <w10:wrap anchorx="page"/>
              </v:group>
            </w:pict>
          </mc:Fallback>
        </mc:AlternateContent>
      </w:r>
      <w:r>
        <w:rPr>
          <w:spacing w:val="-2"/>
          <w:u w:val="single" w:color="000000"/>
        </w:rPr>
        <w:t>Nama,</w:t>
      </w:r>
      <w:r>
        <w:rPr>
          <w:spacing w:val="4"/>
          <w:u w:val="single" w:color="000000"/>
        </w:rPr>
        <w:t xml:space="preserve"> </w:t>
      </w:r>
      <w:r>
        <w:rPr>
          <w:spacing w:val="-1"/>
          <w:u w:val="single" w:color="000000"/>
        </w:rPr>
        <w:t>Gelar</w:t>
      </w:r>
      <w:r>
        <w:rPr>
          <w:spacing w:val="-1"/>
          <w:u w:val="single" w:color="000000"/>
        </w:rPr>
        <w:tab/>
      </w:r>
      <w:r>
        <w:rPr>
          <w:spacing w:val="-1"/>
        </w:rPr>
        <w:tab/>
        <w:t>(tanda</w:t>
      </w:r>
      <w:r>
        <w:rPr>
          <w:spacing w:val="-4"/>
        </w:rPr>
        <w:t xml:space="preserve"> </w:t>
      </w:r>
      <w:r>
        <w:t>tangan</w:t>
      </w:r>
      <w:r>
        <w:rPr>
          <w:spacing w:val="-3"/>
        </w:rPr>
        <w:t xml:space="preserve"> </w:t>
      </w:r>
      <w:r>
        <w:t>anggota)</w:t>
      </w:r>
      <w:r>
        <w:rPr>
          <w:spacing w:val="26"/>
        </w:rPr>
        <w:t xml:space="preserve"> </w:t>
      </w:r>
      <w:r>
        <w:t>Anggota</w:t>
      </w:r>
    </w:p>
    <w:p w14:paraId="5B49C4DC" w14:textId="77777777" w:rsidR="0030382E" w:rsidRDefault="0030382E" w:rsidP="0030382E">
      <w:pPr>
        <w:spacing w:line="240" w:lineRule="auto"/>
        <w:ind w:firstLine="0"/>
        <w:rPr>
          <w:rFonts w:eastAsia="Times New Roman" w:cs="Times New Roman"/>
          <w:szCs w:val="24"/>
        </w:rPr>
      </w:pPr>
    </w:p>
    <w:p w14:paraId="381211AD" w14:textId="77777777" w:rsidR="0030382E" w:rsidRDefault="0030382E" w:rsidP="0030382E">
      <w:pPr>
        <w:spacing w:line="240" w:lineRule="auto"/>
        <w:ind w:firstLine="0"/>
        <w:jc w:val="center"/>
      </w:pPr>
    </w:p>
    <w:p w14:paraId="283CE6F3" w14:textId="77777777" w:rsidR="0030382E" w:rsidRDefault="0030382E" w:rsidP="0030382E">
      <w:pPr>
        <w:spacing w:line="240" w:lineRule="auto"/>
        <w:ind w:firstLine="0"/>
        <w:jc w:val="center"/>
      </w:pPr>
    </w:p>
    <w:p w14:paraId="4374CE98" w14:textId="77777777" w:rsidR="0030382E" w:rsidRDefault="0030382E" w:rsidP="0030382E">
      <w:pPr>
        <w:spacing w:line="240" w:lineRule="auto"/>
        <w:ind w:firstLine="0"/>
        <w:jc w:val="center"/>
      </w:pPr>
      <w:r>
        <w:t>Kerja Praktik ini telah diterima sebagai salah satu syarat untuk mencapai derajat</w:t>
      </w:r>
    </w:p>
    <w:p w14:paraId="732680A5" w14:textId="5F72201C" w:rsidR="0030382E" w:rsidRDefault="0030382E" w:rsidP="0030382E">
      <w:pPr>
        <w:spacing w:line="240" w:lineRule="auto"/>
        <w:ind w:firstLine="0"/>
        <w:jc w:val="center"/>
      </w:pPr>
      <w:r>
        <w:t>Sarjana S-1 Program Studi Informatika</w:t>
      </w:r>
    </w:p>
    <w:p w14:paraId="27223B92" w14:textId="77777777" w:rsidR="0030382E" w:rsidRDefault="0030382E" w:rsidP="0030382E">
      <w:pPr>
        <w:spacing w:line="240" w:lineRule="auto"/>
        <w:ind w:firstLine="0"/>
        <w:jc w:val="center"/>
      </w:pPr>
    </w:p>
    <w:p w14:paraId="67540CCE" w14:textId="77777777" w:rsidR="0030382E" w:rsidRDefault="0030382E" w:rsidP="0030382E">
      <w:pPr>
        <w:spacing w:line="240" w:lineRule="auto"/>
        <w:ind w:firstLine="0"/>
        <w:jc w:val="center"/>
      </w:pPr>
    </w:p>
    <w:p w14:paraId="1E7C2097" w14:textId="77777777" w:rsidR="0030382E" w:rsidRDefault="0030382E" w:rsidP="0030382E">
      <w:pPr>
        <w:spacing w:line="240" w:lineRule="auto"/>
        <w:ind w:firstLine="0"/>
        <w:jc w:val="center"/>
      </w:pPr>
      <w:r>
        <w:t>Yogyakarta ,…………….</w:t>
      </w:r>
    </w:p>
    <w:p w14:paraId="1AFB0DF6" w14:textId="3846CA48" w:rsidR="0030382E" w:rsidRDefault="0030382E" w:rsidP="0030382E">
      <w:pPr>
        <w:spacing w:line="240" w:lineRule="auto"/>
        <w:ind w:firstLine="0"/>
        <w:jc w:val="center"/>
      </w:pPr>
      <w:r>
        <w:t>Ketua Program Studi Informatika</w:t>
      </w:r>
    </w:p>
    <w:p w14:paraId="2C534653" w14:textId="1EABEE0F" w:rsidR="0030382E" w:rsidRDefault="0030382E" w:rsidP="0030382E">
      <w:pPr>
        <w:spacing w:line="240" w:lineRule="auto"/>
        <w:ind w:firstLine="0"/>
        <w:jc w:val="center"/>
      </w:pPr>
      <w:r>
        <w:t>Fakultas Teknologi Informasi</w:t>
      </w:r>
      <w:r w:rsidR="00B07323">
        <w:t xml:space="preserve"> dan Elektro</w:t>
      </w:r>
      <w:r>
        <w:t>, Universitas Teknologi Yogyakarta</w:t>
      </w:r>
    </w:p>
    <w:p w14:paraId="11BD9B39" w14:textId="77777777" w:rsidR="0030382E" w:rsidRDefault="0030382E" w:rsidP="0030382E">
      <w:pPr>
        <w:spacing w:line="240" w:lineRule="auto"/>
        <w:ind w:firstLine="0"/>
        <w:jc w:val="center"/>
      </w:pPr>
    </w:p>
    <w:p w14:paraId="31F88E9C" w14:textId="77777777" w:rsidR="00D341E2" w:rsidRDefault="00D341E2" w:rsidP="0030382E">
      <w:pPr>
        <w:spacing w:line="240" w:lineRule="auto"/>
        <w:ind w:firstLine="0"/>
        <w:jc w:val="center"/>
      </w:pPr>
    </w:p>
    <w:p w14:paraId="2783B34A" w14:textId="77777777" w:rsidR="00D341E2" w:rsidRDefault="00D341E2" w:rsidP="0030382E">
      <w:pPr>
        <w:spacing w:line="240" w:lineRule="auto"/>
        <w:ind w:firstLine="0"/>
        <w:jc w:val="center"/>
      </w:pPr>
    </w:p>
    <w:p w14:paraId="0281F5B4" w14:textId="77777777" w:rsidR="0030382E" w:rsidRDefault="0030382E" w:rsidP="0030382E">
      <w:pPr>
        <w:spacing w:line="240" w:lineRule="auto"/>
        <w:ind w:firstLine="0"/>
        <w:jc w:val="center"/>
      </w:pPr>
    </w:p>
    <w:p w14:paraId="105D7716" w14:textId="1C692944" w:rsidR="00D341E2" w:rsidRDefault="00D341E2" w:rsidP="00836722">
      <w:pPr>
        <w:pStyle w:val="Heading1"/>
        <w:numPr>
          <w:ilvl w:val="0"/>
          <w:numId w:val="0"/>
        </w:numPr>
      </w:pPr>
      <w:bookmarkStart w:id="3" w:name="_Toc461058881"/>
      <w:r w:rsidRPr="006A05E4">
        <w:rPr>
          <w:spacing w:val="2"/>
        </w:rPr>
        <w:t>LEMBAR</w:t>
      </w:r>
      <w:r w:rsidRPr="006A05E4">
        <w:rPr>
          <w:spacing w:val="9"/>
        </w:rPr>
        <w:t xml:space="preserve"> </w:t>
      </w:r>
      <w:r w:rsidR="00A316DC">
        <w:rPr>
          <w:spacing w:val="9"/>
        </w:rPr>
        <w:t>P</w:t>
      </w:r>
      <w:r w:rsidRPr="006A05E4">
        <w:t>ERNYATAAN</w:t>
      </w:r>
      <w:bookmarkEnd w:id="3"/>
    </w:p>
    <w:p w14:paraId="6CAE3BBD" w14:textId="4B72FF70" w:rsidR="00D341E2" w:rsidRDefault="00D341E2" w:rsidP="00D341E2">
      <w:pPr>
        <w:ind w:right="-11"/>
        <w:jc w:val="center"/>
        <w:rPr>
          <w:b/>
          <w:spacing w:val="3"/>
        </w:rPr>
      </w:pPr>
    </w:p>
    <w:p w14:paraId="7336BD10" w14:textId="77777777" w:rsidR="00D341E2" w:rsidRPr="006A05E4" w:rsidRDefault="00D341E2" w:rsidP="00D341E2">
      <w:pPr>
        <w:ind w:left="3370" w:right="3056"/>
        <w:jc w:val="center"/>
        <w:rPr>
          <w:rFonts w:eastAsia="Times New Roman" w:cs="Times New Roman"/>
          <w:b/>
          <w:szCs w:val="24"/>
        </w:rPr>
      </w:pPr>
    </w:p>
    <w:p w14:paraId="16001550" w14:textId="77777777" w:rsidR="00D341E2" w:rsidRPr="00342A0F" w:rsidRDefault="00D341E2" w:rsidP="00D341E2">
      <w:pPr>
        <w:spacing w:before="79"/>
        <w:rPr>
          <w:rFonts w:eastAsia="Garamond" w:cs="Times New Roman"/>
          <w:szCs w:val="24"/>
        </w:rPr>
      </w:pPr>
      <w:r w:rsidRPr="00342A0F">
        <w:rPr>
          <w:rFonts w:cs="Times New Roman"/>
          <w:spacing w:val="-4"/>
          <w:szCs w:val="24"/>
        </w:rPr>
        <w:t>Saya</w:t>
      </w:r>
      <w:r w:rsidRPr="00342A0F">
        <w:rPr>
          <w:rFonts w:cs="Times New Roman"/>
          <w:spacing w:val="-17"/>
          <w:szCs w:val="24"/>
        </w:rPr>
        <w:t xml:space="preserve"> </w:t>
      </w:r>
      <w:r w:rsidRPr="00342A0F">
        <w:rPr>
          <w:rFonts w:cs="Times New Roman"/>
          <w:spacing w:val="-4"/>
          <w:szCs w:val="24"/>
        </w:rPr>
        <w:t>yang</w:t>
      </w:r>
      <w:r w:rsidRPr="00342A0F">
        <w:rPr>
          <w:rFonts w:cs="Times New Roman"/>
          <w:spacing w:val="-12"/>
          <w:szCs w:val="24"/>
        </w:rPr>
        <w:t xml:space="preserve"> </w:t>
      </w:r>
      <w:r w:rsidRPr="00342A0F">
        <w:rPr>
          <w:rFonts w:cs="Times New Roman"/>
          <w:spacing w:val="-7"/>
          <w:szCs w:val="24"/>
        </w:rPr>
        <w:t>bertanda</w:t>
      </w:r>
      <w:r w:rsidRPr="00342A0F">
        <w:rPr>
          <w:rFonts w:cs="Times New Roman"/>
          <w:spacing w:val="-12"/>
          <w:szCs w:val="24"/>
        </w:rPr>
        <w:t xml:space="preserve"> </w:t>
      </w:r>
      <w:r w:rsidRPr="00342A0F">
        <w:rPr>
          <w:rFonts w:cs="Times New Roman"/>
          <w:spacing w:val="-6"/>
          <w:szCs w:val="24"/>
        </w:rPr>
        <w:t>tangan</w:t>
      </w:r>
      <w:r w:rsidRPr="00342A0F">
        <w:rPr>
          <w:rFonts w:cs="Times New Roman"/>
          <w:spacing w:val="-9"/>
          <w:szCs w:val="24"/>
        </w:rPr>
        <w:t xml:space="preserve"> </w:t>
      </w:r>
      <w:r w:rsidRPr="00342A0F">
        <w:rPr>
          <w:rFonts w:cs="Times New Roman"/>
          <w:spacing w:val="-6"/>
          <w:szCs w:val="24"/>
        </w:rPr>
        <w:t>dibawah</w:t>
      </w:r>
      <w:r w:rsidRPr="00342A0F">
        <w:rPr>
          <w:rFonts w:cs="Times New Roman"/>
          <w:spacing w:val="-14"/>
          <w:szCs w:val="24"/>
        </w:rPr>
        <w:t xml:space="preserve"> </w:t>
      </w:r>
      <w:r w:rsidRPr="00342A0F">
        <w:rPr>
          <w:rFonts w:cs="Times New Roman"/>
          <w:spacing w:val="-4"/>
          <w:szCs w:val="24"/>
        </w:rPr>
        <w:t>ini</w:t>
      </w:r>
      <w:r w:rsidRPr="00342A0F">
        <w:rPr>
          <w:rFonts w:cs="Times New Roman"/>
          <w:szCs w:val="24"/>
        </w:rPr>
        <w:t>:</w:t>
      </w:r>
    </w:p>
    <w:p w14:paraId="1C3E5357" w14:textId="7773C8BF"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 a m a</w:t>
      </w:r>
      <w:r w:rsidRPr="00D341E2">
        <w:rPr>
          <w:rFonts w:cs="Times New Roman"/>
          <w:spacing w:val="-4"/>
          <w:szCs w:val="24"/>
        </w:rPr>
        <w:tab/>
        <w:t xml:space="preserve">: </w:t>
      </w:r>
      <w:r w:rsidR="00831DD6">
        <w:rPr>
          <w:rFonts w:cs="Times New Roman"/>
          <w:spacing w:val="-4"/>
          <w:szCs w:val="24"/>
        </w:rPr>
        <w:t>Nurul Hidayah</w:t>
      </w:r>
    </w:p>
    <w:p w14:paraId="1E0FE9B4" w14:textId="6F44E06C"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PM</w:t>
      </w:r>
      <w:r w:rsidRPr="00D341E2">
        <w:rPr>
          <w:rFonts w:cs="Times New Roman"/>
          <w:spacing w:val="-4"/>
          <w:szCs w:val="24"/>
        </w:rPr>
        <w:tab/>
        <w:t xml:space="preserve">:  </w:t>
      </w:r>
      <w:r w:rsidR="00831DD6">
        <w:rPr>
          <w:rFonts w:cs="Times New Roman"/>
          <w:spacing w:val="-4"/>
          <w:szCs w:val="24"/>
        </w:rPr>
        <w:t>5150411085</w:t>
      </w:r>
    </w:p>
    <w:p w14:paraId="63856199" w14:textId="5E4828A3"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 xml:space="preserve">Program </w:t>
      </w:r>
      <w:proofErr w:type="gramStart"/>
      <w:r w:rsidRPr="00D341E2">
        <w:rPr>
          <w:rFonts w:cs="Times New Roman"/>
          <w:spacing w:val="-4"/>
          <w:szCs w:val="24"/>
        </w:rPr>
        <w:t xml:space="preserve">Studi  </w:t>
      </w:r>
      <w:r w:rsidRPr="00D341E2">
        <w:rPr>
          <w:rFonts w:cs="Times New Roman"/>
          <w:spacing w:val="-4"/>
          <w:szCs w:val="24"/>
        </w:rPr>
        <w:tab/>
      </w:r>
      <w:proofErr w:type="gramEnd"/>
      <w:r w:rsidRPr="00D341E2">
        <w:rPr>
          <w:rFonts w:cs="Times New Roman"/>
          <w:spacing w:val="-4"/>
          <w:szCs w:val="24"/>
        </w:rPr>
        <w:t xml:space="preserve">:  </w:t>
      </w:r>
      <w:r w:rsidR="00831DD6">
        <w:rPr>
          <w:rFonts w:cs="Times New Roman"/>
          <w:spacing w:val="-4"/>
          <w:szCs w:val="24"/>
        </w:rPr>
        <w:t>Informatika</w:t>
      </w:r>
    </w:p>
    <w:p w14:paraId="0EFE282A" w14:textId="4DDAA132" w:rsidR="00D341E2" w:rsidRPr="00342A0F" w:rsidRDefault="00D341E2" w:rsidP="00D341E2">
      <w:pPr>
        <w:tabs>
          <w:tab w:val="left" w:pos="1843"/>
        </w:tabs>
        <w:rPr>
          <w:rFonts w:eastAsia="Garamond" w:cs="Times New Roman"/>
          <w:szCs w:val="24"/>
        </w:rPr>
      </w:pPr>
      <w:r w:rsidRPr="00342A0F">
        <w:rPr>
          <w:rFonts w:cs="Times New Roman"/>
          <w:spacing w:val="-4"/>
          <w:szCs w:val="24"/>
        </w:rPr>
        <w:t>Menyatakan</w:t>
      </w:r>
      <w:r w:rsidRPr="00342A0F">
        <w:rPr>
          <w:rFonts w:cs="Times New Roman"/>
          <w:spacing w:val="-10"/>
          <w:szCs w:val="24"/>
        </w:rPr>
        <w:t xml:space="preserve"> </w:t>
      </w:r>
      <w:r w:rsidRPr="00342A0F">
        <w:rPr>
          <w:rFonts w:cs="Times New Roman"/>
          <w:spacing w:val="-3"/>
          <w:szCs w:val="24"/>
        </w:rPr>
        <w:t>bahwa</w:t>
      </w:r>
      <w:r w:rsidRPr="00342A0F">
        <w:rPr>
          <w:rFonts w:cs="Times New Roman"/>
          <w:spacing w:val="-7"/>
          <w:szCs w:val="24"/>
        </w:rPr>
        <w:t xml:space="preserve"> </w:t>
      </w:r>
      <w:r w:rsidR="000801F9">
        <w:rPr>
          <w:rFonts w:cs="Times New Roman"/>
          <w:spacing w:val="-3"/>
          <w:szCs w:val="24"/>
        </w:rPr>
        <w:t>Kerja Praktik</w:t>
      </w:r>
      <w:r w:rsidRPr="00342A0F">
        <w:rPr>
          <w:rFonts w:cs="Times New Roman"/>
          <w:spacing w:val="-7"/>
          <w:szCs w:val="24"/>
        </w:rPr>
        <w:t xml:space="preserve"> </w:t>
      </w:r>
      <w:r w:rsidRPr="00342A0F">
        <w:rPr>
          <w:rFonts w:cs="Times New Roman"/>
          <w:spacing w:val="-3"/>
          <w:szCs w:val="24"/>
        </w:rPr>
        <w:t>yang</w:t>
      </w:r>
      <w:r w:rsidRPr="00342A0F">
        <w:rPr>
          <w:rFonts w:cs="Times New Roman"/>
          <w:spacing w:val="-7"/>
          <w:szCs w:val="24"/>
        </w:rPr>
        <w:t xml:space="preserve"> </w:t>
      </w:r>
      <w:r w:rsidRPr="00342A0F">
        <w:rPr>
          <w:rFonts w:cs="Times New Roman"/>
          <w:spacing w:val="-4"/>
          <w:szCs w:val="24"/>
        </w:rPr>
        <w:t>berjudul</w:t>
      </w:r>
      <w:r w:rsidRPr="00342A0F">
        <w:rPr>
          <w:rFonts w:cs="Times New Roman"/>
          <w:szCs w:val="24"/>
        </w:rPr>
        <w:t>:</w:t>
      </w:r>
    </w:p>
    <w:p w14:paraId="06510F85" w14:textId="3BD0AD26" w:rsidR="00D341E2" w:rsidRPr="00831DD6" w:rsidRDefault="00831DD6" w:rsidP="00831DD6">
      <w:pPr>
        <w:tabs>
          <w:tab w:val="left" w:pos="1560"/>
        </w:tabs>
        <w:ind w:left="851" w:firstLine="0"/>
        <w:rPr>
          <w:rFonts w:cs="Times New Roman"/>
          <w:szCs w:val="24"/>
        </w:rPr>
      </w:pPr>
      <w:r>
        <w:rPr>
          <w:rFonts w:cs="Times New Roman"/>
          <w:szCs w:val="24"/>
        </w:rPr>
        <w:t>Sistem informasi penerimaan siswa baru stud kasus SMK Sudirman 1 Wonogiri.</w:t>
      </w:r>
    </w:p>
    <w:p w14:paraId="6ECD226D" w14:textId="4B010A79" w:rsidR="00D341E2" w:rsidRDefault="00D341E2" w:rsidP="00D341E2">
      <w:pPr>
        <w:ind w:firstLine="0"/>
        <w:rPr>
          <w:lang w:val="id-ID"/>
        </w:rPr>
      </w:pPr>
      <w:r w:rsidRPr="00342A0F">
        <w:rPr>
          <w:lang w:val="id-ID"/>
        </w:rPr>
        <w:t xml:space="preserve">merupakan karya ilmiah asli saya dan belum pernah dipublikasikan </w:t>
      </w:r>
      <w:r w:rsidRPr="00342A0F">
        <w:rPr>
          <w:lang w:val="en-ID"/>
        </w:rPr>
        <w:t xml:space="preserve">oleh orang lain, kecuali </w:t>
      </w:r>
      <w:r w:rsidRPr="00342A0F">
        <w:t>yang tertulis sebagai acuan dalam naskah ini dan disebutkan dalam daftar pustaka.</w:t>
      </w:r>
      <w:r w:rsidRPr="00342A0F">
        <w:rPr>
          <w:lang w:val="id-ID"/>
        </w:rPr>
        <w:t xml:space="preserve"> Apabila di</w:t>
      </w:r>
      <w:r w:rsidRPr="00342A0F">
        <w:rPr>
          <w:lang w:val="en-ID"/>
        </w:rPr>
        <w:t xml:space="preserve"> </w:t>
      </w:r>
      <w:r w:rsidRPr="00342A0F">
        <w:rPr>
          <w:lang w:val="id-ID"/>
        </w:rPr>
        <w:t>kemudian hari, karya saya disinyalir bukan merupakan karya asli saya, maka saya bersedia</w:t>
      </w:r>
      <w:r w:rsidRPr="00342A0F">
        <w:rPr>
          <w:lang w:val="en-ID"/>
        </w:rPr>
        <w:t xml:space="preserve"> </w:t>
      </w:r>
      <w:r w:rsidRPr="00342A0F">
        <w:rPr>
          <w:lang w:val="id-ID"/>
        </w:rPr>
        <w:t xml:space="preserve">menerima </w:t>
      </w:r>
      <w:r w:rsidRPr="00342A0F">
        <w:rPr>
          <w:lang w:val="en-ID"/>
        </w:rPr>
        <w:t>k</w:t>
      </w:r>
      <w:r w:rsidRPr="00342A0F">
        <w:rPr>
          <w:lang w:val="id-ID"/>
        </w:rPr>
        <w:t xml:space="preserve">onsekuensi apa yang diberikan </w:t>
      </w:r>
      <w:r w:rsidRPr="00342A0F">
        <w:rPr>
          <w:lang w:val="en-ID"/>
        </w:rPr>
        <w:t>Program Studi</w:t>
      </w:r>
      <w:r w:rsidRPr="00342A0F">
        <w:rPr>
          <w:lang w:val="id-ID"/>
        </w:rPr>
        <w:t xml:space="preserve"> Informatika Fakultas</w:t>
      </w:r>
      <w:r w:rsidRPr="00342A0F">
        <w:rPr>
          <w:lang w:val="en-ID"/>
        </w:rPr>
        <w:t xml:space="preserve"> </w:t>
      </w:r>
      <w:r w:rsidRPr="00342A0F">
        <w:rPr>
          <w:lang w:val="id-ID"/>
        </w:rPr>
        <w:t xml:space="preserve">Teknologi </w:t>
      </w:r>
      <w:r w:rsidRPr="00342A0F">
        <w:rPr>
          <w:lang w:val="en-ID"/>
        </w:rPr>
        <w:t xml:space="preserve">Informasi </w:t>
      </w:r>
      <w:r w:rsidR="00E079CF">
        <w:rPr>
          <w:lang w:val="en-ID"/>
        </w:rPr>
        <w:t xml:space="preserve">dan Elektro </w:t>
      </w:r>
      <w:r w:rsidRPr="00342A0F">
        <w:rPr>
          <w:lang w:val="id-ID"/>
        </w:rPr>
        <w:t xml:space="preserve">Universitas </w:t>
      </w:r>
      <w:r w:rsidRPr="00342A0F">
        <w:rPr>
          <w:lang w:val="en-ID"/>
        </w:rPr>
        <w:t>Teknologi</w:t>
      </w:r>
      <w:r w:rsidRPr="00342A0F">
        <w:rPr>
          <w:lang w:val="id-ID"/>
        </w:rPr>
        <w:t xml:space="preserve"> Yogyakarta kepada saya.</w:t>
      </w:r>
    </w:p>
    <w:p w14:paraId="4EAEA9E1" w14:textId="77777777" w:rsidR="00D341E2" w:rsidRPr="00342A0F" w:rsidRDefault="00D341E2" w:rsidP="00D341E2">
      <w:pPr>
        <w:autoSpaceDE w:val="0"/>
        <w:autoSpaceDN w:val="0"/>
        <w:adjustRightInd w:val="0"/>
        <w:spacing w:line="240" w:lineRule="auto"/>
        <w:rPr>
          <w:rFonts w:cs="Times New Roman"/>
          <w:szCs w:val="24"/>
          <w:lang w:val="id-ID"/>
        </w:rPr>
      </w:pPr>
    </w:p>
    <w:p w14:paraId="1DB8075D" w14:textId="77777777" w:rsidR="00D341E2" w:rsidRPr="00342A0F" w:rsidRDefault="00D341E2" w:rsidP="00D341E2">
      <w:pPr>
        <w:pStyle w:val="BodyTextIndent3"/>
        <w:ind w:left="0"/>
        <w:rPr>
          <w:sz w:val="24"/>
          <w:szCs w:val="24"/>
        </w:rPr>
      </w:pPr>
      <w:r w:rsidRPr="00342A0F">
        <w:rPr>
          <w:sz w:val="24"/>
          <w:szCs w:val="24"/>
          <w:lang w:val="id-ID"/>
        </w:rPr>
        <w:t>Demikian surat pernyataan ini saya buat dengan sebenarnya.</w:t>
      </w:r>
    </w:p>
    <w:p w14:paraId="37FF4078" w14:textId="77777777" w:rsidR="00D341E2" w:rsidRDefault="00D341E2" w:rsidP="00D341E2">
      <w:pPr>
        <w:autoSpaceDE w:val="0"/>
        <w:autoSpaceDN w:val="0"/>
        <w:adjustRightInd w:val="0"/>
        <w:spacing w:line="240" w:lineRule="auto"/>
        <w:jc w:val="left"/>
        <w:rPr>
          <w:rFonts w:cs="Times New Roman"/>
          <w:sz w:val="23"/>
          <w:szCs w:val="23"/>
          <w:lang w:val="id-ID"/>
        </w:rPr>
      </w:pPr>
    </w:p>
    <w:p w14:paraId="56591296" w14:textId="77777777" w:rsidR="00D341E2" w:rsidRDefault="00D341E2" w:rsidP="00D341E2">
      <w:pPr>
        <w:autoSpaceDE w:val="0"/>
        <w:autoSpaceDN w:val="0"/>
        <w:adjustRightInd w:val="0"/>
        <w:spacing w:line="240" w:lineRule="auto"/>
        <w:jc w:val="left"/>
        <w:rPr>
          <w:rFonts w:cs="Times New Roman"/>
          <w:sz w:val="23"/>
          <w:szCs w:val="23"/>
          <w:lang w:val="id-ID"/>
        </w:rPr>
      </w:pPr>
    </w:p>
    <w:p w14:paraId="322AD9E9" w14:textId="77777777" w:rsidR="00D341E2" w:rsidRDefault="00D341E2" w:rsidP="00D341E2">
      <w:pPr>
        <w:autoSpaceDE w:val="0"/>
        <w:autoSpaceDN w:val="0"/>
        <w:adjustRightInd w:val="0"/>
        <w:spacing w:line="240" w:lineRule="auto"/>
        <w:jc w:val="left"/>
        <w:rPr>
          <w:rFonts w:cs="Times New Roman"/>
          <w:sz w:val="23"/>
          <w:szCs w:val="23"/>
          <w:lang w:val="id-ID"/>
        </w:rPr>
      </w:pPr>
    </w:p>
    <w:p w14:paraId="30F69C2F" w14:textId="77777777" w:rsidR="00D341E2" w:rsidRDefault="00D341E2" w:rsidP="00D341E2">
      <w:pPr>
        <w:autoSpaceDE w:val="0"/>
        <w:autoSpaceDN w:val="0"/>
        <w:adjustRightInd w:val="0"/>
        <w:spacing w:line="240" w:lineRule="auto"/>
        <w:jc w:val="left"/>
        <w:rPr>
          <w:rFonts w:cs="Times New Roman"/>
          <w:sz w:val="23"/>
          <w:szCs w:val="23"/>
          <w:lang w:val="id-ID"/>
        </w:rPr>
      </w:pPr>
    </w:p>
    <w:p w14:paraId="7FD2770F" w14:textId="77777777" w:rsidR="00D341E2" w:rsidRDefault="00D341E2" w:rsidP="00D341E2">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482E7F4C" w14:textId="77777777" w:rsidR="00D341E2" w:rsidRPr="006F4A7B" w:rsidRDefault="00D341E2" w:rsidP="00D341E2">
      <w:pPr>
        <w:pStyle w:val="BodyTextIndent3"/>
        <w:tabs>
          <w:tab w:val="left" w:pos="6663"/>
        </w:tabs>
        <w:ind w:left="5245" w:firstLine="0"/>
        <w:rPr>
          <w:sz w:val="24"/>
          <w:szCs w:val="24"/>
        </w:rPr>
      </w:pPr>
      <w:r>
        <w:rPr>
          <w:noProof/>
          <w:sz w:val="24"/>
          <w:szCs w:val="24"/>
        </w:rPr>
        <w:drawing>
          <wp:anchor distT="0" distB="0" distL="114300" distR="114300" simplePos="0" relativeHeight="251656192" behindDoc="1" locked="0" layoutInCell="1" allowOverlap="1" wp14:anchorId="68CEA350" wp14:editId="2755A5BB">
            <wp:simplePos x="0" y="0"/>
            <wp:positionH relativeFrom="column">
              <wp:posOffset>2830586</wp:posOffset>
            </wp:positionH>
            <wp:positionV relativeFrom="paragraph">
              <wp:posOffset>368642</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14:sizeRelH relativeFrom="page">
              <wp14:pctWidth>0</wp14:pctWidth>
            </wp14:sizeRelH>
            <wp14:sizeRelV relativeFrom="page">
              <wp14:pctHeight>0</wp14:pctHeight>
            </wp14:sizeRelV>
          </wp:anchor>
        </w:drawing>
      </w:r>
      <w:r>
        <w:rPr>
          <w:sz w:val="23"/>
          <w:szCs w:val="23"/>
          <w:lang w:val="id-ID"/>
        </w:rPr>
        <w:t xml:space="preserve">Pada tanggal </w:t>
      </w:r>
      <w:r>
        <w:rPr>
          <w:sz w:val="23"/>
          <w:szCs w:val="23"/>
          <w:lang w:val="id-ID"/>
        </w:rPr>
        <w:tab/>
        <w:t>: 30 Juli 201</w:t>
      </w:r>
      <w:r>
        <w:rPr>
          <w:sz w:val="23"/>
          <w:szCs w:val="23"/>
          <w:lang w:val="en-ID"/>
        </w:rPr>
        <w:t>6</w:t>
      </w:r>
      <w:r>
        <w:rPr>
          <w:sz w:val="23"/>
          <w:szCs w:val="23"/>
          <w:lang w:val="id-ID"/>
        </w:rPr>
        <w:br/>
        <w:t>Yang menyatakan</w:t>
      </w:r>
    </w:p>
    <w:p w14:paraId="3AD66266" w14:textId="77777777" w:rsidR="00D341E2" w:rsidRDefault="00D341E2" w:rsidP="00D341E2">
      <w:pPr>
        <w:pStyle w:val="BodyTextIndent3"/>
        <w:ind w:left="5245" w:firstLine="0"/>
        <w:jc w:val="center"/>
        <w:rPr>
          <w:sz w:val="24"/>
          <w:szCs w:val="24"/>
        </w:rPr>
      </w:pPr>
    </w:p>
    <w:p w14:paraId="4D89AA16" w14:textId="77777777" w:rsidR="00D341E2" w:rsidRDefault="00D341E2" w:rsidP="00D341E2">
      <w:pPr>
        <w:ind w:left="5245" w:firstLine="0"/>
        <w:rPr>
          <w:szCs w:val="24"/>
        </w:rPr>
      </w:pPr>
      <w:r w:rsidRPr="006F4A7B">
        <w:rPr>
          <w:szCs w:val="24"/>
        </w:rPr>
        <w:t xml:space="preserve">Nama mahasiswa </w:t>
      </w:r>
    </w:p>
    <w:p w14:paraId="354EEF53" w14:textId="77777777" w:rsidR="00D341E2" w:rsidRPr="00050248" w:rsidRDefault="00D341E2" w:rsidP="00A36D16"/>
    <w:p w14:paraId="30401B1F" w14:textId="77777777" w:rsidR="00D341E2" w:rsidRDefault="00D341E2">
      <w:pPr>
        <w:spacing w:after="160" w:line="259" w:lineRule="auto"/>
        <w:ind w:firstLine="0"/>
        <w:jc w:val="left"/>
      </w:pPr>
      <w:r>
        <w:br w:type="page"/>
      </w:r>
    </w:p>
    <w:p w14:paraId="58FA677E" w14:textId="10D6821E" w:rsidR="00D341E2" w:rsidRDefault="00D341E2" w:rsidP="00831DD6">
      <w:pPr>
        <w:pStyle w:val="Heading1"/>
        <w:numPr>
          <w:ilvl w:val="0"/>
          <w:numId w:val="0"/>
        </w:numPr>
      </w:pPr>
      <w:bookmarkStart w:id="4" w:name="_Toc461058882"/>
      <w:r w:rsidRPr="00D341E2">
        <w:lastRenderedPageBreak/>
        <w:t>ABSTRAK</w:t>
      </w:r>
      <w:bookmarkEnd w:id="4"/>
    </w:p>
    <w:p w14:paraId="104A7A2A" w14:textId="143D58C1" w:rsidR="00831DD6" w:rsidRDefault="00831DD6" w:rsidP="00831DD6"/>
    <w:p w14:paraId="1082A022" w14:textId="7E45FEC8" w:rsidR="00831DD6" w:rsidRDefault="00831DD6" w:rsidP="00831DD6"/>
    <w:p w14:paraId="5E4C34F7" w14:textId="77777777" w:rsidR="00831DD6" w:rsidRPr="00831DD6" w:rsidRDefault="00831DD6" w:rsidP="00831DD6"/>
    <w:p w14:paraId="49B74F95" w14:textId="12E430C7" w:rsidR="00503C8D" w:rsidRDefault="00074BBA" w:rsidP="00D76D48">
      <w:pPr>
        <w:autoSpaceDE w:val="0"/>
        <w:autoSpaceDN w:val="0"/>
        <w:adjustRightInd w:val="0"/>
        <w:spacing w:line="240" w:lineRule="auto"/>
        <w:ind w:firstLine="0"/>
        <w:rPr>
          <w:rFonts w:cs="Times New Roman"/>
          <w:szCs w:val="24"/>
        </w:rPr>
      </w:pPr>
      <w:r>
        <w:rPr>
          <w:rFonts w:cs="Times New Roman"/>
          <w:szCs w:val="24"/>
        </w:rPr>
        <w:t xml:space="preserve">SMK Sudirman 1 Wonogiri salah satu Sekolah Menengah Kejuruan yang ada di Kabupaten Wonogiri. </w:t>
      </w:r>
      <w:r w:rsidR="00D76D48">
        <w:rPr>
          <w:rFonts w:cs="Times New Roman"/>
          <w:szCs w:val="24"/>
        </w:rPr>
        <w:t xml:space="preserve"> </w:t>
      </w:r>
      <w:r>
        <w:rPr>
          <w:rFonts w:cs="Times New Roman"/>
          <w:szCs w:val="24"/>
        </w:rPr>
        <w:t xml:space="preserve">Banyak sekolah yang berdiri di kabupaten Wonogiri mulai sekolah Swasta atau Negeri, SD, SMP, SMK, SMA. Kabupaten Wonogiri memiliki banyak Sekolah Menengah Kejuruan yang memiliki berbagai kompetensi keahlian. </w:t>
      </w:r>
      <w:r w:rsidR="00D76D48">
        <w:rPr>
          <w:rFonts w:cs="Times New Roman"/>
          <w:szCs w:val="24"/>
        </w:rPr>
        <w:t xml:space="preserve"> </w:t>
      </w:r>
      <w:r>
        <w:rPr>
          <w:rFonts w:cs="Times New Roman"/>
          <w:szCs w:val="24"/>
        </w:rPr>
        <w:t xml:space="preserve">SMK pada kabupaten Wonogiri sudah mengenal banyak teknologi, dapat dilihat dari banyaknya kompetensi keahlian yang ada pada SMK misalnya pembuatan animasi, jaringan broadcast. </w:t>
      </w:r>
      <w:r w:rsidR="00D76D48">
        <w:rPr>
          <w:rFonts w:cs="Times New Roman"/>
          <w:szCs w:val="24"/>
        </w:rPr>
        <w:t xml:space="preserve"> </w:t>
      </w:r>
      <w:r>
        <w:rPr>
          <w:rFonts w:cs="Times New Roman"/>
          <w:szCs w:val="24"/>
        </w:rPr>
        <w:t>Banyak kompetensi keahlian yang didasarkan pada bisnis dan teknik.</w:t>
      </w:r>
      <w:r w:rsidR="00D76D48">
        <w:rPr>
          <w:rFonts w:cs="Times New Roman"/>
          <w:szCs w:val="24"/>
        </w:rPr>
        <w:t xml:space="preserve">  </w:t>
      </w:r>
      <w:r w:rsidRPr="00AE0CD5">
        <w:rPr>
          <w:rFonts w:cs="Times New Roman"/>
          <w:szCs w:val="24"/>
        </w:rPr>
        <w:t xml:space="preserve">Penerimaan Siswa Baru (PSB) merupakan suatu proses untuk menyeleksi calon siswa berdasarkan nilai akademik agar dapat melanjutkan </w:t>
      </w:r>
      <w:r>
        <w:rPr>
          <w:rFonts w:cs="Times New Roman"/>
          <w:szCs w:val="24"/>
        </w:rPr>
        <w:t>pendidikan kejenjang selanjutnya</w:t>
      </w:r>
      <w:r w:rsidRPr="00AE0CD5">
        <w:rPr>
          <w:rFonts w:cs="Times New Roman"/>
          <w:szCs w:val="24"/>
        </w:rPr>
        <w:t>.</w:t>
      </w:r>
      <w:r w:rsidR="009B3FAF">
        <w:rPr>
          <w:rFonts w:cs="Times New Roman"/>
          <w:szCs w:val="24"/>
        </w:rPr>
        <w:t xml:space="preserve">  </w:t>
      </w:r>
      <w:r w:rsidR="00503C8D">
        <w:rPr>
          <w:rFonts w:cs="Times New Roman"/>
          <w:szCs w:val="24"/>
        </w:rPr>
        <w:t>Berkaitan dengan penerimaan siswa baru terdapat cara yang lebih mudah terhadap proses penerimaan siswa baru</w:t>
      </w:r>
      <w:r w:rsidR="00336736">
        <w:rPr>
          <w:rFonts w:cs="Times New Roman"/>
          <w:szCs w:val="24"/>
        </w:rPr>
        <w:t xml:space="preserve"> di SMK Sudirman 1 Wonogiri dimana panitia tidak lagi memasukan data pendaftar satu persatu untuk melakukan proses rekap dan pendataan calon pendaftar siswa baru pada SMK Sudirman 1 Wonogiri.</w:t>
      </w:r>
      <w:r w:rsidR="00D76D48">
        <w:rPr>
          <w:rFonts w:cs="Times New Roman"/>
          <w:szCs w:val="24"/>
        </w:rPr>
        <w:t xml:space="preserve"> </w:t>
      </w:r>
      <w:r w:rsidR="00336736">
        <w:rPr>
          <w:rFonts w:cs="Times New Roman"/>
          <w:szCs w:val="24"/>
        </w:rPr>
        <w:t xml:space="preserve"> </w:t>
      </w:r>
      <w:r w:rsidRPr="00AE0CD5">
        <w:rPr>
          <w:rFonts w:cs="Times New Roman"/>
          <w:szCs w:val="24"/>
        </w:rPr>
        <w:t xml:space="preserve">Salah satu solusi untuk mengatasi permasalahan dalam pelaksanaan penerimaan siswa baru </w:t>
      </w:r>
      <w:r>
        <w:rPr>
          <w:rFonts w:cs="Times New Roman"/>
          <w:szCs w:val="24"/>
        </w:rPr>
        <w:t>yaitu</w:t>
      </w:r>
      <w:r w:rsidRPr="00AE0CD5">
        <w:rPr>
          <w:rFonts w:cs="Times New Roman"/>
          <w:szCs w:val="24"/>
        </w:rPr>
        <w:t xml:space="preserve"> dengan membangun sistem infor</w:t>
      </w:r>
      <w:r>
        <w:rPr>
          <w:rFonts w:cs="Times New Roman"/>
          <w:szCs w:val="24"/>
        </w:rPr>
        <w:t xml:space="preserve">masi penerimaan siswa baru yang </w:t>
      </w:r>
      <w:r w:rsidRPr="00AE0CD5">
        <w:rPr>
          <w:rFonts w:cs="Times New Roman"/>
          <w:szCs w:val="24"/>
        </w:rPr>
        <w:t>terkomputerisasi</w:t>
      </w:r>
      <w:r>
        <w:rPr>
          <w:rFonts w:cs="Times New Roman"/>
          <w:szCs w:val="24"/>
        </w:rPr>
        <w:t xml:space="preserve">, mudah diakses, dan dapat menangani pendaftaran dengan </w:t>
      </w:r>
      <w:r w:rsidR="00336736">
        <w:rPr>
          <w:rFonts w:cs="Times New Roman"/>
          <w:szCs w:val="24"/>
        </w:rPr>
        <w:t>mudah dan cepat</w:t>
      </w:r>
      <w:r>
        <w:rPr>
          <w:rFonts w:cs="Times New Roman"/>
          <w:szCs w:val="24"/>
        </w:rPr>
        <w:t>.</w:t>
      </w:r>
      <w:r w:rsidR="00D76D48">
        <w:rPr>
          <w:rFonts w:cs="Times New Roman"/>
          <w:szCs w:val="24"/>
        </w:rPr>
        <w:t xml:space="preserve">  </w:t>
      </w:r>
      <w:r w:rsidR="00503C8D">
        <w:rPr>
          <w:rFonts w:cs="Times New Roman"/>
          <w:szCs w:val="24"/>
        </w:rPr>
        <w:t>Sistem penerimaan siswa baru dapat dibangun dengan menggunakan beberapa metode penelitian seperti pengumpulan data melalui wawancara dan melalui internet serta melakukan analisis untuk mendapatkan hasil data sesuai kebutuhan.</w:t>
      </w:r>
      <w:r w:rsidR="00D76D48">
        <w:rPr>
          <w:rFonts w:cs="Times New Roman"/>
          <w:szCs w:val="24"/>
        </w:rPr>
        <w:t xml:space="preserve"> </w:t>
      </w:r>
      <w:r w:rsidR="00503C8D">
        <w:rPr>
          <w:rFonts w:cs="Times New Roman"/>
          <w:szCs w:val="24"/>
        </w:rPr>
        <w:t xml:space="preserve"> </w:t>
      </w:r>
      <w:r w:rsidR="00336736">
        <w:rPr>
          <w:rFonts w:cs="Times New Roman"/>
          <w:szCs w:val="24"/>
        </w:rPr>
        <w:t xml:space="preserve">Proses yang dilewati oleh sistem informasi penerimaan siswa baru ini meliputi: pendaftaran dengan melakukan pengisian form, pendaftar akan mendapat pengumuman dari sistem dengan mengecek alamat web, sistem dapat mengatur batas waktu pendaftaran. </w:t>
      </w:r>
      <w:r w:rsidR="00D76D48">
        <w:rPr>
          <w:rFonts w:cs="Times New Roman"/>
          <w:szCs w:val="24"/>
        </w:rPr>
        <w:t xml:space="preserve"> </w:t>
      </w:r>
      <w:r w:rsidR="00D768A2">
        <w:rPr>
          <w:rFonts w:cs="Times New Roman"/>
          <w:szCs w:val="24"/>
        </w:rPr>
        <w:t xml:space="preserve">Sistem ini yang diterapkan mampu membantu baik pendaftar maupun panitia dalam pengurusan proses rekapitulasi. </w:t>
      </w:r>
    </w:p>
    <w:p w14:paraId="3EA8CB7E" w14:textId="77777777" w:rsidR="00D341E2" w:rsidRDefault="00D341E2" w:rsidP="00D76D48">
      <w:pPr>
        <w:autoSpaceDE w:val="0"/>
        <w:autoSpaceDN w:val="0"/>
        <w:adjustRightInd w:val="0"/>
        <w:spacing w:line="240" w:lineRule="auto"/>
        <w:rPr>
          <w:rFonts w:cs="Times New Roman"/>
          <w:szCs w:val="24"/>
          <w:lang w:val="en-ID"/>
        </w:rPr>
      </w:pPr>
    </w:p>
    <w:p w14:paraId="6C937930" w14:textId="54A6BD4B" w:rsidR="00D341E2" w:rsidRDefault="00D341E2" w:rsidP="00D341E2">
      <w:pPr>
        <w:ind w:firstLine="0"/>
        <w:rPr>
          <w:rFonts w:cs="Times New Roman"/>
          <w:szCs w:val="24"/>
          <w:lang w:val="en-ID"/>
        </w:rPr>
      </w:pPr>
      <w:r>
        <w:rPr>
          <w:rFonts w:cs="Times New Roman"/>
          <w:szCs w:val="24"/>
          <w:lang w:val="en-ID"/>
        </w:rPr>
        <w:t xml:space="preserve">Kata Kunci: </w:t>
      </w:r>
      <w:r>
        <w:rPr>
          <w:rFonts w:cs="Times New Roman"/>
          <w:szCs w:val="24"/>
          <w:lang w:val="id-ID"/>
        </w:rPr>
        <w:t>S</w:t>
      </w:r>
      <w:r>
        <w:rPr>
          <w:rFonts w:cs="Times New Roman"/>
          <w:szCs w:val="24"/>
          <w:lang w:val="en-ID"/>
        </w:rPr>
        <w:t xml:space="preserve">istem </w:t>
      </w:r>
      <w:r>
        <w:rPr>
          <w:rFonts w:cs="Times New Roman"/>
          <w:szCs w:val="24"/>
          <w:lang w:val="id-ID"/>
        </w:rPr>
        <w:t>I</w:t>
      </w:r>
      <w:r>
        <w:rPr>
          <w:rFonts w:cs="Times New Roman"/>
          <w:szCs w:val="24"/>
          <w:lang w:val="en-ID"/>
        </w:rPr>
        <w:t>nformasi, P</w:t>
      </w:r>
      <w:r w:rsidR="00D768A2">
        <w:rPr>
          <w:rFonts w:cs="Times New Roman"/>
          <w:szCs w:val="24"/>
          <w:lang w:val="en-ID"/>
        </w:rPr>
        <w:t>SB, Website</w:t>
      </w:r>
    </w:p>
    <w:p w14:paraId="709D0D29" w14:textId="77777777" w:rsidR="00D341E2" w:rsidRDefault="00D341E2">
      <w:pPr>
        <w:spacing w:after="160" w:line="259" w:lineRule="auto"/>
        <w:ind w:firstLine="0"/>
        <w:jc w:val="left"/>
        <w:rPr>
          <w:rFonts w:cs="Times New Roman"/>
          <w:szCs w:val="24"/>
          <w:lang w:val="en-ID"/>
        </w:rPr>
      </w:pPr>
      <w:r>
        <w:rPr>
          <w:rFonts w:cs="Times New Roman"/>
          <w:szCs w:val="24"/>
          <w:lang w:val="en-ID"/>
        </w:rPr>
        <w:br w:type="page"/>
      </w:r>
    </w:p>
    <w:p w14:paraId="540EDF4B" w14:textId="44BFE7C3" w:rsidR="00D341E2" w:rsidRPr="00D341E2" w:rsidRDefault="00D341E2" w:rsidP="00836722">
      <w:pPr>
        <w:pStyle w:val="Heading1"/>
        <w:numPr>
          <w:ilvl w:val="0"/>
          <w:numId w:val="0"/>
        </w:numPr>
      </w:pPr>
      <w:bookmarkStart w:id="5" w:name="_Toc461058883"/>
      <w:r w:rsidRPr="00D341E2">
        <w:lastRenderedPageBreak/>
        <w:t>ABSTRACT</w:t>
      </w:r>
      <w:bookmarkEnd w:id="5"/>
    </w:p>
    <w:p w14:paraId="599934C2" w14:textId="693D8063" w:rsidR="00D341E2" w:rsidRDefault="00D341E2" w:rsidP="00D341E2">
      <w:pPr>
        <w:autoSpaceDE w:val="0"/>
        <w:autoSpaceDN w:val="0"/>
        <w:adjustRightInd w:val="0"/>
        <w:spacing w:line="240" w:lineRule="auto"/>
        <w:rPr>
          <w:rFonts w:cs="Times New Roman"/>
          <w:szCs w:val="24"/>
          <w:lang w:val="id-ID"/>
        </w:rPr>
      </w:pPr>
    </w:p>
    <w:p w14:paraId="6589E19F" w14:textId="77777777" w:rsidR="00D341E2" w:rsidRDefault="00D341E2" w:rsidP="00D341E2">
      <w:pPr>
        <w:autoSpaceDE w:val="0"/>
        <w:autoSpaceDN w:val="0"/>
        <w:adjustRightInd w:val="0"/>
        <w:spacing w:line="240" w:lineRule="auto"/>
        <w:rPr>
          <w:rFonts w:cs="Times New Roman"/>
          <w:szCs w:val="24"/>
          <w:lang w:val="id-ID"/>
        </w:rPr>
      </w:pPr>
    </w:p>
    <w:p w14:paraId="75A18738" w14:textId="77777777" w:rsidR="00D341E2" w:rsidRDefault="00D341E2" w:rsidP="00D341E2">
      <w:pPr>
        <w:autoSpaceDE w:val="0"/>
        <w:autoSpaceDN w:val="0"/>
        <w:adjustRightInd w:val="0"/>
        <w:spacing w:line="240" w:lineRule="auto"/>
        <w:rPr>
          <w:rFonts w:cs="Times New Roman"/>
          <w:szCs w:val="24"/>
          <w:lang w:val="id-ID"/>
        </w:rPr>
      </w:pPr>
    </w:p>
    <w:p w14:paraId="50CD7637" w14:textId="77777777" w:rsidR="00D341E2" w:rsidRDefault="00D341E2" w:rsidP="00D341E2">
      <w:pPr>
        <w:autoSpaceDE w:val="0"/>
        <w:autoSpaceDN w:val="0"/>
        <w:adjustRightInd w:val="0"/>
        <w:spacing w:line="240" w:lineRule="auto"/>
        <w:ind w:firstLine="0"/>
        <w:rPr>
          <w:lang w:val="en"/>
        </w:rPr>
      </w:pPr>
      <w:r>
        <w:rPr>
          <w:lang w:val="en"/>
        </w:rP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14:paraId="753CF405" w14:textId="77777777" w:rsidR="00D341E2" w:rsidRDefault="00D341E2" w:rsidP="00D341E2">
      <w:pPr>
        <w:rPr>
          <w:lang w:val="en"/>
        </w:rPr>
      </w:pPr>
      <w:r>
        <w:rPr>
          <w:lang w:val="en"/>
        </w:rPr>
        <w:br/>
        <w:t>Keywords: Geographic Information System, Tourism, Mapping, lodging</w:t>
      </w:r>
    </w:p>
    <w:p w14:paraId="3E6A4E11" w14:textId="77777777" w:rsidR="00D341E2" w:rsidRDefault="00D341E2" w:rsidP="00D341E2">
      <w:pPr>
        <w:rPr>
          <w:lang w:val="en"/>
        </w:rPr>
      </w:pPr>
    </w:p>
    <w:p w14:paraId="0F41AB89" w14:textId="77777777" w:rsidR="00D341E2" w:rsidRDefault="00D341E2">
      <w:pPr>
        <w:spacing w:after="160" w:line="259" w:lineRule="auto"/>
        <w:ind w:firstLine="0"/>
        <w:jc w:val="left"/>
        <w:rPr>
          <w:lang w:val="en"/>
        </w:rPr>
      </w:pPr>
      <w:r>
        <w:rPr>
          <w:lang w:val="en"/>
        </w:rPr>
        <w:br w:type="page"/>
      </w:r>
    </w:p>
    <w:p w14:paraId="655E5393" w14:textId="73E4BC59" w:rsidR="00D341E2" w:rsidRDefault="00D341E2" w:rsidP="00836722">
      <w:pPr>
        <w:pStyle w:val="Heading1"/>
        <w:numPr>
          <w:ilvl w:val="0"/>
          <w:numId w:val="0"/>
        </w:numPr>
      </w:pPr>
      <w:bookmarkStart w:id="6" w:name="_Toc461058884"/>
      <w:r>
        <w:lastRenderedPageBreak/>
        <w:t>KATA PENGANTAR</w:t>
      </w:r>
      <w:bookmarkEnd w:id="6"/>
    </w:p>
    <w:p w14:paraId="4F101B12" w14:textId="77777777" w:rsidR="00D341E2" w:rsidRDefault="00D341E2" w:rsidP="009B3FAF">
      <w:pPr>
        <w:ind w:firstLine="0"/>
        <w:rPr>
          <w:b/>
        </w:rPr>
      </w:pPr>
    </w:p>
    <w:p w14:paraId="7C666E69" w14:textId="0A6766A4" w:rsidR="0026698C" w:rsidRPr="00D768A2" w:rsidRDefault="00D341E2" w:rsidP="00D768A2">
      <w:pPr>
        <w:ind w:left="113" w:right="-11" w:firstLine="547"/>
        <w:rPr>
          <w:rFonts w:cs="Times New Roman"/>
          <w:spacing w:val="-1"/>
          <w:szCs w:val="24"/>
        </w:rPr>
      </w:pPr>
      <w:r w:rsidRPr="00E83152">
        <w:rPr>
          <w:rFonts w:cs="Times New Roman"/>
          <w:spacing w:val="-1"/>
          <w:szCs w:val="24"/>
        </w:rPr>
        <w:t>Puji</w:t>
      </w:r>
      <w:r w:rsidRPr="00E83152">
        <w:rPr>
          <w:rFonts w:cs="Times New Roman"/>
          <w:spacing w:val="17"/>
          <w:szCs w:val="24"/>
        </w:rPr>
        <w:t xml:space="preserve"> </w:t>
      </w:r>
      <w:r w:rsidRPr="00E83152">
        <w:rPr>
          <w:rFonts w:cs="Times New Roman"/>
          <w:spacing w:val="-1"/>
          <w:szCs w:val="24"/>
        </w:rPr>
        <w:t>syukur</w:t>
      </w:r>
      <w:r w:rsidRPr="00E83152">
        <w:rPr>
          <w:rFonts w:cs="Times New Roman"/>
          <w:spacing w:val="16"/>
          <w:szCs w:val="24"/>
        </w:rPr>
        <w:t xml:space="preserve"> </w:t>
      </w:r>
      <w:r w:rsidRPr="00E83152">
        <w:rPr>
          <w:rFonts w:cs="Times New Roman"/>
          <w:spacing w:val="-1"/>
          <w:szCs w:val="24"/>
        </w:rPr>
        <w:t>dipanjatkan</w:t>
      </w:r>
      <w:r w:rsidRPr="00E83152">
        <w:rPr>
          <w:rFonts w:cs="Times New Roman"/>
          <w:spacing w:val="18"/>
          <w:szCs w:val="24"/>
        </w:rPr>
        <w:t xml:space="preserve"> </w:t>
      </w:r>
      <w:r w:rsidRPr="00E83152">
        <w:rPr>
          <w:rFonts w:cs="Times New Roman"/>
          <w:spacing w:val="-1"/>
          <w:szCs w:val="24"/>
        </w:rPr>
        <w:t>atas</w:t>
      </w:r>
      <w:r w:rsidRPr="00E83152">
        <w:rPr>
          <w:rFonts w:cs="Times New Roman"/>
          <w:spacing w:val="20"/>
          <w:szCs w:val="24"/>
        </w:rPr>
        <w:t xml:space="preserve"> </w:t>
      </w:r>
      <w:r w:rsidRPr="00E83152">
        <w:rPr>
          <w:rFonts w:cs="Times New Roman"/>
          <w:spacing w:val="-1"/>
          <w:szCs w:val="24"/>
        </w:rPr>
        <w:t>kehadirat</w:t>
      </w:r>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r w:rsidRPr="00E83152">
        <w:rPr>
          <w:rFonts w:cs="Times New Roman"/>
          <w:spacing w:val="-1"/>
          <w:szCs w:val="24"/>
        </w:rPr>
        <w:t>karena</w:t>
      </w:r>
      <w:r w:rsidRPr="00E83152">
        <w:rPr>
          <w:rFonts w:cs="Times New Roman"/>
          <w:spacing w:val="47"/>
          <w:szCs w:val="24"/>
        </w:rPr>
        <w:t xml:space="preserve"> </w:t>
      </w:r>
      <w:r w:rsidRPr="00E83152">
        <w:rPr>
          <w:rFonts w:cs="Times New Roman"/>
          <w:spacing w:val="-1"/>
          <w:szCs w:val="24"/>
        </w:rPr>
        <w:t>dengan</w:t>
      </w:r>
      <w:r w:rsidRPr="00E83152">
        <w:rPr>
          <w:rFonts w:cs="Times New Roman"/>
          <w:spacing w:val="49"/>
          <w:szCs w:val="24"/>
        </w:rPr>
        <w:t xml:space="preserve"> </w:t>
      </w:r>
      <w:r w:rsidRPr="00E83152">
        <w:rPr>
          <w:rFonts w:cs="Times New Roman"/>
          <w:spacing w:val="-1"/>
          <w:szCs w:val="24"/>
        </w:rPr>
        <w:t>limpahan</w:t>
      </w:r>
      <w:r w:rsidRPr="00E83152">
        <w:rPr>
          <w:rFonts w:cs="Times New Roman"/>
          <w:spacing w:val="51"/>
          <w:szCs w:val="24"/>
        </w:rPr>
        <w:t xml:space="preserve"> </w:t>
      </w:r>
      <w:r w:rsidRPr="00E83152">
        <w:rPr>
          <w:rFonts w:cs="Times New Roman"/>
          <w:spacing w:val="-1"/>
          <w:szCs w:val="24"/>
        </w:rPr>
        <w:t>karunia-Nya</w:t>
      </w:r>
      <w:r w:rsidRPr="00E83152">
        <w:rPr>
          <w:rFonts w:cs="Times New Roman"/>
          <w:spacing w:val="52"/>
          <w:szCs w:val="24"/>
        </w:rPr>
        <w:t xml:space="preserve"> </w:t>
      </w:r>
      <w:r w:rsidRPr="00E83152">
        <w:rPr>
          <w:rFonts w:cs="Times New Roman"/>
          <w:spacing w:val="-1"/>
          <w:szCs w:val="24"/>
        </w:rPr>
        <w:t>penulis</w:t>
      </w:r>
      <w:r w:rsidRPr="00E83152">
        <w:rPr>
          <w:rFonts w:cs="Times New Roman"/>
          <w:spacing w:val="51"/>
          <w:szCs w:val="24"/>
        </w:rPr>
        <w:t xml:space="preserve"> </w:t>
      </w:r>
      <w:r w:rsidRPr="00E83152">
        <w:rPr>
          <w:rFonts w:cs="Times New Roman"/>
          <w:spacing w:val="-1"/>
          <w:szCs w:val="24"/>
        </w:rPr>
        <w:t>dapat</w:t>
      </w:r>
      <w:r w:rsidRPr="00E83152">
        <w:rPr>
          <w:rFonts w:cs="Times New Roman"/>
          <w:spacing w:val="50"/>
          <w:szCs w:val="24"/>
        </w:rPr>
        <w:t xml:space="preserve"> </w:t>
      </w:r>
      <w:r w:rsidRPr="00E83152">
        <w:rPr>
          <w:rFonts w:cs="Times New Roman"/>
          <w:spacing w:val="-1"/>
          <w:szCs w:val="24"/>
        </w:rPr>
        <w:t>menyelesaikan</w:t>
      </w:r>
      <w:r w:rsidRPr="00E83152">
        <w:rPr>
          <w:rFonts w:cs="Times New Roman"/>
          <w:spacing w:val="51"/>
          <w:szCs w:val="24"/>
        </w:rPr>
        <w:t xml:space="preserve"> </w:t>
      </w:r>
      <w:r w:rsidRPr="00E83152">
        <w:rPr>
          <w:rFonts w:cs="Times New Roman"/>
          <w:spacing w:val="-1"/>
          <w:szCs w:val="24"/>
        </w:rPr>
        <w:t>Kerja Praktik</w:t>
      </w:r>
      <w:r>
        <w:rPr>
          <w:rFonts w:cs="Times New Roman"/>
          <w:spacing w:val="-1"/>
          <w:szCs w:val="24"/>
        </w:rPr>
        <w:t xml:space="preserve"> </w:t>
      </w:r>
      <w:r w:rsidRPr="00E83152">
        <w:rPr>
          <w:rFonts w:cs="Times New Roman"/>
          <w:spacing w:val="-1"/>
          <w:szCs w:val="24"/>
        </w:rPr>
        <w:t>dengan</w:t>
      </w:r>
      <w:r w:rsidRPr="00E83152">
        <w:rPr>
          <w:rFonts w:cs="Times New Roman"/>
          <w:spacing w:val="89"/>
          <w:w w:val="101"/>
          <w:szCs w:val="24"/>
        </w:rPr>
        <w:t xml:space="preserve"> </w:t>
      </w:r>
      <w:r w:rsidRPr="00E83152">
        <w:rPr>
          <w:rFonts w:cs="Times New Roman"/>
          <w:spacing w:val="-1"/>
          <w:szCs w:val="24"/>
        </w:rPr>
        <w:t>judul</w:t>
      </w:r>
      <w:r w:rsidRPr="00E83152">
        <w:rPr>
          <w:rFonts w:cs="Times New Roman"/>
          <w:spacing w:val="28"/>
          <w:szCs w:val="24"/>
        </w:rPr>
        <w:t xml:space="preserve"> </w:t>
      </w:r>
      <w:r w:rsidRPr="00E83152">
        <w:rPr>
          <w:rFonts w:cs="Times New Roman"/>
          <w:spacing w:val="-1"/>
          <w:szCs w:val="24"/>
        </w:rPr>
        <w:t>Sistem</w:t>
      </w:r>
      <w:r w:rsidRPr="00E83152">
        <w:rPr>
          <w:rFonts w:cs="Times New Roman"/>
          <w:spacing w:val="28"/>
          <w:szCs w:val="24"/>
        </w:rPr>
        <w:t xml:space="preserve"> </w:t>
      </w:r>
      <w:r w:rsidRPr="00E83152">
        <w:rPr>
          <w:rFonts w:cs="Times New Roman"/>
          <w:spacing w:val="-1"/>
          <w:szCs w:val="24"/>
        </w:rPr>
        <w:t>Informasi</w:t>
      </w:r>
      <w:r w:rsidRPr="00E83152">
        <w:rPr>
          <w:rFonts w:cs="Times New Roman"/>
          <w:spacing w:val="29"/>
          <w:szCs w:val="24"/>
        </w:rPr>
        <w:t xml:space="preserve"> </w:t>
      </w:r>
      <w:r w:rsidR="00D768A2">
        <w:rPr>
          <w:rFonts w:cs="Times New Roman"/>
          <w:spacing w:val="-1"/>
          <w:szCs w:val="24"/>
        </w:rPr>
        <w:t>Penerimaan Siswa Baru Berbasis WEB (Studi kasus: SMK Sudirman 1 Wonogiri)</w:t>
      </w:r>
    </w:p>
    <w:p w14:paraId="34BB31B5" w14:textId="70A4A545" w:rsidR="0026698C" w:rsidRPr="009B3FAF" w:rsidRDefault="00D341E2" w:rsidP="009B3FAF">
      <w:pPr>
        <w:ind w:left="113" w:right="-11" w:firstLine="547"/>
        <w:rPr>
          <w:rFonts w:eastAsia="Times New Roman" w:cs="Times New Roman"/>
          <w:spacing w:val="-1"/>
          <w:szCs w:val="24"/>
        </w:rPr>
      </w:pPr>
      <w:r w:rsidRPr="00E83152">
        <w:rPr>
          <w:rFonts w:eastAsia="Times New Roman" w:cs="Times New Roman"/>
          <w:spacing w:val="-1"/>
          <w:szCs w:val="24"/>
        </w:rPr>
        <w:t>Penyusunan</w:t>
      </w:r>
      <w:r w:rsidRPr="00E83152">
        <w:rPr>
          <w:rFonts w:eastAsia="Times New Roman" w:cs="Times New Roman"/>
          <w:spacing w:val="18"/>
          <w:szCs w:val="24"/>
        </w:rPr>
        <w:t xml:space="preserve"> </w:t>
      </w:r>
      <w:r w:rsidRPr="00E83152">
        <w:rPr>
          <w:rFonts w:cs="Times New Roman"/>
          <w:spacing w:val="-1"/>
          <w:szCs w:val="24"/>
        </w:rPr>
        <w:t>Kerja Praktik</w:t>
      </w:r>
      <w:r w:rsidR="000801F9">
        <w:rPr>
          <w:rFonts w:cs="Times New Roman"/>
          <w:spacing w:val="-1"/>
          <w:szCs w:val="24"/>
        </w:rPr>
        <w:t xml:space="preserve"> </w:t>
      </w:r>
      <w:r w:rsidRPr="00E83152">
        <w:rPr>
          <w:rFonts w:eastAsia="Times New Roman" w:cs="Times New Roman"/>
          <w:spacing w:val="-1"/>
          <w:szCs w:val="24"/>
        </w:rPr>
        <w:t>diajukan</w:t>
      </w:r>
      <w:r w:rsidRPr="00E83152">
        <w:rPr>
          <w:rFonts w:eastAsia="Times New Roman" w:cs="Times New Roman"/>
          <w:spacing w:val="16"/>
          <w:szCs w:val="24"/>
        </w:rPr>
        <w:t xml:space="preserve"> </w:t>
      </w:r>
      <w:r w:rsidRPr="00E83152">
        <w:rPr>
          <w:rFonts w:eastAsia="Times New Roman" w:cs="Times New Roman"/>
          <w:spacing w:val="-1"/>
          <w:szCs w:val="24"/>
        </w:rPr>
        <w:t>sebagai</w:t>
      </w:r>
      <w:r w:rsidRPr="00E83152">
        <w:rPr>
          <w:rFonts w:eastAsia="Times New Roman" w:cs="Times New Roman"/>
          <w:spacing w:val="19"/>
          <w:szCs w:val="24"/>
        </w:rPr>
        <w:t xml:space="preserve"> </w:t>
      </w:r>
      <w:r w:rsidRPr="00E83152">
        <w:rPr>
          <w:rFonts w:eastAsia="Times New Roman" w:cs="Times New Roman"/>
          <w:spacing w:val="-1"/>
          <w:szCs w:val="24"/>
        </w:rPr>
        <w:t>salah</w:t>
      </w:r>
      <w:r w:rsidRPr="00E83152">
        <w:rPr>
          <w:rFonts w:eastAsia="Times New Roman" w:cs="Times New Roman"/>
          <w:spacing w:val="18"/>
          <w:szCs w:val="24"/>
        </w:rPr>
        <w:t xml:space="preserve"> </w:t>
      </w:r>
      <w:r w:rsidRPr="00E83152">
        <w:rPr>
          <w:rFonts w:eastAsia="Times New Roman" w:cs="Times New Roman"/>
          <w:spacing w:val="-1"/>
          <w:szCs w:val="24"/>
        </w:rPr>
        <w:t>satu</w:t>
      </w:r>
      <w:r w:rsidRPr="00E83152">
        <w:rPr>
          <w:rFonts w:eastAsia="Times New Roman" w:cs="Times New Roman"/>
          <w:spacing w:val="17"/>
          <w:szCs w:val="24"/>
        </w:rPr>
        <w:t xml:space="preserve"> </w:t>
      </w:r>
      <w:r w:rsidRPr="00E83152">
        <w:rPr>
          <w:rFonts w:eastAsia="Times New Roman" w:cs="Times New Roman"/>
          <w:spacing w:val="-1"/>
          <w:szCs w:val="24"/>
        </w:rPr>
        <w:t>syarat</w:t>
      </w:r>
      <w:r w:rsidRPr="00E83152">
        <w:rPr>
          <w:rFonts w:eastAsia="Times New Roman" w:cs="Times New Roman"/>
          <w:spacing w:val="18"/>
          <w:szCs w:val="24"/>
        </w:rPr>
        <w:t xml:space="preserve"> </w:t>
      </w:r>
      <w:r w:rsidRPr="00E83152">
        <w:rPr>
          <w:rFonts w:eastAsia="Times New Roman" w:cs="Times New Roman"/>
          <w:szCs w:val="24"/>
        </w:rPr>
        <w:t>untuk</w:t>
      </w:r>
      <w:r w:rsidRPr="00E83152">
        <w:rPr>
          <w:rFonts w:eastAsia="Times New Roman" w:cs="Times New Roman"/>
          <w:spacing w:val="17"/>
          <w:szCs w:val="24"/>
        </w:rPr>
        <w:t xml:space="preserve"> </w:t>
      </w:r>
      <w:r w:rsidRPr="00E83152">
        <w:rPr>
          <w:rFonts w:eastAsia="Times New Roman" w:cs="Times New Roman"/>
          <w:spacing w:val="-1"/>
          <w:szCs w:val="24"/>
        </w:rPr>
        <w:t>memperoleh</w:t>
      </w:r>
      <w:r w:rsidRPr="00E83152">
        <w:rPr>
          <w:rFonts w:eastAsia="Times New Roman" w:cs="Times New Roman"/>
          <w:szCs w:val="24"/>
        </w:rPr>
        <w:t xml:space="preserve"> </w:t>
      </w:r>
      <w:r w:rsidRPr="00E83152">
        <w:rPr>
          <w:rFonts w:eastAsia="Times New Roman" w:cs="Times New Roman"/>
          <w:spacing w:val="-1"/>
          <w:szCs w:val="24"/>
        </w:rPr>
        <w:t>gelar</w:t>
      </w:r>
      <w:r w:rsidRPr="00E83152">
        <w:rPr>
          <w:rFonts w:eastAsia="Times New Roman" w:cs="Times New Roman"/>
          <w:spacing w:val="55"/>
          <w:w w:val="101"/>
          <w:szCs w:val="24"/>
        </w:rPr>
        <w:t xml:space="preserve"> </w:t>
      </w:r>
      <w:r w:rsidRPr="00E83152">
        <w:rPr>
          <w:rFonts w:eastAsia="Times New Roman" w:cs="Times New Roman"/>
          <w:spacing w:val="-1"/>
          <w:szCs w:val="24"/>
        </w:rPr>
        <w:t>sarjana</w:t>
      </w:r>
      <w:r w:rsidRPr="00E83152">
        <w:rPr>
          <w:rFonts w:eastAsia="Times New Roman" w:cs="Times New Roman"/>
          <w:spacing w:val="46"/>
          <w:szCs w:val="24"/>
        </w:rPr>
        <w:t xml:space="preserve"> </w:t>
      </w:r>
      <w:r w:rsidR="00D768A2">
        <w:rPr>
          <w:rFonts w:eastAsia="Times New Roman" w:cs="Times New Roman"/>
          <w:spacing w:val="-1"/>
          <w:szCs w:val="24"/>
        </w:rPr>
        <w:t xml:space="preserve">pada Program Studi Informatika Fakultas Teknologi Informasi dan Elektro Universitas Teknologi Yogyakarta. </w:t>
      </w:r>
    </w:p>
    <w:p w14:paraId="2A4082A8" w14:textId="77777777" w:rsidR="00D341E2" w:rsidRPr="00E83152" w:rsidRDefault="00D341E2" w:rsidP="00D341E2">
      <w:pPr>
        <w:ind w:left="113" w:right="-11" w:firstLine="547"/>
        <w:rPr>
          <w:rFonts w:eastAsia="Times New Roman" w:cs="Times New Roman"/>
          <w:szCs w:val="24"/>
        </w:rPr>
      </w:pPr>
      <w:r w:rsidRPr="00E83152">
        <w:rPr>
          <w:rFonts w:cs="Times New Roman"/>
          <w:spacing w:val="-1"/>
          <w:szCs w:val="24"/>
        </w:rPr>
        <w:t>Kerja Praktik</w:t>
      </w:r>
      <w:r w:rsidRPr="00E83152">
        <w:rPr>
          <w:rFonts w:cs="Times New Roman"/>
          <w:spacing w:val="49"/>
          <w:szCs w:val="24"/>
        </w:rPr>
        <w:t xml:space="preserve"> </w:t>
      </w:r>
      <w:r w:rsidRPr="00E83152">
        <w:rPr>
          <w:rFonts w:cs="Times New Roman"/>
          <w:spacing w:val="-1"/>
          <w:szCs w:val="24"/>
        </w:rPr>
        <w:t>ini</w:t>
      </w:r>
      <w:r w:rsidRPr="00E83152">
        <w:rPr>
          <w:rFonts w:cs="Times New Roman"/>
          <w:spacing w:val="25"/>
          <w:szCs w:val="24"/>
        </w:rPr>
        <w:t xml:space="preserve"> </w:t>
      </w:r>
      <w:r w:rsidRPr="00E83152">
        <w:rPr>
          <w:rFonts w:cs="Times New Roman"/>
          <w:spacing w:val="-1"/>
          <w:szCs w:val="24"/>
        </w:rPr>
        <w:t>dapat</w:t>
      </w:r>
      <w:r w:rsidRPr="00E83152">
        <w:rPr>
          <w:rFonts w:cs="Times New Roman"/>
          <w:spacing w:val="22"/>
          <w:szCs w:val="24"/>
        </w:rPr>
        <w:t xml:space="preserve"> </w:t>
      </w:r>
      <w:r w:rsidRPr="00E83152">
        <w:rPr>
          <w:rFonts w:cs="Times New Roman"/>
          <w:spacing w:val="-1"/>
          <w:szCs w:val="24"/>
        </w:rPr>
        <w:t>diselesaikan</w:t>
      </w:r>
      <w:r w:rsidRPr="00E83152">
        <w:rPr>
          <w:rFonts w:cs="Times New Roman"/>
          <w:spacing w:val="20"/>
          <w:szCs w:val="24"/>
        </w:rPr>
        <w:t xml:space="preserve"> </w:t>
      </w:r>
      <w:r w:rsidRPr="00E83152">
        <w:rPr>
          <w:rFonts w:cs="Times New Roman"/>
          <w:szCs w:val="24"/>
        </w:rPr>
        <w:t>tidak</w:t>
      </w:r>
      <w:r w:rsidRPr="00E83152">
        <w:rPr>
          <w:rFonts w:cs="Times New Roman"/>
          <w:spacing w:val="21"/>
          <w:szCs w:val="24"/>
        </w:rPr>
        <w:t xml:space="preserve"> </w:t>
      </w:r>
      <w:r w:rsidRPr="00E83152">
        <w:rPr>
          <w:rFonts w:cs="Times New Roman"/>
          <w:spacing w:val="-1"/>
          <w:szCs w:val="24"/>
        </w:rPr>
        <w:t>lepas</w:t>
      </w:r>
      <w:r w:rsidRPr="00E83152">
        <w:rPr>
          <w:rFonts w:cs="Times New Roman"/>
          <w:spacing w:val="23"/>
          <w:szCs w:val="24"/>
        </w:rPr>
        <w:t xml:space="preserve"> </w:t>
      </w:r>
      <w:r w:rsidRPr="00E83152">
        <w:rPr>
          <w:rFonts w:cs="Times New Roman"/>
          <w:spacing w:val="-1"/>
          <w:szCs w:val="24"/>
        </w:rPr>
        <w:t>dari</w:t>
      </w:r>
      <w:r w:rsidRPr="00E83152">
        <w:rPr>
          <w:rFonts w:cs="Times New Roman"/>
          <w:spacing w:val="27"/>
          <w:szCs w:val="24"/>
        </w:rPr>
        <w:t xml:space="preserve"> </w:t>
      </w:r>
      <w:r w:rsidRPr="00E83152">
        <w:rPr>
          <w:rFonts w:cs="Times New Roman"/>
          <w:spacing w:val="-1"/>
          <w:szCs w:val="24"/>
        </w:rPr>
        <w:t>segala</w:t>
      </w:r>
      <w:r w:rsidRPr="00E83152">
        <w:rPr>
          <w:rFonts w:cs="Times New Roman"/>
          <w:spacing w:val="22"/>
          <w:szCs w:val="24"/>
        </w:rPr>
        <w:t xml:space="preserve"> </w:t>
      </w:r>
      <w:r w:rsidRPr="00E83152">
        <w:rPr>
          <w:rFonts w:cs="Times New Roman"/>
          <w:spacing w:val="-1"/>
          <w:szCs w:val="24"/>
        </w:rPr>
        <w:t>bantuan,</w:t>
      </w:r>
      <w:r w:rsidRPr="00E83152">
        <w:rPr>
          <w:rFonts w:cs="Times New Roman"/>
          <w:spacing w:val="22"/>
          <w:szCs w:val="24"/>
        </w:rPr>
        <w:t xml:space="preserve"> </w:t>
      </w:r>
      <w:r w:rsidRPr="00E83152">
        <w:rPr>
          <w:rFonts w:cs="Times New Roman"/>
          <w:spacing w:val="-1"/>
          <w:szCs w:val="24"/>
        </w:rPr>
        <w:t>bimbingan,</w:t>
      </w:r>
      <w:r w:rsidRPr="00E83152">
        <w:rPr>
          <w:rFonts w:cs="Times New Roman"/>
          <w:spacing w:val="24"/>
          <w:szCs w:val="24"/>
        </w:rPr>
        <w:t xml:space="preserve"> </w:t>
      </w:r>
      <w:r w:rsidRPr="00E83152">
        <w:rPr>
          <w:rFonts w:cs="Times New Roman"/>
          <w:spacing w:val="-1"/>
          <w:szCs w:val="24"/>
        </w:rPr>
        <w:t>dorongan</w:t>
      </w:r>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r w:rsidRPr="00E83152">
        <w:rPr>
          <w:rFonts w:cs="Times New Roman"/>
          <w:spacing w:val="-1"/>
          <w:szCs w:val="24"/>
        </w:rPr>
        <w:t>doa</w:t>
      </w:r>
      <w:r w:rsidRPr="00E83152">
        <w:rPr>
          <w:rFonts w:cs="Times New Roman"/>
          <w:spacing w:val="9"/>
          <w:szCs w:val="24"/>
        </w:rPr>
        <w:t xml:space="preserve"> </w:t>
      </w:r>
      <w:r w:rsidRPr="00E83152">
        <w:rPr>
          <w:rFonts w:cs="Times New Roman"/>
          <w:spacing w:val="-1"/>
          <w:szCs w:val="24"/>
        </w:rPr>
        <w:t>dari</w:t>
      </w:r>
      <w:r w:rsidRPr="00E83152">
        <w:rPr>
          <w:rFonts w:cs="Times New Roman"/>
          <w:spacing w:val="10"/>
          <w:szCs w:val="24"/>
        </w:rPr>
        <w:t xml:space="preserve"> </w:t>
      </w:r>
      <w:r w:rsidRPr="00E83152">
        <w:rPr>
          <w:rFonts w:cs="Times New Roman"/>
          <w:spacing w:val="-1"/>
          <w:szCs w:val="24"/>
        </w:rPr>
        <w:t>berbagai</w:t>
      </w:r>
      <w:r w:rsidRPr="00E83152">
        <w:rPr>
          <w:rFonts w:cs="Times New Roman"/>
          <w:spacing w:val="10"/>
          <w:szCs w:val="24"/>
        </w:rPr>
        <w:t xml:space="preserve"> </w:t>
      </w:r>
      <w:r w:rsidRPr="00E83152">
        <w:rPr>
          <w:rFonts w:cs="Times New Roman"/>
          <w:spacing w:val="-1"/>
          <w:szCs w:val="24"/>
        </w:rPr>
        <w:t>pihak,</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r w:rsidRPr="00E83152">
        <w:rPr>
          <w:rFonts w:cs="Times New Roman"/>
          <w:spacing w:val="-1"/>
          <w:szCs w:val="24"/>
        </w:rPr>
        <w:t>kesempatan</w:t>
      </w:r>
      <w:r w:rsidRPr="00E83152">
        <w:rPr>
          <w:rFonts w:cs="Times New Roman"/>
          <w:spacing w:val="9"/>
          <w:szCs w:val="24"/>
        </w:rPr>
        <w:t xml:space="preserve"> </w:t>
      </w:r>
      <w:r w:rsidRPr="00E83152">
        <w:rPr>
          <w:rFonts w:cs="Times New Roman"/>
          <w:szCs w:val="24"/>
        </w:rPr>
        <w:t>ini</w:t>
      </w:r>
      <w:r w:rsidRPr="00E83152">
        <w:rPr>
          <w:rFonts w:cs="Times New Roman"/>
          <w:spacing w:val="10"/>
          <w:szCs w:val="24"/>
        </w:rPr>
        <w:t xml:space="preserve"> </w:t>
      </w:r>
      <w:r w:rsidRPr="00E83152">
        <w:rPr>
          <w:rFonts w:cs="Times New Roman"/>
          <w:spacing w:val="-1"/>
          <w:szCs w:val="24"/>
        </w:rPr>
        <w:t>penulis</w:t>
      </w:r>
      <w:r w:rsidRPr="00E83152">
        <w:rPr>
          <w:rFonts w:cs="Times New Roman"/>
          <w:spacing w:val="8"/>
          <w:szCs w:val="24"/>
        </w:rPr>
        <w:t xml:space="preserve"> </w:t>
      </w:r>
      <w:r w:rsidRPr="00E83152">
        <w:rPr>
          <w:rFonts w:cs="Times New Roman"/>
          <w:spacing w:val="-1"/>
          <w:szCs w:val="24"/>
        </w:rPr>
        <w:t>ingin</w:t>
      </w:r>
      <w:r w:rsidRPr="00E83152">
        <w:rPr>
          <w:rFonts w:cs="Times New Roman"/>
          <w:spacing w:val="8"/>
          <w:szCs w:val="24"/>
        </w:rPr>
        <w:t xml:space="preserve"> </w:t>
      </w:r>
      <w:r w:rsidRPr="00E83152">
        <w:rPr>
          <w:rFonts w:cs="Times New Roman"/>
          <w:spacing w:val="-1"/>
          <w:szCs w:val="24"/>
        </w:rPr>
        <w:t>menyampaikan</w:t>
      </w:r>
      <w:r w:rsidRPr="00E83152">
        <w:rPr>
          <w:rFonts w:cs="Times New Roman"/>
          <w:spacing w:val="9"/>
          <w:szCs w:val="24"/>
        </w:rPr>
        <w:t xml:space="preserve"> </w:t>
      </w:r>
      <w:r w:rsidRPr="00E83152">
        <w:rPr>
          <w:rFonts w:cs="Times New Roman"/>
          <w:spacing w:val="-1"/>
          <w:szCs w:val="24"/>
        </w:rPr>
        <w:t>ucapan</w:t>
      </w:r>
      <w:r w:rsidRPr="00E83152">
        <w:rPr>
          <w:rFonts w:cs="Times New Roman"/>
          <w:spacing w:val="9"/>
          <w:szCs w:val="24"/>
        </w:rPr>
        <w:t xml:space="preserve"> </w:t>
      </w:r>
      <w:r w:rsidRPr="00E83152">
        <w:rPr>
          <w:rFonts w:cs="Times New Roman"/>
          <w:szCs w:val="24"/>
        </w:rPr>
        <w:t>terima</w:t>
      </w:r>
      <w:r w:rsidRPr="00E83152">
        <w:rPr>
          <w:rFonts w:cs="Times New Roman"/>
          <w:spacing w:val="53"/>
          <w:w w:val="101"/>
          <w:szCs w:val="24"/>
        </w:rPr>
        <w:t xml:space="preserve"> </w:t>
      </w:r>
      <w:r w:rsidRPr="00E83152">
        <w:rPr>
          <w:rFonts w:cs="Times New Roman"/>
          <w:spacing w:val="-1"/>
          <w:szCs w:val="24"/>
        </w:rPr>
        <w:t>kasih</w:t>
      </w:r>
      <w:r w:rsidRPr="00E83152">
        <w:rPr>
          <w:rFonts w:cs="Times New Roman"/>
          <w:spacing w:val="15"/>
          <w:szCs w:val="24"/>
        </w:rPr>
        <w:t xml:space="preserve"> </w:t>
      </w:r>
      <w:r w:rsidRPr="00E83152">
        <w:rPr>
          <w:rFonts w:cs="Times New Roman"/>
          <w:spacing w:val="-1"/>
          <w:szCs w:val="24"/>
        </w:rPr>
        <w:t>kepada:</w:t>
      </w:r>
    </w:p>
    <w:p w14:paraId="07E13AA8" w14:textId="56AC196C" w:rsidR="00D341E2" w:rsidRPr="00E83152" w:rsidRDefault="00D768A2" w:rsidP="00150AC0">
      <w:pPr>
        <w:widowControl w:val="0"/>
        <w:numPr>
          <w:ilvl w:val="0"/>
          <w:numId w:val="8"/>
        </w:numPr>
        <w:tabs>
          <w:tab w:val="left" w:pos="815"/>
        </w:tabs>
        <w:ind w:right="-11" w:hanging="350"/>
        <w:rPr>
          <w:rFonts w:cs="Times New Roman"/>
          <w:szCs w:val="24"/>
        </w:rPr>
      </w:pPr>
      <w:r>
        <w:rPr>
          <w:rFonts w:cs="Times New Roman"/>
          <w:szCs w:val="24"/>
        </w:rPr>
        <w:t xml:space="preserve">Bapak Dr. Bambang Moertono Setiawan, M.M., CA., Akt. </w:t>
      </w:r>
      <w:r w:rsidR="00A616E5">
        <w:rPr>
          <w:rFonts w:cs="Times New Roman"/>
          <w:szCs w:val="24"/>
        </w:rPr>
        <w:t>s</w:t>
      </w:r>
      <w:r>
        <w:rPr>
          <w:rFonts w:cs="Times New Roman"/>
          <w:szCs w:val="24"/>
        </w:rPr>
        <w:t>elaku Rektor Universitas Teknologi Yogyakarta.</w:t>
      </w:r>
      <w:r w:rsidR="00D341E2" w:rsidRPr="00E83152">
        <w:rPr>
          <w:rFonts w:cs="Times New Roman"/>
          <w:szCs w:val="24"/>
        </w:rPr>
        <w:t xml:space="preserve"> </w:t>
      </w:r>
    </w:p>
    <w:p w14:paraId="6693E76A" w14:textId="339AC242" w:rsidR="00D341E2" w:rsidRPr="00E83152" w:rsidRDefault="00D768A2" w:rsidP="00150AC0">
      <w:pPr>
        <w:widowControl w:val="0"/>
        <w:numPr>
          <w:ilvl w:val="0"/>
          <w:numId w:val="8"/>
        </w:numPr>
        <w:tabs>
          <w:tab w:val="left" w:pos="815"/>
        </w:tabs>
        <w:ind w:right="-11" w:hanging="350"/>
        <w:rPr>
          <w:rFonts w:cs="Times New Roman"/>
          <w:szCs w:val="24"/>
        </w:rPr>
      </w:pPr>
      <w:r>
        <w:rPr>
          <w:rFonts w:cs="Times New Roman"/>
          <w:szCs w:val="24"/>
        </w:rPr>
        <w:t xml:space="preserve">Bapak Dr. Erik Iman Ujianto, </w:t>
      </w:r>
      <w:proofErr w:type="gramStart"/>
      <w:r>
        <w:rPr>
          <w:rFonts w:cs="Times New Roman"/>
          <w:szCs w:val="24"/>
        </w:rPr>
        <w:t>M.Kom</w:t>
      </w:r>
      <w:proofErr w:type="gramEnd"/>
      <w:r w:rsidR="0090523F">
        <w:rPr>
          <w:rFonts w:cs="Times New Roman"/>
          <w:szCs w:val="24"/>
        </w:rPr>
        <w:t xml:space="preserve">. </w:t>
      </w:r>
      <w:r w:rsidR="00A616E5">
        <w:rPr>
          <w:rFonts w:cs="Times New Roman"/>
          <w:szCs w:val="24"/>
        </w:rPr>
        <w:t>s</w:t>
      </w:r>
      <w:r w:rsidR="0090523F">
        <w:rPr>
          <w:rFonts w:cs="Times New Roman"/>
          <w:szCs w:val="24"/>
        </w:rPr>
        <w:t>elaku Dekan Fakultas Teknologi Informasi dan Elektro Universitas Teknologi Yogyakarta.</w:t>
      </w:r>
    </w:p>
    <w:p w14:paraId="5321CA0A" w14:textId="39AE5462" w:rsidR="00D341E2" w:rsidRPr="00E83152" w:rsidRDefault="0090523F" w:rsidP="00150AC0">
      <w:pPr>
        <w:widowControl w:val="0"/>
        <w:numPr>
          <w:ilvl w:val="0"/>
          <w:numId w:val="8"/>
        </w:numPr>
        <w:tabs>
          <w:tab w:val="left" w:pos="815"/>
        </w:tabs>
        <w:ind w:right="-11" w:hanging="350"/>
        <w:rPr>
          <w:rFonts w:cs="Times New Roman"/>
          <w:szCs w:val="24"/>
        </w:rPr>
      </w:pPr>
      <w:r>
        <w:rPr>
          <w:rFonts w:cs="Times New Roman"/>
          <w:szCs w:val="24"/>
        </w:rPr>
        <w:t xml:space="preserve">Ibu Dr. Enny Itje Sela, S.Si., </w:t>
      </w:r>
      <w:proofErr w:type="gramStart"/>
      <w:r>
        <w:rPr>
          <w:rFonts w:cs="Times New Roman"/>
          <w:szCs w:val="24"/>
        </w:rPr>
        <w:t>M.Kom</w:t>
      </w:r>
      <w:proofErr w:type="gramEnd"/>
      <w:r w:rsidR="00A616E5">
        <w:rPr>
          <w:rFonts w:cs="Times New Roman"/>
          <w:szCs w:val="24"/>
        </w:rPr>
        <w:t xml:space="preserve">. selaku Ketua program studi Informatika Universitas Teknologi Yogyakarta. </w:t>
      </w:r>
      <w:r w:rsidR="00D341E2" w:rsidRPr="00E83152">
        <w:rPr>
          <w:rFonts w:cs="Times New Roman"/>
          <w:szCs w:val="24"/>
        </w:rPr>
        <w:t xml:space="preserve"> </w:t>
      </w:r>
    </w:p>
    <w:p w14:paraId="272779B7" w14:textId="161A25D7" w:rsidR="0026698C" w:rsidRDefault="00A616E5" w:rsidP="00A616E5">
      <w:pPr>
        <w:widowControl w:val="0"/>
        <w:numPr>
          <w:ilvl w:val="0"/>
          <w:numId w:val="8"/>
        </w:numPr>
        <w:tabs>
          <w:tab w:val="left" w:pos="815"/>
        </w:tabs>
        <w:ind w:right="-11" w:hanging="350"/>
        <w:rPr>
          <w:rFonts w:cs="Times New Roman"/>
          <w:szCs w:val="24"/>
        </w:rPr>
      </w:pPr>
      <w:r>
        <w:rPr>
          <w:rFonts w:cs="Times New Roman"/>
          <w:szCs w:val="24"/>
        </w:rPr>
        <w:t xml:space="preserve">Bapak Suyud Widiono, S.Pd., </w:t>
      </w:r>
      <w:proofErr w:type="gramStart"/>
      <w:r>
        <w:rPr>
          <w:rFonts w:cs="Times New Roman"/>
          <w:szCs w:val="24"/>
        </w:rPr>
        <w:t>M.Kom</w:t>
      </w:r>
      <w:proofErr w:type="gramEnd"/>
      <w:r>
        <w:rPr>
          <w:rFonts w:cs="Times New Roman"/>
          <w:szCs w:val="24"/>
        </w:rPr>
        <w:t>. selaku Dosen Pembimbing Kerja Praktik.</w:t>
      </w:r>
    </w:p>
    <w:p w14:paraId="042A6F51" w14:textId="3D5644F7" w:rsidR="00A616E5" w:rsidRPr="00A616E5" w:rsidRDefault="00A616E5" w:rsidP="00A616E5">
      <w:pPr>
        <w:widowControl w:val="0"/>
        <w:numPr>
          <w:ilvl w:val="0"/>
          <w:numId w:val="8"/>
        </w:numPr>
        <w:tabs>
          <w:tab w:val="left" w:pos="815"/>
        </w:tabs>
        <w:ind w:right="-11" w:hanging="350"/>
        <w:rPr>
          <w:rFonts w:cs="Times New Roman"/>
          <w:szCs w:val="24"/>
        </w:rPr>
      </w:pPr>
      <w:r>
        <w:rPr>
          <w:rFonts w:cs="Times New Roman"/>
          <w:szCs w:val="24"/>
        </w:rPr>
        <w:t xml:space="preserve">Bapak </w:t>
      </w:r>
      <w:r w:rsidR="00CB5049">
        <w:rPr>
          <w:rFonts w:cs="Times New Roman"/>
          <w:szCs w:val="24"/>
        </w:rPr>
        <w:t xml:space="preserve">Drs. Sumardi, M.Pd. selaku kepala sekolah SMK Sudirman 1 Wonogiri. </w:t>
      </w:r>
    </w:p>
    <w:p w14:paraId="75A84146" w14:textId="77652C8B" w:rsidR="00D341E2" w:rsidRPr="00126846" w:rsidRDefault="00D341E2" w:rsidP="009B3FAF">
      <w:pPr>
        <w:ind w:left="113" w:right="-11" w:firstLine="700"/>
        <w:rPr>
          <w:rFonts w:eastAsia="Times New Roman" w:cs="Times New Roman"/>
          <w:szCs w:val="24"/>
        </w:rPr>
      </w:pPr>
      <w:r w:rsidRPr="00E83152">
        <w:rPr>
          <w:rFonts w:cs="Times New Roman"/>
          <w:spacing w:val="-1"/>
          <w:szCs w:val="24"/>
        </w:rPr>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r w:rsidRPr="00E83152">
        <w:rPr>
          <w:rFonts w:cs="Times New Roman"/>
          <w:spacing w:val="-1"/>
          <w:szCs w:val="24"/>
        </w:rPr>
        <w:t>penulis</w:t>
      </w:r>
      <w:r w:rsidRPr="00E83152">
        <w:rPr>
          <w:rFonts w:cs="Times New Roman"/>
          <w:spacing w:val="33"/>
          <w:szCs w:val="24"/>
        </w:rPr>
        <w:t xml:space="preserve"> </w:t>
      </w:r>
      <w:r w:rsidRPr="00E83152">
        <w:rPr>
          <w:rFonts w:cs="Times New Roman"/>
          <w:spacing w:val="-1"/>
          <w:szCs w:val="24"/>
        </w:rPr>
        <w:t>menyadari</w:t>
      </w:r>
      <w:r w:rsidRPr="00E83152">
        <w:rPr>
          <w:rFonts w:cs="Times New Roman"/>
          <w:spacing w:val="35"/>
          <w:szCs w:val="24"/>
        </w:rPr>
        <w:t xml:space="preserve"> </w:t>
      </w:r>
      <w:r w:rsidRPr="00E83152">
        <w:rPr>
          <w:rFonts w:cs="Times New Roman"/>
          <w:szCs w:val="24"/>
        </w:rPr>
        <w:t>bahwa</w:t>
      </w:r>
      <w:r w:rsidRPr="00E83152">
        <w:rPr>
          <w:rFonts w:cs="Times New Roman"/>
          <w:spacing w:val="34"/>
          <w:szCs w:val="24"/>
        </w:rPr>
        <w:t xml:space="preserve"> </w:t>
      </w:r>
      <w:r w:rsidRPr="00E83152">
        <w:rPr>
          <w:rFonts w:cs="Times New Roman"/>
          <w:spacing w:val="-1"/>
          <w:szCs w:val="24"/>
        </w:rPr>
        <w:t>sepenuhnya</w:t>
      </w:r>
      <w:r w:rsidRPr="00E83152">
        <w:rPr>
          <w:rFonts w:cs="Times New Roman"/>
          <w:spacing w:val="39"/>
          <w:szCs w:val="24"/>
        </w:rPr>
        <w:t xml:space="preserve"> </w:t>
      </w:r>
      <w:r w:rsidRPr="00E83152">
        <w:rPr>
          <w:rFonts w:cs="Times New Roman"/>
          <w:spacing w:val="-1"/>
          <w:szCs w:val="24"/>
        </w:rPr>
        <w:t>akan</w:t>
      </w:r>
      <w:r w:rsidRPr="00E83152">
        <w:rPr>
          <w:rFonts w:cs="Times New Roman"/>
          <w:spacing w:val="35"/>
          <w:szCs w:val="24"/>
        </w:rPr>
        <w:t xml:space="preserve"> </w:t>
      </w:r>
      <w:r w:rsidRPr="00E83152">
        <w:rPr>
          <w:rFonts w:cs="Times New Roman"/>
          <w:spacing w:val="-1"/>
          <w:szCs w:val="24"/>
        </w:rPr>
        <w:t>terbatasnya</w:t>
      </w:r>
      <w:r w:rsidRPr="00E83152">
        <w:rPr>
          <w:rFonts w:cs="Times New Roman"/>
          <w:spacing w:val="34"/>
          <w:szCs w:val="24"/>
        </w:rPr>
        <w:t xml:space="preserve"> </w:t>
      </w:r>
      <w:r w:rsidRPr="00E83152">
        <w:rPr>
          <w:rFonts w:cs="Times New Roman"/>
          <w:spacing w:val="-1"/>
          <w:szCs w:val="24"/>
        </w:rPr>
        <w:t>pengetahuan</w:t>
      </w:r>
      <w:r w:rsidRPr="00E83152">
        <w:rPr>
          <w:rFonts w:cs="Times New Roman"/>
          <w:spacing w:val="63"/>
          <w:w w:val="101"/>
          <w:szCs w:val="24"/>
        </w:rPr>
        <w:t xml:space="preserve"> </w:t>
      </w:r>
      <w:r w:rsidRPr="00E83152">
        <w:rPr>
          <w:rFonts w:cs="Times New Roman"/>
          <w:spacing w:val="-1"/>
          <w:szCs w:val="24"/>
        </w:rPr>
        <w:t>penyusun,</w:t>
      </w:r>
      <w:r w:rsidRPr="00E83152">
        <w:rPr>
          <w:rFonts w:cs="Times New Roman"/>
          <w:spacing w:val="35"/>
          <w:szCs w:val="24"/>
        </w:rPr>
        <w:t xml:space="preserve"> </w:t>
      </w:r>
      <w:r w:rsidRPr="00E83152">
        <w:rPr>
          <w:rFonts w:cs="Times New Roman"/>
          <w:spacing w:val="-1"/>
          <w:szCs w:val="24"/>
        </w:rPr>
        <w:t>sehingga</w:t>
      </w:r>
      <w:r w:rsidRPr="00E83152">
        <w:rPr>
          <w:rFonts w:cs="Times New Roman"/>
          <w:spacing w:val="35"/>
          <w:szCs w:val="24"/>
        </w:rPr>
        <w:t xml:space="preserve"> </w:t>
      </w:r>
      <w:r w:rsidRPr="00E83152">
        <w:rPr>
          <w:rFonts w:cs="Times New Roman"/>
          <w:szCs w:val="24"/>
        </w:rPr>
        <w:t>tidak</w:t>
      </w:r>
      <w:r w:rsidRPr="00E83152">
        <w:rPr>
          <w:rFonts w:cs="Times New Roman"/>
          <w:spacing w:val="34"/>
          <w:szCs w:val="24"/>
        </w:rPr>
        <w:t xml:space="preserve"> </w:t>
      </w:r>
      <w:r w:rsidRPr="00E83152">
        <w:rPr>
          <w:rFonts w:cs="Times New Roman"/>
          <w:spacing w:val="-1"/>
          <w:szCs w:val="24"/>
        </w:rPr>
        <w:t>menutup</w:t>
      </w:r>
      <w:r w:rsidRPr="00E83152">
        <w:rPr>
          <w:rFonts w:cs="Times New Roman"/>
          <w:spacing w:val="34"/>
          <w:szCs w:val="24"/>
        </w:rPr>
        <w:t xml:space="preserve"> </w:t>
      </w:r>
      <w:r w:rsidRPr="00E83152">
        <w:rPr>
          <w:rFonts w:cs="Times New Roman"/>
          <w:spacing w:val="-1"/>
          <w:szCs w:val="24"/>
        </w:rPr>
        <w:t>kemungkinan</w:t>
      </w:r>
      <w:r w:rsidRPr="00E83152">
        <w:rPr>
          <w:rFonts w:cs="Times New Roman"/>
          <w:spacing w:val="36"/>
          <w:szCs w:val="24"/>
        </w:rPr>
        <w:t xml:space="preserve"> </w:t>
      </w:r>
      <w:r w:rsidRPr="00E83152">
        <w:rPr>
          <w:rFonts w:cs="Times New Roman"/>
          <w:spacing w:val="-1"/>
          <w:szCs w:val="24"/>
        </w:rPr>
        <w:t>jika</w:t>
      </w:r>
      <w:r w:rsidRPr="00E83152">
        <w:rPr>
          <w:rFonts w:cs="Times New Roman"/>
          <w:spacing w:val="36"/>
          <w:szCs w:val="24"/>
        </w:rPr>
        <w:t xml:space="preserve"> </w:t>
      </w:r>
      <w:r w:rsidRPr="00E83152">
        <w:rPr>
          <w:rFonts w:cs="Times New Roman"/>
          <w:spacing w:val="-1"/>
          <w:szCs w:val="24"/>
        </w:rPr>
        <w:t>ada</w:t>
      </w:r>
      <w:r w:rsidRPr="00E83152">
        <w:rPr>
          <w:rFonts w:cs="Times New Roman"/>
          <w:spacing w:val="37"/>
          <w:szCs w:val="24"/>
        </w:rPr>
        <w:t xml:space="preserve"> </w:t>
      </w:r>
      <w:r w:rsidRPr="00E83152">
        <w:rPr>
          <w:rFonts w:cs="Times New Roman"/>
          <w:spacing w:val="-1"/>
          <w:szCs w:val="24"/>
        </w:rPr>
        <w:t>kesalahan</w:t>
      </w:r>
      <w:r w:rsidRPr="00E83152">
        <w:rPr>
          <w:rFonts w:cs="Times New Roman"/>
          <w:spacing w:val="34"/>
          <w:szCs w:val="24"/>
        </w:rPr>
        <w:t xml:space="preserve"> </w:t>
      </w:r>
      <w:r w:rsidRPr="00E83152">
        <w:rPr>
          <w:rFonts w:cs="Times New Roman"/>
          <w:szCs w:val="24"/>
        </w:rPr>
        <w:t>serta</w:t>
      </w:r>
      <w:r w:rsidRPr="00E83152">
        <w:rPr>
          <w:rFonts w:cs="Times New Roman"/>
          <w:spacing w:val="35"/>
          <w:szCs w:val="24"/>
        </w:rPr>
        <w:t xml:space="preserve"> </w:t>
      </w:r>
      <w:r w:rsidRPr="00E83152">
        <w:rPr>
          <w:rFonts w:cs="Times New Roman"/>
          <w:spacing w:val="-1"/>
          <w:szCs w:val="24"/>
        </w:rPr>
        <w:t>kekurangan</w:t>
      </w:r>
      <w:r w:rsidRPr="00E83152">
        <w:rPr>
          <w:rFonts w:cs="Times New Roman"/>
          <w:spacing w:val="31"/>
          <w:szCs w:val="24"/>
        </w:rPr>
        <w:t xml:space="preserve"> </w:t>
      </w:r>
      <w:r w:rsidRPr="00E83152">
        <w:rPr>
          <w:rFonts w:cs="Times New Roman"/>
          <w:szCs w:val="24"/>
        </w:rPr>
        <w:t>dalam</w:t>
      </w:r>
      <w:r w:rsidRPr="00E83152">
        <w:rPr>
          <w:rFonts w:cs="Times New Roman"/>
          <w:spacing w:val="57"/>
          <w:w w:val="101"/>
          <w:szCs w:val="24"/>
        </w:rPr>
        <w:t xml:space="preserve"> </w:t>
      </w:r>
      <w:r w:rsidRPr="00E83152">
        <w:rPr>
          <w:rFonts w:cs="Times New Roman"/>
          <w:spacing w:val="-1"/>
          <w:szCs w:val="24"/>
        </w:rPr>
        <w:t>penyusunan</w:t>
      </w:r>
      <w:r w:rsidRPr="00E83152">
        <w:rPr>
          <w:rFonts w:cs="Times New Roman"/>
          <w:spacing w:val="56"/>
          <w:szCs w:val="24"/>
        </w:rPr>
        <w:t xml:space="preserve"> </w:t>
      </w:r>
      <w:r w:rsidRPr="00E83152">
        <w:rPr>
          <w:rFonts w:cs="Times New Roman"/>
          <w:spacing w:val="-1"/>
          <w:szCs w:val="24"/>
        </w:rPr>
        <w:t>Kerja Praktik</w:t>
      </w:r>
      <w:r w:rsidRPr="00E83152">
        <w:rPr>
          <w:rFonts w:cs="Times New Roman"/>
          <w:szCs w:val="24"/>
        </w:rPr>
        <w:t>,</w:t>
      </w:r>
      <w:r w:rsidRPr="00E83152">
        <w:rPr>
          <w:rFonts w:cs="Times New Roman"/>
          <w:spacing w:val="55"/>
          <w:szCs w:val="24"/>
        </w:rPr>
        <w:t xml:space="preserve"> </w:t>
      </w:r>
      <w:r w:rsidRPr="00E83152">
        <w:rPr>
          <w:rFonts w:cs="Times New Roman"/>
          <w:spacing w:val="-1"/>
          <w:szCs w:val="24"/>
        </w:rPr>
        <w:t>untuk</w:t>
      </w:r>
      <w:r w:rsidRPr="00E83152">
        <w:rPr>
          <w:rFonts w:cs="Times New Roman"/>
          <w:szCs w:val="24"/>
        </w:rPr>
        <w:t xml:space="preserve"> </w:t>
      </w:r>
      <w:r w:rsidRPr="00E83152">
        <w:rPr>
          <w:rFonts w:cs="Times New Roman"/>
          <w:spacing w:val="-1"/>
          <w:szCs w:val="24"/>
        </w:rPr>
        <w:t>itu</w:t>
      </w:r>
      <w:r w:rsidRPr="00E83152">
        <w:rPr>
          <w:rFonts w:cs="Times New Roman"/>
          <w:spacing w:val="2"/>
          <w:szCs w:val="24"/>
        </w:rPr>
        <w:t xml:space="preserve"> </w:t>
      </w:r>
      <w:r w:rsidRPr="00E83152">
        <w:rPr>
          <w:rFonts w:cs="Times New Roman"/>
          <w:spacing w:val="-1"/>
          <w:szCs w:val="24"/>
        </w:rPr>
        <w:t>sumbang</w:t>
      </w:r>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r w:rsidRPr="00E83152">
        <w:rPr>
          <w:rFonts w:cs="Times New Roman"/>
          <w:spacing w:val="-1"/>
          <w:szCs w:val="24"/>
        </w:rPr>
        <w:t>dari</w:t>
      </w:r>
      <w:r w:rsidRPr="00E83152">
        <w:rPr>
          <w:rFonts w:cs="Times New Roman"/>
          <w:spacing w:val="1"/>
          <w:szCs w:val="24"/>
        </w:rPr>
        <w:t xml:space="preserve"> </w:t>
      </w:r>
      <w:r w:rsidRPr="00E83152">
        <w:rPr>
          <w:rFonts w:cs="Times New Roman"/>
          <w:spacing w:val="-1"/>
          <w:szCs w:val="24"/>
        </w:rPr>
        <w:t>pembaca</w:t>
      </w:r>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r w:rsidRPr="00E83152">
        <w:rPr>
          <w:rFonts w:cs="Times New Roman"/>
          <w:spacing w:val="-1"/>
          <w:szCs w:val="24"/>
        </w:rPr>
        <w:t>diharapkan</w:t>
      </w:r>
      <w:r w:rsidRPr="00E83152">
        <w:rPr>
          <w:rFonts w:cs="Times New Roman"/>
          <w:spacing w:val="2"/>
          <w:szCs w:val="24"/>
        </w:rPr>
        <w:t xml:space="preserve"> </w:t>
      </w:r>
      <w:r w:rsidRPr="00E83152">
        <w:rPr>
          <w:rFonts w:cs="Times New Roman"/>
          <w:spacing w:val="-1"/>
          <w:szCs w:val="24"/>
        </w:rPr>
        <w:t>sebagai</w:t>
      </w:r>
      <w:r w:rsidRPr="00E83152">
        <w:rPr>
          <w:rFonts w:cs="Times New Roman"/>
          <w:spacing w:val="57"/>
          <w:w w:val="101"/>
          <w:szCs w:val="24"/>
        </w:rPr>
        <w:t xml:space="preserve"> </w:t>
      </w:r>
      <w:r w:rsidRPr="00E83152">
        <w:rPr>
          <w:rFonts w:cs="Times New Roman"/>
          <w:spacing w:val="-1"/>
          <w:szCs w:val="24"/>
        </w:rPr>
        <w:t>bahan</w:t>
      </w:r>
      <w:r w:rsidRPr="00E83152">
        <w:rPr>
          <w:rFonts w:cs="Times New Roman"/>
          <w:spacing w:val="7"/>
          <w:szCs w:val="24"/>
        </w:rPr>
        <w:t xml:space="preserve"> </w:t>
      </w:r>
      <w:r w:rsidRPr="00E83152">
        <w:rPr>
          <w:rFonts w:cs="Times New Roman"/>
          <w:spacing w:val="-1"/>
          <w:szCs w:val="24"/>
        </w:rPr>
        <w:t>pelajaran</w:t>
      </w:r>
      <w:r w:rsidRPr="00E83152">
        <w:rPr>
          <w:rFonts w:cs="Times New Roman"/>
          <w:spacing w:val="7"/>
          <w:szCs w:val="24"/>
        </w:rPr>
        <w:t xml:space="preserve"> </w:t>
      </w:r>
      <w:r w:rsidRPr="00E83152">
        <w:rPr>
          <w:rFonts w:cs="Times New Roman"/>
          <w:spacing w:val="-1"/>
          <w:szCs w:val="24"/>
        </w:rPr>
        <w:t>berharga</w:t>
      </w:r>
      <w:r w:rsidRPr="00E83152">
        <w:rPr>
          <w:rFonts w:cs="Times New Roman"/>
          <w:spacing w:val="8"/>
          <w:szCs w:val="24"/>
        </w:rPr>
        <w:t xml:space="preserve"> </w:t>
      </w:r>
      <w:r w:rsidRPr="00E83152">
        <w:rPr>
          <w:rFonts w:cs="Times New Roman"/>
          <w:spacing w:val="-1"/>
          <w:szCs w:val="24"/>
        </w:rPr>
        <w:t>dimasa</w:t>
      </w:r>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r w:rsidRPr="00E83152">
        <w:rPr>
          <w:rFonts w:cs="Times New Roman"/>
          <w:spacing w:val="-1"/>
          <w:szCs w:val="24"/>
        </w:rPr>
        <w:t>akan</w:t>
      </w:r>
      <w:r w:rsidRPr="00E83152">
        <w:rPr>
          <w:rFonts w:cs="Times New Roman"/>
          <w:spacing w:val="8"/>
          <w:szCs w:val="24"/>
        </w:rPr>
        <w:t xml:space="preserve"> </w:t>
      </w:r>
      <w:r>
        <w:rPr>
          <w:rFonts w:cs="Times New Roman"/>
          <w:szCs w:val="24"/>
        </w:rPr>
        <w:t>datang</w:t>
      </w:r>
      <w:r w:rsidRPr="00126846">
        <w:rPr>
          <w:szCs w:val="24"/>
        </w:rPr>
        <w:t>.</w:t>
      </w:r>
    </w:p>
    <w:p w14:paraId="52DD1FF3" w14:textId="73049301" w:rsidR="00D341E2" w:rsidRPr="00126846" w:rsidRDefault="00D341E2" w:rsidP="00D341E2">
      <w:pPr>
        <w:ind w:left="4962" w:firstLine="0"/>
        <w:rPr>
          <w:rFonts w:eastAsia="Times New Roman" w:cs="Times New Roman"/>
          <w:szCs w:val="24"/>
        </w:rPr>
      </w:pPr>
      <w:r w:rsidRPr="00126846">
        <w:rPr>
          <w:spacing w:val="-1"/>
          <w:szCs w:val="24"/>
        </w:rPr>
        <w:t>Yogyakarta,</w:t>
      </w:r>
      <w:r w:rsidRPr="00126846">
        <w:rPr>
          <w:szCs w:val="24"/>
        </w:rPr>
        <w:t xml:space="preserve"> </w:t>
      </w:r>
      <w:r w:rsidR="00CB5049">
        <w:rPr>
          <w:szCs w:val="24"/>
        </w:rPr>
        <w:t>Juli</w:t>
      </w:r>
      <w:r w:rsidRPr="00126846">
        <w:rPr>
          <w:szCs w:val="24"/>
        </w:rPr>
        <w:t xml:space="preserve"> </w:t>
      </w:r>
      <w:r w:rsidRPr="00126846">
        <w:rPr>
          <w:spacing w:val="-1"/>
          <w:szCs w:val="24"/>
        </w:rPr>
        <w:t>201</w:t>
      </w:r>
      <w:r w:rsidR="00CB5049">
        <w:rPr>
          <w:spacing w:val="-1"/>
          <w:szCs w:val="24"/>
        </w:rPr>
        <w:t>8</w:t>
      </w:r>
    </w:p>
    <w:p w14:paraId="081FA17F" w14:textId="77777777" w:rsidR="00D341E2" w:rsidRPr="00126846" w:rsidRDefault="00D341E2" w:rsidP="00D341E2">
      <w:pPr>
        <w:rPr>
          <w:rFonts w:eastAsia="Times New Roman" w:cs="Times New Roman"/>
          <w:szCs w:val="24"/>
        </w:rPr>
      </w:pPr>
    </w:p>
    <w:p w14:paraId="40832E0C" w14:textId="77777777" w:rsidR="00D341E2" w:rsidRPr="00126846" w:rsidRDefault="00D341E2" w:rsidP="00D341E2">
      <w:pPr>
        <w:rPr>
          <w:rFonts w:eastAsia="Times New Roman" w:cs="Times New Roman"/>
          <w:szCs w:val="24"/>
        </w:rPr>
      </w:pPr>
    </w:p>
    <w:p w14:paraId="038A62F2" w14:textId="77777777" w:rsidR="00D341E2" w:rsidRPr="00050248" w:rsidRDefault="00D341E2" w:rsidP="00D341E2">
      <w:pPr>
        <w:ind w:left="4962" w:firstLine="0"/>
      </w:pPr>
      <w:r w:rsidRPr="00126846">
        <w:rPr>
          <w:spacing w:val="-1"/>
          <w:szCs w:val="24"/>
        </w:rPr>
        <w:t>Penulis</w:t>
      </w:r>
    </w:p>
    <w:p w14:paraId="5156D213" w14:textId="77777777" w:rsidR="00063B45" w:rsidRDefault="00063B45" w:rsidP="00063B45">
      <w:pPr>
        <w:pStyle w:val="Heading1"/>
        <w:numPr>
          <w:ilvl w:val="0"/>
          <w:numId w:val="0"/>
        </w:numPr>
      </w:pPr>
      <w:bookmarkStart w:id="7" w:name="_Toc461058885"/>
      <w:r>
        <w:lastRenderedPageBreak/>
        <w:t>DAFTAR ISI</w:t>
      </w:r>
      <w:bookmarkEnd w:id="7"/>
    </w:p>
    <w:p w14:paraId="0AC612EC" w14:textId="2945A396" w:rsidR="00063B45" w:rsidRDefault="00A316DC" w:rsidP="00063B45">
      <w:r w:rsidRPr="00D341E2">
        <w:rPr>
          <w:noProof/>
          <w:spacing w:val="-1"/>
        </w:rPr>
        <mc:AlternateContent>
          <mc:Choice Requires="wpg">
            <w:drawing>
              <wp:anchor distT="0" distB="0" distL="114300" distR="114300" simplePos="0" relativeHeight="251657216" behindDoc="0" locked="0" layoutInCell="1" allowOverlap="1" wp14:anchorId="23E59001" wp14:editId="1BC3CB01">
                <wp:simplePos x="0" y="0"/>
                <wp:positionH relativeFrom="column">
                  <wp:posOffset>2749550</wp:posOffset>
                </wp:positionH>
                <wp:positionV relativeFrom="paragraph">
                  <wp:posOffset>52705</wp:posOffset>
                </wp:positionV>
                <wp:extent cx="2101850" cy="395605"/>
                <wp:effectExtent l="0" t="0" r="0" b="23495"/>
                <wp:wrapNone/>
                <wp:docPr id="2608" name="Group 2608"/>
                <wp:cNvGraphicFramePr/>
                <a:graphic xmlns:a="http://schemas.openxmlformats.org/drawingml/2006/main">
                  <a:graphicData uri="http://schemas.microsoft.com/office/word/2010/wordprocessingGroup">
                    <wpg:wgp>
                      <wpg:cNvGrpSpPr/>
                      <wpg:grpSpPr>
                        <a:xfrm>
                          <a:off x="0" y="0"/>
                          <a:ext cx="2101850" cy="395605"/>
                          <a:chOff x="0" y="0"/>
                          <a:chExt cx="1820241" cy="395605"/>
                        </a:xfrm>
                      </wpg:grpSpPr>
                      <wps:wsp>
                        <wps:cNvPr id="2609" name="AutoShape 1933"/>
                        <wps:cNvSpPr>
                          <a:spLocks/>
                        </wps:cNvSpPr>
                        <wps:spPr bwMode="auto">
                          <a:xfrm>
                            <a:off x="0" y="0"/>
                            <a:ext cx="126613" cy="395605"/>
                          </a:xfrm>
                          <a:prstGeom prst="rightBrace">
                            <a:avLst>
                              <a:gd name="adj1" fmla="val 363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 name="Text Box 2610"/>
                        <wps:cNvSpPr txBox="1"/>
                        <wps:spPr>
                          <a:xfrm>
                            <a:off x="126613" y="101406"/>
                            <a:ext cx="1693628" cy="294199"/>
                          </a:xfrm>
                          <a:prstGeom prst="rect">
                            <a:avLst/>
                          </a:prstGeom>
                          <a:solidFill>
                            <a:schemeClr val="lt1"/>
                          </a:solidFill>
                          <a:ln w="6350">
                            <a:noFill/>
                          </a:ln>
                        </wps:spPr>
                        <wps:txbx>
                          <w:txbxContent>
                            <w:p w14:paraId="442CB45B" w14:textId="77777777" w:rsidR="009B3FAF" w:rsidRPr="00994612" w:rsidRDefault="009B3FAF" w:rsidP="00A316DC">
                              <w:pPr>
                                <w:ind w:firstLine="0"/>
                                <w:jc w:val="center"/>
                                <w:rPr>
                                  <w:sz w:val="22"/>
                                  <w:lang w:val="en-ID"/>
                                </w:rPr>
                              </w:pPr>
                              <w:r w:rsidRPr="00994612">
                                <w:rPr>
                                  <w:sz w:val="22"/>
                                  <w:lang w:val="en-ID"/>
                                </w:rPr>
                                <w:t>3 X enter (Ukuran Sp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3E59001" id="Group 2608" o:spid="_x0000_s1026" style="position:absolute;left:0;text-align:left;margin-left:216.5pt;margin-top:4.15pt;width:165.5pt;height:31.15pt;z-index:251657216;mso-width-relative:margin" coordsize="1820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933" o:spid="_x0000_s1027" type="#_x0000_t88" style="position:absolute;width:1266;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" adj="2510"/>
                <v:shapetype id="_x0000_t202" coordsize="21600,21600" o:spt="202" path="m,l,21600r21600,l21600,xe">
                  <v:stroke joinstyle="miter"/>
                  <v:path gradientshapeok="t" o:connecttype="rect"/>
                </v:shapetype>
                <v:shape id="Text Box 2610" o:spid="_x0000_s1028" type="#_x0000_t202" style="position:absolute;left:1266;top:1014;width:16936;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" fillcolor="white [3201]" stroked="f" strokeweight=".5pt">
                  <v:textbox>
                    <w:txbxContent>
                      <w:p w14:paraId="442CB45B" w14:textId="77777777" w:rsidR="009B3FAF" w:rsidRPr="00994612" w:rsidRDefault="009B3FAF" w:rsidP="00A316DC">
                        <w:pPr>
                          <w:ind w:firstLine="0"/>
                          <w:jc w:val="center"/>
                          <w:rPr>
                            <w:sz w:val="22"/>
                            <w:lang w:val="en-ID"/>
                          </w:rPr>
                        </w:pPr>
                        <w:r w:rsidRPr="00994612">
                          <w:rPr>
                            <w:sz w:val="22"/>
                            <w:lang w:val="en-ID"/>
                          </w:rPr>
                          <w:t>3 X enter (Ukuran Spasi 1)</w:t>
                        </w:r>
                      </w:p>
                    </w:txbxContent>
                  </v:textbox>
                </v:shape>
              </v:group>
            </w:pict>
          </mc:Fallback>
        </mc:AlternateContent>
      </w:r>
    </w:p>
    <w:p w14:paraId="6BD0B06A" w14:textId="2F7B53AB" w:rsidR="00063B45" w:rsidRPr="00063B45" w:rsidRDefault="00063B45" w:rsidP="00063B45"/>
    <w:sdt>
      <w:sdtPr>
        <w:id w:val="-738393818"/>
        <w:docPartObj>
          <w:docPartGallery w:val="Table of Contents"/>
          <w:docPartUnique/>
        </w:docPartObj>
      </w:sdtPr>
      <w:sdtEndPr>
        <w:rPr>
          <w:b/>
          <w:bCs/>
          <w:noProof/>
        </w:rPr>
      </w:sdtEndPr>
      <w:sdtContent>
        <w:p w14:paraId="0C564534" w14:textId="3D861FBB" w:rsidR="0099024B" w:rsidRPr="00D61C3E" w:rsidRDefault="00836722" w:rsidP="00D61C3E">
          <w:pPr>
            <w:tabs>
              <w:tab w:val="right" w:pos="7938"/>
            </w:tabs>
            <w:spacing w:line="240" w:lineRule="auto"/>
            <w:ind w:right="-7" w:firstLine="0"/>
            <w:rPr>
              <w:rFonts w:asciiTheme="minorHAnsi" w:eastAsiaTheme="minorEastAsia" w:hAnsiTheme="minorHAnsi"/>
              <w:b/>
              <w:noProof/>
              <w:sz w:val="22"/>
              <w:lang w:val="id-ID" w:eastAsia="id-ID"/>
            </w:rPr>
          </w:pPr>
          <w:r>
            <w:fldChar w:fldCharType="begin"/>
          </w:r>
          <w:r w:rsidRPr="008D71F9">
            <w:instrText xml:space="preserve"> TOC \o "1-3" \h \z \u </w:instrText>
          </w:r>
          <w:r>
            <w:fldChar w:fldCharType="separate"/>
          </w:r>
          <w:hyperlink w:anchor="_Toc461058879" w:history="1">
            <w:r w:rsidR="0099024B" w:rsidRPr="00D61C3E">
              <w:rPr>
                <w:rStyle w:val="Hyperlink"/>
                <w:b/>
                <w:noProof/>
              </w:rPr>
              <w:t>HALAMAN JUDUL</w:t>
            </w:r>
            <w:r w:rsidR="00D61C3E">
              <w:rPr>
                <w:rStyle w:val="Hyperlink"/>
                <w:b/>
                <w:noProof/>
              </w:rPr>
              <w:t>……………………………………………………………..</w:t>
            </w:r>
            <w:r w:rsidR="00D61C3E">
              <w:rPr>
                <w:rStyle w:val="Hyperlink"/>
                <w:b/>
                <w:noProof/>
              </w:rPr>
              <w:tab/>
            </w:r>
            <w:r w:rsidR="0099024B" w:rsidRPr="000012BD">
              <w:rPr>
                <w:noProof/>
                <w:webHidden/>
              </w:rPr>
              <w:fldChar w:fldCharType="begin"/>
            </w:r>
            <w:r w:rsidR="0099024B" w:rsidRPr="000012BD">
              <w:rPr>
                <w:noProof/>
                <w:webHidden/>
              </w:rPr>
              <w:instrText xml:space="preserve"> PAGEREF _Toc461058879 \h </w:instrText>
            </w:r>
            <w:r w:rsidR="0099024B" w:rsidRPr="000012BD">
              <w:rPr>
                <w:noProof/>
                <w:webHidden/>
              </w:rPr>
            </w:r>
            <w:r w:rsidR="0099024B" w:rsidRPr="000012BD">
              <w:rPr>
                <w:webHidden/>
              </w:rPr>
              <w:fldChar w:fldCharType="separate"/>
            </w:r>
            <w:r w:rsidR="00DE4B63">
              <w:rPr>
                <w:noProof/>
                <w:webHidden/>
              </w:rPr>
              <w:t>i</w:t>
            </w:r>
            <w:r w:rsidR="0099024B" w:rsidRPr="000012BD">
              <w:rPr>
                <w:noProof/>
                <w:webHidden/>
              </w:rPr>
              <w:fldChar w:fldCharType="end"/>
            </w:r>
          </w:hyperlink>
        </w:p>
        <w:p w14:paraId="64A99090" w14:textId="51BF614C" w:rsidR="0099024B" w:rsidRPr="00D61C3E" w:rsidRDefault="009B3FAF" w:rsidP="00D61C3E">
          <w:pPr>
            <w:pStyle w:val="TOC1"/>
            <w:rPr>
              <w:rFonts w:asciiTheme="minorHAnsi" w:eastAsiaTheme="minorEastAsia" w:hAnsiTheme="minorHAnsi"/>
              <w:sz w:val="22"/>
              <w:lang w:val="id-ID" w:eastAsia="id-ID"/>
            </w:rPr>
          </w:pPr>
          <w:hyperlink w:anchor="_Toc461058880" w:history="1">
            <w:r w:rsidR="0099024B" w:rsidRPr="00D61C3E">
              <w:rPr>
                <w:rStyle w:val="Hyperlink"/>
              </w:rPr>
              <w:t>HALAMAN PENGESAHAN</w:t>
            </w:r>
            <w:r w:rsidR="0099024B" w:rsidRPr="00D61C3E">
              <w:rPr>
                <w:webHidden/>
              </w:rPr>
              <w:tab/>
            </w:r>
            <w:r w:rsidR="0099024B" w:rsidRPr="000012BD">
              <w:rPr>
                <w:b w:val="0"/>
                <w:webHidden/>
              </w:rPr>
              <w:fldChar w:fldCharType="begin"/>
            </w:r>
            <w:r w:rsidR="0099024B" w:rsidRPr="000012BD">
              <w:rPr>
                <w:b w:val="0"/>
                <w:webHidden/>
              </w:rPr>
              <w:instrText xml:space="preserve"> PAGEREF _Toc461058880 \h </w:instrText>
            </w:r>
            <w:r w:rsidR="0099024B" w:rsidRPr="000012BD">
              <w:rPr>
                <w:b w:val="0"/>
                <w:webHidden/>
              </w:rPr>
            </w:r>
            <w:r w:rsidR="0099024B" w:rsidRPr="000012BD">
              <w:rPr>
                <w:b w:val="0"/>
                <w:webHidden/>
              </w:rPr>
              <w:fldChar w:fldCharType="separate"/>
            </w:r>
            <w:r w:rsidR="00DE4B63">
              <w:rPr>
                <w:b w:val="0"/>
                <w:webHidden/>
              </w:rPr>
              <w:t>ii</w:t>
            </w:r>
            <w:r w:rsidR="0099024B" w:rsidRPr="000012BD">
              <w:rPr>
                <w:b w:val="0"/>
                <w:webHidden/>
              </w:rPr>
              <w:fldChar w:fldCharType="end"/>
            </w:r>
          </w:hyperlink>
        </w:p>
        <w:p w14:paraId="581BD8C0" w14:textId="66E867C8" w:rsidR="0099024B" w:rsidRPr="00D61C3E" w:rsidRDefault="009B3FAF" w:rsidP="00D61C3E">
          <w:pPr>
            <w:pStyle w:val="TOC1"/>
            <w:rPr>
              <w:rFonts w:asciiTheme="minorHAnsi" w:eastAsiaTheme="minorEastAsia" w:hAnsiTheme="minorHAnsi"/>
              <w:sz w:val="22"/>
              <w:lang w:val="id-ID" w:eastAsia="id-ID"/>
            </w:rPr>
          </w:pPr>
          <w:hyperlink w:anchor="_Toc461058881" w:history="1">
            <w:r w:rsidR="0099024B" w:rsidRPr="00D61C3E">
              <w:rPr>
                <w:rStyle w:val="Hyperlink"/>
                <w:spacing w:val="2"/>
              </w:rPr>
              <w:t>LEMBAR</w:t>
            </w:r>
            <w:r w:rsidR="0099024B" w:rsidRPr="00D61C3E">
              <w:rPr>
                <w:rStyle w:val="Hyperlink"/>
                <w:spacing w:val="9"/>
              </w:rPr>
              <w:t xml:space="preserve"> </w:t>
            </w:r>
            <w:r w:rsidR="003E4F9C">
              <w:rPr>
                <w:rStyle w:val="Hyperlink"/>
                <w:spacing w:val="9"/>
              </w:rPr>
              <w:t>P</w:t>
            </w:r>
            <w:r w:rsidR="0099024B" w:rsidRPr="00D61C3E">
              <w:rPr>
                <w:rStyle w:val="Hyperlink"/>
              </w:rPr>
              <w:t>ERNYATAAN</w:t>
            </w:r>
            <w:r w:rsidR="0099024B" w:rsidRPr="00D61C3E">
              <w:rPr>
                <w:webHidden/>
              </w:rPr>
              <w:tab/>
            </w:r>
            <w:r w:rsidR="0099024B" w:rsidRPr="000012BD">
              <w:rPr>
                <w:b w:val="0"/>
                <w:webHidden/>
              </w:rPr>
              <w:fldChar w:fldCharType="begin"/>
            </w:r>
            <w:r w:rsidR="0099024B" w:rsidRPr="000012BD">
              <w:rPr>
                <w:b w:val="0"/>
                <w:webHidden/>
              </w:rPr>
              <w:instrText xml:space="preserve"> PAGEREF _Toc461058881 \h </w:instrText>
            </w:r>
            <w:r w:rsidR="0099024B" w:rsidRPr="000012BD">
              <w:rPr>
                <w:b w:val="0"/>
                <w:webHidden/>
              </w:rPr>
            </w:r>
            <w:r w:rsidR="0099024B" w:rsidRPr="000012BD">
              <w:rPr>
                <w:b w:val="0"/>
                <w:webHidden/>
              </w:rPr>
              <w:fldChar w:fldCharType="separate"/>
            </w:r>
            <w:r w:rsidR="00DE4B63">
              <w:rPr>
                <w:b w:val="0"/>
                <w:webHidden/>
              </w:rPr>
              <w:t>iii</w:t>
            </w:r>
            <w:r w:rsidR="0099024B" w:rsidRPr="000012BD">
              <w:rPr>
                <w:b w:val="0"/>
                <w:webHidden/>
              </w:rPr>
              <w:fldChar w:fldCharType="end"/>
            </w:r>
          </w:hyperlink>
        </w:p>
        <w:p w14:paraId="3F5721EE" w14:textId="1043CCF5" w:rsidR="0099024B" w:rsidRPr="00D61C3E" w:rsidRDefault="009B3FAF" w:rsidP="00D61C3E">
          <w:pPr>
            <w:pStyle w:val="TOC1"/>
            <w:rPr>
              <w:rFonts w:asciiTheme="minorHAnsi" w:eastAsiaTheme="minorEastAsia" w:hAnsiTheme="minorHAnsi"/>
              <w:sz w:val="22"/>
              <w:lang w:val="id-ID" w:eastAsia="id-ID"/>
            </w:rPr>
          </w:pPr>
          <w:hyperlink w:anchor="_Toc461058882" w:history="1">
            <w:r w:rsidR="0099024B" w:rsidRPr="00D61C3E">
              <w:rPr>
                <w:rStyle w:val="Hyperlink"/>
              </w:rPr>
              <w:t>ABSTRAK</w:t>
            </w:r>
            <w:r w:rsidR="0099024B" w:rsidRPr="00D61C3E">
              <w:rPr>
                <w:webHidden/>
              </w:rPr>
              <w:tab/>
            </w:r>
            <w:r w:rsidR="0099024B" w:rsidRPr="000012BD">
              <w:rPr>
                <w:b w:val="0"/>
                <w:webHidden/>
              </w:rPr>
              <w:fldChar w:fldCharType="begin"/>
            </w:r>
            <w:r w:rsidR="0099024B" w:rsidRPr="000012BD">
              <w:rPr>
                <w:b w:val="0"/>
                <w:webHidden/>
              </w:rPr>
              <w:instrText xml:space="preserve"> PAGEREF _Toc461058882 \h </w:instrText>
            </w:r>
            <w:r w:rsidR="0099024B" w:rsidRPr="000012BD">
              <w:rPr>
                <w:b w:val="0"/>
                <w:webHidden/>
              </w:rPr>
            </w:r>
            <w:r w:rsidR="0099024B" w:rsidRPr="000012BD">
              <w:rPr>
                <w:b w:val="0"/>
                <w:webHidden/>
              </w:rPr>
              <w:fldChar w:fldCharType="separate"/>
            </w:r>
            <w:r w:rsidR="00DE4B63">
              <w:rPr>
                <w:b w:val="0"/>
                <w:webHidden/>
              </w:rPr>
              <w:t>iv</w:t>
            </w:r>
            <w:r w:rsidR="0099024B" w:rsidRPr="000012BD">
              <w:rPr>
                <w:b w:val="0"/>
                <w:webHidden/>
              </w:rPr>
              <w:fldChar w:fldCharType="end"/>
            </w:r>
          </w:hyperlink>
        </w:p>
        <w:p w14:paraId="0CBD7BAF" w14:textId="57B47938" w:rsidR="0099024B" w:rsidRPr="00D61C3E" w:rsidRDefault="009B3FAF" w:rsidP="00D61C3E">
          <w:pPr>
            <w:pStyle w:val="TOC1"/>
            <w:rPr>
              <w:rFonts w:asciiTheme="minorHAnsi" w:eastAsiaTheme="minorEastAsia" w:hAnsiTheme="minorHAnsi"/>
              <w:sz w:val="22"/>
              <w:lang w:val="id-ID" w:eastAsia="id-ID"/>
            </w:rPr>
          </w:pPr>
          <w:hyperlink w:anchor="_Toc461058883" w:history="1">
            <w:r w:rsidR="0099024B" w:rsidRPr="00D61C3E">
              <w:rPr>
                <w:rStyle w:val="Hyperlink"/>
              </w:rPr>
              <w:t>ABSTRACT</w:t>
            </w:r>
            <w:r w:rsidR="0099024B" w:rsidRPr="00D61C3E">
              <w:rPr>
                <w:webHidden/>
              </w:rPr>
              <w:tab/>
            </w:r>
            <w:r w:rsidR="0099024B" w:rsidRPr="000012BD">
              <w:rPr>
                <w:b w:val="0"/>
                <w:webHidden/>
              </w:rPr>
              <w:fldChar w:fldCharType="begin"/>
            </w:r>
            <w:r w:rsidR="0099024B" w:rsidRPr="000012BD">
              <w:rPr>
                <w:b w:val="0"/>
                <w:webHidden/>
              </w:rPr>
              <w:instrText xml:space="preserve"> PAGEREF _Toc461058883 \h </w:instrText>
            </w:r>
            <w:r w:rsidR="0099024B" w:rsidRPr="000012BD">
              <w:rPr>
                <w:b w:val="0"/>
                <w:webHidden/>
              </w:rPr>
            </w:r>
            <w:r w:rsidR="0099024B" w:rsidRPr="000012BD">
              <w:rPr>
                <w:b w:val="0"/>
                <w:webHidden/>
              </w:rPr>
              <w:fldChar w:fldCharType="separate"/>
            </w:r>
            <w:r w:rsidR="00DE4B63">
              <w:rPr>
                <w:b w:val="0"/>
                <w:webHidden/>
              </w:rPr>
              <w:t>v</w:t>
            </w:r>
            <w:r w:rsidR="0099024B" w:rsidRPr="000012BD">
              <w:rPr>
                <w:b w:val="0"/>
                <w:webHidden/>
              </w:rPr>
              <w:fldChar w:fldCharType="end"/>
            </w:r>
          </w:hyperlink>
        </w:p>
        <w:p w14:paraId="5C3EA258" w14:textId="7A18A2F8" w:rsidR="0099024B" w:rsidRPr="00D61C3E" w:rsidRDefault="009B3FAF" w:rsidP="00D61C3E">
          <w:pPr>
            <w:pStyle w:val="TOC1"/>
            <w:rPr>
              <w:rFonts w:asciiTheme="minorHAnsi" w:eastAsiaTheme="minorEastAsia" w:hAnsiTheme="minorHAnsi"/>
              <w:sz w:val="22"/>
              <w:lang w:val="id-ID" w:eastAsia="id-ID"/>
            </w:rPr>
          </w:pPr>
          <w:hyperlink w:anchor="_Toc461058884" w:history="1">
            <w:r w:rsidR="0099024B" w:rsidRPr="00D61C3E">
              <w:rPr>
                <w:rStyle w:val="Hyperlink"/>
              </w:rPr>
              <w:t>KATA PENGANTAR</w:t>
            </w:r>
            <w:r w:rsidR="0099024B" w:rsidRPr="00D61C3E">
              <w:rPr>
                <w:webHidden/>
              </w:rPr>
              <w:tab/>
            </w:r>
            <w:r w:rsidR="0099024B" w:rsidRPr="000012BD">
              <w:rPr>
                <w:b w:val="0"/>
                <w:webHidden/>
              </w:rPr>
              <w:fldChar w:fldCharType="begin"/>
            </w:r>
            <w:r w:rsidR="0099024B" w:rsidRPr="000012BD">
              <w:rPr>
                <w:b w:val="0"/>
                <w:webHidden/>
              </w:rPr>
              <w:instrText xml:space="preserve"> PAGEREF _Toc461058884 \h </w:instrText>
            </w:r>
            <w:r w:rsidR="0099024B" w:rsidRPr="000012BD">
              <w:rPr>
                <w:b w:val="0"/>
                <w:webHidden/>
              </w:rPr>
            </w:r>
            <w:r w:rsidR="0099024B" w:rsidRPr="000012BD">
              <w:rPr>
                <w:b w:val="0"/>
                <w:webHidden/>
              </w:rPr>
              <w:fldChar w:fldCharType="separate"/>
            </w:r>
            <w:r w:rsidR="00DE4B63">
              <w:rPr>
                <w:b w:val="0"/>
                <w:webHidden/>
              </w:rPr>
              <w:t>vi</w:t>
            </w:r>
            <w:r w:rsidR="0099024B" w:rsidRPr="000012BD">
              <w:rPr>
                <w:b w:val="0"/>
                <w:webHidden/>
              </w:rPr>
              <w:fldChar w:fldCharType="end"/>
            </w:r>
          </w:hyperlink>
        </w:p>
        <w:p w14:paraId="69E6E587" w14:textId="55B8D4CF" w:rsidR="0099024B" w:rsidRPr="00D61C3E" w:rsidRDefault="009B3FAF" w:rsidP="00D61C3E">
          <w:pPr>
            <w:pStyle w:val="TOC1"/>
            <w:rPr>
              <w:rFonts w:asciiTheme="minorHAnsi" w:eastAsiaTheme="minorEastAsia" w:hAnsiTheme="minorHAnsi"/>
              <w:sz w:val="22"/>
              <w:lang w:val="id-ID" w:eastAsia="id-ID"/>
            </w:rPr>
          </w:pPr>
          <w:hyperlink w:anchor="_Toc461058885" w:history="1">
            <w:r w:rsidR="0099024B" w:rsidRPr="00D61C3E">
              <w:rPr>
                <w:rStyle w:val="Hyperlink"/>
              </w:rPr>
              <w:t>DAFTAR ISI</w:t>
            </w:r>
            <w:r w:rsidR="0099024B" w:rsidRPr="00D61C3E">
              <w:rPr>
                <w:webHidden/>
              </w:rPr>
              <w:tab/>
            </w:r>
            <w:r w:rsidR="0099024B" w:rsidRPr="000012BD">
              <w:rPr>
                <w:b w:val="0"/>
                <w:webHidden/>
              </w:rPr>
              <w:fldChar w:fldCharType="begin"/>
            </w:r>
            <w:r w:rsidR="0099024B" w:rsidRPr="000012BD">
              <w:rPr>
                <w:b w:val="0"/>
                <w:webHidden/>
              </w:rPr>
              <w:instrText xml:space="preserve"> PAGEREF _Toc461058885 \h </w:instrText>
            </w:r>
            <w:r w:rsidR="0099024B" w:rsidRPr="000012BD">
              <w:rPr>
                <w:b w:val="0"/>
                <w:webHidden/>
              </w:rPr>
            </w:r>
            <w:r w:rsidR="0099024B" w:rsidRPr="000012BD">
              <w:rPr>
                <w:b w:val="0"/>
                <w:webHidden/>
              </w:rPr>
              <w:fldChar w:fldCharType="separate"/>
            </w:r>
            <w:r w:rsidR="00DE4B63">
              <w:rPr>
                <w:b w:val="0"/>
                <w:webHidden/>
              </w:rPr>
              <w:t>vii</w:t>
            </w:r>
            <w:r w:rsidR="0099024B" w:rsidRPr="000012BD">
              <w:rPr>
                <w:b w:val="0"/>
                <w:webHidden/>
              </w:rPr>
              <w:fldChar w:fldCharType="end"/>
            </w:r>
          </w:hyperlink>
        </w:p>
        <w:p w14:paraId="5A006AE5" w14:textId="6D3ED6D8" w:rsidR="0099024B" w:rsidRPr="00D61C3E" w:rsidRDefault="009B3FAF" w:rsidP="00D61C3E">
          <w:pPr>
            <w:pStyle w:val="TOC1"/>
            <w:rPr>
              <w:rFonts w:asciiTheme="minorHAnsi" w:eastAsiaTheme="minorEastAsia" w:hAnsiTheme="minorHAnsi"/>
              <w:sz w:val="22"/>
              <w:lang w:val="id-ID" w:eastAsia="id-ID"/>
            </w:rPr>
          </w:pPr>
          <w:hyperlink w:anchor="_Toc461058886" w:history="1">
            <w:r w:rsidR="0099024B" w:rsidRPr="00D61C3E">
              <w:rPr>
                <w:rStyle w:val="Hyperlink"/>
                <w:rFonts w:eastAsia="Georgia"/>
              </w:rPr>
              <w:t>DAFTAR GAMBAR</w:t>
            </w:r>
            <w:r w:rsidR="0099024B" w:rsidRPr="00D61C3E">
              <w:rPr>
                <w:webHidden/>
              </w:rPr>
              <w:tab/>
            </w:r>
            <w:r w:rsidR="0099024B" w:rsidRPr="000012BD">
              <w:rPr>
                <w:b w:val="0"/>
                <w:webHidden/>
              </w:rPr>
              <w:fldChar w:fldCharType="begin"/>
            </w:r>
            <w:r w:rsidR="0099024B" w:rsidRPr="000012BD">
              <w:rPr>
                <w:b w:val="0"/>
                <w:webHidden/>
              </w:rPr>
              <w:instrText xml:space="preserve"> PAGEREF _Toc461058886 \h </w:instrText>
            </w:r>
            <w:r w:rsidR="0099024B" w:rsidRPr="000012BD">
              <w:rPr>
                <w:b w:val="0"/>
                <w:webHidden/>
              </w:rPr>
            </w:r>
            <w:r w:rsidR="0099024B" w:rsidRPr="000012BD">
              <w:rPr>
                <w:b w:val="0"/>
                <w:webHidden/>
              </w:rPr>
              <w:fldChar w:fldCharType="separate"/>
            </w:r>
            <w:r w:rsidR="00DE4B63">
              <w:rPr>
                <w:b w:val="0"/>
                <w:webHidden/>
              </w:rPr>
              <w:t>ix</w:t>
            </w:r>
            <w:r w:rsidR="0099024B" w:rsidRPr="000012BD">
              <w:rPr>
                <w:b w:val="0"/>
                <w:webHidden/>
              </w:rPr>
              <w:fldChar w:fldCharType="end"/>
            </w:r>
          </w:hyperlink>
        </w:p>
        <w:p w14:paraId="5D11C0E3" w14:textId="07F5C62C" w:rsidR="0099024B" w:rsidRPr="00D61C3E" w:rsidRDefault="009B3FAF" w:rsidP="00D61C3E">
          <w:pPr>
            <w:pStyle w:val="TOC1"/>
            <w:rPr>
              <w:rStyle w:val="Hyperlink"/>
            </w:rPr>
          </w:pPr>
          <w:hyperlink w:anchor="_Toc461058887" w:history="1">
            <w:r w:rsidR="0099024B" w:rsidRPr="00D61C3E">
              <w:rPr>
                <w:rStyle w:val="Hyperlink"/>
                <w:rFonts w:eastAsia="Georgia"/>
              </w:rPr>
              <w:t>DAFTAR TABEL</w:t>
            </w:r>
            <w:r w:rsidR="0099024B" w:rsidRPr="00D61C3E">
              <w:rPr>
                <w:webHidden/>
              </w:rPr>
              <w:tab/>
            </w:r>
            <w:r w:rsidR="0099024B" w:rsidRPr="000012BD">
              <w:rPr>
                <w:b w:val="0"/>
                <w:webHidden/>
              </w:rPr>
              <w:fldChar w:fldCharType="begin"/>
            </w:r>
            <w:r w:rsidR="0099024B" w:rsidRPr="000012BD">
              <w:rPr>
                <w:b w:val="0"/>
                <w:webHidden/>
              </w:rPr>
              <w:instrText xml:space="preserve"> PAGEREF _Toc461058887 \h </w:instrText>
            </w:r>
            <w:r w:rsidR="0099024B" w:rsidRPr="000012BD">
              <w:rPr>
                <w:b w:val="0"/>
                <w:webHidden/>
              </w:rPr>
            </w:r>
            <w:r w:rsidR="0099024B" w:rsidRPr="000012BD">
              <w:rPr>
                <w:b w:val="0"/>
                <w:webHidden/>
              </w:rPr>
              <w:fldChar w:fldCharType="separate"/>
            </w:r>
            <w:r w:rsidR="00DE4B63">
              <w:rPr>
                <w:b w:val="0"/>
                <w:webHidden/>
              </w:rPr>
              <w:t>x</w:t>
            </w:r>
            <w:r w:rsidR="0099024B" w:rsidRPr="000012BD">
              <w:rPr>
                <w:b w:val="0"/>
                <w:webHidden/>
              </w:rPr>
              <w:fldChar w:fldCharType="end"/>
            </w:r>
          </w:hyperlink>
        </w:p>
        <w:p w14:paraId="398D773F" w14:textId="77777777" w:rsidR="0099024B" w:rsidRPr="00D61C3E" w:rsidRDefault="0099024B" w:rsidP="0099024B">
          <w:pPr>
            <w:rPr>
              <w:b/>
              <w:lang w:val="en-ID"/>
            </w:rPr>
          </w:pPr>
        </w:p>
        <w:p w14:paraId="0D219B4F" w14:textId="5E9C1508" w:rsidR="0099024B" w:rsidRPr="00D61C3E" w:rsidRDefault="009B3FAF" w:rsidP="00D61C3E">
          <w:pPr>
            <w:pStyle w:val="TOC1"/>
            <w:rPr>
              <w:rStyle w:val="Hyperlink"/>
            </w:rPr>
          </w:pPr>
          <w:hyperlink w:anchor="_Toc461058888" w:history="1">
            <w:r w:rsidR="0099024B" w:rsidRPr="00D61C3E">
              <w:rPr>
                <w:rStyle w:val="Hyperlink"/>
              </w:rPr>
              <w:t>BAB I PENDAHULUAN</w:t>
            </w:r>
            <w:r w:rsidR="0099024B" w:rsidRPr="00D61C3E">
              <w:rPr>
                <w:webHidden/>
              </w:rPr>
              <w:tab/>
            </w:r>
          </w:hyperlink>
        </w:p>
        <w:p w14:paraId="5D4FED2E" w14:textId="3CCAC5A2" w:rsidR="0099024B" w:rsidRPr="007D734A" w:rsidRDefault="009B3FAF">
          <w:pPr>
            <w:pStyle w:val="TOC2"/>
            <w:rPr>
              <w:rFonts w:asciiTheme="minorHAnsi" w:eastAsiaTheme="minorEastAsia" w:hAnsiTheme="minorHAnsi"/>
              <w:noProof/>
              <w:sz w:val="22"/>
              <w:lang w:val="id-ID" w:eastAsia="id-ID"/>
            </w:rPr>
          </w:pPr>
          <w:hyperlink w:anchor="_Toc461058889" w:history="1">
            <w:r w:rsidR="0099024B" w:rsidRPr="007D734A">
              <w:rPr>
                <w:rStyle w:val="Hyperlink"/>
                <w:noProof/>
              </w:rPr>
              <w:t>1.1 Latar Belakang</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89 \h </w:instrText>
            </w:r>
            <w:r w:rsidR="0099024B" w:rsidRPr="007D734A">
              <w:rPr>
                <w:noProof/>
                <w:webHidden/>
              </w:rPr>
            </w:r>
            <w:r w:rsidR="0099024B" w:rsidRPr="007D734A">
              <w:rPr>
                <w:noProof/>
                <w:webHidden/>
              </w:rPr>
              <w:fldChar w:fldCharType="separate"/>
            </w:r>
            <w:r w:rsidR="00DE4B63">
              <w:rPr>
                <w:noProof/>
                <w:webHidden/>
              </w:rPr>
              <w:t>1</w:t>
            </w:r>
            <w:r w:rsidR="0099024B" w:rsidRPr="007D734A">
              <w:rPr>
                <w:noProof/>
                <w:webHidden/>
              </w:rPr>
              <w:fldChar w:fldCharType="end"/>
            </w:r>
          </w:hyperlink>
        </w:p>
        <w:p w14:paraId="5E4AE27D" w14:textId="62C1F3B7" w:rsidR="0099024B" w:rsidRPr="007D734A" w:rsidRDefault="009B3FAF">
          <w:pPr>
            <w:pStyle w:val="TOC2"/>
            <w:rPr>
              <w:rFonts w:asciiTheme="minorHAnsi" w:eastAsiaTheme="minorEastAsia" w:hAnsiTheme="minorHAnsi"/>
              <w:noProof/>
              <w:sz w:val="22"/>
              <w:lang w:val="id-ID" w:eastAsia="id-ID"/>
            </w:rPr>
          </w:pPr>
          <w:hyperlink w:anchor="_Toc461058890" w:history="1">
            <w:r w:rsidR="0099024B" w:rsidRPr="007D734A">
              <w:rPr>
                <w:rStyle w:val="Hyperlink"/>
                <w:noProof/>
              </w:rPr>
              <w:t>1.2 Rumusan Masalah</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0 \h </w:instrText>
            </w:r>
            <w:r w:rsidR="0099024B" w:rsidRPr="007D734A">
              <w:rPr>
                <w:noProof/>
                <w:webHidden/>
              </w:rPr>
            </w:r>
            <w:r w:rsidR="0099024B" w:rsidRPr="007D734A">
              <w:rPr>
                <w:noProof/>
                <w:webHidden/>
              </w:rPr>
              <w:fldChar w:fldCharType="separate"/>
            </w:r>
            <w:r w:rsidR="00DE4B63">
              <w:rPr>
                <w:noProof/>
                <w:webHidden/>
              </w:rPr>
              <w:t>2</w:t>
            </w:r>
            <w:r w:rsidR="0099024B" w:rsidRPr="007D734A">
              <w:rPr>
                <w:noProof/>
                <w:webHidden/>
              </w:rPr>
              <w:fldChar w:fldCharType="end"/>
            </w:r>
          </w:hyperlink>
        </w:p>
        <w:p w14:paraId="79DFBB02" w14:textId="7C2644F0" w:rsidR="0099024B" w:rsidRPr="007D734A" w:rsidRDefault="009B3FAF">
          <w:pPr>
            <w:pStyle w:val="TOC2"/>
            <w:rPr>
              <w:rFonts w:asciiTheme="minorHAnsi" w:eastAsiaTheme="minorEastAsia" w:hAnsiTheme="minorHAnsi"/>
              <w:noProof/>
              <w:sz w:val="22"/>
              <w:lang w:val="id-ID" w:eastAsia="id-ID"/>
            </w:rPr>
          </w:pPr>
          <w:hyperlink w:anchor="_Toc461058891" w:history="1">
            <w:r w:rsidR="0099024B" w:rsidRPr="007D734A">
              <w:rPr>
                <w:rStyle w:val="Hyperlink"/>
                <w:noProof/>
              </w:rPr>
              <w:t>1.3 Batasan Masalah</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1 \h </w:instrText>
            </w:r>
            <w:r w:rsidR="0099024B" w:rsidRPr="007D734A">
              <w:rPr>
                <w:noProof/>
                <w:webHidden/>
              </w:rPr>
            </w:r>
            <w:r w:rsidR="0099024B" w:rsidRPr="007D734A">
              <w:rPr>
                <w:noProof/>
                <w:webHidden/>
              </w:rPr>
              <w:fldChar w:fldCharType="separate"/>
            </w:r>
            <w:r w:rsidR="00DE4B63">
              <w:rPr>
                <w:noProof/>
                <w:webHidden/>
              </w:rPr>
              <w:t>2</w:t>
            </w:r>
            <w:r w:rsidR="0099024B" w:rsidRPr="007D734A">
              <w:rPr>
                <w:noProof/>
                <w:webHidden/>
              </w:rPr>
              <w:fldChar w:fldCharType="end"/>
            </w:r>
          </w:hyperlink>
        </w:p>
        <w:p w14:paraId="1716479F" w14:textId="375EA69C" w:rsidR="0099024B" w:rsidRPr="007D734A" w:rsidRDefault="009B3FAF">
          <w:pPr>
            <w:pStyle w:val="TOC2"/>
            <w:rPr>
              <w:rFonts w:asciiTheme="minorHAnsi" w:eastAsiaTheme="minorEastAsia" w:hAnsiTheme="minorHAnsi"/>
              <w:noProof/>
              <w:sz w:val="22"/>
              <w:lang w:val="id-ID" w:eastAsia="id-ID"/>
            </w:rPr>
          </w:pPr>
          <w:hyperlink w:anchor="_Toc461058892" w:history="1">
            <w:r w:rsidR="0099024B" w:rsidRPr="007D734A">
              <w:rPr>
                <w:rStyle w:val="Hyperlink"/>
                <w:noProof/>
              </w:rPr>
              <w:t>1.4 Tujuan peneliti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2 \h </w:instrText>
            </w:r>
            <w:r w:rsidR="0099024B" w:rsidRPr="007D734A">
              <w:rPr>
                <w:noProof/>
                <w:webHidden/>
              </w:rPr>
            </w:r>
            <w:r w:rsidR="0099024B" w:rsidRPr="007D734A">
              <w:rPr>
                <w:noProof/>
                <w:webHidden/>
              </w:rPr>
              <w:fldChar w:fldCharType="separate"/>
            </w:r>
            <w:r w:rsidR="00DE4B63">
              <w:rPr>
                <w:noProof/>
                <w:webHidden/>
              </w:rPr>
              <w:t>3</w:t>
            </w:r>
            <w:r w:rsidR="0099024B" w:rsidRPr="007D734A">
              <w:rPr>
                <w:noProof/>
                <w:webHidden/>
              </w:rPr>
              <w:fldChar w:fldCharType="end"/>
            </w:r>
          </w:hyperlink>
        </w:p>
        <w:p w14:paraId="4CC65708" w14:textId="0A9BC896" w:rsidR="0099024B" w:rsidRDefault="009B3FAF">
          <w:pPr>
            <w:pStyle w:val="TOC2"/>
            <w:rPr>
              <w:noProof/>
            </w:rPr>
          </w:pPr>
          <w:hyperlink w:anchor="_Toc461058893" w:history="1">
            <w:r w:rsidR="0099024B" w:rsidRPr="007D734A">
              <w:rPr>
                <w:rStyle w:val="Hyperlink"/>
                <w:noProof/>
              </w:rPr>
              <w:t>1.5 Manfaat</w:t>
            </w:r>
            <w:r w:rsidR="0099024B" w:rsidRPr="007D734A">
              <w:rPr>
                <w:rStyle w:val="Hyperlink"/>
                <w:noProof/>
                <w:spacing w:val="2"/>
              </w:rPr>
              <w:t xml:space="preserve"> </w:t>
            </w:r>
            <w:r w:rsidR="0099024B" w:rsidRPr="007D734A">
              <w:rPr>
                <w:rStyle w:val="Hyperlink"/>
                <w:noProof/>
              </w:rPr>
              <w:t>Peneliti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3 \h </w:instrText>
            </w:r>
            <w:r w:rsidR="0099024B" w:rsidRPr="007D734A">
              <w:rPr>
                <w:noProof/>
                <w:webHidden/>
              </w:rPr>
            </w:r>
            <w:r w:rsidR="0099024B" w:rsidRPr="007D734A">
              <w:rPr>
                <w:noProof/>
                <w:webHidden/>
              </w:rPr>
              <w:fldChar w:fldCharType="separate"/>
            </w:r>
            <w:r w:rsidR="00DE4B63">
              <w:rPr>
                <w:noProof/>
                <w:webHidden/>
              </w:rPr>
              <w:t>3</w:t>
            </w:r>
            <w:r w:rsidR="0099024B" w:rsidRPr="007D734A">
              <w:rPr>
                <w:noProof/>
                <w:webHidden/>
              </w:rPr>
              <w:fldChar w:fldCharType="end"/>
            </w:r>
          </w:hyperlink>
        </w:p>
        <w:p w14:paraId="552AE83D" w14:textId="3EECF946" w:rsidR="001D021E" w:rsidRPr="001D021E" w:rsidRDefault="009B3FAF" w:rsidP="001D021E">
          <w:pPr>
            <w:pStyle w:val="TOC2"/>
            <w:rPr>
              <w:noProof/>
            </w:rPr>
          </w:pPr>
          <w:hyperlink w:anchor="_Toc461058894" w:history="1">
            <w:r w:rsidR="001D021E">
              <w:rPr>
                <w:rStyle w:val="Hyperlink"/>
                <w:noProof/>
              </w:rPr>
              <w:t>1.6</w:t>
            </w:r>
            <w:r w:rsidR="001D021E" w:rsidRPr="007D734A">
              <w:rPr>
                <w:rStyle w:val="Hyperlink"/>
                <w:noProof/>
              </w:rPr>
              <w:t xml:space="preserve"> </w:t>
            </w:r>
            <w:r w:rsidR="001D021E">
              <w:rPr>
                <w:rStyle w:val="Hyperlink"/>
                <w:noProof/>
                <w:lang w:val="id-ID"/>
              </w:rPr>
              <w:t>Metode Penelitian</w:t>
            </w:r>
            <w:r w:rsidR="001D021E" w:rsidRPr="007D734A">
              <w:rPr>
                <w:noProof/>
                <w:webHidden/>
              </w:rPr>
              <w:tab/>
            </w:r>
            <w:r w:rsidR="001D021E" w:rsidRPr="007D734A">
              <w:rPr>
                <w:noProof/>
                <w:webHidden/>
              </w:rPr>
              <w:fldChar w:fldCharType="begin"/>
            </w:r>
            <w:r w:rsidR="001D021E" w:rsidRPr="007D734A">
              <w:rPr>
                <w:noProof/>
                <w:webHidden/>
              </w:rPr>
              <w:instrText xml:space="preserve"> PAGEREF _Toc461058894 \h </w:instrText>
            </w:r>
            <w:r w:rsidR="001D021E" w:rsidRPr="007D734A">
              <w:rPr>
                <w:noProof/>
                <w:webHidden/>
              </w:rPr>
            </w:r>
            <w:r w:rsidR="001D021E" w:rsidRPr="007D734A">
              <w:rPr>
                <w:noProof/>
                <w:webHidden/>
              </w:rPr>
              <w:fldChar w:fldCharType="separate"/>
            </w:r>
            <w:r w:rsidR="00DE4B63">
              <w:rPr>
                <w:noProof/>
                <w:webHidden/>
              </w:rPr>
              <w:t>6</w:t>
            </w:r>
            <w:r w:rsidR="001D021E" w:rsidRPr="007D734A">
              <w:rPr>
                <w:noProof/>
                <w:webHidden/>
              </w:rPr>
              <w:fldChar w:fldCharType="end"/>
            </w:r>
          </w:hyperlink>
        </w:p>
        <w:p w14:paraId="6C51F26E" w14:textId="0CE19EEC" w:rsidR="001D021E" w:rsidRPr="001D021E" w:rsidRDefault="009B3FAF" w:rsidP="001D021E">
          <w:pPr>
            <w:pStyle w:val="TOC2"/>
            <w:rPr>
              <w:noProof/>
            </w:rPr>
          </w:pPr>
          <w:hyperlink w:anchor="_Toc461058894" w:history="1">
            <w:r w:rsidR="001D021E">
              <w:rPr>
                <w:rStyle w:val="Hyperlink"/>
                <w:noProof/>
              </w:rPr>
              <w:t>1.7</w:t>
            </w:r>
            <w:r w:rsidR="0099024B" w:rsidRPr="007D734A">
              <w:rPr>
                <w:rStyle w:val="Hyperlink"/>
                <w:noProof/>
              </w:rPr>
              <w:t xml:space="preserve"> </w:t>
            </w:r>
            <w:r w:rsidR="001D021E">
              <w:rPr>
                <w:rStyle w:val="Hyperlink"/>
                <w:noProof/>
                <w:lang w:val="id-ID"/>
              </w:rPr>
              <w:t>Sistematika Penulis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4 \h </w:instrText>
            </w:r>
            <w:r w:rsidR="0099024B" w:rsidRPr="007D734A">
              <w:rPr>
                <w:noProof/>
                <w:webHidden/>
              </w:rPr>
            </w:r>
            <w:r w:rsidR="0099024B" w:rsidRPr="007D734A">
              <w:rPr>
                <w:noProof/>
                <w:webHidden/>
              </w:rPr>
              <w:fldChar w:fldCharType="separate"/>
            </w:r>
            <w:r w:rsidR="00DE4B63">
              <w:rPr>
                <w:noProof/>
                <w:webHidden/>
              </w:rPr>
              <w:t>6</w:t>
            </w:r>
            <w:r w:rsidR="0099024B" w:rsidRPr="007D734A">
              <w:rPr>
                <w:noProof/>
                <w:webHidden/>
              </w:rPr>
              <w:fldChar w:fldCharType="end"/>
            </w:r>
          </w:hyperlink>
        </w:p>
        <w:p w14:paraId="5D921739" w14:textId="61301CB3" w:rsidR="0099024B" w:rsidRPr="00D61C3E" w:rsidRDefault="0099024B" w:rsidP="00D61C3E">
          <w:pPr>
            <w:spacing w:line="240" w:lineRule="auto"/>
            <w:rPr>
              <w:b/>
            </w:rPr>
          </w:pPr>
        </w:p>
        <w:p w14:paraId="265FA0C6" w14:textId="617E7740" w:rsidR="0099024B" w:rsidRPr="00D61C3E" w:rsidRDefault="009B3FAF" w:rsidP="00D61C3E">
          <w:pPr>
            <w:pStyle w:val="TOC1"/>
            <w:rPr>
              <w:rStyle w:val="Hyperlink"/>
            </w:rPr>
          </w:pPr>
          <w:hyperlink w:anchor="_Toc461058895" w:history="1">
            <w:r w:rsidR="0099024B" w:rsidRPr="00D61C3E">
              <w:rPr>
                <w:rStyle w:val="Hyperlink"/>
              </w:rPr>
              <w:t>BAB II TINJAUAN PUSTAKA DAN LANDASAN TEORI</w:t>
            </w:r>
            <w:r w:rsidR="0099024B" w:rsidRPr="00D61C3E">
              <w:rPr>
                <w:webHidden/>
              </w:rPr>
              <w:tab/>
            </w:r>
          </w:hyperlink>
        </w:p>
        <w:p w14:paraId="3DA78BD8" w14:textId="2FBF3A13" w:rsidR="0099024B" w:rsidRPr="007D734A" w:rsidRDefault="009B3FAF">
          <w:pPr>
            <w:pStyle w:val="TOC2"/>
            <w:rPr>
              <w:rFonts w:asciiTheme="minorHAnsi" w:eastAsiaTheme="minorEastAsia" w:hAnsiTheme="minorHAnsi"/>
              <w:noProof/>
              <w:sz w:val="22"/>
              <w:lang w:val="id-ID" w:eastAsia="id-ID"/>
            </w:rPr>
          </w:pPr>
          <w:hyperlink w:anchor="_Toc461058896" w:history="1">
            <w:r w:rsidR="0099024B" w:rsidRPr="007D734A">
              <w:rPr>
                <w:rStyle w:val="Hyperlink"/>
                <w:noProof/>
              </w:rPr>
              <w:t>2.1 Sistem</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6 \h </w:instrText>
            </w:r>
            <w:r w:rsidR="0099024B" w:rsidRPr="007D734A">
              <w:rPr>
                <w:noProof/>
                <w:webHidden/>
              </w:rPr>
            </w:r>
            <w:r w:rsidR="0099024B" w:rsidRPr="007D734A">
              <w:rPr>
                <w:noProof/>
                <w:webHidden/>
              </w:rPr>
              <w:fldChar w:fldCharType="separate"/>
            </w:r>
            <w:r w:rsidR="00DE4B63">
              <w:rPr>
                <w:noProof/>
                <w:webHidden/>
              </w:rPr>
              <w:t>11</w:t>
            </w:r>
            <w:r w:rsidR="0099024B" w:rsidRPr="007D734A">
              <w:rPr>
                <w:noProof/>
                <w:webHidden/>
              </w:rPr>
              <w:fldChar w:fldCharType="end"/>
            </w:r>
          </w:hyperlink>
        </w:p>
        <w:p w14:paraId="5FACB4FC" w14:textId="32627FAD" w:rsidR="0099024B" w:rsidRPr="007D734A" w:rsidRDefault="009B3FAF">
          <w:pPr>
            <w:pStyle w:val="TOC2"/>
            <w:rPr>
              <w:rFonts w:asciiTheme="minorHAnsi" w:eastAsiaTheme="minorEastAsia" w:hAnsiTheme="minorHAnsi"/>
              <w:noProof/>
              <w:sz w:val="22"/>
              <w:lang w:val="id-ID" w:eastAsia="id-ID"/>
            </w:rPr>
          </w:pPr>
          <w:hyperlink w:anchor="_Toc461058897" w:history="1">
            <w:r w:rsidR="0099024B" w:rsidRPr="007D734A">
              <w:rPr>
                <w:rStyle w:val="Hyperlink"/>
                <w:rFonts w:cs="Times New Roman"/>
                <w:bCs/>
                <w:noProof/>
              </w:rPr>
              <w:t>2.2</w:t>
            </w:r>
            <w:r w:rsidR="0099024B" w:rsidRPr="007D734A">
              <w:rPr>
                <w:rStyle w:val="Hyperlink"/>
                <w:noProof/>
              </w:rPr>
              <w:t xml:space="preserve"> Informasi</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7 \h </w:instrText>
            </w:r>
            <w:r w:rsidR="0099024B" w:rsidRPr="007D734A">
              <w:rPr>
                <w:noProof/>
                <w:webHidden/>
              </w:rPr>
            </w:r>
            <w:r w:rsidR="0099024B" w:rsidRPr="007D734A">
              <w:rPr>
                <w:noProof/>
                <w:webHidden/>
              </w:rPr>
              <w:fldChar w:fldCharType="separate"/>
            </w:r>
            <w:r w:rsidR="00DE4B63">
              <w:rPr>
                <w:noProof/>
                <w:webHidden/>
              </w:rPr>
              <w:t>11</w:t>
            </w:r>
            <w:r w:rsidR="0099024B" w:rsidRPr="007D734A">
              <w:rPr>
                <w:noProof/>
                <w:webHidden/>
              </w:rPr>
              <w:fldChar w:fldCharType="end"/>
            </w:r>
          </w:hyperlink>
        </w:p>
        <w:p w14:paraId="7FA80760" w14:textId="3E2A9F9B" w:rsidR="0099024B" w:rsidRPr="007D734A" w:rsidRDefault="009B3FAF">
          <w:pPr>
            <w:pStyle w:val="TOC2"/>
            <w:rPr>
              <w:rFonts w:asciiTheme="minorHAnsi" w:eastAsiaTheme="minorEastAsia" w:hAnsiTheme="minorHAnsi"/>
              <w:noProof/>
              <w:sz w:val="22"/>
              <w:lang w:val="id-ID" w:eastAsia="id-ID"/>
            </w:rPr>
          </w:pPr>
          <w:hyperlink w:anchor="_Toc461058898" w:history="1">
            <w:r w:rsidR="0099024B" w:rsidRPr="007D734A">
              <w:rPr>
                <w:rStyle w:val="Hyperlink"/>
                <w:noProof/>
              </w:rPr>
              <w:t>2.3 Website</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8 \h </w:instrText>
            </w:r>
            <w:r w:rsidR="0099024B" w:rsidRPr="007D734A">
              <w:rPr>
                <w:noProof/>
                <w:webHidden/>
              </w:rPr>
            </w:r>
            <w:r w:rsidR="0099024B" w:rsidRPr="007D734A">
              <w:rPr>
                <w:noProof/>
                <w:webHidden/>
              </w:rPr>
              <w:fldChar w:fldCharType="separate"/>
            </w:r>
            <w:r w:rsidR="00DE4B63">
              <w:rPr>
                <w:noProof/>
                <w:webHidden/>
              </w:rPr>
              <w:t>11</w:t>
            </w:r>
            <w:r w:rsidR="0099024B" w:rsidRPr="007D734A">
              <w:rPr>
                <w:noProof/>
                <w:webHidden/>
              </w:rPr>
              <w:fldChar w:fldCharType="end"/>
            </w:r>
          </w:hyperlink>
        </w:p>
        <w:p w14:paraId="6C2FFA4A" w14:textId="3A3BFBC3" w:rsidR="0099024B" w:rsidRPr="007D734A" w:rsidRDefault="009B3FAF">
          <w:pPr>
            <w:pStyle w:val="TOC2"/>
            <w:rPr>
              <w:rFonts w:asciiTheme="minorHAnsi" w:eastAsiaTheme="minorEastAsia" w:hAnsiTheme="minorHAnsi"/>
              <w:noProof/>
              <w:sz w:val="22"/>
              <w:lang w:val="id-ID" w:eastAsia="id-ID"/>
            </w:rPr>
          </w:pPr>
          <w:hyperlink w:anchor="_Toc461058899" w:history="1">
            <w:r w:rsidR="0099024B" w:rsidRPr="007D734A">
              <w:rPr>
                <w:rStyle w:val="Hyperlink"/>
                <w:noProof/>
              </w:rPr>
              <w:t>2.4 Databases</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899 \h </w:instrText>
            </w:r>
            <w:r w:rsidR="0099024B" w:rsidRPr="007D734A">
              <w:rPr>
                <w:noProof/>
                <w:webHidden/>
              </w:rPr>
            </w:r>
            <w:r w:rsidR="0099024B" w:rsidRPr="007D734A">
              <w:rPr>
                <w:noProof/>
                <w:webHidden/>
              </w:rPr>
              <w:fldChar w:fldCharType="separate"/>
            </w:r>
            <w:r w:rsidR="00DE4B63">
              <w:rPr>
                <w:noProof/>
                <w:webHidden/>
              </w:rPr>
              <w:t>12</w:t>
            </w:r>
            <w:r w:rsidR="0099024B" w:rsidRPr="007D734A">
              <w:rPr>
                <w:noProof/>
                <w:webHidden/>
              </w:rPr>
              <w:fldChar w:fldCharType="end"/>
            </w:r>
          </w:hyperlink>
        </w:p>
        <w:p w14:paraId="07A1D203" w14:textId="7CF8B399" w:rsidR="0099024B" w:rsidRPr="007D734A" w:rsidRDefault="009B3FAF">
          <w:pPr>
            <w:pStyle w:val="TOC2"/>
            <w:rPr>
              <w:rStyle w:val="Hyperlink"/>
              <w:noProof/>
            </w:rPr>
          </w:pPr>
          <w:hyperlink w:anchor="_Toc461058900" w:history="1">
            <w:r w:rsidR="0099024B" w:rsidRPr="007D734A">
              <w:rPr>
                <w:rStyle w:val="Hyperlink"/>
                <w:bCs/>
                <w:noProof/>
              </w:rPr>
              <w:t>2.5</w:t>
            </w:r>
            <w:r w:rsidR="0099024B" w:rsidRPr="007D734A">
              <w:rPr>
                <w:rStyle w:val="Hyperlink"/>
                <w:noProof/>
              </w:rPr>
              <w:t xml:space="preserve"> Data</w:t>
            </w:r>
            <w:r w:rsidR="0099024B" w:rsidRPr="007D734A">
              <w:rPr>
                <w:rStyle w:val="Hyperlink"/>
                <w:noProof/>
                <w:spacing w:val="26"/>
              </w:rPr>
              <w:t xml:space="preserve"> </w:t>
            </w:r>
            <w:r w:rsidR="0099024B" w:rsidRPr="007D734A">
              <w:rPr>
                <w:rStyle w:val="Hyperlink"/>
                <w:noProof/>
              </w:rPr>
              <w:t>Flow</w:t>
            </w:r>
            <w:r w:rsidR="0099024B" w:rsidRPr="007D734A">
              <w:rPr>
                <w:rStyle w:val="Hyperlink"/>
                <w:noProof/>
                <w:spacing w:val="24"/>
              </w:rPr>
              <w:t xml:space="preserve"> </w:t>
            </w:r>
            <w:r w:rsidR="0099024B" w:rsidRPr="007D734A">
              <w:rPr>
                <w:rStyle w:val="Hyperlink"/>
                <w:noProof/>
              </w:rPr>
              <w:t>Diagram</w:t>
            </w:r>
            <w:r w:rsidR="0099024B" w:rsidRPr="007D734A">
              <w:rPr>
                <w:rStyle w:val="Hyperlink"/>
                <w:noProof/>
                <w:spacing w:val="-1"/>
              </w:rPr>
              <w:t xml:space="preserve"> (DFD)</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0 \h </w:instrText>
            </w:r>
            <w:r w:rsidR="0099024B" w:rsidRPr="007D734A">
              <w:rPr>
                <w:noProof/>
                <w:webHidden/>
              </w:rPr>
            </w:r>
            <w:r w:rsidR="0099024B" w:rsidRPr="007D734A">
              <w:rPr>
                <w:noProof/>
                <w:webHidden/>
              </w:rPr>
              <w:fldChar w:fldCharType="separate"/>
            </w:r>
            <w:r w:rsidR="00DE4B63">
              <w:rPr>
                <w:noProof/>
                <w:webHidden/>
              </w:rPr>
              <w:t>14</w:t>
            </w:r>
            <w:r w:rsidR="0099024B" w:rsidRPr="007D734A">
              <w:rPr>
                <w:noProof/>
                <w:webHidden/>
              </w:rPr>
              <w:fldChar w:fldCharType="end"/>
            </w:r>
          </w:hyperlink>
        </w:p>
        <w:p w14:paraId="25217583" w14:textId="2179999A" w:rsidR="0099024B" w:rsidRDefault="0099024B" w:rsidP="001D021E">
          <w:pPr>
            <w:spacing w:line="240" w:lineRule="auto"/>
            <w:ind w:firstLine="0"/>
            <w:rPr>
              <w:b/>
            </w:rPr>
          </w:pPr>
        </w:p>
        <w:p w14:paraId="5C1FABAE" w14:textId="5BDEB0A2" w:rsidR="001D021E" w:rsidRPr="00D61C3E" w:rsidRDefault="009B3FAF" w:rsidP="001D021E">
          <w:pPr>
            <w:pStyle w:val="TOC1"/>
            <w:rPr>
              <w:rStyle w:val="Hyperlink"/>
            </w:rPr>
          </w:pPr>
          <w:hyperlink w:anchor="_Toc461058895" w:history="1">
            <w:r w:rsidR="001D021E" w:rsidRPr="00D61C3E">
              <w:rPr>
                <w:rStyle w:val="Hyperlink"/>
              </w:rPr>
              <w:t>BAB II</w:t>
            </w:r>
            <w:r w:rsidR="001D021E">
              <w:rPr>
                <w:rStyle w:val="Hyperlink"/>
                <w:lang w:val="id-ID"/>
              </w:rPr>
              <w:t>I</w:t>
            </w:r>
            <w:r w:rsidR="001D021E" w:rsidRPr="00D61C3E">
              <w:rPr>
                <w:rStyle w:val="Hyperlink"/>
              </w:rPr>
              <w:t xml:space="preserve"> TINJAUAN </w:t>
            </w:r>
            <w:r w:rsidR="001D021E">
              <w:rPr>
                <w:rStyle w:val="Hyperlink"/>
                <w:lang w:val="id-ID"/>
              </w:rPr>
              <w:t>UMUM INSTANSI</w:t>
            </w:r>
            <w:r w:rsidR="001D021E" w:rsidRPr="00D61C3E">
              <w:rPr>
                <w:webHidden/>
              </w:rPr>
              <w:tab/>
            </w:r>
          </w:hyperlink>
        </w:p>
        <w:p w14:paraId="460A1B09" w14:textId="131F8839" w:rsidR="001D021E" w:rsidRPr="007D734A" w:rsidRDefault="009B3FAF" w:rsidP="001D021E">
          <w:pPr>
            <w:pStyle w:val="TOC2"/>
            <w:rPr>
              <w:rFonts w:asciiTheme="minorHAnsi" w:eastAsiaTheme="minorEastAsia" w:hAnsiTheme="minorHAnsi"/>
              <w:noProof/>
              <w:sz w:val="22"/>
              <w:lang w:val="id-ID" w:eastAsia="id-ID"/>
            </w:rPr>
          </w:pPr>
          <w:hyperlink w:anchor="_Toc461058896" w:history="1">
            <w:r w:rsidR="001D021E">
              <w:rPr>
                <w:rStyle w:val="Hyperlink"/>
                <w:noProof/>
                <w:lang w:val="id-ID"/>
              </w:rPr>
              <w:t>3</w:t>
            </w:r>
            <w:r w:rsidR="001D021E" w:rsidRPr="007D734A">
              <w:rPr>
                <w:rStyle w:val="Hyperlink"/>
                <w:noProof/>
              </w:rPr>
              <w:t xml:space="preserve">.1 </w:t>
            </w:r>
            <w:r w:rsidR="001D021E" w:rsidRPr="001D021E">
              <w:rPr>
                <w:rStyle w:val="Hyperlink"/>
                <w:noProof/>
              </w:rPr>
              <w:t>Sekilas tentang instansi</w:t>
            </w:r>
            <w:r w:rsidR="001D021E" w:rsidRPr="007D734A">
              <w:rPr>
                <w:noProof/>
                <w:webHidden/>
              </w:rPr>
              <w:tab/>
            </w:r>
            <w:r w:rsidR="001D021E" w:rsidRPr="007D734A">
              <w:rPr>
                <w:noProof/>
                <w:webHidden/>
              </w:rPr>
              <w:fldChar w:fldCharType="begin"/>
            </w:r>
            <w:r w:rsidR="001D021E" w:rsidRPr="007D734A">
              <w:rPr>
                <w:noProof/>
                <w:webHidden/>
              </w:rPr>
              <w:instrText xml:space="preserve"> PAGEREF _Toc461058896 \h </w:instrText>
            </w:r>
            <w:r w:rsidR="001D021E" w:rsidRPr="007D734A">
              <w:rPr>
                <w:noProof/>
                <w:webHidden/>
              </w:rPr>
            </w:r>
            <w:r w:rsidR="001D021E" w:rsidRPr="007D734A">
              <w:rPr>
                <w:noProof/>
                <w:webHidden/>
              </w:rPr>
              <w:fldChar w:fldCharType="separate"/>
            </w:r>
            <w:r w:rsidR="00DE4B63">
              <w:rPr>
                <w:noProof/>
                <w:webHidden/>
              </w:rPr>
              <w:t>11</w:t>
            </w:r>
            <w:r w:rsidR="001D021E" w:rsidRPr="007D734A">
              <w:rPr>
                <w:noProof/>
                <w:webHidden/>
              </w:rPr>
              <w:fldChar w:fldCharType="end"/>
            </w:r>
          </w:hyperlink>
        </w:p>
        <w:p w14:paraId="0CBC0688" w14:textId="5D5F9CC7" w:rsidR="001D021E" w:rsidRPr="007D734A" w:rsidRDefault="009B3FAF" w:rsidP="001D021E">
          <w:pPr>
            <w:pStyle w:val="TOC2"/>
            <w:rPr>
              <w:rFonts w:asciiTheme="minorHAnsi" w:eastAsiaTheme="minorEastAsia" w:hAnsiTheme="minorHAnsi"/>
              <w:noProof/>
              <w:sz w:val="22"/>
              <w:lang w:val="id-ID" w:eastAsia="id-ID"/>
            </w:rPr>
          </w:pPr>
          <w:hyperlink w:anchor="_Toc461058897" w:history="1">
            <w:r w:rsidR="001D021E">
              <w:rPr>
                <w:rStyle w:val="Hyperlink"/>
                <w:rFonts w:cs="Times New Roman"/>
                <w:bCs/>
                <w:noProof/>
                <w:lang w:val="id-ID"/>
              </w:rPr>
              <w:t>3</w:t>
            </w:r>
            <w:r w:rsidR="001D021E" w:rsidRPr="007D734A">
              <w:rPr>
                <w:rStyle w:val="Hyperlink"/>
                <w:rFonts w:cs="Times New Roman"/>
                <w:bCs/>
                <w:noProof/>
              </w:rPr>
              <w:t>.2</w:t>
            </w:r>
            <w:r w:rsidR="001D021E" w:rsidRPr="007D734A">
              <w:rPr>
                <w:rStyle w:val="Hyperlink"/>
                <w:noProof/>
              </w:rPr>
              <w:t xml:space="preserve"> </w:t>
            </w:r>
            <w:r w:rsidR="001D021E" w:rsidRPr="001D021E">
              <w:rPr>
                <w:rStyle w:val="Hyperlink"/>
                <w:noProof/>
              </w:rPr>
              <w:t>Visi dan misi</w:t>
            </w:r>
            <w:r w:rsidR="001D021E" w:rsidRPr="007D734A">
              <w:rPr>
                <w:noProof/>
                <w:webHidden/>
              </w:rPr>
              <w:tab/>
            </w:r>
            <w:r w:rsidR="001D021E" w:rsidRPr="007D734A">
              <w:rPr>
                <w:noProof/>
                <w:webHidden/>
              </w:rPr>
              <w:fldChar w:fldCharType="begin"/>
            </w:r>
            <w:r w:rsidR="001D021E" w:rsidRPr="007D734A">
              <w:rPr>
                <w:noProof/>
                <w:webHidden/>
              </w:rPr>
              <w:instrText xml:space="preserve"> PAGEREF _Toc461058897 \h </w:instrText>
            </w:r>
            <w:r w:rsidR="001D021E" w:rsidRPr="007D734A">
              <w:rPr>
                <w:noProof/>
                <w:webHidden/>
              </w:rPr>
            </w:r>
            <w:r w:rsidR="001D021E" w:rsidRPr="007D734A">
              <w:rPr>
                <w:noProof/>
                <w:webHidden/>
              </w:rPr>
              <w:fldChar w:fldCharType="separate"/>
            </w:r>
            <w:r w:rsidR="00DE4B63">
              <w:rPr>
                <w:noProof/>
                <w:webHidden/>
              </w:rPr>
              <w:t>11</w:t>
            </w:r>
            <w:r w:rsidR="001D021E" w:rsidRPr="007D734A">
              <w:rPr>
                <w:noProof/>
                <w:webHidden/>
              </w:rPr>
              <w:fldChar w:fldCharType="end"/>
            </w:r>
          </w:hyperlink>
        </w:p>
        <w:p w14:paraId="24535637" w14:textId="1B91086B" w:rsidR="001D021E" w:rsidRPr="007D734A" w:rsidRDefault="009B3FAF" w:rsidP="001D021E">
          <w:pPr>
            <w:pStyle w:val="TOC2"/>
            <w:rPr>
              <w:rFonts w:asciiTheme="minorHAnsi" w:eastAsiaTheme="minorEastAsia" w:hAnsiTheme="minorHAnsi"/>
              <w:noProof/>
              <w:sz w:val="22"/>
              <w:lang w:val="id-ID" w:eastAsia="id-ID"/>
            </w:rPr>
          </w:pPr>
          <w:hyperlink w:anchor="_Toc461058898" w:history="1">
            <w:r w:rsidR="001D021E">
              <w:rPr>
                <w:rStyle w:val="Hyperlink"/>
                <w:noProof/>
                <w:lang w:val="id-ID"/>
              </w:rPr>
              <w:t>3</w:t>
            </w:r>
            <w:r w:rsidR="001D021E" w:rsidRPr="007D734A">
              <w:rPr>
                <w:rStyle w:val="Hyperlink"/>
                <w:noProof/>
              </w:rPr>
              <w:t xml:space="preserve">.3 </w:t>
            </w:r>
            <w:r w:rsidR="001D021E" w:rsidRPr="001D021E">
              <w:rPr>
                <w:rStyle w:val="Hyperlink"/>
                <w:noProof/>
              </w:rPr>
              <w:t>Struktur Organisasi</w:t>
            </w:r>
            <w:r w:rsidR="001D021E" w:rsidRPr="007D734A">
              <w:rPr>
                <w:noProof/>
                <w:webHidden/>
              </w:rPr>
              <w:tab/>
            </w:r>
            <w:r w:rsidR="001D021E" w:rsidRPr="007D734A">
              <w:rPr>
                <w:noProof/>
                <w:webHidden/>
              </w:rPr>
              <w:fldChar w:fldCharType="begin"/>
            </w:r>
            <w:r w:rsidR="001D021E" w:rsidRPr="007D734A">
              <w:rPr>
                <w:noProof/>
                <w:webHidden/>
              </w:rPr>
              <w:instrText xml:space="preserve"> PAGEREF _Toc461058898 \h </w:instrText>
            </w:r>
            <w:r w:rsidR="001D021E" w:rsidRPr="007D734A">
              <w:rPr>
                <w:noProof/>
                <w:webHidden/>
              </w:rPr>
            </w:r>
            <w:r w:rsidR="001D021E" w:rsidRPr="007D734A">
              <w:rPr>
                <w:noProof/>
                <w:webHidden/>
              </w:rPr>
              <w:fldChar w:fldCharType="separate"/>
            </w:r>
            <w:r w:rsidR="00DE4B63">
              <w:rPr>
                <w:noProof/>
                <w:webHidden/>
              </w:rPr>
              <w:t>11</w:t>
            </w:r>
            <w:r w:rsidR="001D021E" w:rsidRPr="007D734A">
              <w:rPr>
                <w:noProof/>
                <w:webHidden/>
              </w:rPr>
              <w:fldChar w:fldCharType="end"/>
            </w:r>
          </w:hyperlink>
        </w:p>
        <w:p w14:paraId="0F88F1AC" w14:textId="77777777" w:rsidR="001D021E" w:rsidRPr="00D61C3E" w:rsidRDefault="001D021E" w:rsidP="001D021E">
          <w:pPr>
            <w:spacing w:line="240" w:lineRule="auto"/>
            <w:ind w:firstLine="0"/>
            <w:rPr>
              <w:b/>
            </w:rPr>
          </w:pPr>
        </w:p>
        <w:p w14:paraId="66026A92" w14:textId="3B3035AE" w:rsidR="0099024B" w:rsidRPr="00D61C3E" w:rsidRDefault="009B3FAF" w:rsidP="00D61C3E">
          <w:pPr>
            <w:pStyle w:val="TOC1"/>
            <w:rPr>
              <w:rStyle w:val="Hyperlink"/>
            </w:rPr>
          </w:pPr>
          <w:hyperlink w:anchor="_Toc461058901" w:history="1">
            <w:r w:rsidR="001D021E">
              <w:rPr>
                <w:rStyle w:val="Hyperlink"/>
              </w:rPr>
              <w:t>BAB IV</w:t>
            </w:r>
            <w:r w:rsidR="0099024B" w:rsidRPr="00D61C3E">
              <w:rPr>
                <w:rStyle w:val="Hyperlink"/>
              </w:rPr>
              <w:t xml:space="preserve"> ANALISA DAN PERANCANGAN SISTEM</w:t>
            </w:r>
            <w:r w:rsidR="0099024B" w:rsidRPr="00D61C3E">
              <w:rPr>
                <w:webHidden/>
              </w:rPr>
              <w:tab/>
            </w:r>
          </w:hyperlink>
        </w:p>
        <w:p w14:paraId="05BF46B3" w14:textId="6C5B8C69" w:rsidR="0099024B" w:rsidRPr="007D734A" w:rsidRDefault="009B3FAF">
          <w:pPr>
            <w:pStyle w:val="TOC2"/>
            <w:rPr>
              <w:rFonts w:asciiTheme="minorHAnsi" w:eastAsiaTheme="minorEastAsia" w:hAnsiTheme="minorHAnsi"/>
              <w:noProof/>
              <w:sz w:val="22"/>
              <w:lang w:val="id-ID" w:eastAsia="id-ID"/>
            </w:rPr>
          </w:pPr>
          <w:hyperlink w:anchor="_Toc461058902" w:history="1">
            <w:r w:rsidR="001D021E">
              <w:rPr>
                <w:rStyle w:val="Hyperlink"/>
                <w:noProof/>
                <w:lang w:val="en-ID"/>
              </w:rPr>
              <w:t>4</w:t>
            </w:r>
            <w:r w:rsidR="0099024B" w:rsidRPr="007D734A">
              <w:rPr>
                <w:rStyle w:val="Hyperlink"/>
                <w:noProof/>
                <w:lang w:val="en-ID"/>
              </w:rPr>
              <w:t>.1 Analisa Sistem yang Berjal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2 \h </w:instrText>
            </w:r>
            <w:r w:rsidR="0099024B" w:rsidRPr="007D734A">
              <w:rPr>
                <w:noProof/>
                <w:webHidden/>
              </w:rPr>
            </w:r>
            <w:r w:rsidR="0099024B" w:rsidRPr="007D734A">
              <w:rPr>
                <w:noProof/>
                <w:webHidden/>
              </w:rPr>
              <w:fldChar w:fldCharType="separate"/>
            </w:r>
            <w:r w:rsidR="00DE4B63">
              <w:rPr>
                <w:noProof/>
                <w:webHidden/>
              </w:rPr>
              <w:t>17</w:t>
            </w:r>
            <w:r w:rsidR="0099024B" w:rsidRPr="007D734A">
              <w:rPr>
                <w:noProof/>
                <w:webHidden/>
              </w:rPr>
              <w:fldChar w:fldCharType="end"/>
            </w:r>
          </w:hyperlink>
        </w:p>
        <w:p w14:paraId="1607E479" w14:textId="53904408" w:rsidR="0099024B" w:rsidRPr="007D734A" w:rsidRDefault="009B3FAF">
          <w:pPr>
            <w:pStyle w:val="TOC2"/>
            <w:rPr>
              <w:rFonts w:asciiTheme="minorHAnsi" w:eastAsiaTheme="minorEastAsia" w:hAnsiTheme="minorHAnsi"/>
              <w:noProof/>
              <w:sz w:val="22"/>
              <w:lang w:val="id-ID" w:eastAsia="id-ID"/>
            </w:rPr>
          </w:pPr>
          <w:hyperlink w:anchor="_Toc461058903" w:history="1">
            <w:r w:rsidR="001D021E">
              <w:rPr>
                <w:rStyle w:val="Hyperlink"/>
                <w:noProof/>
                <w:lang w:val="en-ID"/>
              </w:rPr>
              <w:t>4</w:t>
            </w:r>
            <w:r w:rsidR="0099024B" w:rsidRPr="007D734A">
              <w:rPr>
                <w:rStyle w:val="Hyperlink"/>
                <w:noProof/>
                <w:lang w:val="en-ID"/>
              </w:rPr>
              <w:t>.2 Analisa Kebutuh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3 \h </w:instrText>
            </w:r>
            <w:r w:rsidR="0099024B" w:rsidRPr="007D734A">
              <w:rPr>
                <w:noProof/>
                <w:webHidden/>
              </w:rPr>
            </w:r>
            <w:r w:rsidR="0099024B" w:rsidRPr="007D734A">
              <w:rPr>
                <w:noProof/>
                <w:webHidden/>
              </w:rPr>
              <w:fldChar w:fldCharType="separate"/>
            </w:r>
            <w:r w:rsidR="00DE4B63">
              <w:rPr>
                <w:noProof/>
                <w:webHidden/>
              </w:rPr>
              <w:t>17</w:t>
            </w:r>
            <w:r w:rsidR="0099024B" w:rsidRPr="007D734A">
              <w:rPr>
                <w:noProof/>
                <w:webHidden/>
              </w:rPr>
              <w:fldChar w:fldCharType="end"/>
            </w:r>
          </w:hyperlink>
        </w:p>
        <w:p w14:paraId="47D4A636" w14:textId="5FB60EDC" w:rsidR="0099024B" w:rsidRPr="007D734A" w:rsidRDefault="009B3FAF" w:rsidP="0099024B">
          <w:pPr>
            <w:pStyle w:val="TOC3"/>
            <w:spacing w:before="0" w:after="0"/>
            <w:rPr>
              <w:rStyle w:val="Hyperlink"/>
            </w:rPr>
          </w:pPr>
          <w:hyperlink w:anchor="_Toc461058904" w:history="1">
            <w:r w:rsidR="001D021E">
              <w:rPr>
                <w:rStyle w:val="Hyperlink"/>
                <w:noProof/>
              </w:rPr>
              <w:t>4</w:t>
            </w:r>
            <w:r w:rsidR="0099024B" w:rsidRPr="007D734A">
              <w:rPr>
                <w:rStyle w:val="Hyperlink"/>
                <w:noProof/>
              </w:rPr>
              <w:t xml:space="preserve">.2.1 Kebutuhan user/pemakai </w:t>
            </w:r>
            <w:r w:rsidR="00A301B1">
              <w:rPr>
                <w:rStyle w:val="Hyperlink"/>
                <w:noProof/>
              </w:rPr>
              <w:t xml:space="preserve">sistem </w:t>
            </w:r>
            <w:r w:rsidR="0099024B" w:rsidRPr="007D734A">
              <w:rPr>
                <w:rStyle w:val="Hyperlink"/>
                <w:webHidden/>
              </w:rPr>
              <w:tab/>
            </w:r>
            <w:r w:rsidR="0099024B" w:rsidRPr="007D734A">
              <w:rPr>
                <w:rStyle w:val="Hyperlink"/>
                <w:webHidden/>
              </w:rPr>
              <w:fldChar w:fldCharType="begin"/>
            </w:r>
            <w:r w:rsidR="0099024B" w:rsidRPr="007D734A">
              <w:rPr>
                <w:rStyle w:val="Hyperlink"/>
                <w:webHidden/>
              </w:rPr>
              <w:instrText xml:space="preserve"> PAGEREF _Toc461058904 \h </w:instrText>
            </w:r>
            <w:r w:rsidR="0099024B" w:rsidRPr="007D734A">
              <w:rPr>
                <w:rStyle w:val="Hyperlink"/>
                <w:webHidden/>
              </w:rPr>
            </w:r>
            <w:r w:rsidR="0099024B" w:rsidRPr="007D734A">
              <w:rPr>
                <w:rStyle w:val="Hyperlink"/>
                <w:webHidden/>
              </w:rPr>
              <w:fldChar w:fldCharType="separate"/>
            </w:r>
            <w:r w:rsidR="00DE4B63">
              <w:rPr>
                <w:rStyle w:val="Hyperlink"/>
                <w:noProof/>
                <w:webHidden/>
              </w:rPr>
              <w:t>17</w:t>
            </w:r>
            <w:r w:rsidR="0099024B" w:rsidRPr="007D734A">
              <w:rPr>
                <w:rStyle w:val="Hyperlink"/>
                <w:webHidden/>
              </w:rPr>
              <w:fldChar w:fldCharType="end"/>
            </w:r>
          </w:hyperlink>
        </w:p>
        <w:p w14:paraId="43F93E8F" w14:textId="490A8AC7" w:rsidR="0099024B" w:rsidRPr="007D734A" w:rsidRDefault="009B3FAF" w:rsidP="0099024B">
          <w:pPr>
            <w:pStyle w:val="TOC3"/>
            <w:spacing w:before="0" w:after="0"/>
            <w:rPr>
              <w:rStyle w:val="Hyperlink"/>
            </w:rPr>
          </w:pPr>
          <w:hyperlink w:anchor="_Toc461058905" w:history="1">
            <w:r w:rsidR="001D021E">
              <w:rPr>
                <w:rStyle w:val="Hyperlink"/>
                <w:noProof/>
              </w:rPr>
              <w:t>4</w:t>
            </w:r>
            <w:r w:rsidR="0099024B" w:rsidRPr="007D734A">
              <w:rPr>
                <w:rStyle w:val="Hyperlink"/>
                <w:noProof/>
              </w:rPr>
              <w:t>.2.2 Kebutuhan admin</w:t>
            </w:r>
            <w:r w:rsidR="0099024B" w:rsidRPr="007D734A">
              <w:rPr>
                <w:rStyle w:val="Hyperlink"/>
                <w:webHidden/>
              </w:rPr>
              <w:tab/>
            </w:r>
            <w:r w:rsidR="0099024B" w:rsidRPr="007D734A">
              <w:rPr>
                <w:rStyle w:val="Hyperlink"/>
                <w:webHidden/>
              </w:rPr>
              <w:fldChar w:fldCharType="begin"/>
            </w:r>
            <w:r w:rsidR="0099024B" w:rsidRPr="007D734A">
              <w:rPr>
                <w:rStyle w:val="Hyperlink"/>
                <w:webHidden/>
              </w:rPr>
              <w:instrText xml:space="preserve"> PAGEREF _Toc461058905 \h </w:instrText>
            </w:r>
            <w:r w:rsidR="0099024B" w:rsidRPr="007D734A">
              <w:rPr>
                <w:rStyle w:val="Hyperlink"/>
                <w:webHidden/>
              </w:rPr>
            </w:r>
            <w:r w:rsidR="0099024B" w:rsidRPr="007D734A">
              <w:rPr>
                <w:rStyle w:val="Hyperlink"/>
                <w:webHidden/>
              </w:rPr>
              <w:fldChar w:fldCharType="separate"/>
            </w:r>
            <w:r w:rsidR="00DE4B63">
              <w:rPr>
                <w:rStyle w:val="Hyperlink"/>
                <w:noProof/>
                <w:webHidden/>
              </w:rPr>
              <w:t>17</w:t>
            </w:r>
            <w:r w:rsidR="0099024B" w:rsidRPr="007D734A">
              <w:rPr>
                <w:rStyle w:val="Hyperlink"/>
                <w:webHidden/>
              </w:rPr>
              <w:fldChar w:fldCharType="end"/>
            </w:r>
          </w:hyperlink>
        </w:p>
        <w:p w14:paraId="4BE1BEBA" w14:textId="66AD1B3C" w:rsidR="0099024B" w:rsidRPr="007D734A" w:rsidRDefault="009B3FAF">
          <w:pPr>
            <w:pStyle w:val="TOC2"/>
            <w:rPr>
              <w:rFonts w:asciiTheme="minorHAnsi" w:eastAsiaTheme="minorEastAsia" w:hAnsiTheme="minorHAnsi"/>
              <w:noProof/>
              <w:sz w:val="22"/>
              <w:lang w:val="id-ID" w:eastAsia="id-ID"/>
            </w:rPr>
          </w:pPr>
          <w:hyperlink w:anchor="_Toc461058906" w:history="1">
            <w:r w:rsidR="001D021E">
              <w:rPr>
                <w:rStyle w:val="Hyperlink"/>
                <w:noProof/>
                <w:lang w:val="en-ID"/>
              </w:rPr>
              <w:t>4</w:t>
            </w:r>
            <w:r w:rsidR="0099024B" w:rsidRPr="007D734A">
              <w:rPr>
                <w:rStyle w:val="Hyperlink"/>
                <w:noProof/>
                <w:lang w:val="en-ID"/>
              </w:rPr>
              <w:t>.3 Analisa Pengembangan sistem</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6 \h </w:instrText>
            </w:r>
            <w:r w:rsidR="0099024B" w:rsidRPr="007D734A">
              <w:rPr>
                <w:noProof/>
                <w:webHidden/>
              </w:rPr>
            </w:r>
            <w:r w:rsidR="0099024B" w:rsidRPr="007D734A">
              <w:rPr>
                <w:noProof/>
                <w:webHidden/>
              </w:rPr>
              <w:fldChar w:fldCharType="separate"/>
            </w:r>
            <w:r w:rsidR="00DE4B63">
              <w:rPr>
                <w:noProof/>
                <w:webHidden/>
              </w:rPr>
              <w:t>17</w:t>
            </w:r>
            <w:r w:rsidR="0099024B" w:rsidRPr="007D734A">
              <w:rPr>
                <w:noProof/>
                <w:webHidden/>
              </w:rPr>
              <w:fldChar w:fldCharType="end"/>
            </w:r>
          </w:hyperlink>
        </w:p>
        <w:p w14:paraId="2E5ECA0D" w14:textId="45AB69C4" w:rsidR="0099024B" w:rsidRPr="007D734A" w:rsidRDefault="009B3FAF">
          <w:pPr>
            <w:pStyle w:val="TOC2"/>
            <w:rPr>
              <w:rFonts w:asciiTheme="minorHAnsi" w:eastAsiaTheme="minorEastAsia" w:hAnsiTheme="minorHAnsi"/>
              <w:noProof/>
              <w:sz w:val="22"/>
              <w:lang w:val="id-ID" w:eastAsia="id-ID"/>
            </w:rPr>
          </w:pPr>
          <w:hyperlink w:anchor="_Toc461058907" w:history="1">
            <w:r w:rsidR="001D021E">
              <w:rPr>
                <w:rStyle w:val="Hyperlink"/>
                <w:noProof/>
                <w:lang w:val="en-ID"/>
              </w:rPr>
              <w:t>4</w:t>
            </w:r>
            <w:r w:rsidR="0099024B" w:rsidRPr="007D734A">
              <w:rPr>
                <w:rStyle w:val="Hyperlink"/>
                <w:noProof/>
                <w:lang w:val="en-ID"/>
              </w:rPr>
              <w:t>.4 Rancangan Sistem</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7 \h </w:instrText>
            </w:r>
            <w:r w:rsidR="0099024B" w:rsidRPr="007D734A">
              <w:rPr>
                <w:noProof/>
                <w:webHidden/>
              </w:rPr>
            </w:r>
            <w:r w:rsidR="0099024B" w:rsidRPr="007D734A">
              <w:rPr>
                <w:noProof/>
                <w:webHidden/>
              </w:rPr>
              <w:fldChar w:fldCharType="separate"/>
            </w:r>
            <w:r w:rsidR="00DE4B63">
              <w:rPr>
                <w:noProof/>
                <w:webHidden/>
              </w:rPr>
              <w:t>17</w:t>
            </w:r>
            <w:r w:rsidR="0099024B" w:rsidRPr="007D734A">
              <w:rPr>
                <w:noProof/>
                <w:webHidden/>
              </w:rPr>
              <w:fldChar w:fldCharType="end"/>
            </w:r>
          </w:hyperlink>
        </w:p>
        <w:p w14:paraId="057A1E75" w14:textId="56516E05" w:rsidR="0099024B" w:rsidRPr="007D734A" w:rsidRDefault="009B3FAF" w:rsidP="0099024B">
          <w:pPr>
            <w:pStyle w:val="TOC3"/>
            <w:spacing w:before="0" w:after="0"/>
            <w:rPr>
              <w:rStyle w:val="Hyperlink"/>
            </w:rPr>
          </w:pPr>
          <w:hyperlink w:anchor="_Toc461058908" w:history="1">
            <w:r w:rsidR="0099024B" w:rsidRPr="007D734A">
              <w:rPr>
                <w:rStyle w:val="Hyperlink"/>
                <w:noProof/>
              </w:rPr>
              <w:t>3.4.1 Diagram Alir Data (DAD)</w:t>
            </w:r>
            <w:r w:rsidR="0099024B" w:rsidRPr="007D734A">
              <w:rPr>
                <w:rStyle w:val="Hyperlink"/>
                <w:webHidden/>
              </w:rPr>
              <w:tab/>
            </w:r>
            <w:r w:rsidR="0099024B" w:rsidRPr="007D734A">
              <w:rPr>
                <w:rStyle w:val="Hyperlink"/>
                <w:webHidden/>
              </w:rPr>
              <w:fldChar w:fldCharType="begin"/>
            </w:r>
            <w:r w:rsidR="0099024B" w:rsidRPr="007D734A">
              <w:rPr>
                <w:rStyle w:val="Hyperlink"/>
                <w:webHidden/>
              </w:rPr>
              <w:instrText xml:space="preserve"> PAGEREF _Toc461058908 \h </w:instrText>
            </w:r>
            <w:r w:rsidR="0099024B" w:rsidRPr="007D734A">
              <w:rPr>
                <w:rStyle w:val="Hyperlink"/>
                <w:webHidden/>
              </w:rPr>
            </w:r>
            <w:r w:rsidR="0099024B" w:rsidRPr="007D734A">
              <w:rPr>
                <w:rStyle w:val="Hyperlink"/>
                <w:webHidden/>
              </w:rPr>
              <w:fldChar w:fldCharType="separate"/>
            </w:r>
            <w:r w:rsidR="00DE4B63">
              <w:rPr>
                <w:rStyle w:val="Hyperlink"/>
                <w:noProof/>
                <w:webHidden/>
              </w:rPr>
              <w:t>17</w:t>
            </w:r>
            <w:r w:rsidR="0099024B" w:rsidRPr="007D734A">
              <w:rPr>
                <w:rStyle w:val="Hyperlink"/>
                <w:webHidden/>
              </w:rPr>
              <w:fldChar w:fldCharType="end"/>
            </w:r>
          </w:hyperlink>
        </w:p>
        <w:p w14:paraId="38EF17CA" w14:textId="69E39259" w:rsidR="0099024B" w:rsidRPr="007D734A" w:rsidRDefault="009B3FAF">
          <w:pPr>
            <w:pStyle w:val="TOC2"/>
            <w:rPr>
              <w:rStyle w:val="Hyperlink"/>
              <w:noProof/>
            </w:rPr>
          </w:pPr>
          <w:hyperlink w:anchor="_Toc461058909" w:history="1">
            <w:r w:rsidR="001D021E">
              <w:rPr>
                <w:rStyle w:val="Hyperlink"/>
                <w:noProof/>
                <w:lang w:val="en-ID"/>
              </w:rPr>
              <w:t>4</w:t>
            </w:r>
            <w:r w:rsidR="0099024B" w:rsidRPr="007D734A">
              <w:rPr>
                <w:rStyle w:val="Hyperlink"/>
                <w:noProof/>
                <w:lang w:val="en-ID"/>
              </w:rPr>
              <w:t>.5 Rancangan Menu Dan Antar Muka</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09 \h </w:instrText>
            </w:r>
            <w:r w:rsidR="0099024B" w:rsidRPr="007D734A">
              <w:rPr>
                <w:noProof/>
                <w:webHidden/>
              </w:rPr>
            </w:r>
            <w:r w:rsidR="0099024B" w:rsidRPr="007D734A">
              <w:rPr>
                <w:noProof/>
                <w:webHidden/>
              </w:rPr>
              <w:fldChar w:fldCharType="separate"/>
            </w:r>
            <w:r w:rsidR="00DE4B63">
              <w:rPr>
                <w:noProof/>
                <w:webHidden/>
              </w:rPr>
              <w:t>18</w:t>
            </w:r>
            <w:r w:rsidR="0099024B" w:rsidRPr="007D734A">
              <w:rPr>
                <w:noProof/>
                <w:webHidden/>
              </w:rPr>
              <w:fldChar w:fldCharType="end"/>
            </w:r>
          </w:hyperlink>
        </w:p>
        <w:p w14:paraId="7F45BC73" w14:textId="77777777" w:rsidR="0099024B" w:rsidRPr="00D61C3E" w:rsidRDefault="0099024B" w:rsidP="00D61C3E">
          <w:pPr>
            <w:spacing w:line="240" w:lineRule="auto"/>
            <w:rPr>
              <w:b/>
            </w:rPr>
          </w:pPr>
        </w:p>
        <w:p w14:paraId="47707D72" w14:textId="2999856E" w:rsidR="0099024B" w:rsidRPr="00D61C3E" w:rsidRDefault="009B3FAF" w:rsidP="00D61C3E">
          <w:pPr>
            <w:pStyle w:val="TOC1"/>
            <w:rPr>
              <w:rStyle w:val="Hyperlink"/>
            </w:rPr>
          </w:pPr>
          <w:hyperlink w:anchor="_Toc461058910" w:history="1">
            <w:r w:rsidR="001D021E">
              <w:rPr>
                <w:rStyle w:val="Hyperlink"/>
              </w:rPr>
              <w:t xml:space="preserve">BAB </w:t>
            </w:r>
            <w:r w:rsidR="0099024B" w:rsidRPr="00D61C3E">
              <w:rPr>
                <w:rStyle w:val="Hyperlink"/>
              </w:rPr>
              <w:t>V IMPLEMENTASI SISTEM</w:t>
            </w:r>
            <w:r w:rsidR="0099024B" w:rsidRPr="00D61C3E">
              <w:rPr>
                <w:webHidden/>
              </w:rPr>
              <w:tab/>
            </w:r>
          </w:hyperlink>
        </w:p>
        <w:p w14:paraId="418948D1" w14:textId="6E33B8DD" w:rsidR="0099024B" w:rsidRPr="007D734A" w:rsidRDefault="009B3FAF">
          <w:pPr>
            <w:pStyle w:val="TOC2"/>
            <w:rPr>
              <w:rFonts w:asciiTheme="minorHAnsi" w:eastAsiaTheme="minorEastAsia" w:hAnsiTheme="minorHAnsi"/>
              <w:noProof/>
              <w:sz w:val="22"/>
              <w:lang w:val="id-ID" w:eastAsia="id-ID"/>
            </w:rPr>
          </w:pPr>
          <w:hyperlink w:anchor="_Toc461058911" w:history="1">
            <w:r w:rsidR="001D021E">
              <w:rPr>
                <w:rStyle w:val="Hyperlink"/>
                <w:bCs/>
                <w:noProof/>
              </w:rPr>
              <w:t>5</w:t>
            </w:r>
            <w:r w:rsidR="0099024B" w:rsidRPr="007D734A">
              <w:rPr>
                <w:rStyle w:val="Hyperlink"/>
                <w:bCs/>
                <w:noProof/>
              </w:rPr>
              <w:t>.1</w:t>
            </w:r>
            <w:r w:rsidR="0099024B" w:rsidRPr="007D734A">
              <w:rPr>
                <w:rStyle w:val="Hyperlink"/>
                <w:noProof/>
              </w:rPr>
              <w:t xml:space="preserve"> Implementasi</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1 \h </w:instrText>
            </w:r>
            <w:r w:rsidR="0099024B" w:rsidRPr="007D734A">
              <w:rPr>
                <w:noProof/>
                <w:webHidden/>
              </w:rPr>
            </w:r>
            <w:r w:rsidR="0099024B" w:rsidRPr="007D734A">
              <w:rPr>
                <w:noProof/>
                <w:webHidden/>
              </w:rPr>
              <w:fldChar w:fldCharType="separate"/>
            </w:r>
            <w:r w:rsidR="00DE4B63">
              <w:rPr>
                <w:noProof/>
                <w:webHidden/>
              </w:rPr>
              <w:t>20</w:t>
            </w:r>
            <w:r w:rsidR="0099024B" w:rsidRPr="007D734A">
              <w:rPr>
                <w:noProof/>
                <w:webHidden/>
              </w:rPr>
              <w:fldChar w:fldCharType="end"/>
            </w:r>
          </w:hyperlink>
        </w:p>
        <w:p w14:paraId="4ABB61ED" w14:textId="514F0527" w:rsidR="0099024B" w:rsidRPr="007D734A" w:rsidRDefault="009B3FAF">
          <w:pPr>
            <w:pStyle w:val="TOC2"/>
            <w:rPr>
              <w:rFonts w:asciiTheme="minorHAnsi" w:eastAsiaTheme="minorEastAsia" w:hAnsiTheme="minorHAnsi"/>
              <w:noProof/>
              <w:sz w:val="22"/>
              <w:lang w:val="id-ID" w:eastAsia="id-ID"/>
            </w:rPr>
          </w:pPr>
          <w:hyperlink w:anchor="_Toc461058912" w:history="1">
            <w:r w:rsidR="001D021E">
              <w:rPr>
                <w:rStyle w:val="Hyperlink"/>
                <w:bCs/>
                <w:noProof/>
              </w:rPr>
              <w:t>5</w:t>
            </w:r>
            <w:r w:rsidR="0099024B" w:rsidRPr="007D734A">
              <w:rPr>
                <w:rStyle w:val="Hyperlink"/>
                <w:bCs/>
                <w:noProof/>
              </w:rPr>
              <w:t>.2</w:t>
            </w:r>
            <w:r w:rsidR="0099024B" w:rsidRPr="007D734A">
              <w:rPr>
                <w:rStyle w:val="Hyperlink"/>
                <w:noProof/>
              </w:rPr>
              <w:t xml:space="preserve"> Perangkat Keras (</w:t>
            </w:r>
            <w:r w:rsidR="0099024B" w:rsidRPr="007D734A">
              <w:rPr>
                <w:rStyle w:val="Hyperlink"/>
                <w:i/>
                <w:noProof/>
              </w:rPr>
              <w:t>Hardware</w:t>
            </w:r>
            <w:r w:rsidR="0099024B" w:rsidRPr="007D734A">
              <w:rPr>
                <w:rStyle w:val="Hyperlink"/>
                <w:noProof/>
              </w:rPr>
              <w:t>) yang Digunak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2 \h </w:instrText>
            </w:r>
            <w:r w:rsidR="0099024B" w:rsidRPr="007D734A">
              <w:rPr>
                <w:noProof/>
                <w:webHidden/>
              </w:rPr>
            </w:r>
            <w:r w:rsidR="0099024B" w:rsidRPr="007D734A">
              <w:rPr>
                <w:noProof/>
                <w:webHidden/>
              </w:rPr>
              <w:fldChar w:fldCharType="separate"/>
            </w:r>
            <w:r w:rsidR="00DE4B63">
              <w:rPr>
                <w:noProof/>
                <w:webHidden/>
              </w:rPr>
              <w:t>20</w:t>
            </w:r>
            <w:r w:rsidR="0099024B" w:rsidRPr="007D734A">
              <w:rPr>
                <w:noProof/>
                <w:webHidden/>
              </w:rPr>
              <w:fldChar w:fldCharType="end"/>
            </w:r>
          </w:hyperlink>
        </w:p>
        <w:p w14:paraId="11A89F6F" w14:textId="21BD415B" w:rsidR="0099024B" w:rsidRPr="007D734A" w:rsidRDefault="009B3FAF">
          <w:pPr>
            <w:pStyle w:val="TOC2"/>
            <w:rPr>
              <w:rFonts w:asciiTheme="minorHAnsi" w:eastAsiaTheme="minorEastAsia" w:hAnsiTheme="minorHAnsi"/>
              <w:noProof/>
              <w:sz w:val="22"/>
              <w:lang w:val="id-ID" w:eastAsia="id-ID"/>
            </w:rPr>
          </w:pPr>
          <w:hyperlink w:anchor="_Toc461058913" w:history="1">
            <w:r w:rsidR="001D021E">
              <w:rPr>
                <w:rStyle w:val="Hyperlink"/>
                <w:bCs/>
                <w:noProof/>
              </w:rPr>
              <w:t>5</w:t>
            </w:r>
            <w:r w:rsidR="0099024B" w:rsidRPr="007D734A">
              <w:rPr>
                <w:rStyle w:val="Hyperlink"/>
                <w:bCs/>
                <w:noProof/>
              </w:rPr>
              <w:t>.3</w:t>
            </w:r>
            <w:r w:rsidR="0099024B" w:rsidRPr="007D734A">
              <w:rPr>
                <w:rStyle w:val="Hyperlink"/>
                <w:noProof/>
              </w:rPr>
              <w:t xml:space="preserve"> Perangkat Lunak (</w:t>
            </w:r>
            <w:r w:rsidR="0099024B" w:rsidRPr="007D734A">
              <w:rPr>
                <w:rStyle w:val="Hyperlink"/>
                <w:i/>
                <w:noProof/>
              </w:rPr>
              <w:t>Software</w:t>
            </w:r>
            <w:r w:rsidR="0099024B" w:rsidRPr="007D734A">
              <w:rPr>
                <w:rStyle w:val="Hyperlink"/>
                <w:noProof/>
              </w:rPr>
              <w:t>) yang digunak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3 \h </w:instrText>
            </w:r>
            <w:r w:rsidR="0099024B" w:rsidRPr="007D734A">
              <w:rPr>
                <w:noProof/>
                <w:webHidden/>
              </w:rPr>
            </w:r>
            <w:r w:rsidR="0099024B" w:rsidRPr="007D734A">
              <w:rPr>
                <w:noProof/>
                <w:webHidden/>
              </w:rPr>
              <w:fldChar w:fldCharType="separate"/>
            </w:r>
            <w:r w:rsidR="00DE4B63">
              <w:rPr>
                <w:noProof/>
                <w:webHidden/>
              </w:rPr>
              <w:t>20</w:t>
            </w:r>
            <w:r w:rsidR="0099024B" w:rsidRPr="007D734A">
              <w:rPr>
                <w:noProof/>
                <w:webHidden/>
              </w:rPr>
              <w:fldChar w:fldCharType="end"/>
            </w:r>
          </w:hyperlink>
        </w:p>
        <w:p w14:paraId="0CF9331A" w14:textId="13FCEA12" w:rsidR="0099024B" w:rsidRPr="007D734A" w:rsidRDefault="009B3FAF">
          <w:pPr>
            <w:pStyle w:val="TOC2"/>
            <w:rPr>
              <w:rFonts w:asciiTheme="minorHAnsi" w:eastAsiaTheme="minorEastAsia" w:hAnsiTheme="minorHAnsi"/>
              <w:noProof/>
              <w:sz w:val="22"/>
              <w:lang w:val="id-ID" w:eastAsia="id-ID"/>
            </w:rPr>
          </w:pPr>
          <w:hyperlink w:anchor="_Toc461058914" w:history="1">
            <w:r w:rsidR="001D021E">
              <w:rPr>
                <w:rStyle w:val="Hyperlink"/>
                <w:noProof/>
              </w:rPr>
              <w:t>5</w:t>
            </w:r>
            <w:r w:rsidR="0099024B" w:rsidRPr="007D734A">
              <w:rPr>
                <w:rStyle w:val="Hyperlink"/>
                <w:noProof/>
              </w:rPr>
              <w:t>.4 Implementasi WEB</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4 \h </w:instrText>
            </w:r>
            <w:r w:rsidR="0099024B" w:rsidRPr="007D734A">
              <w:rPr>
                <w:noProof/>
                <w:webHidden/>
              </w:rPr>
            </w:r>
            <w:r w:rsidR="0099024B" w:rsidRPr="007D734A">
              <w:rPr>
                <w:noProof/>
                <w:webHidden/>
              </w:rPr>
              <w:fldChar w:fldCharType="separate"/>
            </w:r>
            <w:r w:rsidR="00DE4B63">
              <w:rPr>
                <w:noProof/>
                <w:webHidden/>
              </w:rPr>
              <w:t>21</w:t>
            </w:r>
            <w:r w:rsidR="0099024B" w:rsidRPr="007D734A">
              <w:rPr>
                <w:noProof/>
                <w:webHidden/>
              </w:rPr>
              <w:fldChar w:fldCharType="end"/>
            </w:r>
          </w:hyperlink>
        </w:p>
        <w:p w14:paraId="4F2A34C0" w14:textId="3B75183A" w:rsidR="0099024B" w:rsidRPr="007D734A" w:rsidRDefault="009B3FAF" w:rsidP="0099024B">
          <w:pPr>
            <w:pStyle w:val="TOC3"/>
            <w:spacing w:before="0" w:after="0"/>
            <w:rPr>
              <w:rFonts w:asciiTheme="minorHAnsi" w:eastAsiaTheme="minorEastAsia" w:hAnsiTheme="minorHAnsi"/>
              <w:noProof/>
              <w:sz w:val="22"/>
              <w:lang w:val="id-ID" w:eastAsia="id-ID"/>
            </w:rPr>
          </w:pPr>
          <w:hyperlink w:anchor="_Toc461058915" w:history="1">
            <w:r w:rsidR="001D021E">
              <w:rPr>
                <w:rStyle w:val="Hyperlink"/>
                <w:noProof/>
              </w:rPr>
              <w:t>5</w:t>
            </w:r>
            <w:r w:rsidR="0099024B" w:rsidRPr="007D734A">
              <w:rPr>
                <w:rStyle w:val="Hyperlink"/>
                <w:noProof/>
              </w:rPr>
              <w:t>.4.1 Implementasi Halaman User</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5 \h </w:instrText>
            </w:r>
            <w:r w:rsidR="0099024B" w:rsidRPr="007D734A">
              <w:rPr>
                <w:noProof/>
                <w:webHidden/>
              </w:rPr>
            </w:r>
            <w:r w:rsidR="0099024B" w:rsidRPr="007D734A">
              <w:rPr>
                <w:noProof/>
                <w:webHidden/>
              </w:rPr>
              <w:fldChar w:fldCharType="separate"/>
            </w:r>
            <w:r w:rsidR="00DE4B63">
              <w:rPr>
                <w:noProof/>
                <w:webHidden/>
              </w:rPr>
              <w:t>21</w:t>
            </w:r>
            <w:r w:rsidR="0099024B" w:rsidRPr="007D734A">
              <w:rPr>
                <w:noProof/>
                <w:webHidden/>
              </w:rPr>
              <w:fldChar w:fldCharType="end"/>
            </w:r>
          </w:hyperlink>
        </w:p>
        <w:p w14:paraId="21368E75" w14:textId="2C1B8DDB" w:rsidR="0099024B" w:rsidRPr="007D734A" w:rsidRDefault="009B3FAF" w:rsidP="0099024B">
          <w:pPr>
            <w:pStyle w:val="TOC3"/>
            <w:spacing w:before="0" w:after="0"/>
            <w:rPr>
              <w:rFonts w:asciiTheme="minorHAnsi" w:eastAsiaTheme="minorEastAsia" w:hAnsiTheme="minorHAnsi"/>
              <w:noProof/>
              <w:sz w:val="22"/>
              <w:lang w:val="id-ID" w:eastAsia="id-ID"/>
            </w:rPr>
          </w:pPr>
          <w:hyperlink w:anchor="_Toc461058916" w:history="1">
            <w:r w:rsidR="001D021E">
              <w:rPr>
                <w:rStyle w:val="Hyperlink"/>
                <w:noProof/>
              </w:rPr>
              <w:t>5</w:t>
            </w:r>
            <w:r w:rsidR="0099024B" w:rsidRPr="007D734A">
              <w:rPr>
                <w:rStyle w:val="Hyperlink"/>
                <w:noProof/>
              </w:rPr>
              <w:t>.4.2 Koneksi.php</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6 \h </w:instrText>
            </w:r>
            <w:r w:rsidR="0099024B" w:rsidRPr="007D734A">
              <w:rPr>
                <w:noProof/>
                <w:webHidden/>
              </w:rPr>
            </w:r>
            <w:r w:rsidR="0099024B" w:rsidRPr="007D734A">
              <w:rPr>
                <w:noProof/>
                <w:webHidden/>
              </w:rPr>
              <w:fldChar w:fldCharType="separate"/>
            </w:r>
            <w:r w:rsidR="00DE4B63">
              <w:rPr>
                <w:noProof/>
                <w:webHidden/>
              </w:rPr>
              <w:t>21</w:t>
            </w:r>
            <w:r w:rsidR="0099024B" w:rsidRPr="007D734A">
              <w:rPr>
                <w:noProof/>
                <w:webHidden/>
              </w:rPr>
              <w:fldChar w:fldCharType="end"/>
            </w:r>
          </w:hyperlink>
        </w:p>
        <w:p w14:paraId="4503D6C6" w14:textId="6B298D3F" w:rsidR="0099024B" w:rsidRPr="007D734A" w:rsidRDefault="009B3FAF" w:rsidP="0099024B">
          <w:pPr>
            <w:pStyle w:val="TOC3"/>
            <w:spacing w:before="0" w:after="0"/>
            <w:rPr>
              <w:rStyle w:val="Hyperlink"/>
              <w:noProof/>
            </w:rPr>
          </w:pPr>
          <w:hyperlink w:anchor="_Toc461058917" w:history="1">
            <w:r w:rsidR="001D021E">
              <w:rPr>
                <w:rStyle w:val="Hyperlink"/>
                <w:noProof/>
              </w:rPr>
              <w:t>5</w:t>
            </w:r>
            <w:r w:rsidR="0099024B" w:rsidRPr="007D734A">
              <w:rPr>
                <w:rStyle w:val="Hyperlink"/>
                <w:noProof/>
              </w:rPr>
              <w:t>.4.3 Tampilan Halaman Home</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7 \h </w:instrText>
            </w:r>
            <w:r w:rsidR="0099024B" w:rsidRPr="007D734A">
              <w:rPr>
                <w:noProof/>
                <w:webHidden/>
              </w:rPr>
            </w:r>
            <w:r w:rsidR="0099024B" w:rsidRPr="007D734A">
              <w:rPr>
                <w:noProof/>
                <w:webHidden/>
              </w:rPr>
              <w:fldChar w:fldCharType="separate"/>
            </w:r>
            <w:r w:rsidR="00DE4B63">
              <w:rPr>
                <w:noProof/>
                <w:webHidden/>
              </w:rPr>
              <w:t>21</w:t>
            </w:r>
            <w:r w:rsidR="0099024B" w:rsidRPr="007D734A">
              <w:rPr>
                <w:noProof/>
                <w:webHidden/>
              </w:rPr>
              <w:fldChar w:fldCharType="end"/>
            </w:r>
          </w:hyperlink>
        </w:p>
        <w:p w14:paraId="74F09227" w14:textId="77777777" w:rsidR="0099024B" w:rsidRPr="007D734A" w:rsidRDefault="0099024B" w:rsidP="00D61C3E">
          <w:pPr>
            <w:spacing w:line="240" w:lineRule="auto"/>
          </w:pPr>
        </w:p>
        <w:p w14:paraId="3F535394" w14:textId="0809E162" w:rsidR="0099024B" w:rsidRPr="007D734A" w:rsidRDefault="009B3FAF" w:rsidP="00D61C3E">
          <w:pPr>
            <w:pStyle w:val="TOC1"/>
            <w:rPr>
              <w:rStyle w:val="Hyperlink"/>
              <w:b w:val="0"/>
            </w:rPr>
          </w:pPr>
          <w:hyperlink w:anchor="_Toc461058918" w:history="1">
            <w:r w:rsidR="0099024B" w:rsidRPr="007D734A">
              <w:rPr>
                <w:rStyle w:val="Hyperlink"/>
              </w:rPr>
              <w:t>BAB V</w:t>
            </w:r>
            <w:r w:rsidR="001D021E">
              <w:rPr>
                <w:rStyle w:val="Hyperlink"/>
                <w:lang w:val="id-ID"/>
              </w:rPr>
              <w:t>I</w:t>
            </w:r>
            <w:r w:rsidR="0099024B" w:rsidRPr="007D734A">
              <w:rPr>
                <w:rStyle w:val="Hyperlink"/>
              </w:rPr>
              <w:t xml:space="preserve"> PENUTUP</w:t>
            </w:r>
            <w:r w:rsidR="0099024B" w:rsidRPr="007D734A">
              <w:rPr>
                <w:b w:val="0"/>
                <w:webHidden/>
              </w:rPr>
              <w:tab/>
            </w:r>
          </w:hyperlink>
        </w:p>
        <w:p w14:paraId="7ABA32F2" w14:textId="46EA71D0" w:rsidR="0099024B" w:rsidRPr="007D734A" w:rsidRDefault="009B3FAF">
          <w:pPr>
            <w:pStyle w:val="TOC2"/>
            <w:rPr>
              <w:rFonts w:asciiTheme="minorHAnsi" w:eastAsiaTheme="minorEastAsia" w:hAnsiTheme="minorHAnsi"/>
              <w:noProof/>
              <w:sz w:val="22"/>
              <w:lang w:val="id-ID" w:eastAsia="id-ID"/>
            </w:rPr>
          </w:pPr>
          <w:hyperlink w:anchor="_Toc461058919" w:history="1">
            <w:r w:rsidR="001D021E">
              <w:rPr>
                <w:rStyle w:val="Hyperlink"/>
                <w:noProof/>
              </w:rPr>
              <w:t>6</w:t>
            </w:r>
            <w:r w:rsidR="0099024B" w:rsidRPr="007D734A">
              <w:rPr>
                <w:rStyle w:val="Hyperlink"/>
                <w:noProof/>
              </w:rPr>
              <w:t>.1 Kesimpul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19 \h </w:instrText>
            </w:r>
            <w:r w:rsidR="0099024B" w:rsidRPr="007D734A">
              <w:rPr>
                <w:noProof/>
                <w:webHidden/>
              </w:rPr>
            </w:r>
            <w:r w:rsidR="0099024B" w:rsidRPr="007D734A">
              <w:rPr>
                <w:noProof/>
                <w:webHidden/>
              </w:rPr>
              <w:fldChar w:fldCharType="separate"/>
            </w:r>
            <w:r w:rsidR="00DE4B63">
              <w:rPr>
                <w:noProof/>
                <w:webHidden/>
              </w:rPr>
              <w:t>23</w:t>
            </w:r>
            <w:r w:rsidR="0099024B" w:rsidRPr="007D734A">
              <w:rPr>
                <w:noProof/>
                <w:webHidden/>
              </w:rPr>
              <w:fldChar w:fldCharType="end"/>
            </w:r>
          </w:hyperlink>
        </w:p>
        <w:p w14:paraId="54417A7B" w14:textId="18180B68" w:rsidR="0099024B" w:rsidRPr="007D734A" w:rsidRDefault="009B3FAF">
          <w:pPr>
            <w:pStyle w:val="TOC2"/>
            <w:rPr>
              <w:rStyle w:val="Hyperlink"/>
              <w:noProof/>
            </w:rPr>
          </w:pPr>
          <w:hyperlink w:anchor="_Toc461058920" w:history="1">
            <w:r w:rsidR="001D021E">
              <w:rPr>
                <w:rStyle w:val="Hyperlink"/>
                <w:noProof/>
              </w:rPr>
              <w:t>6</w:t>
            </w:r>
            <w:r w:rsidR="0099024B" w:rsidRPr="007D734A">
              <w:rPr>
                <w:rStyle w:val="Hyperlink"/>
                <w:noProof/>
              </w:rPr>
              <w:t>.2 Saran</w:t>
            </w:r>
            <w:r w:rsidR="0099024B" w:rsidRPr="007D734A">
              <w:rPr>
                <w:noProof/>
                <w:webHidden/>
              </w:rPr>
              <w:tab/>
            </w:r>
            <w:r w:rsidR="0099024B" w:rsidRPr="007D734A">
              <w:rPr>
                <w:noProof/>
                <w:webHidden/>
              </w:rPr>
              <w:fldChar w:fldCharType="begin"/>
            </w:r>
            <w:r w:rsidR="0099024B" w:rsidRPr="007D734A">
              <w:rPr>
                <w:noProof/>
                <w:webHidden/>
              </w:rPr>
              <w:instrText xml:space="preserve"> PAGEREF _Toc461058920 \h </w:instrText>
            </w:r>
            <w:r w:rsidR="0099024B" w:rsidRPr="007D734A">
              <w:rPr>
                <w:noProof/>
                <w:webHidden/>
              </w:rPr>
            </w:r>
            <w:r w:rsidR="0099024B" w:rsidRPr="007D734A">
              <w:rPr>
                <w:noProof/>
                <w:webHidden/>
              </w:rPr>
              <w:fldChar w:fldCharType="separate"/>
            </w:r>
            <w:r w:rsidR="00DE4B63">
              <w:rPr>
                <w:noProof/>
                <w:webHidden/>
              </w:rPr>
              <w:t>23</w:t>
            </w:r>
            <w:r w:rsidR="0099024B" w:rsidRPr="007D734A">
              <w:rPr>
                <w:noProof/>
                <w:webHidden/>
              </w:rPr>
              <w:fldChar w:fldCharType="end"/>
            </w:r>
          </w:hyperlink>
        </w:p>
        <w:p w14:paraId="28788FCA" w14:textId="77777777" w:rsidR="0099024B" w:rsidRPr="007D734A" w:rsidRDefault="0099024B" w:rsidP="00D61C3E">
          <w:pPr>
            <w:spacing w:line="240" w:lineRule="auto"/>
          </w:pPr>
        </w:p>
        <w:p w14:paraId="6F04913B" w14:textId="0B0CD14B" w:rsidR="0099024B" w:rsidRPr="007D734A" w:rsidRDefault="009B3FAF" w:rsidP="00D61C3E">
          <w:pPr>
            <w:pStyle w:val="TOC1"/>
            <w:rPr>
              <w:rFonts w:asciiTheme="minorHAnsi" w:eastAsiaTheme="minorEastAsia" w:hAnsiTheme="minorHAnsi"/>
              <w:b w:val="0"/>
              <w:sz w:val="22"/>
              <w:lang w:val="id-ID" w:eastAsia="id-ID"/>
            </w:rPr>
          </w:pPr>
          <w:hyperlink w:anchor="_Toc461058921" w:history="1">
            <w:r w:rsidR="0099024B" w:rsidRPr="007D734A">
              <w:rPr>
                <w:rStyle w:val="Hyperlink"/>
              </w:rPr>
              <w:t>DAFTAR PUSTAKA</w:t>
            </w:r>
            <w:r w:rsidR="0099024B" w:rsidRPr="007D734A">
              <w:rPr>
                <w:b w:val="0"/>
                <w:webHidden/>
              </w:rPr>
              <w:tab/>
            </w:r>
            <w:r w:rsidR="0099024B" w:rsidRPr="007D734A">
              <w:rPr>
                <w:b w:val="0"/>
                <w:webHidden/>
              </w:rPr>
              <w:fldChar w:fldCharType="begin"/>
            </w:r>
            <w:r w:rsidR="0099024B" w:rsidRPr="007D734A">
              <w:rPr>
                <w:b w:val="0"/>
                <w:webHidden/>
              </w:rPr>
              <w:instrText xml:space="preserve"> PAGEREF _Toc461058921 \h </w:instrText>
            </w:r>
            <w:r w:rsidR="0099024B" w:rsidRPr="007D734A">
              <w:rPr>
                <w:b w:val="0"/>
                <w:webHidden/>
              </w:rPr>
            </w:r>
            <w:r w:rsidR="0099024B" w:rsidRPr="007D734A">
              <w:rPr>
                <w:b w:val="0"/>
                <w:webHidden/>
              </w:rPr>
              <w:fldChar w:fldCharType="separate"/>
            </w:r>
            <w:r w:rsidR="00DE4B63">
              <w:rPr>
                <w:b w:val="0"/>
                <w:webHidden/>
              </w:rPr>
              <w:t>24</w:t>
            </w:r>
            <w:r w:rsidR="0099024B" w:rsidRPr="007D734A">
              <w:rPr>
                <w:b w:val="0"/>
                <w:webHidden/>
              </w:rPr>
              <w:fldChar w:fldCharType="end"/>
            </w:r>
          </w:hyperlink>
        </w:p>
        <w:p w14:paraId="66177B05" w14:textId="442BC604" w:rsidR="00836722" w:rsidRDefault="00836722" w:rsidP="00BD102A">
          <w:pPr>
            <w:spacing w:before="120" w:after="120" w:line="240" w:lineRule="auto"/>
            <w:ind w:firstLine="0"/>
          </w:pPr>
          <w:r>
            <w:rPr>
              <w:b/>
              <w:bCs/>
              <w:noProof/>
            </w:rP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3B2CF71D" w14:textId="77777777" w:rsidR="00836722" w:rsidRDefault="00115787" w:rsidP="00115787">
      <w:pPr>
        <w:pStyle w:val="Heading1"/>
        <w:numPr>
          <w:ilvl w:val="0"/>
          <w:numId w:val="0"/>
        </w:numPr>
        <w:rPr>
          <w:rFonts w:eastAsia="Georgia"/>
        </w:rPr>
      </w:pPr>
      <w:bookmarkStart w:id="8" w:name="_Toc461058886"/>
      <w:r>
        <w:rPr>
          <w:rFonts w:eastAsia="Georgia"/>
        </w:rPr>
        <w:lastRenderedPageBreak/>
        <w:t>DAFTAR GAMBAR</w:t>
      </w:r>
      <w:bookmarkEnd w:id="8"/>
    </w:p>
    <w:p w14:paraId="4710D88B" w14:textId="352276CE" w:rsidR="00115787" w:rsidRDefault="00A316DC" w:rsidP="00115787">
      <w:r w:rsidRPr="00D341E2">
        <w:rPr>
          <w:noProof/>
          <w:spacing w:val="-1"/>
        </w:rPr>
        <mc:AlternateContent>
          <mc:Choice Requires="wpg">
            <w:drawing>
              <wp:anchor distT="0" distB="0" distL="114300" distR="114300" simplePos="0" relativeHeight="251651072" behindDoc="0" locked="0" layoutInCell="1" allowOverlap="1" wp14:anchorId="3BB5431E" wp14:editId="414FB78F">
                <wp:simplePos x="0" y="0"/>
                <wp:positionH relativeFrom="column">
                  <wp:posOffset>2368550</wp:posOffset>
                </wp:positionH>
                <wp:positionV relativeFrom="paragraph">
                  <wp:posOffset>90805</wp:posOffset>
                </wp:positionV>
                <wp:extent cx="2101850" cy="395605"/>
                <wp:effectExtent l="0" t="0" r="0" b="23495"/>
                <wp:wrapNone/>
                <wp:docPr id="36" name="Group 36"/>
                <wp:cNvGraphicFramePr/>
                <a:graphic xmlns:a="http://schemas.openxmlformats.org/drawingml/2006/main">
                  <a:graphicData uri="http://schemas.microsoft.com/office/word/2010/wordprocessingGroup">
                    <wpg:wgp>
                      <wpg:cNvGrpSpPr/>
                      <wpg:grpSpPr>
                        <a:xfrm>
                          <a:off x="0" y="0"/>
                          <a:ext cx="2101850" cy="395605"/>
                          <a:chOff x="0" y="0"/>
                          <a:chExt cx="1820241" cy="395605"/>
                        </a:xfrm>
                      </wpg:grpSpPr>
                      <wps:wsp>
                        <wps:cNvPr id="2606" name="AutoShape 1933"/>
                        <wps:cNvSpPr>
                          <a:spLocks/>
                        </wps:cNvSpPr>
                        <wps:spPr bwMode="auto">
                          <a:xfrm>
                            <a:off x="0" y="0"/>
                            <a:ext cx="126613" cy="395605"/>
                          </a:xfrm>
                          <a:prstGeom prst="rightBrace">
                            <a:avLst>
                              <a:gd name="adj1" fmla="val 36305"/>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07" name="Text Box 2607"/>
                        <wps:cNvSpPr txBox="1"/>
                        <wps:spPr>
                          <a:xfrm>
                            <a:off x="126613" y="101406"/>
                            <a:ext cx="1693628" cy="294199"/>
                          </a:xfrm>
                          <a:prstGeom prst="rect">
                            <a:avLst/>
                          </a:prstGeom>
                          <a:solidFill>
                            <a:schemeClr val="lt1"/>
                          </a:solidFill>
                          <a:ln w="6350">
                            <a:noFill/>
                          </a:ln>
                        </wps:spPr>
                        <wps:txbx>
                          <w:txbxContent>
                            <w:p w14:paraId="4C45D41B" w14:textId="77777777" w:rsidR="009B3FAF" w:rsidRPr="00994612" w:rsidRDefault="009B3FAF" w:rsidP="00A316DC">
                              <w:pPr>
                                <w:ind w:firstLine="0"/>
                                <w:jc w:val="center"/>
                                <w:rPr>
                                  <w:sz w:val="22"/>
                                  <w:lang w:val="en-ID"/>
                                </w:rPr>
                              </w:pPr>
                              <w:r w:rsidRPr="00994612">
                                <w:rPr>
                                  <w:sz w:val="22"/>
                                  <w:lang w:val="en-ID"/>
                                </w:rPr>
                                <w:t>3 X enter (Ukuran Spasi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BB5431E" id="Group 36" o:spid="_x0000_s1029" style="position:absolute;left:0;text-align:left;margin-left:186.5pt;margin-top:7.15pt;width:165.5pt;height:31.15pt;z-index:251651072;mso-width-relative:margin" coordsize="18202,39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">
                <v:shape id="AutoShape 1933" o:spid="_x0000_s1030" type="#_x0000_t88" style="position:absolute;width:1266;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" adj="2510"/>
                <v:shape id="Text Box 2607" o:spid="_x0000_s1031" type="#_x0000_t202" style="position:absolute;left:1266;top:1014;width:16936;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" fillcolor="white [3201]" stroked="f" strokeweight=".5pt">
                  <v:textbox>
                    <w:txbxContent>
                      <w:p w14:paraId="4C45D41B" w14:textId="77777777" w:rsidR="009B3FAF" w:rsidRPr="00994612" w:rsidRDefault="009B3FAF" w:rsidP="00A316DC">
                        <w:pPr>
                          <w:ind w:firstLine="0"/>
                          <w:jc w:val="center"/>
                          <w:rPr>
                            <w:sz w:val="22"/>
                            <w:lang w:val="en-ID"/>
                          </w:rPr>
                        </w:pPr>
                        <w:r w:rsidRPr="00994612">
                          <w:rPr>
                            <w:sz w:val="22"/>
                            <w:lang w:val="en-ID"/>
                          </w:rPr>
                          <w:t>3 X enter (Ukuran Spasi 1)</w:t>
                        </w:r>
                      </w:p>
                    </w:txbxContent>
                  </v:textbox>
                </v:shape>
              </v:group>
            </w:pict>
          </mc:Fallback>
        </mc:AlternateContent>
      </w:r>
    </w:p>
    <w:p w14:paraId="6C50317F" w14:textId="1B5C0B19" w:rsidR="00115787" w:rsidRDefault="00115787" w:rsidP="00115787"/>
    <w:p w14:paraId="4D120B40" w14:textId="6CA8FB37" w:rsidR="00351475" w:rsidRDefault="00351475"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begin"/>
      </w:r>
      <w:r>
        <w:instrText xml:space="preserve"> TOC \h \z \c "Gambar 2." </w:instrText>
      </w:r>
      <w:r>
        <w:fldChar w:fldCharType="separate"/>
      </w:r>
      <w:hyperlink w:anchor="_Toc461058044" w:history="1">
        <w:r w:rsidRPr="001E6FA6">
          <w:rPr>
            <w:rStyle w:val="Hyperlink"/>
            <w:noProof/>
          </w:rPr>
          <w:t>Gambar 2.1.  Satellite Map</w:t>
        </w:r>
        <w:r>
          <w:rPr>
            <w:noProof/>
            <w:webHidden/>
          </w:rPr>
          <w:tab/>
        </w:r>
        <w:r>
          <w:rPr>
            <w:noProof/>
            <w:webHidden/>
          </w:rPr>
          <w:fldChar w:fldCharType="begin"/>
        </w:r>
        <w:r>
          <w:rPr>
            <w:noProof/>
            <w:webHidden/>
          </w:rPr>
          <w:instrText xml:space="preserve"> PAGEREF _Toc461058044 \h </w:instrText>
        </w:r>
        <w:r>
          <w:rPr>
            <w:noProof/>
            <w:webHidden/>
          </w:rPr>
        </w:r>
        <w:r>
          <w:rPr>
            <w:noProof/>
            <w:webHidden/>
          </w:rPr>
          <w:fldChar w:fldCharType="separate"/>
        </w:r>
        <w:r w:rsidR="00DE4B63">
          <w:rPr>
            <w:b/>
            <w:bCs/>
            <w:noProof/>
            <w:webHidden/>
          </w:rPr>
          <w:t>Error! Bookmark not defined.</w:t>
        </w:r>
        <w:r>
          <w:rPr>
            <w:noProof/>
            <w:webHidden/>
          </w:rPr>
          <w:fldChar w:fldCharType="end"/>
        </w:r>
      </w:hyperlink>
    </w:p>
    <w:p w14:paraId="5587778F" w14:textId="6EAB2506" w:rsidR="00351475" w:rsidRPr="00351475" w:rsidRDefault="00351475" w:rsidP="00A316DC">
      <w:pPr>
        <w:tabs>
          <w:tab w:val="right" w:leader="dot" w:pos="7921"/>
        </w:tabs>
        <w:spacing w:line="240" w:lineRule="auto"/>
        <w:ind w:firstLine="0"/>
        <w:rPr>
          <w:noProof/>
        </w:rPr>
      </w:pPr>
      <w:r>
        <w:fldChar w:fldCharType="end"/>
      </w:r>
      <w:r>
        <w:fldChar w:fldCharType="begin"/>
      </w:r>
      <w:r>
        <w:instrText xml:space="preserve"> TOC \h \z \c "Gambar 3." </w:instrText>
      </w:r>
      <w:r>
        <w:fldChar w:fldCharType="separate"/>
      </w:r>
      <w:hyperlink w:anchor="_Toc461058053" w:history="1">
        <w:r w:rsidRPr="00C77ED8">
          <w:rPr>
            <w:rStyle w:val="Hyperlink"/>
            <w:noProof/>
          </w:rPr>
          <w:t>Gambar 3.1. DFD level 0</w:t>
        </w:r>
        <w:r>
          <w:rPr>
            <w:noProof/>
            <w:webHidden/>
          </w:rPr>
          <w:tab/>
        </w:r>
        <w:r>
          <w:rPr>
            <w:noProof/>
            <w:webHidden/>
          </w:rPr>
          <w:fldChar w:fldCharType="begin"/>
        </w:r>
        <w:r>
          <w:rPr>
            <w:noProof/>
            <w:webHidden/>
          </w:rPr>
          <w:instrText xml:space="preserve"> PAGEREF _Toc461058053 \h </w:instrText>
        </w:r>
        <w:r>
          <w:rPr>
            <w:noProof/>
            <w:webHidden/>
          </w:rPr>
        </w:r>
        <w:r>
          <w:rPr>
            <w:noProof/>
            <w:webHidden/>
          </w:rPr>
          <w:fldChar w:fldCharType="separate"/>
        </w:r>
        <w:r w:rsidR="00DE4B63">
          <w:rPr>
            <w:noProof/>
            <w:webHidden/>
          </w:rPr>
          <w:t>18</w:t>
        </w:r>
        <w:r>
          <w:rPr>
            <w:noProof/>
            <w:webHidden/>
          </w:rPr>
          <w:fldChar w:fldCharType="end"/>
        </w:r>
      </w:hyperlink>
    </w:p>
    <w:p w14:paraId="4902803E" w14:textId="588741B9" w:rsidR="00351475" w:rsidRDefault="009B3FAF"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4" w:history="1">
        <w:r w:rsidR="00351475" w:rsidRPr="00C77ED8">
          <w:rPr>
            <w:rStyle w:val="Hyperlink"/>
            <w:noProof/>
          </w:rPr>
          <w:t>Gambar 3.2. Struktur Menu User</w:t>
        </w:r>
        <w:r w:rsidR="00351475">
          <w:rPr>
            <w:noProof/>
            <w:webHidden/>
          </w:rPr>
          <w:tab/>
        </w:r>
        <w:r w:rsidR="00351475">
          <w:rPr>
            <w:noProof/>
            <w:webHidden/>
          </w:rPr>
          <w:fldChar w:fldCharType="begin"/>
        </w:r>
        <w:r w:rsidR="00351475">
          <w:rPr>
            <w:noProof/>
            <w:webHidden/>
          </w:rPr>
          <w:instrText xml:space="preserve"> PAGEREF _Toc461058054 \h </w:instrText>
        </w:r>
        <w:r w:rsidR="00351475">
          <w:rPr>
            <w:noProof/>
            <w:webHidden/>
          </w:rPr>
        </w:r>
        <w:r w:rsidR="00351475">
          <w:rPr>
            <w:noProof/>
            <w:webHidden/>
          </w:rPr>
          <w:fldChar w:fldCharType="separate"/>
        </w:r>
        <w:r w:rsidR="00DE4B63">
          <w:rPr>
            <w:noProof/>
            <w:webHidden/>
          </w:rPr>
          <w:t>19</w:t>
        </w:r>
        <w:r w:rsidR="00351475">
          <w:rPr>
            <w:noProof/>
            <w:webHidden/>
          </w:rPr>
          <w:fldChar w:fldCharType="end"/>
        </w:r>
      </w:hyperlink>
    </w:p>
    <w:p w14:paraId="7FFE9573" w14:textId="5F257BFB" w:rsidR="00351475" w:rsidRDefault="009B3FAF"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5" w:history="1">
        <w:r w:rsidR="00351475" w:rsidRPr="00C77ED8">
          <w:rPr>
            <w:rStyle w:val="Hyperlink"/>
            <w:noProof/>
          </w:rPr>
          <w:t>Gambar 3.3. Struktur Menu Admin</w:t>
        </w:r>
        <w:r w:rsidR="00351475">
          <w:rPr>
            <w:noProof/>
            <w:webHidden/>
          </w:rPr>
          <w:tab/>
        </w:r>
        <w:r w:rsidR="00351475">
          <w:rPr>
            <w:noProof/>
            <w:webHidden/>
          </w:rPr>
          <w:fldChar w:fldCharType="begin"/>
        </w:r>
        <w:r w:rsidR="00351475">
          <w:rPr>
            <w:noProof/>
            <w:webHidden/>
          </w:rPr>
          <w:instrText xml:space="preserve"> PAGEREF _Toc461058055 \h </w:instrText>
        </w:r>
        <w:r w:rsidR="00351475">
          <w:rPr>
            <w:noProof/>
            <w:webHidden/>
          </w:rPr>
        </w:r>
        <w:r w:rsidR="00351475">
          <w:rPr>
            <w:noProof/>
            <w:webHidden/>
          </w:rPr>
          <w:fldChar w:fldCharType="separate"/>
        </w:r>
        <w:r w:rsidR="00DE4B63">
          <w:rPr>
            <w:noProof/>
            <w:webHidden/>
          </w:rPr>
          <w:t>19</w:t>
        </w:r>
        <w:r w:rsidR="00351475">
          <w:rPr>
            <w:noProof/>
            <w:webHidden/>
          </w:rPr>
          <w:fldChar w:fldCharType="end"/>
        </w:r>
      </w:hyperlink>
    </w:p>
    <w:p w14:paraId="3C77774E" w14:textId="21ADCA4F" w:rsidR="00351475" w:rsidRPr="00351475" w:rsidRDefault="00351475" w:rsidP="00A316DC">
      <w:pPr>
        <w:tabs>
          <w:tab w:val="right" w:leader="dot" w:pos="7921"/>
        </w:tabs>
        <w:spacing w:line="240" w:lineRule="auto"/>
        <w:ind w:firstLine="0"/>
        <w:rPr>
          <w:noProof/>
        </w:rPr>
      </w:pPr>
      <w:r>
        <w:fldChar w:fldCharType="end"/>
      </w:r>
      <w:r>
        <w:fldChar w:fldCharType="begin"/>
      </w:r>
      <w:r>
        <w:instrText xml:space="preserve"> TOC \h \z \c "Gambar 4." </w:instrText>
      </w:r>
      <w:r>
        <w:fldChar w:fldCharType="separate"/>
      </w:r>
      <w:hyperlink w:anchor="_Toc461058063" w:history="1">
        <w:r w:rsidRPr="00201CE1">
          <w:rPr>
            <w:rStyle w:val="Hyperlink"/>
            <w:noProof/>
          </w:rPr>
          <w:t>Gambar 4.1. Script koneksi.php</w:t>
        </w:r>
        <w:r>
          <w:rPr>
            <w:noProof/>
            <w:webHidden/>
          </w:rPr>
          <w:tab/>
        </w:r>
        <w:r>
          <w:rPr>
            <w:noProof/>
            <w:webHidden/>
          </w:rPr>
          <w:fldChar w:fldCharType="begin"/>
        </w:r>
        <w:r>
          <w:rPr>
            <w:noProof/>
            <w:webHidden/>
          </w:rPr>
          <w:instrText xml:space="preserve"> PAGEREF _Toc461058063 \h </w:instrText>
        </w:r>
        <w:r>
          <w:rPr>
            <w:noProof/>
            <w:webHidden/>
          </w:rPr>
        </w:r>
        <w:r>
          <w:rPr>
            <w:noProof/>
            <w:webHidden/>
          </w:rPr>
          <w:fldChar w:fldCharType="separate"/>
        </w:r>
        <w:r w:rsidR="00DE4B63">
          <w:rPr>
            <w:noProof/>
            <w:webHidden/>
          </w:rPr>
          <w:t>21</w:t>
        </w:r>
        <w:r>
          <w:rPr>
            <w:noProof/>
            <w:webHidden/>
          </w:rPr>
          <w:fldChar w:fldCharType="end"/>
        </w:r>
      </w:hyperlink>
    </w:p>
    <w:p w14:paraId="4E28C58D" w14:textId="0DAD64E9" w:rsidR="00351475" w:rsidRDefault="009B3FAF"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351475" w:rsidRPr="00201CE1">
          <w:rPr>
            <w:rStyle w:val="Hyperlink"/>
            <w:noProof/>
          </w:rPr>
          <w:t>Gambar 4.2. Tampilan Home</w:t>
        </w:r>
        <w:r w:rsidR="00351475">
          <w:rPr>
            <w:noProof/>
            <w:webHidden/>
          </w:rPr>
          <w:tab/>
        </w:r>
        <w:r w:rsidR="00351475">
          <w:rPr>
            <w:noProof/>
            <w:webHidden/>
          </w:rPr>
          <w:fldChar w:fldCharType="begin"/>
        </w:r>
        <w:r w:rsidR="00351475">
          <w:rPr>
            <w:noProof/>
            <w:webHidden/>
          </w:rPr>
          <w:instrText xml:space="preserve"> PAGEREF _Toc461058064 \h </w:instrText>
        </w:r>
        <w:r w:rsidR="00351475">
          <w:rPr>
            <w:noProof/>
            <w:webHidden/>
          </w:rPr>
        </w:r>
        <w:r w:rsidR="00351475">
          <w:rPr>
            <w:noProof/>
            <w:webHidden/>
          </w:rPr>
          <w:fldChar w:fldCharType="separate"/>
        </w:r>
        <w:r w:rsidR="00DE4B63">
          <w:rPr>
            <w:noProof/>
            <w:webHidden/>
          </w:rPr>
          <w:t>22</w:t>
        </w:r>
        <w:r w:rsidR="00351475">
          <w:rPr>
            <w:noProof/>
            <w:webHidden/>
          </w:rPr>
          <w:fldChar w:fldCharType="end"/>
        </w:r>
      </w:hyperlink>
    </w:p>
    <w:p w14:paraId="1E00B95D" w14:textId="42829FE4" w:rsidR="00115787" w:rsidRPr="00115787" w:rsidRDefault="00351475" w:rsidP="00A316DC">
      <w:pPr>
        <w:tabs>
          <w:tab w:val="right" w:leader="dot" w:pos="7921"/>
        </w:tabs>
        <w:spacing w:line="240" w:lineRule="auto"/>
        <w:ind w:firstLine="0"/>
      </w:pPr>
      <w:r>
        <w:fldChar w:fldCharType="end"/>
      </w:r>
    </w:p>
    <w:p w14:paraId="1CD3F8C8" w14:textId="77777777" w:rsidR="009E282F" w:rsidRDefault="00115787">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0AFBDBE3" w14:textId="77777777" w:rsidR="00115787" w:rsidRDefault="009E282F" w:rsidP="009E282F">
      <w:pPr>
        <w:pStyle w:val="Heading1"/>
        <w:numPr>
          <w:ilvl w:val="0"/>
          <w:numId w:val="0"/>
        </w:numPr>
        <w:rPr>
          <w:rFonts w:eastAsia="Georgia"/>
        </w:rPr>
      </w:pPr>
      <w:bookmarkStart w:id="9" w:name="_Toc461058887"/>
      <w:r>
        <w:rPr>
          <w:rFonts w:eastAsia="Georgia"/>
        </w:rPr>
        <w:lastRenderedPageBreak/>
        <w:t>DAFTAR TABEL</w:t>
      </w:r>
      <w:bookmarkEnd w:id="9"/>
    </w:p>
    <w:p w14:paraId="7B2F5506" w14:textId="77777777" w:rsidR="009E282F" w:rsidRDefault="009E282F" w:rsidP="009E282F"/>
    <w:p w14:paraId="61DDC4E8" w14:textId="77777777" w:rsidR="009E282F" w:rsidRDefault="009E282F" w:rsidP="009E282F"/>
    <w:p w14:paraId="4129BF2D" w14:textId="693F3BA1" w:rsidR="00351475" w:rsidRDefault="00351475" w:rsidP="00A316DC">
      <w:pPr>
        <w:pStyle w:val="TableofFigures"/>
        <w:tabs>
          <w:tab w:val="right" w:leader="dot" w:pos="7921"/>
        </w:tabs>
        <w:spacing w:line="240" w:lineRule="auto"/>
        <w:rPr>
          <w:rFonts w:asciiTheme="minorHAnsi" w:eastAsiaTheme="minorEastAsia" w:hAnsiTheme="minorHAnsi"/>
          <w:noProof/>
          <w:sz w:val="22"/>
          <w:lang w:val="id-ID" w:eastAsia="id-ID"/>
        </w:rPr>
      </w:pPr>
      <w:r>
        <w:fldChar w:fldCharType="begin"/>
      </w:r>
      <w:r>
        <w:instrText xml:space="preserve"> TOC \h \z \c "Tabel 2." </w:instrText>
      </w:r>
      <w:r>
        <w:fldChar w:fldCharType="separate"/>
      </w:r>
      <w:hyperlink w:anchor="_Toc461058207" w:history="1">
        <w:r w:rsidRPr="00AC721C">
          <w:rPr>
            <w:rStyle w:val="Hyperlink"/>
            <w:noProof/>
          </w:rPr>
          <w:t>Tabel 2.1. Notasi</w:t>
        </w:r>
        <w:r w:rsidRPr="00AC721C">
          <w:rPr>
            <w:rStyle w:val="Hyperlink"/>
            <w:noProof/>
            <w:spacing w:val="1"/>
          </w:rPr>
          <w:t xml:space="preserve"> </w:t>
        </w:r>
        <w:r w:rsidRPr="00AC721C">
          <w:rPr>
            <w:rStyle w:val="Hyperlink"/>
            <w:noProof/>
          </w:rPr>
          <w:t>dalam</w:t>
        </w:r>
        <w:r w:rsidRPr="00AC721C">
          <w:rPr>
            <w:rStyle w:val="Hyperlink"/>
            <w:noProof/>
            <w:spacing w:val="-4"/>
          </w:rPr>
          <w:t xml:space="preserve"> </w:t>
        </w:r>
        <w:r w:rsidRPr="00AC721C">
          <w:rPr>
            <w:rStyle w:val="Hyperlink"/>
            <w:noProof/>
          </w:rPr>
          <w:t>ERD</w:t>
        </w:r>
        <w:r>
          <w:rPr>
            <w:noProof/>
            <w:webHidden/>
          </w:rPr>
          <w:tab/>
        </w:r>
        <w:r>
          <w:rPr>
            <w:noProof/>
            <w:webHidden/>
          </w:rPr>
          <w:fldChar w:fldCharType="begin"/>
        </w:r>
        <w:r>
          <w:rPr>
            <w:noProof/>
            <w:webHidden/>
          </w:rPr>
          <w:instrText xml:space="preserve"> PAGEREF _Toc461058207 \h </w:instrText>
        </w:r>
        <w:r>
          <w:rPr>
            <w:noProof/>
            <w:webHidden/>
          </w:rPr>
        </w:r>
        <w:r>
          <w:rPr>
            <w:noProof/>
            <w:webHidden/>
          </w:rPr>
          <w:fldChar w:fldCharType="separate"/>
        </w:r>
        <w:r w:rsidR="00DE4B63">
          <w:rPr>
            <w:noProof/>
            <w:webHidden/>
          </w:rPr>
          <w:t>14</w:t>
        </w:r>
        <w:r>
          <w:rPr>
            <w:noProof/>
            <w:webHidden/>
          </w:rPr>
          <w:fldChar w:fldCharType="end"/>
        </w:r>
      </w:hyperlink>
    </w:p>
    <w:p w14:paraId="799809CB" w14:textId="4E340685" w:rsidR="00351475" w:rsidRDefault="009B3FAF" w:rsidP="00A316DC">
      <w:pPr>
        <w:pStyle w:val="TableofFigures"/>
        <w:tabs>
          <w:tab w:val="right" w:leader="dot" w:pos="7921"/>
        </w:tabs>
        <w:spacing w:line="240" w:lineRule="auto"/>
        <w:rPr>
          <w:rFonts w:asciiTheme="minorHAnsi" w:eastAsiaTheme="minorEastAsia" w:hAnsiTheme="minorHAnsi"/>
          <w:noProof/>
          <w:sz w:val="22"/>
          <w:lang w:val="id-ID" w:eastAsia="id-ID"/>
        </w:rPr>
      </w:pPr>
      <w:hyperlink w:anchor="_Toc461058208" w:history="1">
        <w:r w:rsidR="00351475" w:rsidRPr="00AC721C">
          <w:rPr>
            <w:rStyle w:val="Hyperlink"/>
            <w:noProof/>
          </w:rPr>
          <w:t xml:space="preserve">Tabel 2.2. DFD (Data </w:t>
        </w:r>
        <w:r w:rsidR="00351475" w:rsidRPr="00AC721C">
          <w:rPr>
            <w:rStyle w:val="Hyperlink"/>
            <w:noProof/>
            <w:spacing w:val="-2"/>
          </w:rPr>
          <w:t>Flow</w:t>
        </w:r>
        <w:r w:rsidR="00351475" w:rsidRPr="00AC721C">
          <w:rPr>
            <w:rStyle w:val="Hyperlink"/>
            <w:noProof/>
          </w:rPr>
          <w:t xml:space="preserve"> Diagram)</w:t>
        </w:r>
        <w:r w:rsidR="00351475">
          <w:rPr>
            <w:noProof/>
            <w:webHidden/>
          </w:rPr>
          <w:tab/>
        </w:r>
        <w:r w:rsidR="00351475">
          <w:rPr>
            <w:noProof/>
            <w:webHidden/>
          </w:rPr>
          <w:fldChar w:fldCharType="begin"/>
        </w:r>
        <w:r w:rsidR="00351475">
          <w:rPr>
            <w:noProof/>
            <w:webHidden/>
          </w:rPr>
          <w:instrText xml:space="preserve"> PAGEREF _Toc461058208 \h </w:instrText>
        </w:r>
        <w:r w:rsidR="00351475">
          <w:rPr>
            <w:noProof/>
            <w:webHidden/>
          </w:rPr>
        </w:r>
        <w:r w:rsidR="00351475">
          <w:rPr>
            <w:noProof/>
            <w:webHidden/>
          </w:rPr>
          <w:fldChar w:fldCharType="separate"/>
        </w:r>
        <w:r w:rsidR="00DE4B63">
          <w:rPr>
            <w:noProof/>
            <w:webHidden/>
          </w:rPr>
          <w:t>14</w:t>
        </w:r>
        <w:r w:rsidR="00351475">
          <w:rPr>
            <w:noProof/>
            <w:webHidden/>
          </w:rPr>
          <w:fldChar w:fldCharType="end"/>
        </w:r>
      </w:hyperlink>
    </w:p>
    <w:p w14:paraId="60C32D9A" w14:textId="72707951" w:rsidR="00A84094" w:rsidRDefault="00351475" w:rsidP="00A316DC">
      <w:pPr>
        <w:spacing w:line="240" w:lineRule="auto"/>
        <w:ind w:firstLine="0"/>
      </w:pPr>
      <w:r>
        <w:fldChar w:fldCharType="end"/>
      </w:r>
    </w:p>
    <w:p w14:paraId="6FA640C6" w14:textId="0E489FA7" w:rsidR="00351475" w:rsidRDefault="00351475" w:rsidP="00A84094">
      <w:pPr>
        <w:ind w:firstLine="0"/>
      </w:pPr>
    </w:p>
    <w:p w14:paraId="13217701" w14:textId="77777777" w:rsidR="00351475" w:rsidRDefault="00351475" w:rsidP="00A84094">
      <w:pPr>
        <w:ind w:firstLine="0"/>
        <w:sectPr w:rsidR="00351475" w:rsidSect="006E3329">
          <w:headerReference w:type="default" r:id="rId12"/>
          <w:footerReference w:type="default" r:id="rId13"/>
          <w:footerReference w:type="first" r:id="rId14"/>
          <w:pgSz w:w="11900" w:h="16840" w:code="9"/>
          <w:pgMar w:top="2268" w:right="1701" w:bottom="1701" w:left="2268" w:header="1134" w:footer="1134" w:gutter="0"/>
          <w:pgNumType w:fmt="lowerRoman" w:start="1"/>
          <w:cols w:space="720"/>
          <w:titlePg/>
          <w:docGrid w:linePitch="360"/>
        </w:sectPr>
      </w:pPr>
    </w:p>
    <w:p w14:paraId="3AB960EF" w14:textId="00281F1F" w:rsidR="00A36D16" w:rsidRPr="00050248" w:rsidRDefault="00A84094" w:rsidP="00A84094">
      <w:pPr>
        <w:pStyle w:val="Heading1"/>
      </w:pPr>
      <w:r>
        <w:lastRenderedPageBreak/>
        <w:br/>
      </w:r>
      <w:bookmarkStart w:id="10" w:name="_Toc461058888"/>
      <w:r w:rsidR="00A36D16" w:rsidRPr="00050248">
        <w:t>PENDAHULUAN</w:t>
      </w:r>
      <w:bookmarkEnd w:id="10"/>
    </w:p>
    <w:p w14:paraId="74C8918E" w14:textId="77777777" w:rsidR="00A36D16" w:rsidRDefault="00A36D16" w:rsidP="00A36D16"/>
    <w:p w14:paraId="4D84E188" w14:textId="77777777" w:rsidR="007B729F" w:rsidRDefault="007B729F" w:rsidP="00A36D16"/>
    <w:p w14:paraId="7DCCFC70" w14:textId="77777777" w:rsidR="00A36D16" w:rsidRDefault="00A36D16" w:rsidP="00064366">
      <w:pPr>
        <w:pStyle w:val="Heading2"/>
        <w:numPr>
          <w:ilvl w:val="1"/>
          <w:numId w:val="9"/>
        </w:numPr>
      </w:pPr>
      <w:bookmarkStart w:id="11" w:name="_Toc461058889"/>
      <w:r w:rsidRPr="00050248">
        <w:t>Latar Belakang</w:t>
      </w:r>
      <w:bookmarkEnd w:id="11"/>
    </w:p>
    <w:p w14:paraId="1188907E" w14:textId="638052F2" w:rsidR="00CB5049" w:rsidRDefault="00CB5049" w:rsidP="00CB5049">
      <w:r>
        <w:t xml:space="preserve">SMK Sudirman 1 Wonogiri adalah salah satu dari sekian banyak sekolah menengah kejuruan yang berada di wilayah kabupaten </w:t>
      </w:r>
      <w:r w:rsidR="00D76D48">
        <w:t>W</w:t>
      </w:r>
      <w:r>
        <w:t xml:space="preserve">onogiri. </w:t>
      </w:r>
      <w:r w:rsidR="00D76D48">
        <w:t xml:space="preserve"> </w:t>
      </w:r>
      <w:r>
        <w:t>Sekolah ini memiliki banyak kompetensi keahlian.</w:t>
      </w:r>
      <w:r w:rsidR="00D76D48">
        <w:t xml:space="preserve"> </w:t>
      </w:r>
      <w:r>
        <w:t xml:space="preserve"> Mulai dari bisnis seperti akuntansi, pemasaran, dan administrasi perkantoran.</w:t>
      </w:r>
      <w:r w:rsidR="009B3FAF">
        <w:t xml:space="preserve">  </w:t>
      </w:r>
      <w:r>
        <w:t>Tidak hanya dalam bidang bisnis SMK Sudirman 1 wonogiri juga memiliki kompetensi keahlian dalam bidang Teknik yaitu Multimedia dan Teknik Kendaraan Ringan (TKR).  S</w:t>
      </w:r>
      <w:r w:rsidR="00D76D48">
        <w:t>MK</w:t>
      </w:r>
      <w:r>
        <w:t xml:space="preserve"> Sudirman 1 Wonogiri merupakan salah satu SMK swasta yang berada di wilayah kabupaten Wonogiri, namun mayoritas siswa SMK Sudirman 1 Wonogiri adalah perempuan. SMK Sudirman 1 Wonogiri memiliki satu kompetensi keahlian yang menggunakan teknologi informasi yaitu Multimedia yang mendasarkan pada penggunaan software yang digunakan dalam bidang manipulasi obje</w:t>
      </w:r>
      <w:r w:rsidR="009B3FAF">
        <w:t>k</w:t>
      </w:r>
      <w:r>
        <w:t>.</w:t>
      </w:r>
    </w:p>
    <w:p w14:paraId="3F1BE074" w14:textId="41531DBF" w:rsidR="00CB5049" w:rsidRDefault="00CB5049" w:rsidP="00CB5049">
      <w:r>
        <w:t>Banyak siswa yang berminat dengan kompetensi keahlian yang ada di SMK Sudirman 1 Wonogiri</w:t>
      </w:r>
      <w:r w:rsidR="009B3FAF">
        <w:t xml:space="preserve">.  </w:t>
      </w:r>
      <w:r>
        <w:t>Banyak siswa yang berdatangan dari dalam wilayah kabupaten Wonogiri atau dari luar wilayah.</w:t>
      </w:r>
      <w:r w:rsidR="009B3FAF">
        <w:t xml:space="preserve">  </w:t>
      </w:r>
      <w:r>
        <w:t>Banyak yang datang untuk melakukan pendaftaran dengan datang dari wilayah yang jauh.</w:t>
      </w:r>
      <w:r w:rsidR="009B3FAF">
        <w:t xml:space="preserve">  </w:t>
      </w:r>
      <w:r>
        <w:t>Siswa akan datang untuk melakukan pendaftaran dengan mengisi form kertas yang tersedia. Pendaftaran masih menggunakan kertas sebagai media pencatatan.</w:t>
      </w:r>
      <w:r w:rsidR="00D76D48">
        <w:t xml:space="preserve"> </w:t>
      </w:r>
      <w:r>
        <w:t xml:space="preserve"> Pendaftaran yang belum terkomputerisasi membuat siswa harus datang ke SMK untuk mengisi form. penggunaan media tersebut masih kurang efektif karena kertas dapat hilang dan dapat robek. </w:t>
      </w:r>
      <w:r w:rsidR="00D76D48">
        <w:t xml:space="preserve"> </w:t>
      </w:r>
      <w:r w:rsidRPr="003F38B4">
        <w:t xml:space="preserve">Proses pengumpulan dan </w:t>
      </w:r>
      <w:r>
        <w:t xml:space="preserve">pengolahan data yang dilakukan </w:t>
      </w:r>
      <w:r w:rsidRPr="003F38B4">
        <w:t>tidak memiliki sumber data yang terpusat.</w:t>
      </w:r>
      <w:r w:rsidR="00D76D48">
        <w:t xml:space="preserve"> </w:t>
      </w:r>
      <w:r w:rsidRPr="003F38B4">
        <w:t xml:space="preserve"> Dalam pencarian data, sangat bergantung kepada personil yang bertanggung jawab dan akan menimbulkan suatu permasalahan saat personil tersebut berhalangan dalam melaksanakan tugasnya</w:t>
      </w:r>
    </w:p>
    <w:p w14:paraId="072B9E5B" w14:textId="764A9BDB" w:rsidR="00A36D16" w:rsidRDefault="00CB5049" w:rsidP="00A36D16">
      <w:r>
        <w:t xml:space="preserve">Penggunaan kertas sebagai media pengisian form bisa diganti menggunakan sistem informasi yang dapat menampung data dan siswa dapat mengisi form pendaftaran dimana saja. </w:t>
      </w:r>
      <w:r w:rsidR="00D76D48">
        <w:t xml:space="preserve"> </w:t>
      </w:r>
      <w:r>
        <w:t xml:space="preserve">Sistem informasi berbasis website </w:t>
      </w:r>
      <w:r w:rsidR="00D76D48">
        <w:t xml:space="preserve">yang </w:t>
      </w:r>
      <w:r w:rsidR="00D76D48">
        <w:lastRenderedPageBreak/>
        <w:t>akan dibangun</w:t>
      </w:r>
      <w:r>
        <w:t xml:space="preserve"> dapat diakses oleh siswa yang akan mendaftar di SMK Sudirman 1 Wonogiri, dengan demikian calon siswa yang akan mendaftar tidak perlu datang ke SMK namun cukup melakukan pendaftaran lewat form</w:t>
      </w:r>
      <w:r w:rsidR="00AD2865">
        <w:t xml:space="preserve"> secara online</w:t>
      </w:r>
      <w:r>
        <w:t xml:space="preserve"> saja.</w:t>
      </w:r>
      <w:r w:rsidR="00AD2865">
        <w:t xml:space="preserve"> Calon siswa datang untuk melakukan regestrasi. </w:t>
      </w:r>
      <w:r w:rsidR="006D4687">
        <w:t xml:space="preserve"> S</w:t>
      </w:r>
      <w:r w:rsidR="00AD2865">
        <w:t>istem informasi dibangun sesuai dengan latar belakang dan permasalahan diatas agar mempermudah dan mengurangi permasalahan diatas.</w:t>
      </w:r>
    </w:p>
    <w:p w14:paraId="274A17C5" w14:textId="77777777" w:rsidR="009B3FAF" w:rsidRDefault="009B3FAF" w:rsidP="00A36D16"/>
    <w:p w14:paraId="2F66C00F" w14:textId="77777777" w:rsidR="00A36D16" w:rsidRDefault="00A36D16" w:rsidP="00064366">
      <w:pPr>
        <w:pStyle w:val="Heading2"/>
      </w:pPr>
      <w:bookmarkStart w:id="12" w:name="_Toc461058890"/>
      <w:r w:rsidRPr="00050248">
        <w:t>Rumusan Masalah</w:t>
      </w:r>
      <w:bookmarkEnd w:id="12"/>
    </w:p>
    <w:p w14:paraId="7007126A" w14:textId="00E64593" w:rsidR="00AD2865" w:rsidRDefault="00AD2865" w:rsidP="00AD2865">
      <w:r>
        <w:t xml:space="preserve">Dari latar belakang yang telah di sampaikan terdapat beberapa masalah yang signifikan yaitu: </w:t>
      </w:r>
    </w:p>
    <w:p w14:paraId="1D07B600" w14:textId="7DED8387" w:rsidR="00AD2865" w:rsidRDefault="00AD2865" w:rsidP="009B3FAF">
      <w:pPr>
        <w:pStyle w:val="ListParagraph"/>
        <w:numPr>
          <w:ilvl w:val="3"/>
          <w:numId w:val="5"/>
        </w:numPr>
        <w:ind w:left="284" w:hanging="284"/>
      </w:pPr>
      <w:r>
        <w:t>Tidak ada nya sistem penerimaan siswa baru secara online yang dapa</w:t>
      </w:r>
      <w:r w:rsidR="00387870">
        <w:t>t</w:t>
      </w:r>
      <w:r w:rsidR="009B3FAF">
        <w:t xml:space="preserve"> </w:t>
      </w:r>
      <w:r>
        <w:t>mempermudah pendaftaran.</w:t>
      </w:r>
    </w:p>
    <w:p w14:paraId="3CCE9F2C" w14:textId="43BFF8CD" w:rsidR="00AD2865" w:rsidRDefault="00AD2865" w:rsidP="009B3FAF">
      <w:pPr>
        <w:pStyle w:val="ListParagraph"/>
        <w:numPr>
          <w:ilvl w:val="3"/>
          <w:numId w:val="5"/>
        </w:numPr>
        <w:ind w:left="284" w:hanging="284"/>
      </w:pPr>
      <w:r>
        <w:t>Bagaimana web yang dibangun dapat memberikan kemudahan bagi user dan</w:t>
      </w:r>
      <w:r w:rsidR="00387870">
        <w:t xml:space="preserve"> </w:t>
      </w:r>
      <w:r>
        <w:t>penitia penerimaan siswa baru dalam melakukan pendaftaran dan perekapan data?</w:t>
      </w:r>
    </w:p>
    <w:p w14:paraId="323633E0" w14:textId="74502EBF" w:rsidR="00AD2865" w:rsidRDefault="00BB7664" w:rsidP="009B3FAF">
      <w:pPr>
        <w:pStyle w:val="ListParagraph"/>
        <w:numPr>
          <w:ilvl w:val="3"/>
          <w:numId w:val="5"/>
        </w:numPr>
        <w:ind w:left="284" w:hanging="284"/>
      </w:pPr>
      <w:r>
        <w:t xml:space="preserve">Bagaimana cara mempermudah dalam bersosialisasi dengan masyarakat melalui web, terutama pada peserta didik baru yang akan melakukan pendaftaran? </w:t>
      </w:r>
    </w:p>
    <w:p w14:paraId="0E36E3F7" w14:textId="2361E60B" w:rsidR="00A36D16" w:rsidRDefault="00A36D16" w:rsidP="00A36D16"/>
    <w:p w14:paraId="6AD44462" w14:textId="77777777" w:rsidR="00A36D16" w:rsidRPr="00050248" w:rsidRDefault="00A36D16" w:rsidP="00064366">
      <w:pPr>
        <w:pStyle w:val="Heading2"/>
      </w:pPr>
      <w:bookmarkStart w:id="13" w:name="_Toc461058891"/>
      <w:r w:rsidRPr="00050248">
        <w:t>Batasan Masalah</w:t>
      </w:r>
      <w:bookmarkEnd w:id="13"/>
    </w:p>
    <w:p w14:paraId="05D8C133" w14:textId="77777777" w:rsidR="00BB7664" w:rsidRDefault="00BB7664" w:rsidP="00BB7664">
      <w:r>
        <w:t xml:space="preserve">Permasalah ini akan dikaji pada penelitian. Penelitian ini memiliki batasan berikut yang mencakup: </w:t>
      </w:r>
    </w:p>
    <w:p w14:paraId="67788124" w14:textId="163DB39E" w:rsidR="00BB7664" w:rsidRDefault="00BB7664" w:rsidP="00D76D48">
      <w:pPr>
        <w:pStyle w:val="ListParagraph"/>
        <w:widowControl/>
        <w:numPr>
          <w:ilvl w:val="0"/>
          <w:numId w:val="38"/>
        </w:numPr>
        <w:ind w:left="360"/>
        <w:contextualSpacing/>
      </w:pPr>
      <w:r>
        <w:t>Pembuatan sistem informasi penerimaan peserta siswa baru berbasis web di SMK Sudirman 1 Wonogiri.</w:t>
      </w:r>
      <w:r w:rsidR="007130CE">
        <w:t xml:space="preserve">  </w:t>
      </w:r>
      <w:r>
        <w:t>Pengambilan data yang digunakan adalah data informasi dari SMK Sudirman 1 Wonogiri.</w:t>
      </w:r>
    </w:p>
    <w:p w14:paraId="14FF2416" w14:textId="77777777" w:rsidR="00BB7664" w:rsidRDefault="00BB7664" w:rsidP="00D76D48">
      <w:pPr>
        <w:pStyle w:val="ListParagraph"/>
        <w:widowControl/>
        <w:numPr>
          <w:ilvl w:val="0"/>
          <w:numId w:val="38"/>
        </w:numPr>
        <w:ind w:left="360"/>
        <w:contextualSpacing/>
      </w:pPr>
      <w:r>
        <w:t>Pembutan sistem ini tidak sampai dalam sistem pembayaran.</w:t>
      </w:r>
    </w:p>
    <w:p w14:paraId="1B1829F3" w14:textId="77777777" w:rsidR="00BB7664" w:rsidRDefault="00BB7664" w:rsidP="00D76D48">
      <w:pPr>
        <w:pStyle w:val="ListParagraph"/>
        <w:widowControl/>
        <w:numPr>
          <w:ilvl w:val="0"/>
          <w:numId w:val="38"/>
        </w:numPr>
        <w:ind w:left="360"/>
        <w:contextualSpacing/>
      </w:pPr>
      <w:r>
        <w:t xml:space="preserve">Sistem informasi yang akan di buat nantinya akan berbentuk website yang dapat diakses oleh semua calon siswa, siswa SMK Sudirman 1 wonogiri maupun masyarakat. </w:t>
      </w:r>
    </w:p>
    <w:p w14:paraId="090E0D79" w14:textId="58206B8B" w:rsidR="00BB7664" w:rsidRDefault="00BB7664" w:rsidP="00D76D48">
      <w:pPr>
        <w:pStyle w:val="ListParagraph"/>
        <w:widowControl/>
        <w:numPr>
          <w:ilvl w:val="0"/>
          <w:numId w:val="38"/>
        </w:numPr>
        <w:ind w:left="360"/>
        <w:contextualSpacing/>
      </w:pPr>
      <w:r>
        <w:lastRenderedPageBreak/>
        <w:t>Sistem informasi yang dibangun menampilkan informasi yang berhubungan dengan pendaftaran siswa baru serta berbagai informasi lainnya yang perlu ditampilkan dalam web yang akan dibuat.</w:t>
      </w:r>
    </w:p>
    <w:p w14:paraId="6ECAA7B5" w14:textId="77777777" w:rsidR="007130CE" w:rsidRDefault="007130CE" w:rsidP="007130CE">
      <w:pPr>
        <w:pStyle w:val="ListParagraph"/>
        <w:widowControl/>
        <w:ind w:left="360" w:firstLine="0"/>
        <w:contextualSpacing/>
      </w:pPr>
    </w:p>
    <w:p w14:paraId="6BCEA4AB" w14:textId="77777777" w:rsidR="00A36D16" w:rsidRPr="00B712E4" w:rsidRDefault="00A36D16" w:rsidP="00064366">
      <w:pPr>
        <w:pStyle w:val="Heading2"/>
      </w:pPr>
      <w:bookmarkStart w:id="14" w:name="_Toc461058892"/>
      <w:r w:rsidRPr="00B712E4">
        <w:t xml:space="preserve">Tujuan </w:t>
      </w:r>
      <w:r>
        <w:t>p</w:t>
      </w:r>
      <w:r w:rsidRPr="00B712E4">
        <w:t>enelitian</w:t>
      </w:r>
      <w:bookmarkEnd w:id="14"/>
    </w:p>
    <w:p w14:paraId="388367AE" w14:textId="77777777" w:rsidR="00F125B2" w:rsidRDefault="00BB7664" w:rsidP="00BB7664">
      <w:r>
        <w:t xml:space="preserve">Tujuan di bangunya sistem informasi penerimaan siswa baru berbasis website ini </w:t>
      </w:r>
      <w:r w:rsidR="00F125B2">
        <w:t>yaitu:</w:t>
      </w:r>
    </w:p>
    <w:p w14:paraId="283FCC8D" w14:textId="1F319D10" w:rsidR="00F125B2" w:rsidRDefault="007130CE" w:rsidP="00387870">
      <w:pPr>
        <w:pStyle w:val="ListParagraph"/>
        <w:numPr>
          <w:ilvl w:val="0"/>
          <w:numId w:val="37"/>
        </w:numPr>
        <w:ind w:left="360"/>
      </w:pPr>
      <w:r>
        <w:t>M</w:t>
      </w:r>
      <w:r w:rsidR="00BB7664">
        <w:t xml:space="preserve">empermudah calon siswa untuk melakukan pengisian form pendaftaran secara online agar siswa tidak perlu datang ke SMK untuk melakukan pendaftaran. </w:t>
      </w:r>
      <w:r w:rsidR="006D4687">
        <w:t xml:space="preserve"> </w:t>
      </w:r>
      <w:r w:rsidR="00BB7664">
        <w:t xml:space="preserve">Calon siswa datang ke SMK untuk melakukan registrasi. </w:t>
      </w:r>
    </w:p>
    <w:p w14:paraId="66827355" w14:textId="77777777" w:rsidR="00F125B2" w:rsidRDefault="00BB7664" w:rsidP="00387870">
      <w:pPr>
        <w:pStyle w:val="ListParagraph"/>
        <w:numPr>
          <w:ilvl w:val="0"/>
          <w:numId w:val="37"/>
        </w:numPr>
        <w:ind w:left="360"/>
      </w:pPr>
      <w:r>
        <w:t xml:space="preserve">Calon siswa juga dapat mendapatkan update informasi dari sistem informasi yang akan di bangun. </w:t>
      </w:r>
    </w:p>
    <w:p w14:paraId="599D9B69" w14:textId="77777777" w:rsidR="00F125B2" w:rsidRDefault="00BB7664" w:rsidP="00387870">
      <w:pPr>
        <w:pStyle w:val="ListParagraph"/>
        <w:numPr>
          <w:ilvl w:val="0"/>
          <w:numId w:val="37"/>
        </w:numPr>
        <w:ind w:left="360"/>
      </w:pPr>
      <w:r>
        <w:t xml:space="preserve">Sistem informasi yang dibangun akan memberikan </w:t>
      </w:r>
      <w:r w:rsidR="00F125B2">
        <w:t>informasi lebih kepada masyarakat dan calon siswa baru tentang SMK Sudirman 1 Wonogiri.</w:t>
      </w:r>
    </w:p>
    <w:p w14:paraId="6B2AD9A4" w14:textId="169AFEFD" w:rsidR="00BB7664" w:rsidRDefault="00F125B2" w:rsidP="00387870">
      <w:pPr>
        <w:pStyle w:val="ListParagraph"/>
        <w:numPr>
          <w:ilvl w:val="0"/>
          <w:numId w:val="37"/>
        </w:numPr>
        <w:ind w:left="360"/>
      </w:pPr>
      <w:r>
        <w:t xml:space="preserve">Mempermudah pengumpulan data yang dilakukan oleh panitia penerimaan siswa baru. </w:t>
      </w:r>
    </w:p>
    <w:p w14:paraId="7B94A386" w14:textId="77777777" w:rsidR="00A36D16" w:rsidRDefault="00A36D16" w:rsidP="00A36D16"/>
    <w:p w14:paraId="10524CA2" w14:textId="77777777" w:rsidR="00A36D16" w:rsidRDefault="00A36D16" w:rsidP="00064366">
      <w:pPr>
        <w:pStyle w:val="Heading2"/>
      </w:pPr>
      <w:bookmarkStart w:id="15" w:name="_Toc461058893"/>
      <w:r>
        <w:t>Manfaat</w:t>
      </w:r>
      <w:r>
        <w:rPr>
          <w:spacing w:val="2"/>
        </w:rPr>
        <w:t xml:space="preserve"> </w:t>
      </w:r>
      <w:r>
        <w:t>Penelitian</w:t>
      </w:r>
      <w:bookmarkEnd w:id="15"/>
    </w:p>
    <w:p w14:paraId="1AA05208" w14:textId="5BAEB0E6" w:rsidR="00F125B2" w:rsidRDefault="00F125B2" w:rsidP="00F125B2">
      <w:pPr>
        <w:rPr>
          <w:spacing w:val="-2"/>
        </w:rPr>
      </w:pPr>
      <w:r>
        <w:rPr>
          <w:spacing w:val="-2"/>
        </w:rPr>
        <w:t>Dengan adanya sistem informasi penerimaan siswa baru berbasis online pada SMK Sudirman 1 Wonogiri calon siswa dapat mendaftar secara online dimanapun sehingga tidak banyak menyita waktu.</w:t>
      </w:r>
      <w:r w:rsidR="006D4687">
        <w:rPr>
          <w:spacing w:val="-2"/>
        </w:rPr>
        <w:t xml:space="preserve"> </w:t>
      </w:r>
      <w:r>
        <w:rPr>
          <w:spacing w:val="-2"/>
        </w:rPr>
        <w:t xml:space="preserve"> Calon siswa baru tidak perlu mendaftar langsung di SMK dan hanya datang ketika regestrasi saja. Dapat menjadi jalan yang lebih efektif bagi calon siswa baru yang akan mendaftar.</w:t>
      </w:r>
    </w:p>
    <w:p w14:paraId="17BE942D" w14:textId="5A0AEF87" w:rsidR="00F125B2" w:rsidRDefault="00F125B2" w:rsidP="00F125B2">
      <w:pPr>
        <w:rPr>
          <w:spacing w:val="-2"/>
        </w:rPr>
      </w:pPr>
      <w:r>
        <w:rPr>
          <w:spacing w:val="-2"/>
        </w:rPr>
        <w:t>Mempermudah panitia penerimaan siswa baru dalam melakukan rekap data</w:t>
      </w:r>
      <w:r w:rsidR="005B1253">
        <w:rPr>
          <w:spacing w:val="-2"/>
        </w:rPr>
        <w:t xml:space="preserve"> dan pemrosesan data dalam selaksi penerimaan siswa baru. </w:t>
      </w:r>
      <w:r>
        <w:rPr>
          <w:spacing w:val="-2"/>
        </w:rPr>
        <w:t xml:space="preserve"> </w:t>
      </w:r>
    </w:p>
    <w:p w14:paraId="5BDD236F" w14:textId="648F460C" w:rsidR="00AE7B8A" w:rsidRDefault="00AE7B8A" w:rsidP="00A36D16">
      <w:pPr>
        <w:rPr>
          <w:spacing w:val="-2"/>
        </w:rPr>
      </w:pPr>
    </w:p>
    <w:p w14:paraId="19983D38" w14:textId="4715D475" w:rsidR="00AE7B8A" w:rsidRDefault="00AE7B8A" w:rsidP="00064366">
      <w:pPr>
        <w:pStyle w:val="Heading2"/>
      </w:pPr>
      <w:r>
        <w:t>Metode</w:t>
      </w:r>
      <w:r>
        <w:rPr>
          <w:spacing w:val="2"/>
        </w:rPr>
        <w:t xml:space="preserve"> </w:t>
      </w:r>
      <w:r>
        <w:t>Penelitian</w:t>
      </w:r>
    </w:p>
    <w:p w14:paraId="7C69ADD0" w14:textId="727769AB" w:rsidR="005B1253" w:rsidRDefault="005B1253" w:rsidP="00752E96">
      <w:pPr>
        <w:pStyle w:val="BodyText"/>
        <w:numPr>
          <w:ilvl w:val="3"/>
          <w:numId w:val="5"/>
        </w:numPr>
        <w:ind w:left="900" w:hanging="900"/>
        <w:rPr>
          <w:spacing w:val="-1"/>
        </w:rPr>
      </w:pPr>
      <w:r>
        <w:rPr>
          <w:spacing w:val="-1"/>
        </w:rPr>
        <w:t xml:space="preserve">Pengumpulan data </w:t>
      </w:r>
    </w:p>
    <w:p w14:paraId="4F52CCBB" w14:textId="202E29EA" w:rsidR="00752E96" w:rsidRDefault="005B1253" w:rsidP="007130CE">
      <w:pPr>
        <w:pStyle w:val="BodyText"/>
        <w:rPr>
          <w:spacing w:val="-1"/>
        </w:rPr>
      </w:pPr>
      <w:r>
        <w:rPr>
          <w:spacing w:val="-1"/>
        </w:rPr>
        <w:t xml:space="preserve">Pengumpulan data </w:t>
      </w:r>
      <w:r w:rsidR="00064366">
        <w:rPr>
          <w:spacing w:val="-1"/>
        </w:rPr>
        <w:t>adalah suatu metode dan prosedur yang harus digunakan untuk mendapatkan sebuah informasi tentang apa saja yang harus dilakukan dalam membangun</w:t>
      </w:r>
      <w:r w:rsidR="007130CE">
        <w:rPr>
          <w:spacing w:val="-1"/>
        </w:rPr>
        <w:t xml:space="preserve"> </w:t>
      </w:r>
      <w:r w:rsidR="00064366">
        <w:rPr>
          <w:spacing w:val="-1"/>
        </w:rPr>
        <w:t>sebuah sistem informasi pendaftaran siswa baru</w:t>
      </w:r>
      <w:r w:rsidR="007130CE">
        <w:rPr>
          <w:spacing w:val="-1"/>
        </w:rPr>
        <w:t xml:space="preserve">.  </w:t>
      </w:r>
      <w:r w:rsidR="00064366">
        <w:rPr>
          <w:spacing w:val="-1"/>
        </w:rPr>
        <w:t xml:space="preserve">Pada tahap </w:t>
      </w:r>
      <w:r w:rsidR="00064366">
        <w:rPr>
          <w:spacing w:val="-1"/>
        </w:rPr>
        <w:lastRenderedPageBreak/>
        <w:t>pengumpulan data ini terdapat beberapa hal yang harus dilakukan untuk membangun sebuah sistem diantaranya adalah sebagai berikut:</w:t>
      </w:r>
    </w:p>
    <w:p w14:paraId="6741410C" w14:textId="300F2AF9" w:rsidR="00064366" w:rsidRDefault="00064366" w:rsidP="00387870">
      <w:pPr>
        <w:pStyle w:val="BodyText"/>
        <w:numPr>
          <w:ilvl w:val="0"/>
          <w:numId w:val="40"/>
        </w:numPr>
        <w:ind w:left="360"/>
        <w:rPr>
          <w:spacing w:val="-1"/>
        </w:rPr>
      </w:pPr>
      <w:r>
        <w:rPr>
          <w:spacing w:val="-1"/>
        </w:rPr>
        <w:t>Observasi</w:t>
      </w:r>
    </w:p>
    <w:p w14:paraId="51289743" w14:textId="477AC3D2" w:rsidR="00064366" w:rsidRDefault="00064366" w:rsidP="00387870">
      <w:pPr>
        <w:pStyle w:val="BodyText"/>
        <w:ind w:left="360" w:firstLine="0"/>
        <w:rPr>
          <w:spacing w:val="-1"/>
        </w:rPr>
      </w:pPr>
      <w:r>
        <w:rPr>
          <w:spacing w:val="-1"/>
        </w:rPr>
        <w:t xml:space="preserve">Yaitu suatu kegiatan dengan melakukan dengan melakukan pengamatan pada suatu objek atau bidang yang sedang di teliti, pengamatan ini dilakukan dengan cara mengamati aktivitas yang sedang berjalan </w:t>
      </w:r>
      <w:r w:rsidR="00692117">
        <w:rPr>
          <w:spacing w:val="-1"/>
        </w:rPr>
        <w:t>dan data-data yang diperlukan untuk memenuhi kebutuhan yang akan dibuat.</w:t>
      </w:r>
      <w:r w:rsidR="006D4687">
        <w:rPr>
          <w:spacing w:val="-1"/>
        </w:rPr>
        <w:t xml:space="preserve"> </w:t>
      </w:r>
      <w:r w:rsidR="00692117">
        <w:rPr>
          <w:spacing w:val="-1"/>
        </w:rPr>
        <w:t xml:space="preserve"> Dalam kegiatan pengamatan di SMK Sudirman 1 Wonogiri, pengamatan yang dilakukan mencakup pengamatan data-data yang digunakan dalam pembuatan program. </w:t>
      </w:r>
    </w:p>
    <w:p w14:paraId="1DBEF006" w14:textId="613C8AAA" w:rsidR="00692117" w:rsidRDefault="00692117" w:rsidP="00387870">
      <w:pPr>
        <w:pStyle w:val="BodyText"/>
        <w:numPr>
          <w:ilvl w:val="0"/>
          <w:numId w:val="40"/>
        </w:numPr>
        <w:ind w:left="360"/>
        <w:rPr>
          <w:spacing w:val="-1"/>
        </w:rPr>
      </w:pPr>
      <w:r>
        <w:rPr>
          <w:spacing w:val="-1"/>
        </w:rPr>
        <w:t>Wawancara</w:t>
      </w:r>
    </w:p>
    <w:p w14:paraId="6AA08495" w14:textId="145BD939" w:rsidR="00692117" w:rsidRDefault="00692117" w:rsidP="00387870">
      <w:pPr>
        <w:pStyle w:val="BodyText"/>
        <w:ind w:left="360" w:firstLine="0"/>
        <w:rPr>
          <w:spacing w:val="-1"/>
        </w:rPr>
      </w:pPr>
      <w:r>
        <w:rPr>
          <w:spacing w:val="-1"/>
        </w:rPr>
        <w:t>Adalah kegiatan yang dilakukan dalam rangka mengumpulkan informasi dan data yang diperlukan untuk membangun sebuah sistem</w:t>
      </w:r>
      <w:r w:rsidR="00C5480C">
        <w:rPr>
          <w:spacing w:val="-1"/>
        </w:rPr>
        <w:t>, kegiatan wawancara ini dilakukan dengan melakukan tatap muka serta melakukan tanya jawab.</w:t>
      </w:r>
    </w:p>
    <w:p w14:paraId="22A91416" w14:textId="11BBC248" w:rsidR="00C5480C" w:rsidRDefault="00C5480C" w:rsidP="00387870">
      <w:pPr>
        <w:pStyle w:val="BodyText"/>
        <w:numPr>
          <w:ilvl w:val="0"/>
          <w:numId w:val="40"/>
        </w:numPr>
        <w:ind w:left="360"/>
        <w:rPr>
          <w:spacing w:val="-1"/>
        </w:rPr>
      </w:pPr>
      <w:r>
        <w:rPr>
          <w:spacing w:val="-1"/>
        </w:rPr>
        <w:t>Analisis Kebutuhan Sistem.</w:t>
      </w:r>
    </w:p>
    <w:p w14:paraId="6B1908DD" w14:textId="03C6D832" w:rsidR="00C5480C" w:rsidRDefault="00C5480C" w:rsidP="00387870">
      <w:pPr>
        <w:pStyle w:val="BodyText"/>
        <w:ind w:left="360" w:firstLine="0"/>
        <w:rPr>
          <w:spacing w:val="-1"/>
        </w:rPr>
      </w:pPr>
      <w:r>
        <w:rPr>
          <w:spacing w:val="-1"/>
        </w:rPr>
        <w:t>Analisis kebutuhan sistem adalah suatu kegiatan yang dilakukan untuk melakukan analisis tentang identifikasi kebutuhan informasi calon pengguna dan pelaksanaan sistem untuk memenuhi kebutuhan pengguna.</w:t>
      </w:r>
      <w:r w:rsidR="006D4687">
        <w:rPr>
          <w:spacing w:val="-1"/>
        </w:rPr>
        <w:t xml:space="preserve">  </w:t>
      </w:r>
      <w:r>
        <w:rPr>
          <w:spacing w:val="-1"/>
        </w:rPr>
        <w:t>Dengan mengetahui kebutuhan calon pengguna maka akan mempermudah pendefinisian masalah d</w:t>
      </w:r>
      <w:r w:rsidR="007130CE">
        <w:rPr>
          <w:spacing w:val="-1"/>
        </w:rPr>
        <w:t>a</w:t>
      </w:r>
      <w:r>
        <w:rPr>
          <w:spacing w:val="-1"/>
        </w:rPr>
        <w:t>n menentukan langkah-langkah yang akan diambil dalam membangun kinerja sistem serta memperhatikan input output yang akan dihasilkan.</w:t>
      </w:r>
    </w:p>
    <w:p w14:paraId="43B01F9B" w14:textId="77777777" w:rsidR="00752E96" w:rsidRDefault="00752E96" w:rsidP="00752E96">
      <w:pPr>
        <w:pStyle w:val="BodyText"/>
        <w:ind w:left="1080" w:firstLine="0"/>
        <w:rPr>
          <w:spacing w:val="-1"/>
        </w:rPr>
      </w:pPr>
    </w:p>
    <w:p w14:paraId="6D44B281" w14:textId="1838B358" w:rsidR="00DF6148" w:rsidRDefault="00DF6148" w:rsidP="00752E96">
      <w:pPr>
        <w:pStyle w:val="BodyText"/>
        <w:numPr>
          <w:ilvl w:val="3"/>
          <w:numId w:val="5"/>
        </w:numPr>
        <w:ind w:left="900" w:hanging="900"/>
        <w:rPr>
          <w:spacing w:val="-1"/>
        </w:rPr>
      </w:pPr>
      <w:r>
        <w:rPr>
          <w:spacing w:val="-1"/>
        </w:rPr>
        <w:t>Analisis dan Perancangan</w:t>
      </w:r>
    </w:p>
    <w:p w14:paraId="52D6343D" w14:textId="5C02B9A3" w:rsidR="003D114C" w:rsidRPr="00387870" w:rsidRDefault="00DF6148" w:rsidP="007130CE">
      <w:pPr>
        <w:pStyle w:val="BodyText"/>
        <w:rPr>
          <w:spacing w:val="-1"/>
        </w:rPr>
      </w:pPr>
      <w:r>
        <w:rPr>
          <w:spacing w:val="-1"/>
        </w:rPr>
        <w:t>Pada tahap analisis dan perancangan ini adalah tahap menspesifikasikan bagaimana sistem memenuhi kebutuhan pengguna dan kebutuhan informasi. Sistem ini akan memerlukan tahap desain untuk memenuhi kebutuhan pengguna. Tahap desain meliputi desain input, desain output, desain basisdata</w:t>
      </w:r>
      <w:r w:rsidR="00752E96">
        <w:rPr>
          <w:spacing w:val="-1"/>
        </w:rPr>
        <w:t>, desain proses, dan desain interface, selain itu pada desain nanti akan diberikan gambaran mengenai alur jalannya sistem serta gambaran secara detail mengenai DAD dan ERD pada sistem yang akan dibangun.</w:t>
      </w:r>
      <w:r w:rsidR="006D4687">
        <w:rPr>
          <w:spacing w:val="-1"/>
        </w:rPr>
        <w:t xml:space="preserve"> </w:t>
      </w:r>
      <w:r w:rsidR="00752E96">
        <w:rPr>
          <w:spacing w:val="-1"/>
        </w:rPr>
        <w:t xml:space="preserve"> </w:t>
      </w:r>
      <w:r w:rsidR="003D114C">
        <w:rPr>
          <w:spacing w:val="-1"/>
        </w:rPr>
        <w:t>Berikut merupakan rincian mengenai desain input, desain output, desain basisdata, desain proses serta desain interface:</w:t>
      </w:r>
    </w:p>
    <w:p w14:paraId="2E82036E" w14:textId="6CED8EC9" w:rsidR="003D114C" w:rsidRDefault="003D114C" w:rsidP="00387870">
      <w:pPr>
        <w:pStyle w:val="BodyText"/>
        <w:numPr>
          <w:ilvl w:val="0"/>
          <w:numId w:val="42"/>
        </w:numPr>
        <w:ind w:left="360"/>
        <w:rPr>
          <w:spacing w:val="-1"/>
        </w:rPr>
      </w:pPr>
      <w:r>
        <w:rPr>
          <w:spacing w:val="-1"/>
        </w:rPr>
        <w:lastRenderedPageBreak/>
        <w:t>Desain Input</w:t>
      </w:r>
    </w:p>
    <w:p w14:paraId="708B96CC" w14:textId="4448A7CF" w:rsidR="003D114C" w:rsidRDefault="003D114C" w:rsidP="00387870">
      <w:pPr>
        <w:pStyle w:val="BodyText"/>
        <w:ind w:left="360" w:firstLine="0"/>
        <w:rPr>
          <w:spacing w:val="-1"/>
        </w:rPr>
      </w:pPr>
      <w:r>
        <w:rPr>
          <w:spacing w:val="-1"/>
        </w:rPr>
        <w:t>Desain input berfungsi untuk memasukan data (input data) dan akan di proses kedalam format yang sesuai</w:t>
      </w:r>
      <w:r w:rsidR="007130CE">
        <w:rPr>
          <w:spacing w:val="-1"/>
        </w:rPr>
        <w:t xml:space="preserve">.  </w:t>
      </w:r>
      <w:r>
        <w:rPr>
          <w:spacing w:val="-1"/>
        </w:rPr>
        <w:t>Data yang akan diinputkan diperoleh dari panitia penerimaan siswa baru SMK Sudirman 1 Wonogiri.</w:t>
      </w:r>
    </w:p>
    <w:p w14:paraId="0926925A" w14:textId="155C0614" w:rsidR="003D114C" w:rsidRDefault="003D114C" w:rsidP="00387870">
      <w:pPr>
        <w:pStyle w:val="BodyText"/>
        <w:numPr>
          <w:ilvl w:val="0"/>
          <w:numId w:val="42"/>
        </w:numPr>
        <w:ind w:left="360"/>
        <w:rPr>
          <w:spacing w:val="-1"/>
        </w:rPr>
      </w:pPr>
      <w:r>
        <w:rPr>
          <w:spacing w:val="-1"/>
        </w:rPr>
        <w:t>Desain Basis Data</w:t>
      </w:r>
    </w:p>
    <w:p w14:paraId="6C99DD48" w14:textId="5175E65A" w:rsidR="003D114C" w:rsidRDefault="003D114C" w:rsidP="00387870">
      <w:pPr>
        <w:pStyle w:val="BodyText"/>
        <w:ind w:left="360" w:firstLine="0"/>
        <w:rPr>
          <w:spacing w:val="-1"/>
        </w:rPr>
      </w:pPr>
      <w:r>
        <w:rPr>
          <w:spacing w:val="-1"/>
        </w:rPr>
        <w:t>Desain basis data akan berisi alur bagaimana data masuk dan bagaimana data akan disimpan dalam database.</w:t>
      </w:r>
      <w:r w:rsidR="006D4687">
        <w:rPr>
          <w:spacing w:val="-1"/>
        </w:rPr>
        <w:t xml:space="preserve"> </w:t>
      </w:r>
      <w:r>
        <w:rPr>
          <w:spacing w:val="-1"/>
        </w:rPr>
        <w:t xml:space="preserve"> Penggambaran alur data yang terjadi pada program melalui ERD (Entity Relationship Diagram).</w:t>
      </w:r>
    </w:p>
    <w:p w14:paraId="5265E784" w14:textId="13307BDE" w:rsidR="003D114C" w:rsidRDefault="003D114C" w:rsidP="00387870">
      <w:pPr>
        <w:pStyle w:val="BodyText"/>
        <w:numPr>
          <w:ilvl w:val="0"/>
          <w:numId w:val="42"/>
        </w:numPr>
        <w:ind w:left="360"/>
        <w:rPr>
          <w:spacing w:val="-1"/>
        </w:rPr>
      </w:pPr>
      <w:r>
        <w:rPr>
          <w:spacing w:val="-1"/>
        </w:rPr>
        <w:t>Desain Proses</w:t>
      </w:r>
    </w:p>
    <w:p w14:paraId="460CA1BB" w14:textId="79A1ED3C" w:rsidR="003D114C" w:rsidRDefault="003D114C" w:rsidP="00387870">
      <w:pPr>
        <w:pStyle w:val="BodyText"/>
        <w:ind w:left="360" w:firstLine="0"/>
        <w:rPr>
          <w:spacing w:val="-1"/>
        </w:rPr>
      </w:pPr>
      <w:r>
        <w:rPr>
          <w:spacing w:val="-1"/>
        </w:rPr>
        <w:t xml:space="preserve">Desain proses merupakan tahapan sketsa yang akan </w:t>
      </w:r>
      <w:r w:rsidR="00DA7EB2">
        <w:rPr>
          <w:spacing w:val="-1"/>
        </w:rPr>
        <w:t xml:space="preserve">terjadi disetiap bagian modul yang dimiliki sistem. </w:t>
      </w:r>
      <w:r w:rsidR="006D4687">
        <w:rPr>
          <w:spacing w:val="-1"/>
        </w:rPr>
        <w:t xml:space="preserve"> </w:t>
      </w:r>
      <w:r w:rsidR="00DA7EB2">
        <w:rPr>
          <w:spacing w:val="-1"/>
        </w:rPr>
        <w:t xml:space="preserve">Sketsa yang dirancang akan menjadi panduan dalam pembuatan algoritma pembangunan sistem. </w:t>
      </w:r>
      <w:r w:rsidR="006D4687">
        <w:rPr>
          <w:spacing w:val="-1"/>
        </w:rPr>
        <w:t xml:space="preserve"> </w:t>
      </w:r>
      <w:r w:rsidR="00DA7EB2">
        <w:rPr>
          <w:spacing w:val="-1"/>
        </w:rPr>
        <w:t xml:space="preserve">Berdasarkan dari fase spesifikasi maka tahap awal dalam perancangan proses adalah menerjemahkan ERD dan DAD yang merupakan sketsa dari proses yang akan terjadi dibagian setiap modul sistem. </w:t>
      </w:r>
    </w:p>
    <w:p w14:paraId="2D5C0A82" w14:textId="16E1612D" w:rsidR="00DA7EB2" w:rsidRDefault="00DA7EB2" w:rsidP="00387870">
      <w:pPr>
        <w:pStyle w:val="BodyText"/>
        <w:numPr>
          <w:ilvl w:val="0"/>
          <w:numId w:val="42"/>
        </w:numPr>
        <w:ind w:left="360"/>
        <w:rPr>
          <w:spacing w:val="-1"/>
        </w:rPr>
      </w:pPr>
      <w:r>
        <w:rPr>
          <w:spacing w:val="-1"/>
        </w:rPr>
        <w:t>Desain Output</w:t>
      </w:r>
    </w:p>
    <w:p w14:paraId="5F59B50A" w14:textId="4B89200E" w:rsidR="00DA7EB2" w:rsidRDefault="00DA7EB2" w:rsidP="00387870">
      <w:pPr>
        <w:pStyle w:val="BodyText"/>
        <w:ind w:left="360" w:firstLine="0"/>
        <w:rPr>
          <w:spacing w:val="-1"/>
        </w:rPr>
      </w:pPr>
      <w:r>
        <w:rPr>
          <w:spacing w:val="-1"/>
        </w:rPr>
        <w:t>Hasil dari desain output merupakan hasil dari desain input yang melewati desain basis data dan melalui desain proses.</w:t>
      </w:r>
      <w:r w:rsidR="006D4687">
        <w:rPr>
          <w:spacing w:val="-1"/>
        </w:rPr>
        <w:t xml:space="preserve"> </w:t>
      </w:r>
      <w:r>
        <w:rPr>
          <w:spacing w:val="-1"/>
        </w:rPr>
        <w:t xml:space="preserve"> Desain ini merupakan format laporan yang diperlukan.</w:t>
      </w:r>
      <w:r w:rsidR="006D4687">
        <w:rPr>
          <w:spacing w:val="-1"/>
        </w:rPr>
        <w:t xml:space="preserve"> </w:t>
      </w:r>
      <w:r>
        <w:rPr>
          <w:spacing w:val="-1"/>
        </w:rPr>
        <w:t xml:space="preserve"> Keluaran dari desain output merupakan data-data dari penerimaan siswa baru. </w:t>
      </w:r>
    </w:p>
    <w:p w14:paraId="1353D6E8" w14:textId="5BB43A01" w:rsidR="00DA7EB2" w:rsidRDefault="00DA7EB2" w:rsidP="00387870">
      <w:pPr>
        <w:pStyle w:val="BodyText"/>
        <w:numPr>
          <w:ilvl w:val="0"/>
          <w:numId w:val="42"/>
        </w:numPr>
        <w:ind w:left="360"/>
        <w:rPr>
          <w:spacing w:val="-1"/>
        </w:rPr>
      </w:pPr>
      <w:r>
        <w:rPr>
          <w:spacing w:val="-1"/>
        </w:rPr>
        <w:t>Desain Interface</w:t>
      </w:r>
    </w:p>
    <w:p w14:paraId="5373FD8C" w14:textId="2BE3E2B7" w:rsidR="00387870" w:rsidRDefault="00DA7EB2" w:rsidP="00387870">
      <w:pPr>
        <w:pStyle w:val="BodyText"/>
        <w:ind w:left="360" w:firstLine="0"/>
        <w:rPr>
          <w:spacing w:val="-1"/>
        </w:rPr>
      </w:pPr>
      <w:r>
        <w:rPr>
          <w:spacing w:val="-1"/>
        </w:rPr>
        <w:t>Desain interface ini merupaka</w:t>
      </w:r>
      <w:r w:rsidR="00455049">
        <w:rPr>
          <w:spacing w:val="-1"/>
        </w:rPr>
        <w:t>n</w:t>
      </w:r>
      <w:r>
        <w:rPr>
          <w:spacing w:val="-1"/>
        </w:rPr>
        <w:t xml:space="preserve"> desain langsung yang bertatap muka dengan user.</w:t>
      </w:r>
      <w:r w:rsidR="006D4687">
        <w:rPr>
          <w:spacing w:val="-1"/>
        </w:rPr>
        <w:t xml:space="preserve">  </w:t>
      </w:r>
      <w:r>
        <w:rPr>
          <w:spacing w:val="-1"/>
        </w:rPr>
        <w:t>Desain yang dibuat harus memenuhi kebutuhan user, serta mudah dipahami oleh pengguna.</w:t>
      </w:r>
      <w:r w:rsidR="007130CE">
        <w:rPr>
          <w:spacing w:val="-1"/>
        </w:rPr>
        <w:t xml:space="preserve">  </w:t>
      </w:r>
      <w:r w:rsidR="001C146B">
        <w:rPr>
          <w:spacing w:val="-1"/>
        </w:rPr>
        <w:t xml:space="preserve">Desain yang dibuat akan </w:t>
      </w:r>
      <w:r w:rsidR="00455049">
        <w:rPr>
          <w:spacing w:val="-1"/>
        </w:rPr>
        <w:t>terlihat</w:t>
      </w:r>
      <w:r w:rsidR="001C146B">
        <w:rPr>
          <w:spacing w:val="-1"/>
        </w:rPr>
        <w:t xml:space="preserve"> sederhana tapi tidak menghilangkan fungsi yang paling penting.</w:t>
      </w:r>
      <w:r w:rsidR="006D4687">
        <w:rPr>
          <w:spacing w:val="-1"/>
        </w:rPr>
        <w:t xml:space="preserve">  </w:t>
      </w:r>
      <w:r w:rsidR="001C146B">
        <w:rPr>
          <w:spacing w:val="-1"/>
        </w:rPr>
        <w:t xml:space="preserve">Desain interface akan dibuat dengan menggunakan aplikasi Netbeans menggunakan Bahasa pemrograman PHP dan Bahasa Markup. </w:t>
      </w:r>
    </w:p>
    <w:p w14:paraId="0570A584" w14:textId="58038252" w:rsidR="001C146B" w:rsidRPr="00387870" w:rsidRDefault="00387870" w:rsidP="00387870">
      <w:pPr>
        <w:spacing w:after="160" w:line="259" w:lineRule="auto"/>
        <w:ind w:firstLine="0"/>
        <w:jc w:val="left"/>
        <w:rPr>
          <w:rFonts w:eastAsia="Times New Roman"/>
          <w:spacing w:val="-1"/>
        </w:rPr>
      </w:pPr>
      <w:r>
        <w:rPr>
          <w:spacing w:val="-1"/>
        </w:rPr>
        <w:br w:type="page"/>
      </w:r>
    </w:p>
    <w:p w14:paraId="33117445" w14:textId="7162B6A2" w:rsidR="001C146B" w:rsidRDefault="001C146B" w:rsidP="001C146B">
      <w:pPr>
        <w:pStyle w:val="BodyText"/>
        <w:numPr>
          <w:ilvl w:val="3"/>
          <w:numId w:val="5"/>
        </w:numPr>
        <w:ind w:left="900" w:hanging="900"/>
        <w:rPr>
          <w:spacing w:val="-1"/>
        </w:rPr>
      </w:pPr>
      <w:r>
        <w:rPr>
          <w:spacing w:val="-1"/>
        </w:rPr>
        <w:lastRenderedPageBreak/>
        <w:t>Pembuatan Program</w:t>
      </w:r>
    </w:p>
    <w:p w14:paraId="75E1260F" w14:textId="607D5228" w:rsidR="00387870" w:rsidRDefault="001C146B" w:rsidP="00387870">
      <w:pPr>
        <w:pStyle w:val="BodyText"/>
        <w:ind w:left="180" w:firstLine="540"/>
        <w:rPr>
          <w:spacing w:val="-1"/>
        </w:rPr>
      </w:pPr>
      <w:r>
        <w:rPr>
          <w:spacing w:val="-1"/>
        </w:rPr>
        <w:t>Sistem ini dibangun menggunakan Bahasa pemrograman PHP, Bahasa Markup HTML</w:t>
      </w:r>
      <w:r w:rsidR="00455049">
        <w:rPr>
          <w:spacing w:val="-1"/>
        </w:rPr>
        <w:t xml:space="preserve"> dan</w:t>
      </w:r>
      <w:r>
        <w:rPr>
          <w:spacing w:val="-1"/>
        </w:rPr>
        <w:t xml:space="preserve"> menggunakan database MySql sebagai penampung data. Bahasa pemrograman PHP dan Markup HTML diakses melalui aplikasi Netbeans.</w:t>
      </w:r>
    </w:p>
    <w:p w14:paraId="42C5B3E7" w14:textId="77777777" w:rsidR="007130CE" w:rsidRDefault="007130CE" w:rsidP="00387870">
      <w:pPr>
        <w:pStyle w:val="BodyText"/>
        <w:ind w:left="180" w:firstLine="540"/>
        <w:rPr>
          <w:spacing w:val="-1"/>
        </w:rPr>
      </w:pPr>
    </w:p>
    <w:p w14:paraId="27B38956" w14:textId="4AEDAF1E" w:rsidR="00455049" w:rsidRDefault="00455049" w:rsidP="00455049">
      <w:pPr>
        <w:pStyle w:val="BodyText"/>
        <w:numPr>
          <w:ilvl w:val="3"/>
          <w:numId w:val="5"/>
        </w:numPr>
        <w:ind w:left="900" w:hanging="900"/>
        <w:rPr>
          <w:spacing w:val="-1"/>
        </w:rPr>
      </w:pPr>
      <w:r>
        <w:rPr>
          <w:spacing w:val="-1"/>
        </w:rPr>
        <w:t>Implementasi dan Pengujian</w:t>
      </w:r>
    </w:p>
    <w:p w14:paraId="689676C1" w14:textId="359389EC" w:rsidR="00AE7B8A" w:rsidRDefault="00455049" w:rsidP="003855AC">
      <w:pPr>
        <w:pStyle w:val="BodyText"/>
        <w:ind w:left="180" w:firstLine="540"/>
        <w:rPr>
          <w:spacing w:val="-1"/>
        </w:rPr>
      </w:pPr>
      <w:r>
        <w:rPr>
          <w:spacing w:val="-1"/>
        </w:rPr>
        <w:t xml:space="preserve">Sistem ini akan di implementasikan pada SMK Sudirman 1 Wonogiri. Selain itu nanatinya akan di lakukan pengujian dengan cara melihat alur kinerja dan output sistem atau bias disebut dengan blackbox testing. </w:t>
      </w:r>
    </w:p>
    <w:p w14:paraId="781EF6E0" w14:textId="77777777" w:rsidR="007130CE" w:rsidRPr="003855AC" w:rsidRDefault="007130CE" w:rsidP="003855AC">
      <w:pPr>
        <w:pStyle w:val="BodyText"/>
        <w:ind w:left="180" w:firstLine="540"/>
        <w:rPr>
          <w:spacing w:val="-1"/>
        </w:rPr>
      </w:pPr>
    </w:p>
    <w:p w14:paraId="2598D2EF" w14:textId="77777777" w:rsidR="00A36D16" w:rsidRDefault="00A36D16" w:rsidP="00064366">
      <w:pPr>
        <w:pStyle w:val="Heading2"/>
      </w:pPr>
      <w:bookmarkStart w:id="16" w:name="_Toc461058894"/>
      <w:r w:rsidRPr="00C717E9">
        <w:t>Sistematika Penulisan</w:t>
      </w:r>
      <w:bookmarkEnd w:id="16"/>
      <w:r w:rsidRPr="00C717E9">
        <w:t xml:space="preserve"> </w:t>
      </w:r>
    </w:p>
    <w:p w14:paraId="10039AD8" w14:textId="417DE227" w:rsidR="003855AC" w:rsidRDefault="003855AC" w:rsidP="003855AC">
      <w:pPr>
        <w:pStyle w:val="BodyText"/>
        <w:ind w:left="180" w:firstLine="540"/>
        <w:rPr>
          <w:spacing w:val="-1"/>
        </w:rPr>
      </w:pPr>
      <w:r>
        <w:rPr>
          <w:spacing w:val="-1"/>
        </w:rPr>
        <w:t xml:space="preserve">Penyusunan laporan penelitian kerja praktek ini menjabarkan secara detail tentang penelitian yang di lakukan dalam menyusun laporan. </w:t>
      </w:r>
      <w:r w:rsidR="006D4687">
        <w:rPr>
          <w:spacing w:val="-1"/>
        </w:rPr>
        <w:t xml:space="preserve"> </w:t>
      </w:r>
      <w:r>
        <w:rPr>
          <w:spacing w:val="-1"/>
        </w:rPr>
        <w:t>Berikut merupa</w:t>
      </w:r>
      <w:r w:rsidR="006D4687">
        <w:rPr>
          <w:spacing w:val="-1"/>
        </w:rPr>
        <w:t>kan</w:t>
      </w:r>
      <w:r>
        <w:rPr>
          <w:spacing w:val="-1"/>
        </w:rPr>
        <w:t xml:space="preserve"> sistematika penulisan: </w:t>
      </w:r>
    </w:p>
    <w:p w14:paraId="42632567" w14:textId="24E356CA" w:rsidR="003855AC" w:rsidRDefault="003855AC" w:rsidP="003855AC">
      <w:pPr>
        <w:pStyle w:val="BodyText"/>
        <w:ind w:left="180" w:firstLine="0"/>
        <w:rPr>
          <w:b/>
          <w:spacing w:val="-1"/>
        </w:rPr>
      </w:pPr>
      <w:r w:rsidRPr="003855AC">
        <w:rPr>
          <w:b/>
          <w:spacing w:val="-1"/>
        </w:rPr>
        <w:t xml:space="preserve">BAB </w:t>
      </w:r>
      <w:r>
        <w:rPr>
          <w:b/>
          <w:spacing w:val="-1"/>
        </w:rPr>
        <w:t>I</w:t>
      </w:r>
      <w:r w:rsidRPr="003855AC">
        <w:rPr>
          <w:b/>
          <w:spacing w:val="-1"/>
        </w:rPr>
        <w:t xml:space="preserve"> PENDAHULUAN  </w:t>
      </w:r>
    </w:p>
    <w:p w14:paraId="75E57540" w14:textId="6A85854E" w:rsidR="003855AC" w:rsidRDefault="003855AC" w:rsidP="007130CE">
      <w:pPr>
        <w:pStyle w:val="BodyText"/>
        <w:ind w:left="993" w:firstLine="0"/>
        <w:rPr>
          <w:spacing w:val="-1"/>
        </w:rPr>
      </w:pPr>
      <w:r>
        <w:rPr>
          <w:spacing w:val="-1"/>
        </w:rPr>
        <w:t>Berisikan latarbelakang masalah yang ada pada SMK Sudirman 1 Wonogiri, rumusan masalah, tujuan penelitian, manfaat penelitian, metode penelitian dan sistematika penulisan.</w:t>
      </w:r>
    </w:p>
    <w:p w14:paraId="59FF510F" w14:textId="3BFDFA0D" w:rsidR="003855AC" w:rsidRDefault="003855AC" w:rsidP="003855AC">
      <w:pPr>
        <w:pStyle w:val="BodyText"/>
        <w:ind w:left="180" w:firstLine="0"/>
        <w:rPr>
          <w:b/>
          <w:spacing w:val="-1"/>
        </w:rPr>
      </w:pPr>
      <w:r w:rsidRPr="003855AC">
        <w:rPr>
          <w:b/>
          <w:spacing w:val="-1"/>
        </w:rPr>
        <w:t xml:space="preserve">BAB </w:t>
      </w:r>
      <w:r>
        <w:rPr>
          <w:b/>
          <w:spacing w:val="-1"/>
        </w:rPr>
        <w:t>II</w:t>
      </w:r>
      <w:r w:rsidRPr="003855AC">
        <w:rPr>
          <w:b/>
          <w:spacing w:val="-1"/>
        </w:rPr>
        <w:t xml:space="preserve"> </w:t>
      </w:r>
      <w:r>
        <w:rPr>
          <w:b/>
          <w:spacing w:val="-1"/>
        </w:rPr>
        <w:t>KAJIAN PUSTAKA DAN LANDASAN TEORI</w:t>
      </w:r>
    </w:p>
    <w:p w14:paraId="196EA96E" w14:textId="090DD1FD" w:rsidR="003855AC" w:rsidRDefault="003855AC" w:rsidP="007130CE">
      <w:pPr>
        <w:pStyle w:val="BodyText"/>
        <w:ind w:left="993" w:firstLine="0"/>
        <w:rPr>
          <w:spacing w:val="-1"/>
        </w:rPr>
      </w:pPr>
      <w:r>
        <w:rPr>
          <w:spacing w:val="-1"/>
        </w:rPr>
        <w:t>Berisikan tentang kajian</w:t>
      </w:r>
      <w:r w:rsidR="00DD35BD">
        <w:rPr>
          <w:spacing w:val="-1"/>
        </w:rPr>
        <w:t xml:space="preserve"> dari penelitian-penelitian yang lebih dahulu di lakukan serta kajian teori yang relvan sesuai dengan sistem yang akan dibangun.</w:t>
      </w:r>
    </w:p>
    <w:p w14:paraId="723D8EBB" w14:textId="5C3A7743" w:rsidR="00DD35BD" w:rsidRDefault="00DD35BD" w:rsidP="00DD35BD">
      <w:pPr>
        <w:pStyle w:val="BodyText"/>
        <w:ind w:firstLine="180"/>
        <w:rPr>
          <w:b/>
          <w:spacing w:val="-1"/>
        </w:rPr>
      </w:pPr>
      <w:r>
        <w:rPr>
          <w:b/>
          <w:spacing w:val="-1"/>
        </w:rPr>
        <w:t>BAB III TINJAUAN UMUM INSTANSI</w:t>
      </w:r>
    </w:p>
    <w:p w14:paraId="49FE3D73" w14:textId="1559D2E7" w:rsidR="00DD35BD" w:rsidRDefault="00DD35BD" w:rsidP="007130CE">
      <w:pPr>
        <w:pStyle w:val="BodyText"/>
        <w:ind w:left="993" w:firstLine="0"/>
        <w:rPr>
          <w:spacing w:val="-1"/>
        </w:rPr>
      </w:pPr>
      <w:r>
        <w:rPr>
          <w:spacing w:val="-1"/>
        </w:rPr>
        <w:t>Berisikan tentang gambaran umum instansi atau objek penelitian.</w:t>
      </w:r>
      <w:r w:rsidR="006D4687">
        <w:rPr>
          <w:spacing w:val="-1"/>
        </w:rPr>
        <w:t xml:space="preserve"> </w:t>
      </w:r>
      <w:r>
        <w:rPr>
          <w:spacing w:val="-1"/>
        </w:rPr>
        <w:t xml:space="preserve"> Bab ini dapat berisikan mengenai profil instansi, visi dan misi, lokasi, struktur organisasi yang ada di SMK Sudirman 1 Wonogiri.</w:t>
      </w:r>
    </w:p>
    <w:p w14:paraId="04ED3146" w14:textId="57DA96D5" w:rsidR="00DD35BD" w:rsidRDefault="00DD35BD" w:rsidP="00DD35BD">
      <w:pPr>
        <w:pStyle w:val="BodyText"/>
        <w:ind w:left="180" w:firstLine="0"/>
        <w:rPr>
          <w:b/>
          <w:spacing w:val="-1"/>
        </w:rPr>
      </w:pPr>
      <w:r>
        <w:rPr>
          <w:b/>
          <w:spacing w:val="-1"/>
        </w:rPr>
        <w:t>BAB IV ANALISIS DAN PERANCANGAN SISTEM</w:t>
      </w:r>
    </w:p>
    <w:p w14:paraId="28E0E1A2" w14:textId="7EDAA60B" w:rsidR="00DD35BD" w:rsidRDefault="00DD35BD" w:rsidP="007130CE">
      <w:pPr>
        <w:pStyle w:val="BodyText"/>
        <w:ind w:left="993" w:firstLine="0"/>
        <w:rPr>
          <w:spacing w:val="-1"/>
        </w:rPr>
      </w:pPr>
      <w:r w:rsidRPr="00843479">
        <w:rPr>
          <w:spacing w:val="-1"/>
        </w:rPr>
        <w:t xml:space="preserve">Berisikan tentang tahap-tahap dan </w:t>
      </w:r>
      <w:r w:rsidR="00843479" w:rsidRPr="00843479">
        <w:rPr>
          <w:spacing w:val="-1"/>
        </w:rPr>
        <w:t>bagaimana sistem dirancang dan dibangun dalam pembuatan sistem informasi penerimaan siswa baru di SMK Sudirman 1 Wonogiri</w:t>
      </w:r>
      <w:r w:rsidR="00843479">
        <w:rPr>
          <w:spacing w:val="-1"/>
        </w:rPr>
        <w:t>.</w:t>
      </w:r>
    </w:p>
    <w:p w14:paraId="2EE05E09" w14:textId="6DD4085C" w:rsidR="00843479" w:rsidRDefault="00843479" w:rsidP="00584A3D">
      <w:pPr>
        <w:pStyle w:val="BodyText"/>
        <w:ind w:left="180" w:firstLine="0"/>
        <w:rPr>
          <w:b/>
          <w:spacing w:val="-1"/>
        </w:rPr>
      </w:pPr>
      <w:r>
        <w:rPr>
          <w:b/>
          <w:spacing w:val="-1"/>
        </w:rPr>
        <w:lastRenderedPageBreak/>
        <w:t>BAB V IMPLEMENTASI SISTEM</w:t>
      </w:r>
    </w:p>
    <w:p w14:paraId="7A51B66B" w14:textId="2B34CAA6" w:rsidR="00843479" w:rsidRDefault="00843479" w:rsidP="007130CE">
      <w:pPr>
        <w:pStyle w:val="BodyText"/>
        <w:ind w:left="993" w:firstLine="0"/>
        <w:rPr>
          <w:spacing w:val="-1"/>
        </w:rPr>
      </w:pPr>
      <w:r>
        <w:rPr>
          <w:spacing w:val="-1"/>
        </w:rPr>
        <w:t>Berisikan hasil dari implementasi sistem yang disajikan dalam bentuk table,</w:t>
      </w:r>
      <w:r w:rsidR="00584A3D">
        <w:rPr>
          <w:spacing w:val="-1"/>
        </w:rPr>
        <w:t xml:space="preserve"> </w:t>
      </w:r>
      <w:r>
        <w:rPr>
          <w:spacing w:val="-1"/>
        </w:rPr>
        <w:t xml:space="preserve">grafik atau bentuk lain dan kinerja sistem </w:t>
      </w:r>
      <w:r w:rsidR="00584A3D">
        <w:rPr>
          <w:spacing w:val="-1"/>
        </w:rPr>
        <w:t xml:space="preserve">pada tahap implementasi, penggunaan sistem, tata cara penggunaan sistem dan pengujian sistem. </w:t>
      </w:r>
    </w:p>
    <w:p w14:paraId="234F05D1" w14:textId="7A1B5A0C" w:rsidR="00584A3D" w:rsidRDefault="00584A3D" w:rsidP="00871850">
      <w:pPr>
        <w:pStyle w:val="BodyText"/>
        <w:ind w:left="180" w:firstLine="0"/>
        <w:rPr>
          <w:spacing w:val="-1"/>
        </w:rPr>
      </w:pPr>
      <w:r>
        <w:rPr>
          <w:b/>
          <w:spacing w:val="-1"/>
        </w:rPr>
        <w:t>BAB VI PENUTUP</w:t>
      </w:r>
    </w:p>
    <w:p w14:paraId="065A7F64" w14:textId="45BF4263" w:rsidR="00584A3D" w:rsidRPr="00584A3D" w:rsidRDefault="00584A3D" w:rsidP="007130CE">
      <w:pPr>
        <w:pStyle w:val="BodyText"/>
        <w:ind w:left="993" w:firstLine="0"/>
        <w:rPr>
          <w:spacing w:val="-1"/>
        </w:rPr>
      </w:pPr>
      <w:r>
        <w:rPr>
          <w:spacing w:val="-1"/>
        </w:rPr>
        <w:t xml:space="preserve">Berisi tentang rangkuman dari keseluruhan penelitian </w:t>
      </w:r>
      <w:r w:rsidR="00871850">
        <w:rPr>
          <w:spacing w:val="-1"/>
        </w:rPr>
        <w:t>dan beserta kesimpulan dari seluruh penelitian.</w:t>
      </w:r>
      <w:r w:rsidR="006D4687">
        <w:rPr>
          <w:spacing w:val="-1"/>
        </w:rPr>
        <w:t xml:space="preserve"> </w:t>
      </w:r>
      <w:r w:rsidR="00871850">
        <w:rPr>
          <w:spacing w:val="-1"/>
        </w:rPr>
        <w:t xml:space="preserve"> Pada bab ini terdapat pula kritik dan saran yang akan di sampaikan untuk memberikan penilaian pada sistem yang telah di bangun.</w:t>
      </w:r>
      <w:r w:rsidR="006D4687">
        <w:rPr>
          <w:spacing w:val="-1"/>
        </w:rPr>
        <w:t xml:space="preserve"> </w:t>
      </w:r>
      <w:r w:rsidR="00871850">
        <w:rPr>
          <w:spacing w:val="-1"/>
        </w:rPr>
        <w:t xml:space="preserve"> Kritik dan saran diberikan agar sistem yang di bangun dapat dikembangkan secara lebih baik untuk kedepannya. </w:t>
      </w:r>
    </w:p>
    <w:p w14:paraId="664C9B53" w14:textId="77777777" w:rsidR="00584A3D" w:rsidRPr="00843479" w:rsidRDefault="00584A3D" w:rsidP="00843479">
      <w:pPr>
        <w:pStyle w:val="BodyText"/>
        <w:ind w:left="180" w:firstLine="540"/>
        <w:rPr>
          <w:spacing w:val="-1"/>
        </w:rPr>
      </w:pPr>
    </w:p>
    <w:p w14:paraId="7CF6F195" w14:textId="77777777" w:rsidR="00DD35BD" w:rsidRPr="00DD35BD" w:rsidRDefault="00DD35BD" w:rsidP="00DD35BD">
      <w:pPr>
        <w:pStyle w:val="BodyText"/>
        <w:rPr>
          <w:spacing w:val="-1"/>
        </w:rPr>
      </w:pPr>
    </w:p>
    <w:p w14:paraId="3FD46103" w14:textId="77777777" w:rsidR="00DD35BD" w:rsidRPr="00DD35BD" w:rsidRDefault="00DD35BD" w:rsidP="00DD35BD">
      <w:pPr>
        <w:pStyle w:val="BodyText"/>
        <w:ind w:firstLine="180"/>
        <w:rPr>
          <w:spacing w:val="-1"/>
        </w:rPr>
      </w:pPr>
    </w:p>
    <w:p w14:paraId="2506984F" w14:textId="77777777" w:rsidR="00DD35BD" w:rsidRPr="003855AC" w:rsidRDefault="00DD35BD" w:rsidP="003855AC">
      <w:pPr>
        <w:pStyle w:val="BodyText"/>
        <w:ind w:left="180" w:firstLine="0"/>
        <w:rPr>
          <w:spacing w:val="-1"/>
        </w:rPr>
      </w:pPr>
    </w:p>
    <w:p w14:paraId="25555396" w14:textId="6F6D2BE7" w:rsidR="003855AC" w:rsidRPr="003855AC" w:rsidRDefault="003855AC" w:rsidP="003855AC">
      <w:pPr>
        <w:pStyle w:val="BodyText"/>
        <w:ind w:left="180" w:firstLine="540"/>
        <w:rPr>
          <w:spacing w:val="-1"/>
        </w:rPr>
      </w:pPr>
    </w:p>
    <w:p w14:paraId="6CCA0E2B" w14:textId="76B006BC" w:rsidR="003855AC" w:rsidRDefault="003855AC" w:rsidP="003855AC">
      <w:pPr>
        <w:pStyle w:val="BodyText"/>
        <w:ind w:left="180" w:firstLine="540"/>
        <w:rPr>
          <w:b/>
          <w:spacing w:val="-1"/>
        </w:rPr>
      </w:pPr>
      <w:r w:rsidRPr="003855AC">
        <w:rPr>
          <w:b/>
          <w:spacing w:val="-1"/>
        </w:rPr>
        <w:t xml:space="preserve"> </w:t>
      </w:r>
    </w:p>
    <w:p w14:paraId="1F57F122" w14:textId="77777777" w:rsidR="003855AC" w:rsidRPr="003855AC" w:rsidRDefault="003855AC" w:rsidP="003855AC">
      <w:pPr>
        <w:pStyle w:val="BodyText"/>
        <w:ind w:left="180" w:firstLine="540"/>
        <w:rPr>
          <w:spacing w:val="-1"/>
        </w:rPr>
      </w:pPr>
    </w:p>
    <w:p w14:paraId="3981A1AA" w14:textId="3BABA198" w:rsidR="00A36D16" w:rsidRDefault="00A36D16" w:rsidP="00A36D16">
      <w:pPr>
        <w:ind w:right="53"/>
      </w:pPr>
    </w:p>
    <w:p w14:paraId="3D23D5D8" w14:textId="77777777" w:rsidR="00A36D16" w:rsidRPr="00C717E9" w:rsidRDefault="00A36D16" w:rsidP="00A36D16"/>
    <w:p w14:paraId="586FA6B9" w14:textId="77777777" w:rsidR="004E70A6" w:rsidRDefault="004E70A6" w:rsidP="00B85C2A">
      <w:pPr>
        <w:sectPr w:rsidR="004E70A6" w:rsidSect="00645E60">
          <w:headerReference w:type="default" r:id="rId15"/>
          <w:footerReference w:type="default" r:id="rId16"/>
          <w:headerReference w:type="first" r:id="rId17"/>
          <w:footerReference w:type="first" r:id="rId18"/>
          <w:pgSz w:w="11900" w:h="16840" w:code="9"/>
          <w:pgMar w:top="2268" w:right="1701" w:bottom="1701" w:left="2268" w:header="1134" w:footer="1134" w:gutter="0"/>
          <w:pgNumType w:start="1"/>
          <w:cols w:space="720"/>
          <w:titlePg/>
          <w:docGrid w:linePitch="326"/>
        </w:sectPr>
      </w:pPr>
    </w:p>
    <w:p w14:paraId="22CF8634" w14:textId="2A8F59AA" w:rsidR="00230893" w:rsidRPr="00230893" w:rsidRDefault="00230893" w:rsidP="00B85C2A"/>
    <w:p w14:paraId="7B1A0E6F" w14:textId="621FB5CD" w:rsidR="003F0B68" w:rsidRDefault="003F0B68" w:rsidP="003F0B68">
      <w:pPr>
        <w:pStyle w:val="Heading1"/>
      </w:pPr>
      <w:r>
        <w:br/>
      </w:r>
      <w:r>
        <w:br/>
      </w:r>
      <w:bookmarkStart w:id="17" w:name="_Toc461058895"/>
      <w:r w:rsidR="00E0192D">
        <w:t>KAJIAN PUSTAKA</w:t>
      </w:r>
      <w:r w:rsidRPr="00464044">
        <w:t xml:space="preserve"> DAN LANDASAN TEORI</w:t>
      </w:r>
      <w:bookmarkEnd w:id="17"/>
    </w:p>
    <w:p w14:paraId="31A8BA1A" w14:textId="77777777" w:rsidR="00A36D16" w:rsidRDefault="00A36D16" w:rsidP="003F0B68"/>
    <w:p w14:paraId="1C6916E7" w14:textId="515E35C7" w:rsidR="009B042A" w:rsidRDefault="009B042A" w:rsidP="009B042A">
      <w:pPr>
        <w:pStyle w:val="Default"/>
      </w:pPr>
    </w:p>
    <w:p w14:paraId="1E79F4F9" w14:textId="168D6948" w:rsidR="00AC1BEA" w:rsidRDefault="00AC1BEA" w:rsidP="00064366">
      <w:pPr>
        <w:pStyle w:val="Heading2"/>
      </w:pPr>
      <w:r>
        <w:t>Kajian Pustaka</w:t>
      </w:r>
    </w:p>
    <w:p w14:paraId="2642003E" w14:textId="77777777" w:rsidR="00AC1BEA" w:rsidRDefault="00AC1BEA" w:rsidP="009B042A">
      <w:pPr>
        <w:pStyle w:val="Default"/>
      </w:pPr>
    </w:p>
    <w:p w14:paraId="49696891" w14:textId="77777777" w:rsidR="005D05C2" w:rsidRDefault="005D05C2" w:rsidP="005D05C2">
      <w:r>
        <w:t>B</w:t>
      </w:r>
      <w:r w:rsidRPr="001B0D90">
        <w:t xml:space="preserve">eberapa hasil penelitian yang pernah </w:t>
      </w:r>
      <w:r w:rsidRPr="00AC1BEA">
        <w:t>dilakukan</w:t>
      </w:r>
      <w:r w:rsidRPr="001B0D90">
        <w:t xml:space="preserve"> </w:t>
      </w:r>
      <w:r>
        <w:t xml:space="preserve">oleh peneliti </w:t>
      </w:r>
      <w:r w:rsidRPr="001B0D90">
        <w:t>sebelumnya yang memiliki bidang dan tema yang sama dengan penelitian yang akan dilakukan</w:t>
      </w:r>
      <w:r>
        <w:t>.</w:t>
      </w:r>
    </w:p>
    <w:p w14:paraId="6BDD626F" w14:textId="42C61047" w:rsidR="005D05C2" w:rsidRDefault="005D05C2" w:rsidP="005D05C2">
      <w:r>
        <w:t>P</w:t>
      </w:r>
      <w:r w:rsidRPr="00A6673A">
        <w:t xml:space="preserve">endaftaran Calon tenaga kerja yang dapat dilakukan dengan membuka website perusahaan atau jasa penyedia lowongan pekerjaan. </w:t>
      </w:r>
      <w:r w:rsidR="006D4687">
        <w:t xml:space="preserve"> </w:t>
      </w:r>
      <w:r w:rsidRPr="00A6673A">
        <w:t>Proses ini menjadi lebih mudah dilakukan karena pendaftar tidak harus datang langsung ke perusahaan atau jasa penyedia lowongan pekerjaan yang bersangkutan untuk melakukan proses pendaftaran sehingga secara otomatis akan menghemat waktu dan biaya yang dikeluarkan oleh pendaftar.</w:t>
      </w:r>
      <w:r w:rsidR="006D4687">
        <w:t xml:space="preserve"> </w:t>
      </w:r>
      <w:r>
        <w:t xml:space="preserve"> Metode penelitian yang digunakan adalah Studi kepustakaan, </w:t>
      </w:r>
      <w:r w:rsidRPr="00195AE8">
        <w:t>Metode observasi</w:t>
      </w:r>
      <w:r>
        <w:t>,</w:t>
      </w:r>
      <w:r w:rsidRPr="00195AE8">
        <w:t xml:space="preserve"> Metode wawancara</w:t>
      </w:r>
      <w:r>
        <w:t xml:space="preserve">, </w:t>
      </w:r>
      <w:r w:rsidRPr="00195AE8">
        <w:t>Metode analisis sistem</w:t>
      </w:r>
      <w:r>
        <w:t xml:space="preserve">. </w:t>
      </w:r>
      <w:r w:rsidRPr="00A6673A">
        <w:t xml:space="preserve"> </w:t>
      </w:r>
      <w:r w:rsidRPr="00C17AF2">
        <w:t>Pembuatan Sistem Informasi Penerimaan Calon Tenaga Kerja Baru Berbasis Web dengan bahasa pemrograman PHP</w:t>
      </w:r>
      <w:r>
        <w:t xml:space="preserve">, </w:t>
      </w:r>
      <w:r w:rsidRPr="00C17AF2">
        <w:t>Hipertext Pree Processor (PHP), WML (Wireless Markup Language), dan sistem database MySQL</w:t>
      </w:r>
      <w:r w:rsidRPr="00A6673A">
        <w:t xml:space="preserve"> Dibangunnya  Sistem Penerimaan Calon tenaga Kerja pada Bursa Kerja Kh</w:t>
      </w:r>
      <w:r>
        <w:t>usus SMK Ganesha Tama yang agar dapat</w:t>
      </w:r>
      <w:r w:rsidRPr="00A6673A">
        <w:t xml:space="preserve"> diakses melalui Website</w:t>
      </w:r>
      <w:r>
        <w:fldChar w:fldCharType="begin" w:fldLock="1"/>
      </w:r>
      <w:r>
        <w:instrText>ADDIN CSL_CITATION { "citationItems" : [ { "id" : "ITEM-1", "itemData" : { "author" : [ { "dropping-particle" : "", "family" : "Habibie", "given" : "Farid Hamzah", "non-dropping-particle" : "", "parse-names" : false, "suffix" : "" }, { "dropping-particle" : "", "family" : "Purnama", "given" : "Bambang Eka", "non-dropping-particle" : "", "parse-names" : false, "suffix" : "" }, { "dropping-particle" : "", "family" : "Triyono", "given" : "Ramadian Agus", "non-dropping-particle" : "", "parse-names" : false, "suffix" : "" }, { "dropping-particle" : "", "family" : "Studi", "given" : "Program", "non-dropping-particle" : "", "parse-names" : false, "suffix" : "" }, { "dropping-particle" : "", "family" : "Informatika", "given" : "Teknik", "non-dropping-particle" : "", "parse-names" : false, "suffix" : "" }, { "dropping-particle" : "", "family" : "Surakarta", "given" : "Universitas", "non-dropping-particle" : "", "parse-names" : false, "suffix" : "" } ], "container-title" : "Teknologi Informasi dan Komunikasi", "id" : "ITEM-1", "issued" : { "date-parts" : [ [ "2014" ] ] }, "page" : "77-83", "title" : "Pembangunan Sistem Informasi Penerimaan Calon Tenaga Kerja Secara Online Berbasis WEB Pada Bursa Kerja Khusus SMK Ganesha Tama Boyolali", "type" : "article-journal" }, "uris" : [ "http://www.mendeley.com/documents/?uuid=c945fc58-e95a-4674-987f-7b0d7274fce4" ] } ], "mendeley" : { "formattedCitation" : "(Habibie, F. H. dkk., 2014)", "plainTextFormattedCitation" : "(Habibie, F. H. dkk., 2014)", "previouslyFormattedCitation" : "(Habibie, F. H. dkk., 2014)" }, "properties" : { "noteIndex" : 0 }, "schema" : "https://github.com/citation-style-language/schema/raw/master/csl-citation.json" }</w:instrText>
      </w:r>
      <w:r>
        <w:fldChar w:fldCharType="separate"/>
      </w:r>
      <w:r w:rsidRPr="00A6673A">
        <w:rPr>
          <w:noProof/>
        </w:rPr>
        <w:t>(Habibie, F. H. dkk., 2014)</w:t>
      </w:r>
      <w:r>
        <w:fldChar w:fldCharType="end"/>
      </w:r>
    </w:p>
    <w:p w14:paraId="27161B69" w14:textId="436B5640" w:rsidR="005D05C2" w:rsidRDefault="005D05C2" w:rsidP="005D05C2">
      <w:r w:rsidRPr="00252B39">
        <w:t xml:space="preserve">Pembuatan sistem informasi penerimaan peserta didik baru berbasis web ini menggunakan bahasa pemrograman PHP dan basis data MySQL. </w:t>
      </w:r>
      <w:r w:rsidR="006D4687">
        <w:t xml:space="preserve"> </w:t>
      </w:r>
      <w:r w:rsidRPr="00252B39">
        <w:t>Sistem pendaftaran berbasis web pada SMK Budhi Warman 1 Jakarta ini dapat mempermudah calon peserta didik baru dalam melakukan pendaftaran dengan menghemat waktu dan biaya dibandingkan j</w:t>
      </w:r>
      <w:r>
        <w:t xml:space="preserve">ika datang langsung ke sekolah </w:t>
      </w:r>
      <w:r w:rsidRPr="00252B39">
        <w:t>dan dengan adanya sistem informasi informasi penerimaan peserta didik baru, diharapkan membantu dan mempermudah dalam pengolahan peserta didik di SMK Budhi Warman 1 Jakarta.</w:t>
      </w:r>
      <w:r>
        <w:t xml:space="preserve"> </w:t>
      </w:r>
      <w:r>
        <w:fldChar w:fldCharType="begin" w:fldLock="1"/>
      </w:r>
      <w:r>
        <w:instrText>ADDIN CSL_CITATION { "citationItems" : [ { "id" : "ITEM-1", "itemData" : { "author" : [ { "dropping-particle" : "", "family" : "Rahul", "given" : "Amin", "non-dropping-particle" : "", "parse-names" : false, "suffix" : "" } ], "container-title" : "Ilmu Pengetahuan dan Teknologi komputer", "id" : "ITEM-1", "issue" : "2", "issued" : { "date-parts" : [ [ "2017" ] ] }, "page" : "113-121", "title" : "Rancang Bangun Sistem Informasi Penerimaan Siswa Baru Pada SMK Budhi Warman 1 Jakarta", "type" : "article-journal", "volume" : "2" }, "uris" : [ "http://www.mendeley.com/documents/?uuid=6bac8188-18d7-4537-bcb7-decb3a22a61d" ] } ], "mendeley" : { "formattedCitation" : "(Rahul, A., 2017)", "plainTextFormattedCitation" : "(Rahul, A., 2017)", "previouslyFormattedCitation" : "(Rahul, A., 2017)" }, "properties" : { "noteIndex" : 0 }, "schema" : "https://github.com/citation-style-language/schema/raw/master/csl-citation.json" }</w:instrText>
      </w:r>
      <w:r>
        <w:fldChar w:fldCharType="separate"/>
      </w:r>
      <w:r w:rsidRPr="00C17AF2">
        <w:rPr>
          <w:noProof/>
        </w:rPr>
        <w:t>(Rahul, A., 2017)</w:t>
      </w:r>
      <w:r>
        <w:fldChar w:fldCharType="end"/>
      </w:r>
    </w:p>
    <w:p w14:paraId="6CAED281" w14:textId="64945CE1" w:rsidR="005D05C2" w:rsidRDefault="005D05C2" w:rsidP="007130CE">
      <w:r w:rsidRPr="007F0488">
        <w:lastRenderedPageBreak/>
        <w:t>Tujuan dari penelitian ini adalah menghasilkan aplikasi sistem informasi pendaftaran siswa baru pada Sekolah Menengah Pertama Kabupaten Kutai Kartanegara sehingga mampu mempermudah pendataan, perangkingan berdasarkan nilai UN secara otomatis, mengurangi penggunaan kertas, mengurangi kecurangan dan diharapkan dapat mengatasi hambatan-hambatan yang dialami baik oleh panitia penerimaan siswa baru maupun orang tua siswa itu sendiri.</w:t>
      </w:r>
      <w:r w:rsidR="007130CE">
        <w:t xml:space="preserve">  </w:t>
      </w:r>
      <w:r w:rsidRPr="007F0488">
        <w:t>Penelitian ini menghasilkan sebuah sistem yang dapat menangani proses penerimaan siswa baru dengan harapan lebih efisien dan efektif daripada cara sebelumnya.</w:t>
      </w:r>
      <w:r w:rsidR="007130CE">
        <w:t xml:space="preserve">  </w:t>
      </w:r>
      <w:r w:rsidRPr="007F0488">
        <w:t>Model siklus hidup adalah model utama dan dasar dari banyak model.  Salah satu model yang cukup dikenal dalam dunia rekayasa perangkat lunak adalah model waterfall.</w:t>
      </w:r>
      <w:r w:rsidR="007130CE">
        <w:t xml:space="preserve">  </w:t>
      </w:r>
      <w:r w:rsidRPr="007F0488">
        <w:t>Disebut waterfall (berarti air terjun) karena memang diagram tahapan prosesnya mirip dengan air terjun yang bertingkat</w:t>
      </w:r>
      <w:r>
        <w:t xml:space="preserve">. </w:t>
      </w:r>
      <w:r w:rsidRPr="00252B39">
        <w:t>Pembuatan sistem informasi penerimaan peserta didik baru berbasis web ini menggunakan bahasa pemrograman PHP dan basis data MySQL</w:t>
      </w:r>
      <w:r>
        <w:t xml:space="preserve">. </w:t>
      </w:r>
      <w:r>
        <w:fldChar w:fldCharType="begin" w:fldLock="1"/>
      </w:r>
      <w:r>
        <w:instrText>ADDIN CSL_CITATION { "citationItems" : [ { "id" : "ITEM-1", "itemData" : { "author" : [ { "dropping-particle" : "", "family" : "Astuti", "given" : "Indah Fitri", "non-dropping-particle" : "", "parse-names" : false, "suffix" : "" }, { "dropping-particle" : "", "family" : "Marisa", "given" : "Dyna", "non-dropping-particle" : "", "parse-names" : false, "suffix" : "" }, { "dropping-particle" : "", "family" : "Febriani", "given" : "Asty", "non-dropping-particle" : "", "parse-names" : false, "suffix" : "" } ], "container-title" : "Informatika Mulawarman", "id" : "ITEM-1", "issue" : "2", "issued" : { "date-parts" : [ [ "2014" ] ] }, "page" : "35-40", "title" : "Sistem Informasi Penerimaan Siswa Baru Sekolah Menegah Pertama Berbasis Web", "type" : "article-journal", "volume" : "9" }, "uris" : [ "http://www.mendeley.com/documents/?uuid=0082aa79-d169-49ff-8b4b-031190ad5854" ] } ], "mendeley" : { "formattedCitation" : "(Astuti, I. F. dkk., 2014)", "plainTextFormattedCitation" : "(Astuti, I. F. dkk., 2014)", "previouslyFormattedCitation" : "(Astuti, I. F. dkk., 2014)" }, "properties" : { "noteIndex" : 0 }, "schema" : "https://github.com/citation-style-language/schema/raw/master/csl-citation.json" }</w:instrText>
      </w:r>
      <w:r>
        <w:fldChar w:fldCharType="separate"/>
      </w:r>
      <w:r w:rsidRPr="007F0488">
        <w:rPr>
          <w:noProof/>
        </w:rPr>
        <w:t>(Astuti, I. F. dkk., 2014)</w:t>
      </w:r>
      <w:r>
        <w:fldChar w:fldCharType="end"/>
      </w:r>
      <w:r w:rsidR="007D34B0">
        <w:t>.</w:t>
      </w:r>
    </w:p>
    <w:p w14:paraId="2ABC11BC" w14:textId="77777777" w:rsidR="007130CE" w:rsidRPr="007130CE" w:rsidRDefault="007130CE" w:rsidP="007130CE"/>
    <w:p w14:paraId="09CE8106" w14:textId="77777777" w:rsidR="005D05C2" w:rsidRDefault="005D05C2" w:rsidP="005D05C2">
      <w:pPr>
        <w:spacing w:before="10"/>
        <w:ind w:firstLine="0"/>
        <w:jc w:val="center"/>
        <w:rPr>
          <w:rFonts w:eastAsia="Times New Roman" w:cs="Times New Roman"/>
          <w:szCs w:val="24"/>
        </w:rPr>
      </w:pPr>
      <w:r>
        <w:rPr>
          <w:b/>
          <w:color w:val="1D1B11"/>
          <w:spacing w:val="-1"/>
        </w:rPr>
        <w:t>Tabel</w:t>
      </w:r>
      <w:r>
        <w:rPr>
          <w:b/>
          <w:color w:val="1D1B11"/>
        </w:rPr>
        <w:t xml:space="preserve"> 2.1 </w:t>
      </w:r>
      <w:r>
        <w:rPr>
          <w:color w:val="1D1B11"/>
          <w:spacing w:val="-1"/>
        </w:rPr>
        <w:t>Perbandingan</w:t>
      </w:r>
      <w:r>
        <w:rPr>
          <w:color w:val="1D1B11"/>
          <w:spacing w:val="2"/>
        </w:rPr>
        <w:t xml:space="preserve"> </w:t>
      </w:r>
      <w:r>
        <w:rPr>
          <w:color w:val="1D1B11"/>
          <w:spacing w:val="-1"/>
        </w:rPr>
        <w:t>Tinjauan</w:t>
      </w:r>
      <w:r>
        <w:rPr>
          <w:color w:val="1D1B11"/>
        </w:rPr>
        <w:t xml:space="preserve"> Pustaka</w:t>
      </w:r>
    </w:p>
    <w:tbl>
      <w:tblPr>
        <w:tblW w:w="9218" w:type="dxa"/>
        <w:jc w:val="center"/>
        <w:tblLayout w:type="fixed"/>
        <w:tblCellMar>
          <w:left w:w="0" w:type="dxa"/>
          <w:right w:w="0" w:type="dxa"/>
        </w:tblCellMar>
        <w:tblLook w:val="01E0" w:firstRow="1" w:lastRow="1" w:firstColumn="1" w:lastColumn="1" w:noHBand="0" w:noVBand="0"/>
      </w:tblPr>
      <w:tblGrid>
        <w:gridCol w:w="569"/>
        <w:gridCol w:w="2269"/>
        <w:gridCol w:w="1632"/>
        <w:gridCol w:w="1574"/>
        <w:gridCol w:w="3174"/>
      </w:tblGrid>
      <w:tr w:rsidR="005D05C2" w14:paraId="775EE8DA" w14:textId="77777777" w:rsidTr="006D4687">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14:paraId="523874DB" w14:textId="77777777" w:rsidR="005D05C2" w:rsidRDefault="005D05C2" w:rsidP="007D34B0">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2269" w:type="dxa"/>
            <w:tcBorders>
              <w:top w:val="single" w:sz="6" w:space="0" w:color="000000"/>
              <w:left w:val="single" w:sz="6" w:space="0" w:color="000000"/>
              <w:bottom w:val="single" w:sz="6" w:space="0" w:color="000000"/>
              <w:right w:val="single" w:sz="6" w:space="0" w:color="000000"/>
            </w:tcBorders>
            <w:hideMark/>
          </w:tcPr>
          <w:p w14:paraId="5AE7DFCE" w14:textId="77777777" w:rsidR="005D05C2" w:rsidRDefault="005D05C2" w:rsidP="007D34B0">
            <w:pPr>
              <w:pStyle w:val="TableParagraph"/>
              <w:spacing w:line="267" w:lineRule="exact"/>
              <w:ind w:left="1"/>
              <w:jc w:val="center"/>
              <w:rPr>
                <w:rFonts w:ascii="Times New Roman" w:eastAsia="Times New Roman" w:hAnsi="Times New Roman" w:cs="Times New Roman"/>
                <w:sz w:val="24"/>
                <w:szCs w:val="24"/>
              </w:rPr>
            </w:pPr>
            <w:r>
              <w:rPr>
                <w:rFonts w:ascii="Times New Roman"/>
                <w:sz w:val="24"/>
              </w:rPr>
              <w:t>Judul</w:t>
            </w:r>
          </w:p>
        </w:tc>
        <w:tc>
          <w:tcPr>
            <w:tcW w:w="1632" w:type="dxa"/>
            <w:tcBorders>
              <w:top w:val="single" w:sz="6" w:space="0" w:color="000000"/>
              <w:left w:val="single" w:sz="6" w:space="0" w:color="000000"/>
              <w:bottom w:val="single" w:sz="6" w:space="0" w:color="000000"/>
              <w:right w:val="single" w:sz="6" w:space="0" w:color="000000"/>
            </w:tcBorders>
            <w:hideMark/>
          </w:tcPr>
          <w:p w14:paraId="0C81D168" w14:textId="77777777" w:rsidR="005D05C2" w:rsidRDefault="005D05C2" w:rsidP="007D34B0">
            <w:pPr>
              <w:pStyle w:val="TableParagraph"/>
              <w:spacing w:line="267" w:lineRule="exact"/>
              <w:ind w:left="455"/>
              <w:rPr>
                <w:rFonts w:ascii="Times New Roman" w:eastAsia="Times New Roman" w:hAnsi="Times New Roman" w:cs="Times New Roman"/>
                <w:sz w:val="24"/>
                <w:szCs w:val="24"/>
              </w:rPr>
            </w:pPr>
            <w:r>
              <w:rPr>
                <w:rFonts w:ascii="Times New Roman"/>
                <w:spacing w:val="-1"/>
                <w:sz w:val="24"/>
              </w:rPr>
              <w:t>Penulis</w:t>
            </w:r>
          </w:p>
        </w:tc>
        <w:tc>
          <w:tcPr>
            <w:tcW w:w="1574" w:type="dxa"/>
            <w:tcBorders>
              <w:top w:val="single" w:sz="6" w:space="0" w:color="000000"/>
              <w:left w:val="single" w:sz="6" w:space="0" w:color="000000"/>
              <w:bottom w:val="single" w:sz="6" w:space="0" w:color="000000"/>
              <w:right w:val="single" w:sz="6" w:space="0" w:color="000000"/>
            </w:tcBorders>
            <w:hideMark/>
          </w:tcPr>
          <w:p w14:paraId="6B4B4803" w14:textId="77777777" w:rsidR="005D05C2" w:rsidRDefault="005D05C2" w:rsidP="007D34B0">
            <w:pPr>
              <w:pStyle w:val="TableParagraph"/>
              <w:spacing w:line="267" w:lineRule="exact"/>
              <w:ind w:left="371"/>
              <w:rPr>
                <w:rFonts w:ascii="Times New Roman" w:eastAsia="Times New Roman" w:hAnsi="Times New Roman" w:cs="Times New Roman"/>
                <w:sz w:val="24"/>
                <w:szCs w:val="24"/>
              </w:rPr>
            </w:pPr>
            <w:r>
              <w:rPr>
                <w:rFonts w:ascii="Times New Roman"/>
                <w:sz w:val="24"/>
              </w:rPr>
              <w:t>Metode</w:t>
            </w:r>
          </w:p>
        </w:tc>
        <w:tc>
          <w:tcPr>
            <w:tcW w:w="3174" w:type="dxa"/>
            <w:tcBorders>
              <w:top w:val="single" w:sz="6" w:space="0" w:color="000000"/>
              <w:left w:val="single" w:sz="6" w:space="0" w:color="000000"/>
              <w:bottom w:val="single" w:sz="6" w:space="0" w:color="000000"/>
              <w:right w:val="single" w:sz="6" w:space="0" w:color="000000"/>
            </w:tcBorders>
            <w:hideMark/>
          </w:tcPr>
          <w:p w14:paraId="42169500" w14:textId="77777777" w:rsidR="005D05C2" w:rsidRDefault="005D05C2" w:rsidP="007D34B0">
            <w:pPr>
              <w:pStyle w:val="TableParagraph"/>
              <w:spacing w:line="267" w:lineRule="exact"/>
              <w:ind w:left="728"/>
              <w:rPr>
                <w:rFonts w:ascii="Times New Roman" w:eastAsia="Times New Roman" w:hAnsi="Times New Roman" w:cs="Times New Roman"/>
                <w:sz w:val="24"/>
                <w:szCs w:val="24"/>
              </w:rPr>
            </w:pPr>
            <w:r>
              <w:rPr>
                <w:rFonts w:ascii="Times New Roman"/>
                <w:spacing w:val="-1"/>
                <w:sz w:val="24"/>
              </w:rPr>
              <w:t>Hasil/</w:t>
            </w:r>
            <w:r>
              <w:rPr>
                <w:rFonts w:ascii="Times New Roman"/>
                <w:sz w:val="24"/>
              </w:rPr>
              <w:t xml:space="preserve"> </w:t>
            </w:r>
            <w:r>
              <w:rPr>
                <w:rFonts w:ascii="Times New Roman"/>
                <w:spacing w:val="-1"/>
                <w:sz w:val="24"/>
              </w:rPr>
              <w:t>Kesimpulan</w:t>
            </w:r>
          </w:p>
        </w:tc>
      </w:tr>
      <w:tr w:rsidR="005D05C2" w14:paraId="4F68C0E9" w14:textId="77777777" w:rsidTr="006D4687">
        <w:trPr>
          <w:trHeight w:hRule="exact" w:val="2670"/>
          <w:jc w:val="center"/>
        </w:trPr>
        <w:tc>
          <w:tcPr>
            <w:tcW w:w="569" w:type="dxa"/>
            <w:tcBorders>
              <w:top w:val="single" w:sz="6" w:space="0" w:color="000000"/>
              <w:left w:val="single" w:sz="6" w:space="0" w:color="000000"/>
              <w:bottom w:val="single" w:sz="6" w:space="0" w:color="000000"/>
              <w:right w:val="single" w:sz="6" w:space="0" w:color="000000"/>
            </w:tcBorders>
            <w:hideMark/>
          </w:tcPr>
          <w:p w14:paraId="0F17FAD2" w14:textId="77777777" w:rsidR="005D05C2" w:rsidRDefault="005D05C2" w:rsidP="007D34B0">
            <w:pPr>
              <w:pStyle w:val="TableParagraph"/>
              <w:spacing w:line="267" w:lineRule="exact"/>
              <w:ind w:left="102"/>
              <w:rPr>
                <w:rFonts w:ascii="Times New Roman" w:eastAsia="Times New Roman" w:hAnsi="Times New Roman" w:cs="Times New Roman"/>
                <w:sz w:val="24"/>
                <w:szCs w:val="24"/>
              </w:rPr>
            </w:pPr>
            <w:r>
              <w:rPr>
                <w:rFonts w:ascii="Times New Roman"/>
                <w:sz w:val="24"/>
              </w:rPr>
              <w:t>1</w:t>
            </w:r>
          </w:p>
        </w:tc>
        <w:tc>
          <w:tcPr>
            <w:tcW w:w="2269" w:type="dxa"/>
            <w:tcBorders>
              <w:top w:val="single" w:sz="6" w:space="0" w:color="000000"/>
              <w:left w:val="single" w:sz="6" w:space="0" w:color="000000"/>
              <w:bottom w:val="single" w:sz="6" w:space="0" w:color="000000"/>
              <w:right w:val="single" w:sz="6" w:space="0" w:color="000000"/>
            </w:tcBorders>
            <w:hideMark/>
          </w:tcPr>
          <w:p w14:paraId="25FDF513" w14:textId="77777777" w:rsidR="005D05C2" w:rsidRDefault="005D05C2" w:rsidP="007D34B0">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eastAsia="Times New Roman" w:hAnsi="Times New Roman" w:cs="Times New Roman"/>
                <w:sz w:val="24"/>
                <w:szCs w:val="24"/>
              </w:rPr>
              <w:t>Pembangunan Sistem Informasi Penerimaan Calon Tenaga KerjaSecara online Berbasis Web Pada Bursa Kerja Khusus SMK Ganesha Tama Boyolali</w:t>
            </w:r>
          </w:p>
        </w:tc>
        <w:tc>
          <w:tcPr>
            <w:tcW w:w="1632" w:type="dxa"/>
            <w:tcBorders>
              <w:top w:val="single" w:sz="6" w:space="0" w:color="000000"/>
              <w:left w:val="single" w:sz="6" w:space="0" w:color="000000"/>
              <w:bottom w:val="single" w:sz="6" w:space="0" w:color="000000"/>
              <w:right w:val="single" w:sz="6" w:space="0" w:color="000000"/>
            </w:tcBorders>
            <w:hideMark/>
          </w:tcPr>
          <w:p w14:paraId="1AAFA8E1" w14:textId="77777777" w:rsidR="005D05C2" w:rsidRDefault="005D05C2" w:rsidP="007D34B0">
            <w:pPr>
              <w:pStyle w:val="TableParagraph"/>
              <w:spacing w:before="2"/>
              <w:ind w:left="102"/>
              <w:rPr>
                <w:rFonts w:ascii="Times New Roman" w:eastAsia="Times New Roman" w:hAnsi="Times New Roman" w:cs="Times New Roman"/>
                <w:sz w:val="23"/>
                <w:szCs w:val="23"/>
              </w:rPr>
            </w:pPr>
            <w:r>
              <w:rPr>
                <w:rFonts w:ascii="Times New Roman"/>
                <w:sz w:val="24"/>
              </w:rPr>
              <w:t>Farid Hamzah Habibie</w:t>
            </w:r>
            <w:r w:rsidRPr="007F0488">
              <w:rPr>
                <w:rFonts w:ascii="Times New Roman"/>
                <w:sz w:val="24"/>
              </w:rPr>
              <w:t>, Bambang Eka Purnama, Ramadian Agus Triyono</w:t>
            </w:r>
          </w:p>
        </w:tc>
        <w:tc>
          <w:tcPr>
            <w:tcW w:w="1574" w:type="dxa"/>
            <w:tcBorders>
              <w:top w:val="single" w:sz="6" w:space="0" w:color="000000"/>
              <w:left w:val="single" w:sz="6" w:space="0" w:color="000000"/>
              <w:bottom w:val="single" w:sz="6" w:space="0" w:color="000000"/>
              <w:right w:val="single" w:sz="6" w:space="0" w:color="000000"/>
            </w:tcBorders>
            <w:hideMark/>
          </w:tcPr>
          <w:p w14:paraId="5FEE8472" w14:textId="77777777" w:rsidR="005D05C2" w:rsidRDefault="005D05C2" w:rsidP="007D34B0">
            <w:pPr>
              <w:pStyle w:val="TableParagraph"/>
              <w:ind w:left="102" w:right="423"/>
              <w:rPr>
                <w:rFonts w:ascii="Times New Roman" w:eastAsia="Times New Roman" w:hAnsi="Times New Roman" w:cs="Times New Roman"/>
                <w:sz w:val="24"/>
                <w:szCs w:val="24"/>
              </w:rPr>
            </w:pPr>
            <w:r>
              <w:rPr>
                <w:rFonts w:ascii="Times New Roman"/>
                <w:i/>
                <w:sz w:val="24"/>
              </w:rPr>
              <w:t>SDLC</w:t>
            </w:r>
          </w:p>
        </w:tc>
        <w:tc>
          <w:tcPr>
            <w:tcW w:w="3174" w:type="dxa"/>
            <w:tcBorders>
              <w:top w:val="single" w:sz="6" w:space="0" w:color="000000"/>
              <w:left w:val="single" w:sz="6" w:space="0" w:color="000000"/>
              <w:bottom w:val="single" w:sz="6" w:space="0" w:color="000000"/>
              <w:right w:val="single" w:sz="6" w:space="0" w:color="000000"/>
            </w:tcBorders>
            <w:hideMark/>
          </w:tcPr>
          <w:p w14:paraId="5C5BF8E8" w14:textId="77777777" w:rsidR="005D05C2" w:rsidRDefault="005D05C2" w:rsidP="007D34B0">
            <w:pPr>
              <w:pStyle w:val="TableParagraph"/>
              <w:ind w:left="102" w:right="101"/>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Informasi berbasis web mempermudah dalam pencaran dan pendaftaran yang terkoneksi dalam satu sistem informasi yang terpusat dan tertata rapi. </w:t>
            </w:r>
          </w:p>
        </w:tc>
      </w:tr>
      <w:tr w:rsidR="006D4687" w14:paraId="2A931D70" w14:textId="77777777" w:rsidTr="006D4687">
        <w:trPr>
          <w:trHeight w:hRule="exact" w:val="1942"/>
          <w:jc w:val="center"/>
        </w:trPr>
        <w:tc>
          <w:tcPr>
            <w:tcW w:w="569" w:type="dxa"/>
            <w:tcBorders>
              <w:top w:val="single" w:sz="6" w:space="0" w:color="000000"/>
              <w:left w:val="single" w:sz="6" w:space="0" w:color="000000"/>
              <w:bottom w:val="single" w:sz="6" w:space="0" w:color="000000"/>
              <w:right w:val="single" w:sz="6" w:space="0" w:color="000000"/>
            </w:tcBorders>
            <w:hideMark/>
          </w:tcPr>
          <w:p w14:paraId="00BD8251" w14:textId="77777777" w:rsidR="006D4687" w:rsidRDefault="006D4687" w:rsidP="006D4687">
            <w:pPr>
              <w:pStyle w:val="TableParagraph"/>
              <w:spacing w:line="267" w:lineRule="exact"/>
              <w:ind w:left="102"/>
              <w:rPr>
                <w:rFonts w:ascii="Times New Roman" w:eastAsia="Times New Roman" w:hAnsi="Times New Roman" w:cs="Times New Roman"/>
                <w:sz w:val="24"/>
                <w:szCs w:val="24"/>
              </w:rPr>
            </w:pPr>
            <w:r>
              <w:rPr>
                <w:rFonts w:ascii="Times New Roman"/>
                <w:sz w:val="24"/>
              </w:rPr>
              <w:t>2</w:t>
            </w:r>
          </w:p>
        </w:tc>
        <w:tc>
          <w:tcPr>
            <w:tcW w:w="2269" w:type="dxa"/>
            <w:tcBorders>
              <w:top w:val="single" w:sz="6" w:space="0" w:color="000000"/>
              <w:left w:val="single" w:sz="6" w:space="0" w:color="000000"/>
              <w:bottom w:val="single" w:sz="6" w:space="0" w:color="000000"/>
              <w:right w:val="single" w:sz="6" w:space="0" w:color="000000"/>
            </w:tcBorders>
            <w:hideMark/>
          </w:tcPr>
          <w:p w14:paraId="013CFE79" w14:textId="77777777" w:rsidR="006D4687" w:rsidRDefault="006D4687" w:rsidP="006D4687">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spacing w:val="-1"/>
                <w:sz w:val="24"/>
              </w:rPr>
              <w:t>Rancang Bangun Sistem Informasi Penerimaan Siswa Baru Pada SMK Budhi Warman 1 Jakarta</w:t>
            </w:r>
          </w:p>
        </w:tc>
        <w:tc>
          <w:tcPr>
            <w:tcW w:w="1632" w:type="dxa"/>
            <w:tcBorders>
              <w:top w:val="single" w:sz="6" w:space="0" w:color="000000"/>
              <w:left w:val="single" w:sz="6" w:space="0" w:color="000000"/>
              <w:bottom w:val="single" w:sz="6" w:space="0" w:color="000000"/>
              <w:right w:val="single" w:sz="6" w:space="0" w:color="000000"/>
            </w:tcBorders>
            <w:hideMark/>
          </w:tcPr>
          <w:p w14:paraId="1BFB1F68" w14:textId="77777777" w:rsidR="006D4687" w:rsidRDefault="006D4687" w:rsidP="006D4687">
            <w:pPr>
              <w:pStyle w:val="TableParagraph"/>
              <w:spacing w:line="267" w:lineRule="exact"/>
              <w:ind w:left="102"/>
              <w:rPr>
                <w:rFonts w:ascii="Times New Roman" w:eastAsia="Times New Roman" w:hAnsi="Times New Roman" w:cs="Times New Roman"/>
                <w:sz w:val="24"/>
                <w:szCs w:val="24"/>
              </w:rPr>
            </w:pPr>
            <w:r w:rsidRPr="008E706A">
              <w:rPr>
                <w:rFonts w:ascii="Times New Roman"/>
                <w:spacing w:val="-1"/>
                <w:sz w:val="24"/>
              </w:rPr>
              <w:t>Ruhul Amin</w:t>
            </w:r>
          </w:p>
        </w:tc>
        <w:tc>
          <w:tcPr>
            <w:tcW w:w="1574" w:type="dxa"/>
            <w:tcBorders>
              <w:top w:val="single" w:sz="6" w:space="0" w:color="000000"/>
              <w:left w:val="single" w:sz="6" w:space="0" w:color="000000"/>
              <w:bottom w:val="single" w:sz="6" w:space="0" w:color="000000"/>
              <w:right w:val="single" w:sz="6" w:space="0" w:color="000000"/>
            </w:tcBorders>
            <w:hideMark/>
          </w:tcPr>
          <w:p w14:paraId="0BF0A7A5" w14:textId="7DB470AA" w:rsidR="006D4687" w:rsidRDefault="006D4687" w:rsidP="006D4687">
            <w:pPr>
              <w:pStyle w:val="TableParagraph"/>
              <w:ind w:left="102" w:right="384"/>
              <w:rPr>
                <w:rFonts w:ascii="Times New Roman" w:eastAsia="Times New Roman" w:hAnsi="Times New Roman" w:cs="Times New Roman"/>
                <w:sz w:val="24"/>
                <w:szCs w:val="24"/>
              </w:rPr>
            </w:pPr>
            <w:r>
              <w:rPr>
                <w:rFonts w:ascii="Times New Roman"/>
                <w:i/>
                <w:sz w:val="24"/>
              </w:rPr>
              <w:t>SDLC</w:t>
            </w:r>
          </w:p>
        </w:tc>
        <w:tc>
          <w:tcPr>
            <w:tcW w:w="3174" w:type="dxa"/>
            <w:tcBorders>
              <w:top w:val="single" w:sz="6" w:space="0" w:color="000000"/>
              <w:left w:val="single" w:sz="6" w:space="0" w:color="000000"/>
              <w:bottom w:val="single" w:sz="6" w:space="0" w:color="000000"/>
              <w:right w:val="single" w:sz="6" w:space="0" w:color="000000"/>
            </w:tcBorders>
            <w:hideMark/>
          </w:tcPr>
          <w:p w14:paraId="2A5C1B61" w14:textId="77777777" w:rsidR="006D4687" w:rsidRDefault="006D4687" w:rsidP="006D4687">
            <w:pPr>
              <w:pStyle w:val="TableParagraph"/>
              <w:ind w:left="102" w:right="10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bsite dapat diakses dimana saja dan kapan saja sehingga calon siswa dapat mendaftar dengan efektif dan efisien tapa harus datang ke sekolah</w:t>
            </w:r>
          </w:p>
        </w:tc>
      </w:tr>
      <w:tr w:rsidR="006D4687" w14:paraId="2ACC398C" w14:textId="77777777" w:rsidTr="006D4687">
        <w:trPr>
          <w:trHeight w:hRule="exact" w:val="2220"/>
          <w:jc w:val="center"/>
        </w:trPr>
        <w:tc>
          <w:tcPr>
            <w:tcW w:w="569" w:type="dxa"/>
            <w:tcBorders>
              <w:top w:val="single" w:sz="6" w:space="0" w:color="000000"/>
              <w:left w:val="single" w:sz="6" w:space="0" w:color="000000"/>
              <w:bottom w:val="single" w:sz="6" w:space="0" w:color="000000"/>
              <w:right w:val="single" w:sz="6" w:space="0" w:color="000000"/>
            </w:tcBorders>
            <w:hideMark/>
          </w:tcPr>
          <w:p w14:paraId="68DD0E91" w14:textId="77777777" w:rsidR="006D4687" w:rsidRDefault="006D4687" w:rsidP="006D4687">
            <w:pPr>
              <w:pStyle w:val="TableParagraph"/>
              <w:spacing w:line="267" w:lineRule="exact"/>
              <w:ind w:left="102"/>
              <w:rPr>
                <w:rFonts w:ascii="Times New Roman" w:eastAsia="Times New Roman" w:hAnsi="Times New Roman" w:cs="Times New Roman"/>
                <w:sz w:val="24"/>
                <w:szCs w:val="24"/>
              </w:rPr>
            </w:pPr>
            <w:r>
              <w:rPr>
                <w:rFonts w:ascii="Times New Roman"/>
                <w:sz w:val="24"/>
              </w:rPr>
              <w:lastRenderedPageBreak/>
              <w:t>3</w:t>
            </w:r>
          </w:p>
        </w:tc>
        <w:tc>
          <w:tcPr>
            <w:tcW w:w="2269" w:type="dxa"/>
            <w:tcBorders>
              <w:top w:val="single" w:sz="6" w:space="0" w:color="000000"/>
              <w:left w:val="single" w:sz="6" w:space="0" w:color="000000"/>
              <w:bottom w:val="single" w:sz="6" w:space="0" w:color="000000"/>
              <w:right w:val="single" w:sz="6" w:space="0" w:color="000000"/>
            </w:tcBorders>
            <w:hideMark/>
          </w:tcPr>
          <w:p w14:paraId="0384ADB4" w14:textId="77777777" w:rsidR="006D4687" w:rsidRDefault="006D4687" w:rsidP="006D4687">
            <w:pPr>
              <w:pStyle w:val="TableParagraph"/>
              <w:ind w:left="102" w:right="1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Informasi Penerimaan Siswa Baru Sekolah Menengah Pertama Berbasis Web </w:t>
            </w:r>
          </w:p>
        </w:tc>
        <w:tc>
          <w:tcPr>
            <w:tcW w:w="1632" w:type="dxa"/>
            <w:tcBorders>
              <w:top w:val="single" w:sz="6" w:space="0" w:color="000000"/>
              <w:left w:val="single" w:sz="6" w:space="0" w:color="000000"/>
              <w:bottom w:val="single" w:sz="6" w:space="0" w:color="000000"/>
              <w:right w:val="single" w:sz="6" w:space="0" w:color="000000"/>
            </w:tcBorders>
            <w:hideMark/>
          </w:tcPr>
          <w:p w14:paraId="14088618" w14:textId="77777777" w:rsidR="006D4687" w:rsidRDefault="006D4687" w:rsidP="006D4687">
            <w:pPr>
              <w:pStyle w:val="TableParagraph"/>
              <w:spacing w:line="267" w:lineRule="exact"/>
              <w:ind w:left="102"/>
              <w:rPr>
                <w:rFonts w:ascii="Times New Roman" w:eastAsia="Times New Roman" w:hAnsi="Times New Roman" w:cs="Times New Roman"/>
                <w:sz w:val="24"/>
                <w:szCs w:val="24"/>
              </w:rPr>
            </w:pPr>
            <w:r>
              <w:rPr>
                <w:rFonts w:ascii="Times New Roman"/>
                <w:spacing w:val="-1"/>
                <w:sz w:val="24"/>
              </w:rPr>
              <w:t>Indah Fitri Astuti, Dyna Marisa, K., Asty Febriani</w:t>
            </w:r>
          </w:p>
        </w:tc>
        <w:tc>
          <w:tcPr>
            <w:tcW w:w="1574" w:type="dxa"/>
            <w:tcBorders>
              <w:top w:val="single" w:sz="6" w:space="0" w:color="000000"/>
              <w:left w:val="single" w:sz="6" w:space="0" w:color="000000"/>
              <w:bottom w:val="single" w:sz="6" w:space="0" w:color="000000"/>
              <w:right w:val="single" w:sz="6" w:space="0" w:color="000000"/>
            </w:tcBorders>
            <w:hideMark/>
          </w:tcPr>
          <w:p w14:paraId="260D06EF" w14:textId="6D887FC2" w:rsidR="006D4687" w:rsidRPr="006D4687" w:rsidRDefault="006D4687" w:rsidP="006D4687">
            <w:pPr>
              <w:pStyle w:val="TableParagraph"/>
              <w:ind w:left="102" w:right="465"/>
              <w:rPr>
                <w:rFonts w:ascii="Times New Roman" w:eastAsia="Times New Roman" w:hAnsi="Times New Roman" w:cs="Times New Roman"/>
                <w:i/>
                <w:sz w:val="24"/>
                <w:szCs w:val="24"/>
              </w:rPr>
            </w:pPr>
            <w:r w:rsidRPr="006D4687">
              <w:rPr>
                <w:rFonts w:ascii="Times New Roman" w:hAnsi="Times New Roman" w:cs="Times New Roman"/>
                <w:i/>
                <w:sz w:val="24"/>
                <w:szCs w:val="24"/>
              </w:rPr>
              <w:t>Waterfal</w:t>
            </w:r>
            <w:r>
              <w:rPr>
                <w:rFonts w:ascii="Times New Roman" w:hAnsi="Times New Roman" w:cs="Times New Roman"/>
                <w:i/>
                <w:sz w:val="24"/>
                <w:szCs w:val="24"/>
              </w:rPr>
              <w:t>l</w:t>
            </w:r>
          </w:p>
        </w:tc>
        <w:tc>
          <w:tcPr>
            <w:tcW w:w="3174" w:type="dxa"/>
            <w:tcBorders>
              <w:top w:val="single" w:sz="6" w:space="0" w:color="000000"/>
              <w:left w:val="single" w:sz="6" w:space="0" w:color="000000"/>
              <w:bottom w:val="single" w:sz="6" w:space="0" w:color="000000"/>
              <w:right w:val="single" w:sz="6" w:space="0" w:color="000000"/>
            </w:tcBorders>
          </w:tcPr>
          <w:p w14:paraId="5CCFCBD9" w14:textId="77777777" w:rsidR="006D4687" w:rsidRDefault="006D4687" w:rsidP="006D4687">
            <w:pPr>
              <w:pStyle w:val="TableParagraph"/>
              <w:ind w:left="102" w:right="100"/>
              <w:jc w:val="both"/>
              <w:rPr>
                <w:rFonts w:ascii="Times New Roman" w:eastAsia="Times New Roman" w:hAnsi="Times New Roman" w:cs="Times New Roman"/>
                <w:sz w:val="24"/>
                <w:szCs w:val="24"/>
              </w:rPr>
            </w:pPr>
            <w:r w:rsidRPr="001933A2">
              <w:rPr>
                <w:rFonts w:ascii="Times New Roman" w:eastAsia="Times New Roman" w:hAnsi="Times New Roman" w:cs="Times New Roman"/>
                <w:sz w:val="24"/>
                <w:szCs w:val="24"/>
              </w:rPr>
              <w:t>Perancangan menghasilkan sebuah aplikasi web Sistem Informasi Penerimaan Siswa Baru yang diharapkan dapat membantu orang tua/siswa dalam proses pendaftaran, dan sekolah tidak perlu kerepotan dalam input data siswa baru sehingga lebih efisien, hemat waktu, hemat penggunaan kertas serta akurat.</w:t>
            </w:r>
          </w:p>
        </w:tc>
      </w:tr>
    </w:tbl>
    <w:p w14:paraId="77C8710B" w14:textId="77777777" w:rsidR="005D05C2" w:rsidRDefault="005D05C2" w:rsidP="005D05C2">
      <w:pPr>
        <w:rPr>
          <w:rFonts w:eastAsia="Times New Roman" w:cs="Times New Roman"/>
          <w:sz w:val="20"/>
          <w:szCs w:val="20"/>
        </w:rPr>
      </w:pPr>
    </w:p>
    <w:p w14:paraId="5FA5B43F" w14:textId="77777777" w:rsidR="005D05C2" w:rsidRDefault="005D05C2" w:rsidP="005D05C2">
      <w:pPr>
        <w:spacing w:before="6"/>
        <w:rPr>
          <w:rFonts w:eastAsia="Times New Roman" w:cs="Times New Roman"/>
          <w:sz w:val="20"/>
          <w:szCs w:val="20"/>
        </w:rPr>
      </w:pPr>
    </w:p>
    <w:p w14:paraId="7300BB76" w14:textId="4FC34F74" w:rsidR="005D05C2" w:rsidRDefault="005D05C2" w:rsidP="005D05C2">
      <w:pPr>
        <w:rPr>
          <w:szCs w:val="24"/>
        </w:rPr>
      </w:pPr>
      <w:r w:rsidRPr="009475FB">
        <w:rPr>
          <w:color w:val="323232"/>
          <w:szCs w:val="24"/>
        </w:rPr>
        <w:t xml:space="preserve">Seperti terlihat pada </w:t>
      </w:r>
      <w:r>
        <w:rPr>
          <w:b/>
          <w:color w:val="323232"/>
          <w:szCs w:val="24"/>
        </w:rPr>
        <w:t>Tab</w:t>
      </w:r>
      <w:r w:rsidRPr="00663316">
        <w:rPr>
          <w:b/>
          <w:color w:val="323232"/>
          <w:szCs w:val="24"/>
        </w:rPr>
        <w:t>e</w:t>
      </w:r>
      <w:r>
        <w:rPr>
          <w:b/>
          <w:color w:val="323232"/>
          <w:szCs w:val="24"/>
        </w:rPr>
        <w:t>l</w:t>
      </w:r>
      <w:r w:rsidRPr="00663316">
        <w:rPr>
          <w:b/>
          <w:color w:val="323232"/>
          <w:szCs w:val="24"/>
        </w:rPr>
        <w:t xml:space="preserve"> 2.1</w:t>
      </w:r>
      <w:r w:rsidRPr="003D288E">
        <w:rPr>
          <w:color w:val="323232"/>
          <w:sz w:val="23"/>
          <w:szCs w:val="23"/>
        </w:rPr>
        <w:t xml:space="preserve">. </w:t>
      </w:r>
      <w:r w:rsidRPr="009475FB">
        <w:rPr>
          <w:szCs w:val="24"/>
        </w:rPr>
        <w:t xml:space="preserve">perancangan berbasis web memiliki banyak kesamaan dalam perancangannya. </w:t>
      </w:r>
      <w:r w:rsidR="00087C5F">
        <w:rPr>
          <w:szCs w:val="24"/>
        </w:rPr>
        <w:t xml:space="preserve"> </w:t>
      </w:r>
      <w:r w:rsidRPr="009475FB">
        <w:rPr>
          <w:szCs w:val="24"/>
        </w:rPr>
        <w:t>Banyak penelitian yang menggunakan metode SDLC dan menggunakan Bahasa pemrograman PHP dan menggunakan MY SQL untuk membuat database nya.</w:t>
      </w:r>
      <w:r w:rsidR="00E0744F">
        <w:rPr>
          <w:szCs w:val="24"/>
        </w:rPr>
        <w:t xml:space="preserve"> </w:t>
      </w:r>
      <w:r w:rsidRPr="009475FB">
        <w:rPr>
          <w:szCs w:val="24"/>
        </w:rPr>
        <w:t xml:space="preserve"> Walaupun memiliki perbedaan tidak terlalu banyak, interface biasanya yang menjadi perbedaan dari sebuah website. </w:t>
      </w:r>
      <w:r>
        <w:rPr>
          <w:szCs w:val="24"/>
        </w:rPr>
        <w:t>Alur perancangan walupun menggunakan menggunakan metode yang beda tapi alur perancangannya berbeda.</w:t>
      </w:r>
    </w:p>
    <w:p w14:paraId="7E249141" w14:textId="77777777" w:rsidR="005D05C2" w:rsidRDefault="005D05C2" w:rsidP="005D05C2">
      <w:pPr>
        <w:rPr>
          <w:szCs w:val="24"/>
        </w:rPr>
      </w:pPr>
    </w:p>
    <w:p w14:paraId="5BE56053" w14:textId="77777777" w:rsidR="005D05C2" w:rsidRDefault="005D05C2" w:rsidP="005D05C2">
      <w:pPr>
        <w:ind w:firstLine="2700"/>
        <w:rPr>
          <w:szCs w:val="24"/>
        </w:rPr>
      </w:pPr>
      <w:r w:rsidRPr="00663316">
        <w:rPr>
          <w:b/>
          <w:szCs w:val="24"/>
        </w:rPr>
        <w:t>Tabel 2.2</w:t>
      </w:r>
      <w:r>
        <w:rPr>
          <w:szCs w:val="24"/>
        </w:rPr>
        <w:t xml:space="preserve"> Rencana Pengembangan</w:t>
      </w:r>
    </w:p>
    <w:tbl>
      <w:tblPr>
        <w:tblW w:w="9422" w:type="dxa"/>
        <w:jc w:val="center"/>
        <w:tblLayout w:type="fixed"/>
        <w:tblCellMar>
          <w:left w:w="0" w:type="dxa"/>
          <w:right w:w="0" w:type="dxa"/>
        </w:tblCellMar>
        <w:tblLook w:val="01E0" w:firstRow="1" w:lastRow="1" w:firstColumn="1" w:lastColumn="1" w:noHBand="0" w:noVBand="0"/>
      </w:tblPr>
      <w:tblGrid>
        <w:gridCol w:w="580"/>
        <w:gridCol w:w="2321"/>
        <w:gridCol w:w="1667"/>
        <w:gridCol w:w="1519"/>
        <w:gridCol w:w="3335"/>
      </w:tblGrid>
      <w:tr w:rsidR="005D05C2" w:rsidRPr="00187663" w14:paraId="0FA673F1" w14:textId="77777777" w:rsidTr="007D34B0">
        <w:trPr>
          <w:trHeight w:hRule="exact" w:val="251"/>
          <w:jc w:val="center"/>
        </w:trPr>
        <w:tc>
          <w:tcPr>
            <w:tcW w:w="580" w:type="dxa"/>
            <w:tcBorders>
              <w:top w:val="single" w:sz="6" w:space="0" w:color="000000"/>
              <w:left w:val="single" w:sz="6" w:space="0" w:color="000000"/>
              <w:bottom w:val="single" w:sz="6" w:space="0" w:color="000000"/>
              <w:right w:val="single" w:sz="6" w:space="0" w:color="000000"/>
            </w:tcBorders>
            <w:hideMark/>
          </w:tcPr>
          <w:p w14:paraId="09AD37C8" w14:textId="77777777" w:rsidR="005D05C2" w:rsidRPr="00187663" w:rsidRDefault="005D05C2" w:rsidP="007D34B0">
            <w:pPr>
              <w:pStyle w:val="TableParagraph"/>
              <w:spacing w:line="267" w:lineRule="exact"/>
              <w:ind w:left="131"/>
              <w:rPr>
                <w:rFonts w:ascii="Times New Roman" w:eastAsia="Times New Roman" w:hAnsi="Times New Roman" w:cs="Times New Roman"/>
                <w:sz w:val="24"/>
                <w:szCs w:val="24"/>
              </w:rPr>
            </w:pPr>
            <w:r w:rsidRPr="00187663">
              <w:rPr>
                <w:rFonts w:ascii="Times New Roman" w:hAnsi="Times New Roman" w:cs="Times New Roman"/>
                <w:spacing w:val="-1"/>
                <w:sz w:val="24"/>
                <w:szCs w:val="24"/>
              </w:rPr>
              <w:t>No</w:t>
            </w:r>
          </w:p>
        </w:tc>
        <w:tc>
          <w:tcPr>
            <w:tcW w:w="2321" w:type="dxa"/>
            <w:tcBorders>
              <w:top w:val="single" w:sz="6" w:space="0" w:color="000000"/>
              <w:left w:val="single" w:sz="6" w:space="0" w:color="000000"/>
              <w:bottom w:val="single" w:sz="6" w:space="0" w:color="000000"/>
              <w:right w:val="single" w:sz="6" w:space="0" w:color="000000"/>
            </w:tcBorders>
            <w:hideMark/>
          </w:tcPr>
          <w:p w14:paraId="5541AF26" w14:textId="77777777" w:rsidR="005D05C2" w:rsidRPr="00187663" w:rsidRDefault="005D05C2" w:rsidP="007D34B0">
            <w:pPr>
              <w:pStyle w:val="TableParagraph"/>
              <w:spacing w:line="267" w:lineRule="exact"/>
              <w:ind w:left="1"/>
              <w:jc w:val="center"/>
              <w:rPr>
                <w:rFonts w:ascii="Times New Roman" w:eastAsia="Times New Roman" w:hAnsi="Times New Roman" w:cs="Times New Roman"/>
                <w:sz w:val="24"/>
                <w:szCs w:val="24"/>
              </w:rPr>
            </w:pPr>
            <w:r w:rsidRPr="00187663">
              <w:rPr>
                <w:rFonts w:ascii="Times New Roman" w:hAnsi="Times New Roman" w:cs="Times New Roman"/>
                <w:sz w:val="24"/>
                <w:szCs w:val="24"/>
              </w:rPr>
              <w:t>Judul</w:t>
            </w:r>
          </w:p>
        </w:tc>
        <w:tc>
          <w:tcPr>
            <w:tcW w:w="1667" w:type="dxa"/>
            <w:tcBorders>
              <w:top w:val="single" w:sz="6" w:space="0" w:color="000000"/>
              <w:left w:val="single" w:sz="6" w:space="0" w:color="000000"/>
              <w:bottom w:val="single" w:sz="6" w:space="0" w:color="000000"/>
              <w:right w:val="single" w:sz="6" w:space="0" w:color="000000"/>
            </w:tcBorders>
            <w:hideMark/>
          </w:tcPr>
          <w:p w14:paraId="53E9272F" w14:textId="77777777" w:rsidR="005D05C2" w:rsidRPr="00187663" w:rsidRDefault="005D05C2" w:rsidP="007D34B0">
            <w:pPr>
              <w:pStyle w:val="TableParagraph"/>
              <w:spacing w:line="267" w:lineRule="exact"/>
              <w:ind w:left="455"/>
              <w:rPr>
                <w:rFonts w:ascii="Times New Roman" w:eastAsia="Times New Roman" w:hAnsi="Times New Roman" w:cs="Times New Roman"/>
                <w:sz w:val="24"/>
                <w:szCs w:val="24"/>
              </w:rPr>
            </w:pPr>
            <w:r w:rsidRPr="00187663">
              <w:rPr>
                <w:rFonts w:ascii="Times New Roman" w:hAnsi="Times New Roman" w:cs="Times New Roman"/>
                <w:spacing w:val="-1"/>
                <w:sz w:val="24"/>
                <w:szCs w:val="24"/>
              </w:rPr>
              <w:t>Penulis</w:t>
            </w:r>
          </w:p>
        </w:tc>
        <w:tc>
          <w:tcPr>
            <w:tcW w:w="1519" w:type="dxa"/>
            <w:tcBorders>
              <w:top w:val="single" w:sz="6" w:space="0" w:color="000000"/>
              <w:left w:val="single" w:sz="6" w:space="0" w:color="000000"/>
              <w:bottom w:val="single" w:sz="6" w:space="0" w:color="000000"/>
              <w:right w:val="single" w:sz="6" w:space="0" w:color="000000"/>
            </w:tcBorders>
            <w:hideMark/>
          </w:tcPr>
          <w:p w14:paraId="329122DF" w14:textId="77777777" w:rsidR="005D05C2" w:rsidRPr="00187663" w:rsidRDefault="005D05C2" w:rsidP="007D34B0">
            <w:pPr>
              <w:pStyle w:val="TableParagraph"/>
              <w:spacing w:line="267" w:lineRule="exact"/>
              <w:ind w:left="371"/>
              <w:rPr>
                <w:rFonts w:ascii="Times New Roman" w:eastAsia="Times New Roman" w:hAnsi="Times New Roman" w:cs="Times New Roman"/>
                <w:sz w:val="24"/>
                <w:szCs w:val="24"/>
              </w:rPr>
            </w:pPr>
            <w:r w:rsidRPr="00187663">
              <w:rPr>
                <w:rFonts w:ascii="Times New Roman" w:hAnsi="Times New Roman" w:cs="Times New Roman"/>
                <w:sz w:val="24"/>
                <w:szCs w:val="24"/>
              </w:rPr>
              <w:t>Metode</w:t>
            </w:r>
          </w:p>
        </w:tc>
        <w:tc>
          <w:tcPr>
            <w:tcW w:w="3335" w:type="dxa"/>
            <w:tcBorders>
              <w:top w:val="single" w:sz="6" w:space="0" w:color="000000"/>
              <w:left w:val="single" w:sz="6" w:space="0" w:color="000000"/>
              <w:bottom w:val="single" w:sz="6" w:space="0" w:color="000000"/>
              <w:right w:val="single" w:sz="6" w:space="0" w:color="000000"/>
            </w:tcBorders>
            <w:hideMark/>
          </w:tcPr>
          <w:p w14:paraId="04F394F7" w14:textId="77777777" w:rsidR="005D05C2" w:rsidRPr="00187663" w:rsidRDefault="005D05C2" w:rsidP="007D34B0">
            <w:pPr>
              <w:pStyle w:val="TableParagraph"/>
              <w:spacing w:line="267" w:lineRule="exact"/>
              <w:ind w:left="728"/>
              <w:rPr>
                <w:rFonts w:ascii="Times New Roman" w:eastAsia="Times New Roman" w:hAnsi="Times New Roman" w:cs="Times New Roman"/>
                <w:sz w:val="24"/>
                <w:szCs w:val="24"/>
              </w:rPr>
            </w:pPr>
            <w:r w:rsidRPr="00187663">
              <w:rPr>
                <w:rFonts w:ascii="Times New Roman" w:hAnsi="Times New Roman" w:cs="Times New Roman"/>
                <w:spacing w:val="-1"/>
                <w:sz w:val="24"/>
                <w:szCs w:val="24"/>
              </w:rPr>
              <w:t>Hasil/</w:t>
            </w:r>
            <w:r w:rsidRPr="00187663">
              <w:rPr>
                <w:rFonts w:ascii="Times New Roman" w:hAnsi="Times New Roman" w:cs="Times New Roman"/>
                <w:sz w:val="24"/>
                <w:szCs w:val="24"/>
              </w:rPr>
              <w:t xml:space="preserve"> </w:t>
            </w:r>
            <w:r w:rsidRPr="00187663">
              <w:rPr>
                <w:rFonts w:ascii="Times New Roman" w:hAnsi="Times New Roman" w:cs="Times New Roman"/>
                <w:spacing w:val="-1"/>
                <w:sz w:val="24"/>
                <w:szCs w:val="24"/>
              </w:rPr>
              <w:t>Kesimpulan</w:t>
            </w:r>
          </w:p>
        </w:tc>
      </w:tr>
      <w:tr w:rsidR="005D05C2" w:rsidRPr="00187663" w14:paraId="22902A2E" w14:textId="77777777" w:rsidTr="006D4687">
        <w:trPr>
          <w:trHeight w:hRule="exact" w:val="3183"/>
          <w:jc w:val="center"/>
        </w:trPr>
        <w:tc>
          <w:tcPr>
            <w:tcW w:w="580" w:type="dxa"/>
            <w:tcBorders>
              <w:top w:val="single" w:sz="6" w:space="0" w:color="000000"/>
              <w:left w:val="single" w:sz="6" w:space="0" w:color="000000"/>
              <w:bottom w:val="single" w:sz="6" w:space="0" w:color="000000"/>
              <w:right w:val="single" w:sz="6" w:space="0" w:color="000000"/>
            </w:tcBorders>
            <w:hideMark/>
          </w:tcPr>
          <w:p w14:paraId="7FBA9E77" w14:textId="77777777" w:rsidR="005D05C2" w:rsidRPr="00187663" w:rsidRDefault="005D05C2" w:rsidP="007D34B0">
            <w:pPr>
              <w:pStyle w:val="TableParagraph"/>
              <w:spacing w:line="267" w:lineRule="exact"/>
              <w:ind w:left="102"/>
              <w:rPr>
                <w:rFonts w:ascii="Times New Roman" w:eastAsia="Times New Roman" w:hAnsi="Times New Roman" w:cs="Times New Roman"/>
                <w:sz w:val="24"/>
                <w:szCs w:val="24"/>
              </w:rPr>
            </w:pPr>
            <w:r w:rsidRPr="00187663">
              <w:rPr>
                <w:rFonts w:ascii="Times New Roman" w:hAnsi="Times New Roman" w:cs="Times New Roman"/>
                <w:sz w:val="24"/>
                <w:szCs w:val="24"/>
              </w:rPr>
              <w:t>1</w:t>
            </w:r>
          </w:p>
        </w:tc>
        <w:tc>
          <w:tcPr>
            <w:tcW w:w="2321" w:type="dxa"/>
            <w:tcBorders>
              <w:top w:val="single" w:sz="6" w:space="0" w:color="000000"/>
              <w:left w:val="single" w:sz="6" w:space="0" w:color="000000"/>
              <w:bottom w:val="single" w:sz="6" w:space="0" w:color="000000"/>
              <w:right w:val="single" w:sz="6" w:space="0" w:color="000000"/>
            </w:tcBorders>
            <w:hideMark/>
          </w:tcPr>
          <w:p w14:paraId="355E4B18" w14:textId="77777777" w:rsidR="005D05C2" w:rsidRPr="00C50A41" w:rsidRDefault="005D05C2" w:rsidP="007D34B0">
            <w:pPr>
              <w:pStyle w:val="BodyText2"/>
              <w:spacing w:after="0" w:line="240" w:lineRule="auto"/>
            </w:pPr>
            <w:r>
              <w:t>Sistem Informasi Penerimaan Siswa Baru (Studi Kasus: SMK Sudirman 1 Wonogiri)</w:t>
            </w:r>
            <w:r w:rsidRPr="00C50A41">
              <w:t xml:space="preserve">. </w:t>
            </w:r>
          </w:p>
          <w:p w14:paraId="7D73A7F7" w14:textId="77777777" w:rsidR="005D05C2" w:rsidRPr="00C50A41" w:rsidRDefault="005D05C2" w:rsidP="007D34B0">
            <w:pPr>
              <w:pStyle w:val="BodyText2"/>
              <w:spacing w:after="0" w:line="240" w:lineRule="auto"/>
              <w:jc w:val="center"/>
            </w:pPr>
          </w:p>
          <w:p w14:paraId="58FF9D2C" w14:textId="77777777" w:rsidR="005D05C2" w:rsidRPr="00C50A41" w:rsidRDefault="005D05C2" w:rsidP="007D34B0">
            <w:pPr>
              <w:pStyle w:val="BodyText2"/>
              <w:spacing w:after="0" w:line="240" w:lineRule="auto"/>
              <w:jc w:val="center"/>
            </w:pPr>
          </w:p>
          <w:p w14:paraId="613D974B" w14:textId="77777777" w:rsidR="005D05C2" w:rsidRPr="00C50A41" w:rsidRDefault="005D05C2" w:rsidP="007D34B0">
            <w:pPr>
              <w:pStyle w:val="TableParagraph"/>
              <w:tabs>
                <w:tab w:val="left" w:pos="1088"/>
                <w:tab w:val="left" w:pos="1220"/>
                <w:tab w:val="left" w:pos="1513"/>
              </w:tabs>
              <w:ind w:left="102" w:right="100"/>
              <w:rPr>
                <w:rFonts w:ascii="Times New Roman" w:eastAsia="Times New Roman" w:hAnsi="Times New Roman" w:cs="Times New Roman"/>
                <w:sz w:val="24"/>
                <w:szCs w:val="24"/>
              </w:rPr>
            </w:pPr>
          </w:p>
        </w:tc>
        <w:tc>
          <w:tcPr>
            <w:tcW w:w="1667" w:type="dxa"/>
            <w:tcBorders>
              <w:top w:val="single" w:sz="6" w:space="0" w:color="000000"/>
              <w:left w:val="single" w:sz="6" w:space="0" w:color="000000"/>
              <w:bottom w:val="single" w:sz="6" w:space="0" w:color="000000"/>
              <w:right w:val="single" w:sz="6" w:space="0" w:color="000000"/>
            </w:tcBorders>
            <w:hideMark/>
          </w:tcPr>
          <w:p w14:paraId="12E2112F" w14:textId="77777777" w:rsidR="005D05C2" w:rsidRPr="00187663" w:rsidRDefault="005D05C2" w:rsidP="007D34B0">
            <w:pPr>
              <w:pStyle w:val="TableParagraph"/>
              <w:spacing w:before="2"/>
              <w:ind w:left="102"/>
              <w:rPr>
                <w:rFonts w:ascii="Times New Roman" w:eastAsia="Times New Roman" w:hAnsi="Times New Roman" w:cs="Times New Roman"/>
                <w:sz w:val="24"/>
                <w:szCs w:val="24"/>
              </w:rPr>
            </w:pPr>
            <w:r>
              <w:rPr>
                <w:rFonts w:ascii="Times New Roman" w:hAnsi="Times New Roman" w:cs="Times New Roman"/>
                <w:sz w:val="24"/>
                <w:szCs w:val="24"/>
              </w:rPr>
              <w:t>Nurul Hidayah</w:t>
            </w:r>
          </w:p>
        </w:tc>
        <w:tc>
          <w:tcPr>
            <w:tcW w:w="1519" w:type="dxa"/>
            <w:tcBorders>
              <w:top w:val="single" w:sz="6" w:space="0" w:color="000000"/>
              <w:left w:val="single" w:sz="6" w:space="0" w:color="000000"/>
              <w:bottom w:val="single" w:sz="6" w:space="0" w:color="000000"/>
              <w:right w:val="single" w:sz="6" w:space="0" w:color="000000"/>
            </w:tcBorders>
            <w:hideMark/>
          </w:tcPr>
          <w:p w14:paraId="05B9F1FF" w14:textId="77777777" w:rsidR="005D05C2" w:rsidRPr="00187663" w:rsidRDefault="005D05C2" w:rsidP="007D34B0">
            <w:pPr>
              <w:pStyle w:val="TableParagraph"/>
              <w:ind w:left="102" w:right="423"/>
              <w:rPr>
                <w:rFonts w:ascii="Times New Roman" w:eastAsia="Times New Roman" w:hAnsi="Times New Roman" w:cs="Times New Roman"/>
                <w:sz w:val="24"/>
                <w:szCs w:val="24"/>
              </w:rPr>
            </w:pPr>
            <w:r w:rsidRPr="00187663">
              <w:rPr>
                <w:rFonts w:ascii="Times New Roman" w:hAnsi="Times New Roman" w:cs="Times New Roman"/>
                <w:sz w:val="24"/>
                <w:szCs w:val="24"/>
              </w:rPr>
              <w:t>SDLC</w:t>
            </w:r>
            <w:r>
              <w:rPr>
                <w:rFonts w:ascii="Times New Roman" w:hAnsi="Times New Roman" w:cs="Times New Roman"/>
                <w:sz w:val="24"/>
                <w:szCs w:val="24"/>
              </w:rPr>
              <w:t xml:space="preserve"> </w:t>
            </w:r>
            <w:r w:rsidRPr="00EE7A87">
              <w:rPr>
                <w:rFonts w:ascii="Times New Roman" w:hAnsi="Times New Roman" w:cs="Times New Roman"/>
                <w:i/>
                <w:sz w:val="24"/>
                <w:szCs w:val="24"/>
              </w:rPr>
              <w:t>(System Development Life Cycle)</w:t>
            </w:r>
          </w:p>
        </w:tc>
        <w:tc>
          <w:tcPr>
            <w:tcW w:w="3335" w:type="dxa"/>
            <w:tcBorders>
              <w:top w:val="single" w:sz="6" w:space="0" w:color="000000"/>
              <w:left w:val="single" w:sz="6" w:space="0" w:color="000000"/>
              <w:bottom w:val="single" w:sz="6" w:space="0" w:color="000000"/>
              <w:right w:val="single" w:sz="6" w:space="0" w:color="000000"/>
            </w:tcBorders>
            <w:hideMark/>
          </w:tcPr>
          <w:p w14:paraId="498586C6" w14:textId="59DA6207" w:rsidR="005D05C2" w:rsidRPr="00187663" w:rsidRDefault="005D05C2" w:rsidP="007D34B0">
            <w:pPr>
              <w:pStyle w:val="TableParagraph"/>
              <w:ind w:right="101" w:hanging="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gunaan sistem informasi ini diharapkan dapat mempermudah siswa baru yang akan melakukan pendaftaran di SMK Sudirman 1 Wonogiri. Menggunakan Metode SDLC yang mudah diterapkan dan mudah di aplikasikan.</w:t>
            </w:r>
            <w:r w:rsidR="006D4687">
              <w:rPr>
                <w:rFonts w:ascii="Times New Roman" w:eastAsia="Times New Roman" w:hAnsi="Times New Roman" w:cs="Times New Roman"/>
                <w:sz w:val="24"/>
                <w:szCs w:val="24"/>
              </w:rPr>
              <w:t xml:space="preserve"> Pada table ketiga menggunakan metode waterfall yang membedakan pembangunan sistem.</w:t>
            </w:r>
            <w:r>
              <w:rPr>
                <w:rFonts w:ascii="Times New Roman" w:eastAsia="Times New Roman" w:hAnsi="Times New Roman" w:cs="Times New Roman"/>
                <w:sz w:val="24"/>
                <w:szCs w:val="24"/>
              </w:rPr>
              <w:t xml:space="preserve"> </w:t>
            </w:r>
          </w:p>
        </w:tc>
      </w:tr>
    </w:tbl>
    <w:p w14:paraId="0FAEEECC" w14:textId="77777777" w:rsidR="005D05C2" w:rsidRDefault="005D05C2" w:rsidP="005D05C2">
      <w:pPr>
        <w:rPr>
          <w:sz w:val="23"/>
          <w:szCs w:val="23"/>
        </w:rPr>
      </w:pPr>
    </w:p>
    <w:p w14:paraId="450BB18B" w14:textId="77777777" w:rsidR="005D05C2" w:rsidRDefault="005D05C2" w:rsidP="005D05C2">
      <w:pPr>
        <w:spacing w:after="160" w:line="259" w:lineRule="auto"/>
        <w:ind w:firstLine="0"/>
        <w:jc w:val="left"/>
        <w:rPr>
          <w:sz w:val="23"/>
          <w:szCs w:val="23"/>
        </w:rPr>
      </w:pPr>
      <w:r>
        <w:rPr>
          <w:sz w:val="23"/>
          <w:szCs w:val="23"/>
        </w:rPr>
        <w:br w:type="page"/>
      </w:r>
    </w:p>
    <w:p w14:paraId="53C58294" w14:textId="77777777" w:rsidR="009B042A" w:rsidRDefault="009B042A" w:rsidP="009B042A">
      <w:pPr>
        <w:rPr>
          <w:sz w:val="23"/>
          <w:szCs w:val="23"/>
        </w:rPr>
      </w:pPr>
    </w:p>
    <w:p w14:paraId="421605D9" w14:textId="4BA53FFF" w:rsidR="00AC1BEA" w:rsidRDefault="00AC1BEA" w:rsidP="00064366">
      <w:pPr>
        <w:pStyle w:val="Heading2"/>
      </w:pPr>
      <w:r>
        <w:t>Dasar Teori</w:t>
      </w:r>
    </w:p>
    <w:p w14:paraId="3F08C993" w14:textId="212760F7" w:rsidR="00A36D16" w:rsidRDefault="00A36D16" w:rsidP="00AC1BEA">
      <w:pPr>
        <w:pStyle w:val="Heading3"/>
      </w:pPr>
      <w:bookmarkStart w:id="18" w:name="_Toc461058896"/>
      <w:r>
        <w:t>Sistem</w:t>
      </w:r>
      <w:bookmarkEnd w:id="18"/>
    </w:p>
    <w:p w14:paraId="5B2F85F4" w14:textId="41EC8BE9" w:rsidR="000D464B" w:rsidRDefault="000D464B" w:rsidP="003F0B68">
      <w:pPr>
        <w:rPr>
          <w:sz w:val="23"/>
          <w:szCs w:val="23"/>
        </w:rPr>
      </w:pPr>
      <w:r>
        <w:rPr>
          <w:sz w:val="23"/>
          <w:szCs w:val="23"/>
        </w:rPr>
        <w:t>Menurut Hutahaean (201</w:t>
      </w:r>
      <w:r w:rsidR="00017B16">
        <w:rPr>
          <w:sz w:val="23"/>
          <w:szCs w:val="23"/>
        </w:rPr>
        <w:t>4</w:t>
      </w:r>
      <w:r>
        <w:rPr>
          <w:sz w:val="23"/>
          <w:szCs w:val="23"/>
        </w:rPr>
        <w:t>), sistem adalah suatu jaringan kerja dari prosedur-prosedur yang saling berhubungan, berkumpul bersama-sama untuk melakukan kegiatan atau untuk melakukan sasaran yang tertentu.</w:t>
      </w:r>
      <w:r w:rsidR="00017B16">
        <w:rPr>
          <w:sz w:val="23"/>
          <w:szCs w:val="23"/>
        </w:rPr>
        <w:t xml:space="preserve"> </w:t>
      </w:r>
    </w:p>
    <w:p w14:paraId="61376B05" w14:textId="7DAAB4D9" w:rsidR="00A36D16" w:rsidRDefault="005D5716" w:rsidP="007B0F29">
      <w:r>
        <w:t>Menurut Tyoso (2016), Sitem merupakan suatu kumpulan dari komponen yang membentuk suatu kesatuan.</w:t>
      </w:r>
      <w:r w:rsidR="007130CE">
        <w:t xml:space="preserve">  </w:t>
      </w:r>
      <w:r>
        <w:t>Sebuah organisasi dan sistem informasi adalah sistem fisik dan social yang ditata sedemikian rupa untuk mencapai tujuan tertentu.</w:t>
      </w:r>
    </w:p>
    <w:p w14:paraId="18E8F553" w14:textId="77777777" w:rsidR="007130CE" w:rsidRPr="007B0F29" w:rsidRDefault="007130CE" w:rsidP="007B0F29"/>
    <w:p w14:paraId="2A5D6C57" w14:textId="77777777" w:rsidR="003F0B68" w:rsidRPr="00AC1BEA" w:rsidRDefault="003F0B68" w:rsidP="00AC1BEA">
      <w:pPr>
        <w:pStyle w:val="Heading3"/>
      </w:pPr>
      <w:bookmarkStart w:id="19" w:name="_Toc461058897"/>
      <w:r>
        <w:t>Informasi</w:t>
      </w:r>
      <w:bookmarkEnd w:id="19"/>
    </w:p>
    <w:p w14:paraId="152083AC" w14:textId="3C183ACF" w:rsidR="00017B16" w:rsidRDefault="000D464B" w:rsidP="00017B16">
      <w:pPr>
        <w:rPr>
          <w:sz w:val="23"/>
          <w:szCs w:val="23"/>
        </w:rPr>
      </w:pPr>
      <w:r>
        <w:rPr>
          <w:sz w:val="23"/>
          <w:szCs w:val="23"/>
        </w:rPr>
        <w:t xml:space="preserve">Menurut Sutabri (2014), informasi adalah hasil pemrosesan, manipulasi, dan pengorganisasian/penataan dari sekelompok data yang mempunyai nilai pengetahuan bagi penggunanya. </w:t>
      </w:r>
      <w:r w:rsidR="00087C5F">
        <w:rPr>
          <w:sz w:val="23"/>
          <w:szCs w:val="23"/>
        </w:rPr>
        <w:t xml:space="preserve"> </w:t>
      </w:r>
      <w:r w:rsidR="00017B16">
        <w:rPr>
          <w:sz w:val="23"/>
          <w:szCs w:val="23"/>
        </w:rPr>
        <w:t>Menurut Djahir dan Pratita (2015), informasi adalah hasil dari pengolahan data menjdai bentuk yang lebih berguna bagi yang menerimanya yang menggambarkan suatu kejadian-kejadian nyata dan dapat digunakan sebagai alat bantu untuk pengambilan suatu keputusan.</w:t>
      </w:r>
    </w:p>
    <w:p w14:paraId="0894DFE2" w14:textId="77777777" w:rsidR="007130CE" w:rsidRDefault="007130CE" w:rsidP="00017B16">
      <w:pPr>
        <w:rPr>
          <w:sz w:val="23"/>
          <w:szCs w:val="23"/>
        </w:rPr>
      </w:pPr>
    </w:p>
    <w:p w14:paraId="3BD45545" w14:textId="3C1E3CEC" w:rsidR="00DC4150" w:rsidRDefault="00DC4150" w:rsidP="00DC4150">
      <w:pPr>
        <w:pStyle w:val="Heading3"/>
        <w:rPr>
          <w:sz w:val="23"/>
          <w:szCs w:val="23"/>
        </w:rPr>
      </w:pPr>
      <w:r>
        <w:rPr>
          <w:sz w:val="23"/>
          <w:szCs w:val="23"/>
        </w:rPr>
        <w:t>Sistem Informasi</w:t>
      </w:r>
    </w:p>
    <w:p w14:paraId="1BB0E7FF" w14:textId="1B8C5DD9" w:rsidR="00F54346" w:rsidRDefault="005D5716" w:rsidP="007B0F29">
      <w:r>
        <w:t>Menurut Anggraini dan Irfiani (2017), Sistem informasi merupakan suatu kombinasi teratur dari orang-orang, hardware, software, jaringan komunikasi dan sumber daya data yang mengumpulkan, mengubah dan menyebarkan informasi dalam sebuah organisasi.</w:t>
      </w:r>
    </w:p>
    <w:p w14:paraId="55B505BD" w14:textId="2E5BD679" w:rsidR="003F0B68" w:rsidRDefault="00F54346" w:rsidP="00AC1BEA">
      <w:pPr>
        <w:pStyle w:val="Heading3"/>
      </w:pPr>
      <w:bookmarkStart w:id="20" w:name="_Toc461058898"/>
      <w:r w:rsidRPr="00F54346">
        <w:t>Website</w:t>
      </w:r>
      <w:bookmarkEnd w:id="20"/>
    </w:p>
    <w:p w14:paraId="0A310C85" w14:textId="6DE209F9" w:rsidR="002F0BC4" w:rsidRDefault="00F54346" w:rsidP="00F54346">
      <w:r w:rsidRPr="00F54346">
        <w:t xml:space="preserve">Menurut </w:t>
      </w:r>
      <w:r w:rsidR="00D40141">
        <w:t>Ginanjar</w:t>
      </w:r>
      <w:r w:rsidRPr="00F54346">
        <w:t xml:space="preserve"> </w:t>
      </w:r>
      <w:r w:rsidR="00C862AC">
        <w:fldChar w:fldCharType="begin" w:fldLock="1"/>
      </w:r>
      <w:r w:rsidR="00C862AC">
        <w:instrText>ADDIN CSL_CITATION { "citationItems" : [ { "id" : "ITEM-1", "itemData" : { "author" : [ { "dropping-particle" : "", "family" : "Sutarman", "given" : "", "non-dropping-particle" : "", "parse-names" : false, "suffix" : "" } ], "id" : "ITEM-1", "issued" : { "date-parts" : [ [ "2009" ] ] }, "number-of-pages" : "45", "publisher" : "Bumi Aksara", "publisher-place" : "Jakarta", "title" : "Pengantar Teknologi Informasi", "type" : "book" }, "label" : "book", "suppress-author" : 1, "uris" : [ "http://www.mendeley.com/documents/?uuid=85ee3b15-bb51-4df6-9354-0ee2a2e71cce" ] } ], "mendeley" : { "formattedCitation" : "(2009)", "plainTextFormattedCitation" : "(2009)", "previouslyFormattedCitation" : "(2009)" }, "properties" : { "noteIndex" : 0 }, "schema" : "https://github.com/citation-style-language/schema/raw/master/csl-citation.json" }</w:instrText>
      </w:r>
      <w:r w:rsidR="00C862AC">
        <w:fldChar w:fldCharType="separate"/>
      </w:r>
      <w:r w:rsidR="00C862AC" w:rsidRPr="00C862AC">
        <w:rPr>
          <w:noProof/>
        </w:rPr>
        <w:t>(20</w:t>
      </w:r>
      <w:r w:rsidR="00D40141">
        <w:rPr>
          <w:noProof/>
        </w:rPr>
        <w:t>14</w:t>
      </w:r>
      <w:r w:rsidR="00C862AC" w:rsidRPr="00C862AC">
        <w:rPr>
          <w:noProof/>
        </w:rPr>
        <w:t>)</w:t>
      </w:r>
      <w:r w:rsidR="00C862AC">
        <w:fldChar w:fldCharType="end"/>
      </w:r>
      <w:r w:rsidRPr="00F54346">
        <w:t xml:space="preserve">, </w:t>
      </w:r>
      <w:r w:rsidR="00380237">
        <w:t xml:space="preserve">Website adalah rangkaian atau sejumlah halaman di internet yang memiliki topik saling terikat untuk mempresentasikan suatu informasi. </w:t>
      </w:r>
      <w:r w:rsidR="00087C5F">
        <w:t xml:space="preserve"> </w:t>
      </w:r>
      <w:r w:rsidR="00380237">
        <w:t xml:space="preserve">Website merupakan miniature dan representasi dari perorangan, lembaga, organisasi, ataupun perusahaan yang bersangkutan. </w:t>
      </w:r>
    </w:p>
    <w:p w14:paraId="32299D6B" w14:textId="0D60025E" w:rsidR="00F54346" w:rsidRDefault="00C862AC" w:rsidP="00F54346">
      <w:r>
        <w:t xml:space="preserve">Sedangkan menurut Kadir, A. </w:t>
      </w:r>
      <w:r>
        <w:fldChar w:fldCharType="begin" w:fldLock="1"/>
      </w:r>
      <w:r>
        <w:instrText>ADDIN CSL_CITATION { "citationItems" : [ { "id" : "ITEM-1", "itemData" : { "author" : [ { "dropping-particle" : "", "family" : "Kadir", "given" : "Abdul", "non-dropping-particle" : "", "parse-names" : false, "suffix" : "" } ], "id" : "ITEM-1", "issued" : { "date-parts" : [ [ "2013" ] ] }, "publisher" : "ANDI Publisher", "publisher-place" : "Yogyakarta", "title" : "Pengantar Teknologi informasi", "type" : "book" }, "label" : "book", "suppress-author" : 1, "uris" : [ "http://www.mendeley.com/documents/?uuid=ec949919-4099-4ff6-9f64-fe79aae0d0ba" ] } ], "mendeley" : { "formattedCitation" : "(2013)", "plainTextFormattedCitation" : "(2013)", "previouslyFormattedCitation" : "(2013)" }, "properties" : { "noteIndex" : 0 }, "schema" : "https://github.com/citation-style-language/schema/raw/master/csl-citation.json" }</w:instrText>
      </w:r>
      <w:r>
        <w:fldChar w:fldCharType="separate"/>
      </w:r>
      <w:r w:rsidRPr="00C862AC">
        <w:rPr>
          <w:noProof/>
        </w:rPr>
        <w:t>(2013)</w:t>
      </w:r>
      <w:r>
        <w:fldChar w:fldCharType="end"/>
      </w:r>
      <w:r w:rsidR="00F54346" w:rsidRPr="00F54346">
        <w:t xml:space="preserve">, website </w:t>
      </w:r>
      <w:r w:rsidR="00F54346">
        <w:t>a</w:t>
      </w:r>
      <w:r w:rsidR="00F54346" w:rsidRPr="00F54346">
        <w:t>dalah sebuah media presentasi online untuk sebuah perusahaan atau individu.</w:t>
      </w:r>
      <w:r w:rsidR="00087C5F">
        <w:t xml:space="preserve"> </w:t>
      </w:r>
      <w:r w:rsidR="00F54346" w:rsidRPr="00F54346">
        <w:t xml:space="preserve"> Website juga dapat </w:t>
      </w:r>
      <w:r w:rsidR="00F54346" w:rsidRPr="00F54346">
        <w:lastRenderedPageBreak/>
        <w:t>digunakan sebagai media penyampai informasi secara online, seperti detik.com, okezone.com, v</w:t>
      </w:r>
      <w:r w:rsidR="00F54346">
        <w:t xml:space="preserve">ivanews.com dan </w:t>
      </w:r>
      <w:r w:rsidR="00F54346" w:rsidRPr="00F54346">
        <w:t>lain-lain.</w:t>
      </w:r>
    </w:p>
    <w:p w14:paraId="37477670" w14:textId="77777777" w:rsidR="007130CE" w:rsidRDefault="007130CE" w:rsidP="00F54346"/>
    <w:p w14:paraId="2797A61D" w14:textId="665A0EE1" w:rsidR="00E0744F" w:rsidRDefault="00E0744F" w:rsidP="00E0744F">
      <w:pPr>
        <w:pStyle w:val="Heading3"/>
      </w:pPr>
      <w:r>
        <w:t>Penerimaan Siswa Baru Berbasis Website</w:t>
      </w:r>
    </w:p>
    <w:p w14:paraId="50E6A230" w14:textId="4B97798F" w:rsidR="00F54346" w:rsidRDefault="004033D3" w:rsidP="007B0F29">
      <w:r>
        <w:t xml:space="preserve">Penerimaan siswa baru berbasis website ini pada dasarnya untuk mempermudah dalam pendataan pada calon siswa baru, perekapan dan pembagian kelas berdasarkan kejuruan yang dipilih. </w:t>
      </w:r>
      <w:r w:rsidR="007B0F29">
        <w:t xml:space="preserve"> </w:t>
      </w:r>
      <w:r>
        <w:t>Sehingga dapat terorganisir, tertata dengan baik dan Mempermudah proses pencarian data</w:t>
      </w:r>
      <w:r w:rsidR="007B0F29">
        <w:t>.</w:t>
      </w:r>
    </w:p>
    <w:p w14:paraId="0D1F38BF" w14:textId="77777777" w:rsidR="007130CE" w:rsidRDefault="007130CE" w:rsidP="007B0F29"/>
    <w:p w14:paraId="2958AC2F" w14:textId="697BBD17" w:rsidR="00F54346" w:rsidRDefault="00F54346" w:rsidP="006A7518">
      <w:pPr>
        <w:pStyle w:val="Heading3"/>
      </w:pPr>
      <w:bookmarkStart w:id="21" w:name="_Toc461058899"/>
      <w:r w:rsidRPr="00F54346">
        <w:t>Database</w:t>
      </w:r>
      <w:bookmarkEnd w:id="21"/>
    </w:p>
    <w:p w14:paraId="2AB0FAAA" w14:textId="5434C298" w:rsidR="007B0F29" w:rsidRDefault="00F54346" w:rsidP="00DC4150">
      <w:r w:rsidRPr="00F54346">
        <w:t>Menurut</w:t>
      </w:r>
      <w:r w:rsidR="00314BAC">
        <w:t xml:space="preserve"> Setiawan</w:t>
      </w:r>
      <w:r w:rsidRPr="00F54346">
        <w:t xml:space="preserve"> </w:t>
      </w:r>
      <w:r w:rsidR="00C862AC">
        <w:fldChar w:fldCharType="begin" w:fldLock="1"/>
      </w:r>
      <w:r w:rsidR="00C862AC">
        <w:instrText>ADDIN CSL_CITATION { "citationItems" : [ { "id" : "ITEM-1", "itemData" : { "author" : [ { "dropping-particle" : "", "family" : "Waljiyanto", "given" : "", "non-dropping-particle" : "", "parse-names" : false, "suffix" : "" } ], "id" : "ITEM-1", "issued" : { "date-parts" : [ [ "2003" ] ] }, "publisher" : "Graha Ilmu", "publisher-place" : "Yogyakarta", "title" : "Sistem Basis Data: Analisis dan Pemodelan Data", "type" : "book" }, "label" : "book", "suppress-author" : 1, "uris" : [ "http://www.mendeley.com/documents/?uuid=1ab4aae1-8a6c-4ee9-b5ab-f86367795eb9" ] } ], "mendeley" : { "formattedCitation" : "(2003)", "plainTextFormattedCitation" : "(2003)", "previouslyFormattedCitation" : "(2003)" }, "properties" : { "noteIndex" : 0 }, "schema" : "https://github.com/citation-style-language/schema/raw/master/csl-citation.json" }</w:instrText>
      </w:r>
      <w:r w:rsidR="00C862AC">
        <w:fldChar w:fldCharType="separate"/>
      </w:r>
      <w:r w:rsidR="00C862AC" w:rsidRPr="00C862AC">
        <w:rPr>
          <w:noProof/>
        </w:rPr>
        <w:t>(20</w:t>
      </w:r>
      <w:r w:rsidR="00DC4150">
        <w:rPr>
          <w:noProof/>
        </w:rPr>
        <w:t>17</w:t>
      </w:r>
      <w:r w:rsidR="00C862AC" w:rsidRPr="00C862AC">
        <w:rPr>
          <w:noProof/>
        </w:rPr>
        <w:t>)</w:t>
      </w:r>
      <w:r w:rsidR="00C862AC">
        <w:fldChar w:fldCharType="end"/>
      </w:r>
      <w:r w:rsidRPr="00F54346">
        <w:t xml:space="preserve">, database </w:t>
      </w:r>
      <w:r w:rsidR="00DC4150">
        <w:t>ialah kumpulan dari data-data yang saling terkait dan terkumpul dalam satu tempat yang sama dan dipakai oleh sistem aplikasi yang dikontrol secara terpusat serta memiliki  nilai yang berharga  bagi pemilik.</w:t>
      </w:r>
    </w:p>
    <w:p w14:paraId="125B3C28" w14:textId="01D0AA0B" w:rsidR="0026698C" w:rsidRDefault="000E58EF" w:rsidP="005E2056">
      <w:r>
        <w:t>Menggunakan database sangat diperlukan dalam pengolahan banyak data karena dalam database dilengkapi sistem keamanan data agar pencurian data dapat teratasi walaupun masih dapat dicuri.</w:t>
      </w:r>
      <w:r w:rsidR="005E2056">
        <w:t xml:space="preserve">  </w:t>
      </w:r>
      <w:r>
        <w:t>Keuntungan menggunakan database</w:t>
      </w:r>
      <w:r w:rsidR="005E2056">
        <w:t xml:space="preserve"> p</w:t>
      </w:r>
      <w:r>
        <w:t>enggunaan database mampu mengurangi adanya data yang sama</w:t>
      </w:r>
      <w:r w:rsidR="006A7518">
        <w:t xml:space="preserve">. </w:t>
      </w:r>
      <w:r w:rsidR="005E2056">
        <w:t xml:space="preserve"> </w:t>
      </w:r>
      <w:r w:rsidR="006A7518">
        <w:t>Karena dalam setiap inputan yang masuk kedalam database memiliki kode unik yang menjadi pembeda dalam setiap data yang masuk</w:t>
      </w:r>
      <w:r w:rsidR="005E2056">
        <w:t>, d</w:t>
      </w:r>
      <w:r w:rsidR="006A7518">
        <w:t>ata Lebih Konsisten</w:t>
      </w:r>
      <w:r w:rsidR="005E2056">
        <w:t>s dan d</w:t>
      </w:r>
      <w:r w:rsidR="006A7518">
        <w:t>ata tidak mudah di curi</w:t>
      </w:r>
      <w:r w:rsidR="00DC4150">
        <w:t xml:space="preserve"> </w:t>
      </w:r>
    </w:p>
    <w:p w14:paraId="3D181361" w14:textId="77777777" w:rsidR="007130CE" w:rsidRPr="006A7518" w:rsidRDefault="007130CE" w:rsidP="005E2056"/>
    <w:p w14:paraId="798FFBFD" w14:textId="2575495B" w:rsidR="00A36D16" w:rsidRDefault="00A36D16" w:rsidP="00AC1BEA">
      <w:pPr>
        <w:pStyle w:val="Heading3"/>
      </w:pPr>
      <w:r w:rsidRPr="00AC1BEA">
        <w:t>Entity Relationship Diagram (ERD)</w:t>
      </w:r>
    </w:p>
    <w:p w14:paraId="1F8BE1FB" w14:textId="276A17F5" w:rsidR="00925FEC" w:rsidRPr="00925FEC" w:rsidRDefault="00925FEC" w:rsidP="00925FEC">
      <w:pPr>
        <w:pStyle w:val="BodyText"/>
        <w:numPr>
          <w:ilvl w:val="3"/>
          <w:numId w:val="5"/>
        </w:numPr>
        <w:ind w:left="900" w:hanging="900"/>
      </w:pPr>
      <w:r>
        <w:t>Definisi ERD</w:t>
      </w:r>
    </w:p>
    <w:p w14:paraId="0BD5BFAC" w14:textId="378E48F2" w:rsidR="00A36D16" w:rsidRDefault="004F5A0F" w:rsidP="003F0B68">
      <w:r>
        <w:t>Menurut Mulyani (</w:t>
      </w:r>
      <w:r w:rsidR="002C0027">
        <w:t>2016</w:t>
      </w:r>
      <w:r>
        <w:t>)</w:t>
      </w:r>
      <w:r w:rsidR="002C0027">
        <w:t xml:space="preserve">, </w:t>
      </w:r>
      <w:r w:rsidR="00A36D16">
        <w:t>ERD</w:t>
      </w:r>
      <w:r w:rsidR="00A36D16">
        <w:rPr>
          <w:spacing w:val="21"/>
        </w:rPr>
        <w:t xml:space="preserve"> </w:t>
      </w:r>
      <w:r w:rsidR="002C0027">
        <w:t>merupakan tools yang digunakan untuk memodelkan struktur data dengan menggambarkan entitas dan hubungan antara entitas (</w:t>
      </w:r>
      <w:r w:rsidR="002C0027">
        <w:rPr>
          <w:i/>
        </w:rPr>
        <w:t>relationship)</w:t>
      </w:r>
      <w:r w:rsidR="002C0027">
        <w:t xml:space="preserve"> secara abstrak (konseptual)</w:t>
      </w:r>
      <w:r w:rsidR="00A36D16">
        <w:t>.</w:t>
      </w:r>
      <w:r w:rsidR="002C0027">
        <w:t xml:space="preserve">  ERD memiliki tiga fungsi utama yaitu:</w:t>
      </w:r>
    </w:p>
    <w:p w14:paraId="34ACF382" w14:textId="0A6FDCC0" w:rsidR="002C0027" w:rsidRDefault="002C0027" w:rsidP="005E2056">
      <w:pPr>
        <w:pStyle w:val="BodyText"/>
        <w:numPr>
          <w:ilvl w:val="0"/>
          <w:numId w:val="48"/>
        </w:numPr>
        <w:ind w:left="360"/>
      </w:pPr>
      <w:r>
        <w:t>Sebagai alat untuk memodelkan hasil dari analisis data.</w:t>
      </w:r>
    </w:p>
    <w:p w14:paraId="00746BE6" w14:textId="3BD12413" w:rsidR="002C0027" w:rsidRDefault="002C0027" w:rsidP="005E2056">
      <w:pPr>
        <w:pStyle w:val="BodyText"/>
        <w:numPr>
          <w:ilvl w:val="0"/>
          <w:numId w:val="48"/>
        </w:numPr>
        <w:ind w:left="360"/>
      </w:pPr>
      <w:r>
        <w:t>Sebagai alat untuk memodelkan data konseptual (logical).</w:t>
      </w:r>
    </w:p>
    <w:p w14:paraId="49C3FE18" w14:textId="6C3C7E5D" w:rsidR="00925FEC" w:rsidRDefault="002C0027" w:rsidP="005E2056">
      <w:pPr>
        <w:pStyle w:val="BodyText"/>
        <w:numPr>
          <w:ilvl w:val="0"/>
          <w:numId w:val="48"/>
        </w:numPr>
        <w:ind w:left="360"/>
      </w:pPr>
      <w:r>
        <w:t xml:space="preserve">Sebagai alat untuk memodelkan objek-objek dalam suatu sistem (dasar dari </w:t>
      </w:r>
      <w:r>
        <w:lastRenderedPageBreak/>
        <w:t>object diagram / class diagram).</w:t>
      </w:r>
    </w:p>
    <w:p w14:paraId="407DB1EE" w14:textId="77777777" w:rsidR="00925FEC" w:rsidRDefault="00925FEC" w:rsidP="007130CE">
      <w:pPr>
        <w:pStyle w:val="BodyText"/>
      </w:pPr>
    </w:p>
    <w:p w14:paraId="42E714BA" w14:textId="415DA325" w:rsidR="00443854" w:rsidRDefault="00925FEC" w:rsidP="00925FEC">
      <w:pPr>
        <w:pStyle w:val="BodyText"/>
        <w:numPr>
          <w:ilvl w:val="3"/>
          <w:numId w:val="5"/>
        </w:numPr>
        <w:ind w:left="900" w:hanging="900"/>
      </w:pPr>
      <w:r>
        <w:t>Konsep ERD</w:t>
      </w:r>
    </w:p>
    <w:p w14:paraId="468025A5" w14:textId="311FCB75" w:rsidR="00925FEC" w:rsidRDefault="00925FEC" w:rsidP="00925FEC">
      <w:r>
        <w:t>Pada dasarnya konsep ERD dibentuk oleh beberapa notasi untuk menggabungkan setiap komponen didalam ERD yaitu:</w:t>
      </w:r>
    </w:p>
    <w:p w14:paraId="2BCD12BC" w14:textId="2C087766" w:rsidR="00925FEC" w:rsidRPr="0069259E" w:rsidRDefault="0069259E" w:rsidP="0069259E">
      <w:pPr>
        <w:pStyle w:val="BodyText"/>
        <w:numPr>
          <w:ilvl w:val="0"/>
          <w:numId w:val="48"/>
        </w:numPr>
        <w:ind w:left="360"/>
      </w:pPr>
      <w:r w:rsidRPr="0069259E">
        <w:rPr>
          <w:spacing w:val="-1"/>
        </w:rPr>
        <w:t>Entity</w:t>
      </w:r>
    </w:p>
    <w:p w14:paraId="5BD944F1" w14:textId="18037542" w:rsidR="0069259E" w:rsidRDefault="0069259E" w:rsidP="0069259E">
      <w:pPr>
        <w:pStyle w:val="BodyText"/>
        <w:ind w:left="360" w:firstLine="0"/>
      </w:pPr>
      <w:r>
        <w:t>Menurut Mulyani (2016), Entity adalah suatu objek yang utuh dan independent terhadap suatu objek lain dalam lingkup masalah yang ditinjau (memiliki fungsi relvan terhadap sistem).</w:t>
      </w:r>
    </w:p>
    <w:p w14:paraId="57B61D3F" w14:textId="659B94D9" w:rsidR="0069259E" w:rsidRDefault="0069259E" w:rsidP="0069259E">
      <w:pPr>
        <w:pStyle w:val="BodyText"/>
        <w:numPr>
          <w:ilvl w:val="0"/>
          <w:numId w:val="48"/>
        </w:numPr>
        <w:ind w:left="360"/>
      </w:pPr>
      <w:r>
        <w:t>Realitionship</w:t>
      </w:r>
    </w:p>
    <w:p w14:paraId="2C6B9D26" w14:textId="77777777" w:rsidR="00087C5F" w:rsidRDefault="00087C5F" w:rsidP="00087C5F">
      <w:pPr>
        <w:pStyle w:val="BodyText"/>
        <w:ind w:left="360" w:firstLine="0"/>
      </w:pPr>
      <w:r>
        <w:t xml:space="preserve">Menurut Mulyani (2016), </w:t>
      </w:r>
      <w:r w:rsidR="0069259E">
        <w:t>Dalam sebuah sistem komponen yang membentuk sistem tersebut saling berhubungan satu sama lain, begitupun dengan data model, karena data model adalah sebuah sistem.</w:t>
      </w:r>
      <w:r>
        <w:t xml:space="preserve"> </w:t>
      </w:r>
      <w:r w:rsidR="0069259E">
        <w:t xml:space="preserve"> Setiap entity pada data model tidak mungkin bekerja secara individual, oleh karena itu masing-masing entity harus saling berhubungan untuk menghasilkan sebuah informasi.</w:t>
      </w:r>
      <w:r>
        <w:t xml:space="preserve"> </w:t>
      </w:r>
      <w:r w:rsidR="0069259E">
        <w:t xml:space="preserve"> </w:t>
      </w:r>
      <w:r>
        <w:t xml:space="preserve">Hubungan diantaranya entity dalam sebuah ERD disebut </w:t>
      </w:r>
      <w:r w:rsidRPr="00087C5F">
        <w:rPr>
          <w:i/>
        </w:rPr>
        <w:t>realitionship</w:t>
      </w:r>
      <w:r>
        <w:t xml:space="preserve">. Realitionship adalah deskripsi hubungan antar entity dari kategori yang berbeda atau sama. </w:t>
      </w:r>
    </w:p>
    <w:p w14:paraId="654A89A1" w14:textId="6C564209" w:rsidR="00087C5F" w:rsidRDefault="00087C5F" w:rsidP="00087C5F">
      <w:pPr>
        <w:pStyle w:val="BodyText"/>
        <w:numPr>
          <w:ilvl w:val="0"/>
          <w:numId w:val="48"/>
        </w:numPr>
        <w:ind w:left="360"/>
      </w:pPr>
      <w:r>
        <w:t>Attribute</w:t>
      </w:r>
    </w:p>
    <w:p w14:paraId="16CC0802" w14:textId="2D9FD028" w:rsidR="00087C5F" w:rsidRPr="00193762" w:rsidRDefault="00087C5F" w:rsidP="00087C5F">
      <w:pPr>
        <w:pStyle w:val="BodyText"/>
        <w:ind w:left="360" w:firstLine="0"/>
      </w:pPr>
      <w:r>
        <w:t xml:space="preserve">Menurut Mulyani (2016), Attribute adalah karakteristik yang dimiliki oleh semua instance dalam suatu entity tertentu. Nama lain attribute adalah property, elemen data, field. Sebagai contoh No induk, nama, alamat dan jurusan. </w:t>
      </w:r>
      <w:r w:rsidR="00193762">
        <w:t xml:space="preserve">Subuah attribute atau kombinasi attribute yang mengidentifikasi secara unik satu dan hanya satu entity instance disebut </w:t>
      </w:r>
      <w:r w:rsidR="00193762">
        <w:rPr>
          <w:i/>
        </w:rPr>
        <w:t xml:space="preserve">primay key </w:t>
      </w:r>
      <w:r w:rsidR="00193762">
        <w:t>(key attribute).</w:t>
      </w:r>
    </w:p>
    <w:p w14:paraId="4430520C" w14:textId="67016A8B" w:rsidR="00087C5F" w:rsidRDefault="00087C5F" w:rsidP="00087C5F">
      <w:pPr>
        <w:pStyle w:val="BodyText"/>
        <w:ind w:left="360" w:firstLine="0"/>
      </w:pPr>
    </w:p>
    <w:p w14:paraId="3C61326F" w14:textId="77D8A14A" w:rsidR="00193762" w:rsidRDefault="00193762" w:rsidP="00087C5F">
      <w:pPr>
        <w:pStyle w:val="BodyText"/>
        <w:ind w:left="360" w:firstLine="0"/>
      </w:pPr>
    </w:p>
    <w:p w14:paraId="4CB09356" w14:textId="2D112309" w:rsidR="00193762" w:rsidRDefault="00193762" w:rsidP="00087C5F">
      <w:pPr>
        <w:pStyle w:val="BodyText"/>
        <w:ind w:left="360" w:firstLine="0"/>
      </w:pPr>
    </w:p>
    <w:p w14:paraId="0579CD1D" w14:textId="792D78B8" w:rsidR="00193762" w:rsidRDefault="00193762" w:rsidP="00087C5F">
      <w:pPr>
        <w:pStyle w:val="BodyText"/>
        <w:ind w:left="360" w:firstLine="0"/>
      </w:pPr>
    </w:p>
    <w:p w14:paraId="607D2BDE" w14:textId="77777777" w:rsidR="005E2056" w:rsidRDefault="005E2056" w:rsidP="00087C5F">
      <w:pPr>
        <w:pStyle w:val="BodyText"/>
        <w:ind w:left="360" w:firstLine="0"/>
      </w:pPr>
    </w:p>
    <w:p w14:paraId="3287EF7E" w14:textId="77777777" w:rsidR="00443854" w:rsidRDefault="00443854" w:rsidP="007130CE">
      <w:pPr>
        <w:pStyle w:val="BodyText"/>
        <w:ind w:firstLine="0"/>
      </w:pPr>
    </w:p>
    <w:p w14:paraId="12681FC2" w14:textId="47EB566C" w:rsidR="00193762" w:rsidRDefault="00193762" w:rsidP="00193762">
      <w:pPr>
        <w:pStyle w:val="BodyText"/>
        <w:numPr>
          <w:ilvl w:val="0"/>
          <w:numId w:val="48"/>
        </w:numPr>
        <w:ind w:left="360"/>
      </w:pPr>
      <w:bookmarkStart w:id="22" w:name="_Ref461053458"/>
      <w:bookmarkStart w:id="23" w:name="_Toc461058207"/>
      <w:r>
        <w:lastRenderedPageBreak/>
        <w:t>Notasi dalam ERD</w:t>
      </w:r>
    </w:p>
    <w:p w14:paraId="2A5F37DD" w14:textId="4D17EF5C" w:rsidR="00193762" w:rsidRDefault="00193762" w:rsidP="00193762">
      <w:pPr>
        <w:pStyle w:val="BodyText"/>
        <w:ind w:left="360" w:firstLine="0"/>
      </w:pPr>
      <w:r>
        <w:t xml:space="preserve">Berikut adalah notasi yang umum digunakan dalam perancangan ERD dalam pembangunan sebuah sistem: </w:t>
      </w:r>
    </w:p>
    <w:p w14:paraId="2A468C24" w14:textId="77777777" w:rsidR="007130CE" w:rsidRDefault="007130CE" w:rsidP="00193762">
      <w:pPr>
        <w:pStyle w:val="BodyText"/>
        <w:ind w:left="360" w:firstLine="0"/>
      </w:pPr>
    </w:p>
    <w:p w14:paraId="2226DB17" w14:textId="792B6FAC" w:rsidR="00A36D16" w:rsidRDefault="0026698C" w:rsidP="00137E07">
      <w:pPr>
        <w:pStyle w:val="Caption"/>
      </w:pPr>
      <w:r w:rsidRPr="007130CE">
        <w:rPr>
          <w:b/>
        </w:rPr>
        <w:t>Tabel 2.</w:t>
      </w:r>
      <w:bookmarkEnd w:id="22"/>
      <w:r w:rsidR="00443854" w:rsidRPr="007130CE">
        <w:rPr>
          <w:b/>
        </w:rPr>
        <w:t>3</w:t>
      </w:r>
      <w:r w:rsidR="00D755DA">
        <w:t>.</w:t>
      </w:r>
      <w:r w:rsidR="00A81A25">
        <w:t xml:space="preserve"> </w:t>
      </w:r>
      <w:r w:rsidR="00A36D16">
        <w:t>Notasi</w:t>
      </w:r>
      <w:r w:rsidR="00A36D16">
        <w:rPr>
          <w:spacing w:val="1"/>
        </w:rPr>
        <w:t xml:space="preserve"> </w:t>
      </w:r>
      <w:r w:rsidR="00A36D16">
        <w:t>dalam</w:t>
      </w:r>
      <w:r w:rsidR="00A36D16">
        <w:rPr>
          <w:spacing w:val="-4"/>
        </w:rPr>
        <w:t xml:space="preserve"> </w:t>
      </w:r>
      <w:r w:rsidR="00A36D16">
        <w:t>ERD</w:t>
      </w:r>
      <w:bookmarkEnd w:id="23"/>
    </w:p>
    <w:p w14:paraId="7AB3D6C3" w14:textId="77777777" w:rsidR="000D464B" w:rsidRPr="000D464B" w:rsidRDefault="000D464B" w:rsidP="000D464B"/>
    <w:tbl>
      <w:tblPr>
        <w:tblpPr w:leftFromText="180" w:rightFromText="180" w:vertAnchor="text" w:horzAnchor="margin" w:tblpXSpec="center" w:tblpY="-37"/>
        <w:tblW w:w="8216" w:type="dxa"/>
        <w:tblLayout w:type="fixed"/>
        <w:tblCellMar>
          <w:left w:w="0" w:type="dxa"/>
          <w:right w:w="0" w:type="dxa"/>
        </w:tblCellMar>
        <w:tblLook w:val="01E0" w:firstRow="1" w:lastRow="1" w:firstColumn="1" w:lastColumn="1" w:noHBand="0" w:noVBand="0"/>
      </w:tblPr>
      <w:tblGrid>
        <w:gridCol w:w="828"/>
        <w:gridCol w:w="2852"/>
        <w:gridCol w:w="4536"/>
      </w:tblGrid>
      <w:tr w:rsidR="00A36D16" w:rsidRPr="006A35ED" w14:paraId="2900A550" w14:textId="77777777" w:rsidTr="00442D96">
        <w:trPr>
          <w:trHeight w:hRule="exact" w:val="430"/>
        </w:trPr>
        <w:tc>
          <w:tcPr>
            <w:tcW w:w="828" w:type="dxa"/>
            <w:tcBorders>
              <w:top w:val="single" w:sz="5" w:space="0" w:color="000000"/>
              <w:left w:val="single" w:sz="5" w:space="0" w:color="000000"/>
              <w:bottom w:val="single" w:sz="5" w:space="0" w:color="000000"/>
              <w:right w:val="single" w:sz="5" w:space="0" w:color="000000"/>
            </w:tcBorders>
            <w:vAlign w:val="center"/>
          </w:tcPr>
          <w:p w14:paraId="47AFBE46" w14:textId="77777777" w:rsidR="00A36D16" w:rsidRPr="006A35ED" w:rsidRDefault="00A36D16" w:rsidP="00442D96">
            <w:pPr>
              <w:spacing w:line="240" w:lineRule="auto"/>
              <w:ind w:firstLine="0"/>
              <w:jc w:val="center"/>
              <w:rPr>
                <w:rFonts w:eastAsia="Times New Roman" w:cs="Times New Roman"/>
                <w:b/>
                <w:szCs w:val="24"/>
              </w:rPr>
            </w:pPr>
            <w:r w:rsidRPr="006A35ED">
              <w:rPr>
                <w:b/>
              </w:rPr>
              <w:t>No.</w:t>
            </w:r>
          </w:p>
        </w:tc>
        <w:tc>
          <w:tcPr>
            <w:tcW w:w="2852" w:type="dxa"/>
            <w:tcBorders>
              <w:top w:val="single" w:sz="5" w:space="0" w:color="000000"/>
              <w:left w:val="single" w:sz="5" w:space="0" w:color="000000"/>
              <w:bottom w:val="single" w:sz="5" w:space="0" w:color="000000"/>
              <w:right w:val="single" w:sz="5" w:space="0" w:color="000000"/>
            </w:tcBorders>
            <w:vAlign w:val="center"/>
          </w:tcPr>
          <w:p w14:paraId="3C2350C2" w14:textId="77777777" w:rsidR="00A36D16" w:rsidRPr="006A35ED" w:rsidRDefault="00A36D16" w:rsidP="00442D96">
            <w:pPr>
              <w:spacing w:line="240" w:lineRule="auto"/>
              <w:jc w:val="center"/>
              <w:rPr>
                <w:rFonts w:eastAsia="Times New Roman" w:cs="Times New Roman"/>
                <w:b/>
                <w:szCs w:val="24"/>
              </w:rPr>
            </w:pPr>
            <w:r w:rsidRPr="006A35ED">
              <w:rPr>
                <w:b/>
              </w:rPr>
              <w:t>Gambar</w:t>
            </w:r>
          </w:p>
        </w:tc>
        <w:tc>
          <w:tcPr>
            <w:tcW w:w="4536" w:type="dxa"/>
            <w:tcBorders>
              <w:top w:val="single" w:sz="5" w:space="0" w:color="000000"/>
              <w:left w:val="single" w:sz="5" w:space="0" w:color="000000"/>
              <w:bottom w:val="single" w:sz="5" w:space="0" w:color="000000"/>
              <w:right w:val="single" w:sz="5" w:space="0" w:color="000000"/>
            </w:tcBorders>
            <w:vAlign w:val="center"/>
          </w:tcPr>
          <w:p w14:paraId="31DDE756" w14:textId="77777777" w:rsidR="00A36D16" w:rsidRPr="006A35ED" w:rsidRDefault="00A36D16" w:rsidP="00442D96">
            <w:pPr>
              <w:spacing w:line="240" w:lineRule="auto"/>
              <w:jc w:val="center"/>
              <w:rPr>
                <w:rFonts w:eastAsia="Times New Roman" w:cs="Times New Roman"/>
                <w:b/>
                <w:szCs w:val="24"/>
              </w:rPr>
            </w:pPr>
            <w:r w:rsidRPr="006A35ED">
              <w:rPr>
                <w:b/>
              </w:rPr>
              <w:t>Keterangan</w:t>
            </w:r>
          </w:p>
        </w:tc>
      </w:tr>
      <w:tr w:rsidR="00A36D16" w14:paraId="6AE550E8" w14:textId="77777777" w:rsidTr="00443854">
        <w:trPr>
          <w:trHeight w:hRule="exact" w:val="1467"/>
        </w:trPr>
        <w:tc>
          <w:tcPr>
            <w:tcW w:w="828" w:type="dxa"/>
            <w:tcBorders>
              <w:top w:val="single" w:sz="5" w:space="0" w:color="000000"/>
              <w:left w:val="single" w:sz="5" w:space="0" w:color="000000"/>
              <w:bottom w:val="single" w:sz="5" w:space="0" w:color="000000"/>
              <w:right w:val="single" w:sz="5" w:space="0" w:color="000000"/>
            </w:tcBorders>
          </w:tcPr>
          <w:p w14:paraId="18D2A417" w14:textId="77777777" w:rsidR="00A36D16" w:rsidRDefault="00A36D16" w:rsidP="00442D96">
            <w:pPr>
              <w:spacing w:line="240" w:lineRule="auto"/>
              <w:ind w:firstLine="0"/>
              <w:jc w:val="center"/>
              <w:rPr>
                <w:rFonts w:eastAsia="Times New Roman" w:cs="Times New Roman"/>
                <w:szCs w:val="24"/>
              </w:rPr>
            </w:pPr>
            <w:r>
              <w:t>1.</w:t>
            </w:r>
          </w:p>
        </w:tc>
        <w:tc>
          <w:tcPr>
            <w:tcW w:w="2852" w:type="dxa"/>
            <w:tcBorders>
              <w:top w:val="single" w:sz="5" w:space="0" w:color="000000"/>
              <w:left w:val="single" w:sz="5" w:space="0" w:color="000000"/>
              <w:bottom w:val="single" w:sz="5" w:space="0" w:color="000000"/>
              <w:right w:val="single" w:sz="5" w:space="0" w:color="000000"/>
            </w:tcBorders>
          </w:tcPr>
          <w:p w14:paraId="63EDB868" w14:textId="77777777" w:rsidR="00A36D16" w:rsidRDefault="00A36D16" w:rsidP="00442D96">
            <w:pPr>
              <w:spacing w:line="240" w:lineRule="auto"/>
              <w:rPr>
                <w:rFonts w:eastAsia="Times New Roman" w:cs="Times New Roman"/>
                <w:sz w:val="26"/>
                <w:szCs w:val="26"/>
              </w:rPr>
            </w:pPr>
            <w:r>
              <w:rPr>
                <w:rFonts w:eastAsia="Times New Roman" w:cs="Times New Roman"/>
                <w:noProof/>
                <w:sz w:val="26"/>
                <w:szCs w:val="26"/>
              </w:rPr>
              <mc:AlternateContent>
                <mc:Choice Requires="wps">
                  <w:drawing>
                    <wp:anchor distT="0" distB="0" distL="114300" distR="114300" simplePos="0" relativeHeight="251642880" behindDoc="0" locked="0" layoutInCell="1" allowOverlap="1" wp14:anchorId="0F427A3D" wp14:editId="2A41CCC1">
                      <wp:simplePos x="0" y="0"/>
                      <wp:positionH relativeFrom="column">
                        <wp:posOffset>319112</wp:posOffset>
                      </wp:positionH>
                      <wp:positionV relativeFrom="paragraph">
                        <wp:posOffset>88900</wp:posOffset>
                      </wp:positionV>
                      <wp:extent cx="1237957" cy="513471"/>
                      <wp:effectExtent l="0" t="0" r="19685" b="20320"/>
                      <wp:wrapNone/>
                      <wp:docPr id="361"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7957" cy="513471"/>
                              </a:xfrm>
                              <a:prstGeom prst="rect">
                                <a:avLst/>
                              </a:prstGeom>
                              <a:solidFill>
                                <a:srgbClr val="FFFFFF"/>
                              </a:solidFill>
                              <a:ln w="9525">
                                <a:solidFill>
                                  <a:srgbClr val="000000"/>
                                </a:solidFill>
                                <a:miter lim="800000"/>
                                <a:headEnd/>
                                <a:tailEnd/>
                              </a:ln>
                            </wps:spPr>
                            <wps:txbx>
                              <w:txbxContent>
                                <w:p w14:paraId="119F3549" w14:textId="77777777" w:rsidR="009B3FAF" w:rsidRPr="00936862" w:rsidRDefault="009B3FAF" w:rsidP="003F0B68">
                                  <w:pPr>
                                    <w:spacing w:line="240" w:lineRule="auto"/>
                                    <w:ind w:firstLine="0"/>
                                    <w:jc w:val="center"/>
                                    <w:rPr>
                                      <w:sz w:val="20"/>
                                      <w:lang w:val="en-ID"/>
                                    </w:rPr>
                                  </w:pPr>
                                </w:p>
                                <w:p w14:paraId="23CBFE19" w14:textId="77777777" w:rsidR="009B3FAF" w:rsidRPr="00936862" w:rsidRDefault="009B3FAF" w:rsidP="003F0B68">
                                  <w:pPr>
                                    <w:spacing w:line="240" w:lineRule="auto"/>
                                    <w:ind w:firstLine="0"/>
                                    <w:jc w:val="center"/>
                                    <w:rPr>
                                      <w:lang w:val="en-ID"/>
                                    </w:rPr>
                                  </w:pPr>
                                  <w:r>
                                    <w:rPr>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427A3D" id="Rectangle 569" o:spid="_x0000_s1032" style="position:absolute;left:0;text-align:left;margin-left:25.15pt;margin-top:7pt;width:97.5pt;height:40.4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">
                      <v:textbox>
                        <w:txbxContent>
                          <w:p w14:paraId="119F3549" w14:textId="77777777" w:rsidR="009B3FAF" w:rsidRPr="00936862" w:rsidRDefault="009B3FAF" w:rsidP="003F0B68">
                            <w:pPr>
                              <w:spacing w:line="240" w:lineRule="auto"/>
                              <w:ind w:firstLine="0"/>
                              <w:jc w:val="center"/>
                              <w:rPr>
                                <w:sz w:val="20"/>
                                <w:lang w:val="en-ID"/>
                              </w:rPr>
                            </w:pPr>
                          </w:p>
                          <w:p w14:paraId="23CBFE19" w14:textId="77777777" w:rsidR="009B3FAF" w:rsidRPr="00936862" w:rsidRDefault="009B3FAF" w:rsidP="003F0B68">
                            <w:pPr>
                              <w:spacing w:line="240" w:lineRule="auto"/>
                              <w:ind w:firstLine="0"/>
                              <w:jc w:val="center"/>
                              <w:rPr>
                                <w:lang w:val="en-ID"/>
                              </w:rPr>
                            </w:pPr>
                            <w:r>
                              <w:rPr>
                                <w:lang w:val="en-ID"/>
                              </w:rPr>
                              <w:t>Entitas</w:t>
                            </w:r>
                          </w:p>
                        </w:txbxContent>
                      </v:textbox>
                    </v:rect>
                  </w:pict>
                </mc:Fallback>
              </mc:AlternateContent>
            </w:r>
          </w:p>
          <w:p w14:paraId="31C85482"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6D5EDA30" w14:textId="77777777" w:rsidR="00A36D16" w:rsidRDefault="00A36D16" w:rsidP="00442D96">
            <w:pPr>
              <w:pStyle w:val="TeksTabel"/>
              <w:framePr w:hSpace="0" w:wrap="auto" w:vAnchor="margin" w:hAnchor="text" w:yAlign="inline"/>
              <w:rPr>
                <w:rFonts w:eastAsia="Times New Roman" w:cs="Times New Roman"/>
              </w:rPr>
            </w:pPr>
            <w:r>
              <w:t>Entitas</w:t>
            </w:r>
            <w:r>
              <w:rPr>
                <w:spacing w:val="-2"/>
              </w:rPr>
              <w:t xml:space="preserve"> </w:t>
            </w:r>
            <w:r>
              <w:t>atau bentuk</w:t>
            </w:r>
            <w:r>
              <w:rPr>
                <w:spacing w:val="-3"/>
              </w:rPr>
              <w:t xml:space="preserve"> </w:t>
            </w:r>
            <w:r>
              <w:t>persegi</w:t>
            </w:r>
            <w:r>
              <w:rPr>
                <w:spacing w:val="-2"/>
              </w:rPr>
              <w:t xml:space="preserve"> </w:t>
            </w:r>
            <w:r>
              <w:t>panjang</w:t>
            </w:r>
            <w:r>
              <w:rPr>
                <w:spacing w:val="41"/>
              </w:rPr>
              <w:t xml:space="preserve"> </w:t>
            </w:r>
            <w:r>
              <w:t>merupakan sesuatu objek</w:t>
            </w:r>
            <w:r>
              <w:rPr>
                <w:spacing w:val="-3"/>
              </w:rPr>
              <w:t xml:space="preserve"> </w:t>
            </w:r>
            <w:r>
              <w:t>data yang</w:t>
            </w:r>
            <w:r>
              <w:rPr>
                <w:spacing w:val="-3"/>
              </w:rPr>
              <w:t xml:space="preserve"> </w:t>
            </w:r>
            <w:r>
              <w:t xml:space="preserve">ada </w:t>
            </w:r>
            <w:r>
              <w:rPr>
                <w:spacing w:val="-2"/>
              </w:rPr>
              <w:t>di</w:t>
            </w:r>
            <w:r>
              <w:rPr>
                <w:spacing w:val="31"/>
              </w:rPr>
              <w:t xml:space="preserve"> </w:t>
            </w:r>
            <w:r>
              <w:t>dalam</w:t>
            </w:r>
            <w:r>
              <w:rPr>
                <w:spacing w:val="-4"/>
              </w:rPr>
              <w:t xml:space="preserve"> </w:t>
            </w:r>
            <w:r>
              <w:t>sistem, nyata maupun abstrak</w:t>
            </w:r>
            <w:r>
              <w:rPr>
                <w:spacing w:val="31"/>
              </w:rPr>
              <w:t xml:space="preserve"> </w:t>
            </w:r>
            <w:r>
              <w:t>dimana data tersimpan atau</w:t>
            </w:r>
            <w:r>
              <w:rPr>
                <w:spacing w:val="-3"/>
              </w:rPr>
              <w:t xml:space="preserve"> </w:t>
            </w:r>
            <w:r>
              <w:t>dimana terdapat</w:t>
            </w:r>
            <w:r>
              <w:rPr>
                <w:spacing w:val="37"/>
              </w:rPr>
              <w:t xml:space="preserve"> </w:t>
            </w:r>
            <w:r>
              <w:t>data.</w:t>
            </w:r>
          </w:p>
        </w:tc>
      </w:tr>
      <w:tr w:rsidR="00A36D16" w14:paraId="6AB6BE8E" w14:textId="77777777" w:rsidTr="00442D96">
        <w:trPr>
          <w:trHeight w:hRule="exact" w:val="1157"/>
        </w:trPr>
        <w:tc>
          <w:tcPr>
            <w:tcW w:w="828" w:type="dxa"/>
            <w:tcBorders>
              <w:top w:val="single" w:sz="5" w:space="0" w:color="000000"/>
              <w:left w:val="single" w:sz="5" w:space="0" w:color="000000"/>
              <w:bottom w:val="single" w:sz="5" w:space="0" w:color="000000"/>
              <w:right w:val="single" w:sz="5" w:space="0" w:color="000000"/>
            </w:tcBorders>
          </w:tcPr>
          <w:p w14:paraId="7A5DBCA7" w14:textId="77777777" w:rsidR="00A36D16" w:rsidRDefault="00A36D16" w:rsidP="00442D96">
            <w:pPr>
              <w:spacing w:line="240" w:lineRule="auto"/>
              <w:ind w:firstLine="0"/>
              <w:jc w:val="center"/>
              <w:rPr>
                <w:rFonts w:eastAsia="Times New Roman" w:cs="Times New Roman"/>
                <w:szCs w:val="24"/>
              </w:rPr>
            </w:pPr>
            <w:r>
              <w:t>2.</w:t>
            </w:r>
          </w:p>
        </w:tc>
        <w:tc>
          <w:tcPr>
            <w:tcW w:w="2852" w:type="dxa"/>
            <w:tcBorders>
              <w:top w:val="single" w:sz="5" w:space="0" w:color="000000"/>
              <w:left w:val="single" w:sz="5" w:space="0" w:color="000000"/>
              <w:bottom w:val="single" w:sz="5" w:space="0" w:color="000000"/>
              <w:right w:val="single" w:sz="5" w:space="0" w:color="000000"/>
            </w:tcBorders>
          </w:tcPr>
          <w:p w14:paraId="791B53EB" w14:textId="77777777" w:rsidR="00A36D16" w:rsidRDefault="00A36D16" w:rsidP="00442D96">
            <w:pPr>
              <w:spacing w:line="240" w:lineRule="auto"/>
              <w:rPr>
                <w:rFonts w:eastAsia="Times New Roman" w:cs="Times New Roman"/>
              </w:rPr>
            </w:pPr>
            <w:r>
              <w:rPr>
                <w:noProof/>
              </w:rPr>
              <mc:AlternateContent>
                <mc:Choice Requires="wps">
                  <w:drawing>
                    <wp:anchor distT="0" distB="0" distL="114300" distR="114300" simplePos="0" relativeHeight="251643904" behindDoc="0" locked="0" layoutInCell="1" allowOverlap="1" wp14:anchorId="4844983B" wp14:editId="3958DFDB">
                      <wp:simplePos x="0" y="0"/>
                      <wp:positionH relativeFrom="column">
                        <wp:posOffset>201930</wp:posOffset>
                      </wp:positionH>
                      <wp:positionV relativeFrom="paragraph">
                        <wp:posOffset>34925</wp:posOffset>
                      </wp:positionV>
                      <wp:extent cx="1510665" cy="603885"/>
                      <wp:effectExtent l="19050" t="11430" r="22860" b="13335"/>
                      <wp:wrapNone/>
                      <wp:docPr id="360" name="AutoShape 5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0665" cy="603885"/>
                              </a:xfrm>
                              <a:prstGeom prst="diamond">
                                <a:avLst/>
                              </a:prstGeom>
                              <a:solidFill>
                                <a:srgbClr val="FFFFFF"/>
                              </a:solidFill>
                              <a:ln w="9525">
                                <a:solidFill>
                                  <a:srgbClr val="000000"/>
                                </a:solidFill>
                                <a:miter lim="800000"/>
                                <a:headEnd/>
                                <a:tailEnd/>
                              </a:ln>
                            </wps:spPr>
                            <wps:txbx>
                              <w:txbxContent>
                                <w:p w14:paraId="1C612D77" w14:textId="77777777" w:rsidR="009B3FAF" w:rsidRPr="00936862" w:rsidRDefault="009B3FAF" w:rsidP="003F0B68">
                                  <w:pPr>
                                    <w:spacing w:line="240" w:lineRule="auto"/>
                                    <w:ind w:firstLine="0"/>
                                    <w:jc w:val="center"/>
                                    <w:rPr>
                                      <w:lang w:val="en-ID"/>
                                    </w:rPr>
                                  </w:pPr>
                                  <w:r>
                                    <w:rPr>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844983B" id="_x0000_t4" coordsize="21600,21600" o:spt="4" path="m10800,l,10800,10800,21600,21600,10800xe">
                      <v:stroke joinstyle="miter"/>
                      <v:path gradientshapeok="t" o:connecttype="rect" textboxrect="5400,5400,16200,16200"/>
                    </v:shapetype>
                    <v:shape id="AutoShape 570" o:spid="_x0000_s1033" type="#_x0000_t4" style="position:absolute;left:0;text-align:left;margin-left:15.9pt;margin-top:2.75pt;width:118.95pt;height:47.5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">
                      <v:textbox>
                        <w:txbxContent>
                          <w:p w14:paraId="1C612D77" w14:textId="77777777" w:rsidR="009B3FAF" w:rsidRPr="00936862" w:rsidRDefault="009B3FAF" w:rsidP="003F0B68">
                            <w:pPr>
                              <w:spacing w:line="240" w:lineRule="auto"/>
                              <w:ind w:firstLine="0"/>
                              <w:jc w:val="center"/>
                              <w:rPr>
                                <w:lang w:val="en-ID"/>
                              </w:rPr>
                            </w:pPr>
                            <w:r>
                              <w:rPr>
                                <w:lang w:val="en-ID"/>
                              </w:rPr>
                              <w:t>Relasi</w:t>
                            </w:r>
                          </w:p>
                        </w:txbxContent>
                      </v:textbox>
                    </v:shape>
                  </w:pict>
                </mc:Fallback>
              </mc:AlternateContent>
            </w:r>
          </w:p>
          <w:p w14:paraId="286F44F3"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4FB4EB61" w14:textId="77777777" w:rsidR="00A36D16" w:rsidRPr="006A35ED" w:rsidRDefault="00A36D16" w:rsidP="00442D96">
            <w:pPr>
              <w:pStyle w:val="TeksTabel"/>
              <w:framePr w:hSpace="0" w:wrap="auto" w:vAnchor="margin" w:hAnchor="text" w:yAlign="inline"/>
            </w:pPr>
            <w:r w:rsidRPr="006A35ED">
              <w:t xml:space="preserve">Relationship </w:t>
            </w:r>
            <w:r>
              <w:t>merupakan hubungan alamiah</w:t>
            </w:r>
            <w:r w:rsidRPr="006A35ED">
              <w:t xml:space="preserve"> </w:t>
            </w:r>
            <w:r>
              <w:t>yang</w:t>
            </w:r>
            <w:r w:rsidRPr="006A35ED">
              <w:t xml:space="preserve"> </w:t>
            </w:r>
            <w:r>
              <w:t>terjadi</w:t>
            </w:r>
            <w:r w:rsidRPr="006A35ED">
              <w:t xml:space="preserve"> </w:t>
            </w:r>
            <w:r>
              <w:t>antar</w:t>
            </w:r>
            <w:r w:rsidRPr="006A35ED">
              <w:t xml:space="preserve"> </w:t>
            </w:r>
            <w:r>
              <w:t>entitas.</w:t>
            </w:r>
            <w:r w:rsidRPr="006A35ED">
              <w:t xml:space="preserve"> Umumnya</w:t>
            </w:r>
            <w:r>
              <w:t xml:space="preserve"> diberi</w:t>
            </w:r>
            <w:r w:rsidRPr="006A35ED">
              <w:t xml:space="preserve"> </w:t>
            </w:r>
            <w:r>
              <w:t>nama dengan kata kerja dasar</w:t>
            </w:r>
          </w:p>
        </w:tc>
      </w:tr>
      <w:tr w:rsidR="00A36D16" w14:paraId="6E75BCA4" w14:textId="77777777" w:rsidTr="00442D96">
        <w:trPr>
          <w:trHeight w:hRule="exact" w:val="1329"/>
        </w:trPr>
        <w:tc>
          <w:tcPr>
            <w:tcW w:w="828" w:type="dxa"/>
            <w:tcBorders>
              <w:top w:val="single" w:sz="5" w:space="0" w:color="000000"/>
              <w:left w:val="single" w:sz="5" w:space="0" w:color="000000"/>
              <w:bottom w:val="single" w:sz="5" w:space="0" w:color="000000"/>
              <w:right w:val="single" w:sz="5" w:space="0" w:color="000000"/>
            </w:tcBorders>
          </w:tcPr>
          <w:p w14:paraId="7FB93103" w14:textId="77777777" w:rsidR="00A36D16" w:rsidRDefault="00A36D16" w:rsidP="00442D96">
            <w:pPr>
              <w:spacing w:line="240" w:lineRule="auto"/>
              <w:ind w:firstLine="0"/>
              <w:jc w:val="center"/>
              <w:rPr>
                <w:rFonts w:eastAsia="Times New Roman" w:cs="Times New Roman"/>
                <w:szCs w:val="24"/>
              </w:rPr>
            </w:pPr>
            <w:r>
              <w:t>3.</w:t>
            </w:r>
          </w:p>
        </w:tc>
        <w:tc>
          <w:tcPr>
            <w:tcW w:w="2852" w:type="dxa"/>
            <w:tcBorders>
              <w:top w:val="single" w:sz="5" w:space="0" w:color="000000"/>
              <w:left w:val="single" w:sz="5" w:space="0" w:color="000000"/>
              <w:bottom w:val="single" w:sz="5" w:space="0" w:color="000000"/>
              <w:right w:val="single" w:sz="5" w:space="0" w:color="000000"/>
            </w:tcBorders>
          </w:tcPr>
          <w:p w14:paraId="7E9A41B6" w14:textId="77777777" w:rsidR="00A36D16" w:rsidRDefault="00A36D16" w:rsidP="00442D96">
            <w:pPr>
              <w:spacing w:line="240" w:lineRule="auto"/>
              <w:rPr>
                <w:rFonts w:eastAsia="Times New Roman" w:cs="Times New Roman"/>
                <w:sz w:val="25"/>
                <w:szCs w:val="25"/>
              </w:rPr>
            </w:pPr>
            <w:r>
              <w:rPr>
                <w:rFonts w:eastAsia="Times New Roman" w:cs="Times New Roman"/>
                <w:noProof/>
                <w:sz w:val="25"/>
                <w:szCs w:val="25"/>
              </w:rPr>
              <mc:AlternateContent>
                <mc:Choice Requires="wps">
                  <w:drawing>
                    <wp:anchor distT="0" distB="0" distL="114300" distR="114300" simplePos="0" relativeHeight="251644928" behindDoc="0" locked="0" layoutInCell="1" allowOverlap="1" wp14:anchorId="741B568E" wp14:editId="2190A2F0">
                      <wp:simplePos x="0" y="0"/>
                      <wp:positionH relativeFrom="column">
                        <wp:posOffset>262206</wp:posOffset>
                      </wp:positionH>
                      <wp:positionV relativeFrom="paragraph">
                        <wp:posOffset>106680</wp:posOffset>
                      </wp:positionV>
                      <wp:extent cx="1202787" cy="611944"/>
                      <wp:effectExtent l="0" t="0" r="16510" b="17145"/>
                      <wp:wrapNone/>
                      <wp:docPr id="359" name="Oval 5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787" cy="611944"/>
                              </a:xfrm>
                              <a:prstGeom prst="ellipse">
                                <a:avLst/>
                              </a:prstGeom>
                              <a:solidFill>
                                <a:srgbClr val="FFFFFF"/>
                              </a:solidFill>
                              <a:ln w="9525">
                                <a:solidFill>
                                  <a:srgbClr val="000000"/>
                                </a:solidFill>
                                <a:round/>
                                <a:headEnd/>
                                <a:tailEnd/>
                              </a:ln>
                            </wps:spPr>
                            <wps:txbx>
                              <w:txbxContent>
                                <w:p w14:paraId="16C6B07F" w14:textId="77777777" w:rsidR="009B3FAF" w:rsidRPr="00936862" w:rsidRDefault="009B3FAF" w:rsidP="003F0B68">
                                  <w:pPr>
                                    <w:jc w:val="center"/>
                                    <w:rPr>
                                      <w:sz w:val="10"/>
                                      <w:lang w:val="en-ID"/>
                                    </w:rPr>
                                  </w:pPr>
                                </w:p>
                                <w:p w14:paraId="5F6DC6BC" w14:textId="77777777" w:rsidR="009B3FAF" w:rsidRPr="00936862" w:rsidRDefault="009B3FAF" w:rsidP="003F0B68">
                                  <w:pPr>
                                    <w:ind w:firstLine="0"/>
                                    <w:jc w:val="center"/>
                                    <w:rPr>
                                      <w:lang w:val="en-ID"/>
                                    </w:rPr>
                                  </w:pPr>
                                  <w:r>
                                    <w:rPr>
                                      <w:lang w:val="en-ID"/>
                                    </w:rPr>
                                    <w:t>At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741B568E" id="Oval 571" o:spid="_x0000_s1034" style="position:absolute;left:0;text-align:left;margin-left:20.65pt;margin-top:8.4pt;width:94.7pt;height:48.2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">
                      <v:textbox>
                        <w:txbxContent>
                          <w:p w14:paraId="16C6B07F" w14:textId="77777777" w:rsidR="009B3FAF" w:rsidRPr="00936862" w:rsidRDefault="009B3FAF" w:rsidP="003F0B68">
                            <w:pPr>
                              <w:jc w:val="center"/>
                              <w:rPr>
                                <w:sz w:val="10"/>
                                <w:lang w:val="en-ID"/>
                              </w:rPr>
                            </w:pPr>
                          </w:p>
                          <w:p w14:paraId="5F6DC6BC" w14:textId="77777777" w:rsidR="009B3FAF" w:rsidRPr="00936862" w:rsidRDefault="009B3FAF" w:rsidP="003F0B68">
                            <w:pPr>
                              <w:ind w:firstLine="0"/>
                              <w:jc w:val="center"/>
                              <w:rPr>
                                <w:lang w:val="en-ID"/>
                              </w:rPr>
                            </w:pPr>
                            <w:r>
                              <w:rPr>
                                <w:lang w:val="en-ID"/>
                              </w:rPr>
                              <w:t>Attribut</w:t>
                            </w:r>
                          </w:p>
                        </w:txbxContent>
                      </v:textbox>
                    </v:oval>
                  </w:pict>
                </mc:Fallback>
              </mc:AlternateContent>
            </w:r>
          </w:p>
          <w:p w14:paraId="7ED7EC9B" w14:textId="77777777" w:rsidR="00A36D16" w:rsidRDefault="00A36D16" w:rsidP="00442D96">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3C9D0280" w14:textId="77777777" w:rsidR="00A36D16" w:rsidRPr="006A35ED" w:rsidRDefault="00A36D16" w:rsidP="00442D96">
            <w:pPr>
              <w:pStyle w:val="TeksTabel"/>
              <w:framePr w:hSpace="0" w:wrap="auto" w:vAnchor="margin" w:hAnchor="text" w:yAlign="inline"/>
            </w:pPr>
            <w:r>
              <w:t>Atribut</w:t>
            </w:r>
            <w:r w:rsidRPr="006A35ED">
              <w:t xml:space="preserve"> </w:t>
            </w:r>
            <w:r>
              <w:t>atau bentuk</w:t>
            </w:r>
            <w:r w:rsidRPr="006A35ED">
              <w:t xml:space="preserve"> </w:t>
            </w:r>
            <w:r>
              <w:t>elips adalah</w:t>
            </w:r>
            <w:r w:rsidRPr="006A35ED">
              <w:t xml:space="preserve"> </w:t>
            </w:r>
            <w:r>
              <w:t>sesuatu</w:t>
            </w:r>
            <w:r w:rsidRPr="006A35ED">
              <w:t xml:space="preserve"> </w:t>
            </w:r>
            <w:r>
              <w:t>yang menjelaskan apa sebenarnya yang</w:t>
            </w:r>
            <w:r w:rsidRPr="006A35ED">
              <w:t xml:space="preserve"> </w:t>
            </w:r>
            <w:r>
              <w:t>dimaksud entitas</w:t>
            </w:r>
            <w:r w:rsidRPr="006A35ED">
              <w:t xml:space="preserve"> </w:t>
            </w:r>
            <w:r>
              <w:t>atau</w:t>
            </w:r>
            <w:r w:rsidRPr="006A35ED">
              <w:t xml:space="preserve"> relationship </w:t>
            </w:r>
            <w:r>
              <w:t>dan</w:t>
            </w:r>
            <w:r w:rsidRPr="006A35ED">
              <w:t xml:space="preserve"> </w:t>
            </w:r>
            <w:r>
              <w:t>mewakili</w:t>
            </w:r>
            <w:r w:rsidRPr="006A35ED">
              <w:t xml:space="preserve"> </w:t>
            </w:r>
            <w:r>
              <w:t>atribut</w:t>
            </w:r>
            <w:r w:rsidRPr="006A35ED">
              <w:t xml:space="preserve"> </w:t>
            </w:r>
            <w:r>
              <w:t>dari</w:t>
            </w:r>
            <w:r w:rsidRPr="006A35ED">
              <w:t xml:space="preserve"> </w:t>
            </w:r>
            <w:r>
              <w:t>masing-masing</w:t>
            </w:r>
            <w:r w:rsidRPr="006A35ED">
              <w:t xml:space="preserve"> </w:t>
            </w:r>
            <w:r>
              <w:t>entitas.</w:t>
            </w:r>
          </w:p>
        </w:tc>
      </w:tr>
      <w:tr w:rsidR="00A36D16" w14:paraId="32D5DC9D" w14:textId="77777777" w:rsidTr="00442D96">
        <w:trPr>
          <w:trHeight w:hRule="exact" w:val="429"/>
        </w:trPr>
        <w:tc>
          <w:tcPr>
            <w:tcW w:w="828" w:type="dxa"/>
            <w:tcBorders>
              <w:top w:val="single" w:sz="5" w:space="0" w:color="000000"/>
              <w:left w:val="single" w:sz="5" w:space="0" w:color="000000"/>
              <w:bottom w:val="single" w:sz="5" w:space="0" w:color="000000"/>
              <w:right w:val="single" w:sz="5" w:space="0" w:color="000000"/>
            </w:tcBorders>
          </w:tcPr>
          <w:p w14:paraId="35D2DF1B" w14:textId="77777777" w:rsidR="00A36D16" w:rsidRDefault="00A36D16" w:rsidP="00442D96">
            <w:pPr>
              <w:spacing w:line="240" w:lineRule="auto"/>
              <w:ind w:firstLine="0"/>
              <w:jc w:val="center"/>
              <w:rPr>
                <w:rFonts w:eastAsia="Times New Roman" w:cs="Times New Roman"/>
                <w:szCs w:val="24"/>
              </w:rPr>
            </w:pPr>
            <w:r>
              <w:t>4.</w:t>
            </w:r>
          </w:p>
        </w:tc>
        <w:tc>
          <w:tcPr>
            <w:tcW w:w="2852" w:type="dxa"/>
            <w:tcBorders>
              <w:top w:val="single" w:sz="5" w:space="0" w:color="000000"/>
              <w:left w:val="single" w:sz="5" w:space="0" w:color="000000"/>
              <w:bottom w:val="single" w:sz="5" w:space="0" w:color="000000"/>
              <w:right w:val="single" w:sz="5" w:space="0" w:color="000000"/>
            </w:tcBorders>
          </w:tcPr>
          <w:p w14:paraId="75C5EEA4" w14:textId="77777777" w:rsidR="00A36D16" w:rsidRDefault="00A36D16" w:rsidP="00442D96">
            <w:pPr>
              <w:spacing w:line="240" w:lineRule="auto"/>
            </w:pPr>
            <w:r>
              <w:rPr>
                <w:noProof/>
              </w:rPr>
              <mc:AlternateContent>
                <mc:Choice Requires="wps">
                  <w:drawing>
                    <wp:anchor distT="0" distB="0" distL="114300" distR="114300" simplePos="0" relativeHeight="251645952" behindDoc="0" locked="0" layoutInCell="1" allowOverlap="1" wp14:anchorId="0F488645" wp14:editId="44C78483">
                      <wp:simplePos x="0" y="0"/>
                      <wp:positionH relativeFrom="column">
                        <wp:posOffset>350520</wp:posOffset>
                      </wp:positionH>
                      <wp:positionV relativeFrom="paragraph">
                        <wp:posOffset>150153</wp:posOffset>
                      </wp:positionV>
                      <wp:extent cx="1113155" cy="0"/>
                      <wp:effectExtent l="5715" t="5080" r="5080" b="13970"/>
                      <wp:wrapNone/>
                      <wp:docPr id="358"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3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D06EF9" id="_x0000_t32" coordsize="21600,21600" o:spt="32" o:oned="t" path="m,l21600,21600e" filled="f">
                      <v:path arrowok="t" fillok="f" o:connecttype="none"/>
                      <o:lock v:ext="edit" shapetype="t"/>
                    </v:shapetype>
                    <v:shape id="AutoShape 572" o:spid="_x0000_s1026" type="#_x0000_t32" style="position:absolute;margin-left:27.6pt;margin-top:11.8pt;width:87.65pt;height:0;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"/>
                  </w:pict>
                </mc:Fallback>
              </mc:AlternateContent>
            </w:r>
          </w:p>
        </w:tc>
        <w:tc>
          <w:tcPr>
            <w:tcW w:w="4536" w:type="dxa"/>
            <w:tcBorders>
              <w:top w:val="single" w:sz="5" w:space="0" w:color="000000"/>
              <w:left w:val="single" w:sz="5" w:space="0" w:color="000000"/>
              <w:bottom w:val="single" w:sz="5" w:space="0" w:color="000000"/>
              <w:right w:val="single" w:sz="5" w:space="0" w:color="000000"/>
            </w:tcBorders>
          </w:tcPr>
          <w:p w14:paraId="4560EFA1" w14:textId="77777777" w:rsidR="00A36D16" w:rsidRDefault="00A36D16" w:rsidP="00442D96">
            <w:pPr>
              <w:pStyle w:val="TeksTabel"/>
              <w:framePr w:hSpace="0" w:wrap="auto" w:vAnchor="margin" w:hAnchor="text" w:yAlign="inline"/>
              <w:rPr>
                <w:rFonts w:eastAsia="Times New Roman" w:cs="Times New Roman"/>
              </w:rPr>
            </w:pPr>
            <w:r>
              <w:t>Garis</w:t>
            </w:r>
            <w:r>
              <w:rPr>
                <w:spacing w:val="-2"/>
              </w:rPr>
              <w:t xml:space="preserve"> </w:t>
            </w:r>
            <w:r>
              <w:t>merupakan penghubung</w:t>
            </w:r>
            <w:r>
              <w:rPr>
                <w:spacing w:val="-3"/>
              </w:rPr>
              <w:t xml:space="preserve"> </w:t>
            </w:r>
            <w:r>
              <w:t>antar</w:t>
            </w:r>
            <w:r>
              <w:rPr>
                <w:spacing w:val="-2"/>
              </w:rPr>
              <w:t xml:space="preserve"> </w:t>
            </w:r>
            <w:r>
              <w:t>entitas</w:t>
            </w:r>
          </w:p>
        </w:tc>
      </w:tr>
    </w:tbl>
    <w:p w14:paraId="517D46CE" w14:textId="5572F4D9" w:rsidR="00A36D16" w:rsidRDefault="00A36D16" w:rsidP="003F0B68">
      <w:pPr>
        <w:ind w:right="2024" w:firstLine="0"/>
        <w:jc w:val="left"/>
        <w:rPr>
          <w:spacing w:val="-1"/>
        </w:rPr>
      </w:pPr>
      <w:r>
        <w:rPr>
          <w:rFonts w:eastAsia="Times New Roman" w:cs="Times New Roman"/>
        </w:rPr>
        <w:t xml:space="preserve">sumber: </w:t>
      </w:r>
      <w:r>
        <w:rPr>
          <w:spacing w:val="-1"/>
        </w:rPr>
        <w:t>Waljiyanto</w:t>
      </w:r>
      <w:r>
        <w:t xml:space="preserve"> (</w:t>
      </w:r>
      <w:r>
        <w:rPr>
          <w:spacing w:val="-1"/>
        </w:rPr>
        <w:t>2003)</w:t>
      </w:r>
      <w:r w:rsidR="00442D96">
        <w:rPr>
          <w:spacing w:val="-1"/>
        </w:rPr>
        <w:t>.</w:t>
      </w:r>
    </w:p>
    <w:p w14:paraId="362803B9" w14:textId="77777777" w:rsidR="00980A8A" w:rsidRDefault="00980A8A" w:rsidP="003F0B68">
      <w:pPr>
        <w:ind w:right="2024" w:firstLine="0"/>
        <w:jc w:val="left"/>
        <w:rPr>
          <w:spacing w:val="-1"/>
        </w:rPr>
      </w:pPr>
    </w:p>
    <w:p w14:paraId="4E122986" w14:textId="77777777" w:rsidR="007B729F" w:rsidRPr="00AC1BEA" w:rsidRDefault="007B729F" w:rsidP="00AC1BEA">
      <w:pPr>
        <w:pStyle w:val="Heading3"/>
      </w:pPr>
      <w:bookmarkStart w:id="24" w:name="_TOC_250048"/>
      <w:bookmarkStart w:id="25" w:name="_Toc461058900"/>
      <w:r w:rsidRPr="007B729F">
        <w:t>Data</w:t>
      </w:r>
      <w:r w:rsidRPr="00AC1BEA">
        <w:t xml:space="preserve"> </w:t>
      </w:r>
      <w:r w:rsidRPr="007B729F">
        <w:t>Flow</w:t>
      </w:r>
      <w:r w:rsidRPr="00AC1BEA">
        <w:t xml:space="preserve"> </w:t>
      </w:r>
      <w:r w:rsidRPr="007B729F">
        <w:t>Diagram</w:t>
      </w:r>
      <w:r w:rsidRPr="00AC1BEA">
        <w:t xml:space="preserve"> (DFD</w:t>
      </w:r>
      <w:bookmarkEnd w:id="24"/>
      <w:r w:rsidRPr="00AC1BEA">
        <w:t>)</w:t>
      </w:r>
      <w:bookmarkEnd w:id="25"/>
    </w:p>
    <w:p w14:paraId="16E950AF" w14:textId="77777777" w:rsidR="00771494" w:rsidRDefault="00AC1BEA" w:rsidP="00A1196E">
      <w:r w:rsidRPr="00A1196E">
        <w:t>Menurut</w:t>
      </w:r>
      <w:r>
        <w:rPr>
          <w:rFonts w:eastAsia="Calibri" w:cs="Times New Roman"/>
          <w:szCs w:val="24"/>
        </w:rPr>
        <w:t xml:space="preserve"> </w:t>
      </w:r>
      <w:r w:rsidR="00935C97">
        <w:rPr>
          <w:rFonts w:eastAsia="Calibri" w:cs="Times New Roman"/>
          <w:szCs w:val="24"/>
        </w:rPr>
        <w:t>Oktafiant</w:t>
      </w:r>
      <w:r w:rsidR="00433DDB" w:rsidRPr="00433DDB">
        <w:rPr>
          <w:rFonts w:eastAsia="Calibri" w:cs="Times New Roman"/>
          <w:szCs w:val="24"/>
        </w:rPr>
        <w:t xml:space="preserve"> </w:t>
      </w:r>
      <w:r w:rsidR="00433DDB" w:rsidRPr="00433DDB">
        <w:rPr>
          <w:rFonts w:eastAsia="Calibri" w:cs="Times New Roman"/>
          <w:szCs w:val="24"/>
        </w:rPr>
        <w:fldChar w:fldCharType="begin" w:fldLock="1"/>
      </w:r>
      <w:r w:rsidR="006E3329">
        <w:rPr>
          <w:rFonts w:eastAsia="Calibri" w:cs="Times New Roman"/>
          <w:szCs w:val="24"/>
        </w:rPr>
        <w:instrText>ADDIN CSL_CITATION { "citationItems" : [ { "id" : "ITEM-1", "itemData" : { "abstract" : "Mustakini, Jogiyanto Hartono", "author" : [ { "dropping-particle" : "", "family" : "Jogiyanto", "given" : "Hartono Mustakini", "non-dropping-particle" : "", "parse-names" : false, "suffix" : "" } ], "id" : "ITEM-1", "issued" : { "date-parts" : [ [ "2006" ] ] }, "publisher" : "ANDI Publisher", "publisher-place" : "Yogyakarta", "title" : "Analisis dan Desain Sistem Informasi: Pendekatan Terstruktur Teori dan Praktek Aplikasi Bisnis", "type" : "book" }, "suppress-author" : 1, "uris" : [ "http://www.mendeley.com/documents/?uuid=39fc6876-1f00-4c30-abf9-fc1746b881c8" ] } ], "mendeley" : { "formattedCitation" : "(2006)", "plainTextFormattedCitation" : "(2006)", "previouslyFormattedCitation" : "(2006)" }, "properties" : { "noteIndex" : 0 }, "schema" : "https://github.com/citation-style-language/schema/raw/master/csl-citation.json" }</w:instrText>
      </w:r>
      <w:r w:rsidR="00433DDB" w:rsidRPr="00433DDB">
        <w:rPr>
          <w:rFonts w:eastAsia="Calibri" w:cs="Times New Roman"/>
          <w:szCs w:val="24"/>
        </w:rPr>
        <w:fldChar w:fldCharType="separate"/>
      </w:r>
      <w:r w:rsidR="00433DDB" w:rsidRPr="00433DDB">
        <w:rPr>
          <w:rFonts w:eastAsia="Calibri" w:cs="Times New Roman"/>
          <w:noProof/>
          <w:szCs w:val="24"/>
        </w:rPr>
        <w:t>(20</w:t>
      </w:r>
      <w:r w:rsidR="00935C97">
        <w:rPr>
          <w:rFonts w:eastAsia="Calibri" w:cs="Times New Roman"/>
          <w:noProof/>
          <w:szCs w:val="24"/>
        </w:rPr>
        <w:t>16</w:t>
      </w:r>
      <w:r w:rsidR="00433DDB" w:rsidRPr="00433DDB">
        <w:rPr>
          <w:rFonts w:eastAsia="Calibri" w:cs="Times New Roman"/>
          <w:noProof/>
          <w:szCs w:val="24"/>
        </w:rPr>
        <w:t>)</w:t>
      </w:r>
      <w:r w:rsidR="00433DDB" w:rsidRPr="00433DDB">
        <w:rPr>
          <w:rFonts w:eastAsia="Calibri" w:cs="Times New Roman"/>
          <w:szCs w:val="24"/>
        </w:rPr>
        <w:fldChar w:fldCharType="end"/>
      </w:r>
      <w:r>
        <w:rPr>
          <w:rFonts w:eastAsia="Calibri" w:cs="Times New Roman"/>
          <w:szCs w:val="24"/>
        </w:rPr>
        <w:t>,</w:t>
      </w:r>
      <w:r w:rsidR="00433DDB" w:rsidRPr="00433DDB">
        <w:rPr>
          <w:rFonts w:eastAsia="Calibri" w:cs="Times New Roman"/>
          <w:szCs w:val="24"/>
        </w:rPr>
        <w:t xml:space="preserve"> </w:t>
      </w:r>
      <w:r w:rsidR="007B729F" w:rsidRPr="00433DDB">
        <w:rPr>
          <w:rFonts w:cs="Times New Roman"/>
          <w:szCs w:val="24"/>
        </w:rPr>
        <w:t>Data</w:t>
      </w:r>
      <w:r w:rsidR="007B729F" w:rsidRPr="00433DDB">
        <w:rPr>
          <w:rFonts w:cs="Times New Roman"/>
          <w:spacing w:val="26"/>
          <w:szCs w:val="24"/>
        </w:rPr>
        <w:t xml:space="preserve"> </w:t>
      </w:r>
      <w:r w:rsidR="007B729F" w:rsidRPr="00433DDB">
        <w:rPr>
          <w:rFonts w:cs="Times New Roman"/>
          <w:szCs w:val="24"/>
        </w:rPr>
        <w:t>Flow</w:t>
      </w:r>
      <w:r w:rsidR="007B729F" w:rsidRPr="00433DDB">
        <w:rPr>
          <w:rFonts w:cs="Times New Roman"/>
          <w:spacing w:val="24"/>
          <w:szCs w:val="24"/>
        </w:rPr>
        <w:t xml:space="preserve"> </w:t>
      </w:r>
      <w:r w:rsidR="007B729F" w:rsidRPr="00433DDB">
        <w:rPr>
          <w:rFonts w:cs="Times New Roman"/>
          <w:szCs w:val="24"/>
        </w:rPr>
        <w:t>Diagram (DFD</w:t>
      </w:r>
      <w:r w:rsidR="007B729F" w:rsidRPr="00433DDB">
        <w:rPr>
          <w:rFonts w:cs="Times New Roman"/>
          <w:i/>
          <w:szCs w:val="24"/>
        </w:rPr>
        <w:t>)</w:t>
      </w:r>
      <w:r w:rsidR="007B729F" w:rsidRPr="00433DDB">
        <w:rPr>
          <w:rFonts w:cs="Times New Roman"/>
          <w:i/>
          <w:spacing w:val="47"/>
          <w:szCs w:val="24"/>
        </w:rPr>
        <w:t xml:space="preserve"> </w:t>
      </w:r>
      <w:r w:rsidR="007B729F" w:rsidRPr="00433DDB">
        <w:rPr>
          <w:rFonts w:cs="Times New Roman"/>
          <w:szCs w:val="24"/>
        </w:rPr>
        <w:t>merupakan</w:t>
      </w:r>
      <w:r w:rsidR="007B729F">
        <w:rPr>
          <w:spacing w:val="26"/>
        </w:rPr>
        <w:t xml:space="preserve"> </w:t>
      </w:r>
      <w:r w:rsidR="00A1196E">
        <w:t xml:space="preserve">gambaran suatu sistem yang telah ada atau sistem yang dikembangkan secara logika tanpa mempertimbangkan lingkungan fisik dimana data tersebut mengalir.  DFD menggunakan simbol-simbol dalam bentuk gambar atau grafik untuk menggambarkan alur data. </w:t>
      </w:r>
    </w:p>
    <w:p w14:paraId="3F9900BC" w14:textId="69187D08" w:rsidR="00CF6E83" w:rsidRDefault="00771494" w:rsidP="00CF6E83">
      <w:r>
        <w:t>Simbol pada DFD mencerminkan mencerminkan unsur-unsur lingkungan dengan mana sistem berinteraksi.</w:t>
      </w:r>
      <w:r w:rsidR="00CF6E83">
        <w:t xml:space="preserve">  Ada beberapa simbol DFD yang dipakai untuk menggambarkan data beserta proses transformasi data, antara lain:</w:t>
      </w:r>
    </w:p>
    <w:p w14:paraId="6B818E52" w14:textId="77777777" w:rsidR="00F855B0" w:rsidRDefault="00F855B0" w:rsidP="00CF6E83"/>
    <w:p w14:paraId="33F18F6A" w14:textId="0BB95D2C" w:rsidR="007B729F" w:rsidRPr="00A1196E" w:rsidRDefault="00F855B0" w:rsidP="007C06E2">
      <w:pPr>
        <w:pStyle w:val="BodyText"/>
        <w:numPr>
          <w:ilvl w:val="0"/>
          <w:numId w:val="49"/>
        </w:numPr>
        <w:ind w:left="360"/>
      </w:pPr>
      <w:r>
        <w:lastRenderedPageBreak/>
        <w:t>Teknik Gane dan Sarson</w:t>
      </w:r>
    </w:p>
    <w:p w14:paraId="3F9B33F6" w14:textId="77777777" w:rsidR="00A1196E" w:rsidRPr="00A1196E" w:rsidRDefault="00A1196E" w:rsidP="00A1196E">
      <w:pPr>
        <w:rPr>
          <w:spacing w:val="4"/>
        </w:rPr>
      </w:pPr>
    </w:p>
    <w:p w14:paraId="6E54BD9B" w14:textId="4DA405A2" w:rsidR="007B729F" w:rsidRDefault="00752E9B" w:rsidP="00137E07">
      <w:pPr>
        <w:pStyle w:val="Caption"/>
      </w:pPr>
      <w:bookmarkStart w:id="26" w:name="_Ref461054352"/>
      <w:bookmarkStart w:id="27" w:name="_Toc461058208"/>
      <w:r w:rsidRPr="007130CE">
        <w:rPr>
          <w:b/>
        </w:rPr>
        <w:t>Tabel 2.</w:t>
      </w:r>
      <w:bookmarkEnd w:id="26"/>
      <w:r w:rsidR="00137E07" w:rsidRPr="007130CE">
        <w:rPr>
          <w:b/>
        </w:rPr>
        <w:t>4</w:t>
      </w:r>
      <w:r w:rsidRPr="007130CE">
        <w:rPr>
          <w:b/>
        </w:rPr>
        <w:t>.</w:t>
      </w:r>
      <w:r>
        <w:t xml:space="preserve"> </w:t>
      </w:r>
      <w:bookmarkEnd w:id="27"/>
      <w:r w:rsidR="00137E07">
        <w:t>Simbol Teknik Gane dan Sarson</w:t>
      </w:r>
    </w:p>
    <w:p w14:paraId="2878E601" w14:textId="77777777" w:rsidR="007130CE" w:rsidRPr="007130CE" w:rsidRDefault="007130CE" w:rsidP="007130CE"/>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7B729F" w14:paraId="0507B31C" w14:textId="77777777" w:rsidTr="007B729F">
        <w:trPr>
          <w:trHeight w:hRule="exact" w:val="485"/>
        </w:trPr>
        <w:tc>
          <w:tcPr>
            <w:tcW w:w="828" w:type="dxa"/>
            <w:tcBorders>
              <w:top w:val="single" w:sz="5" w:space="0" w:color="000000"/>
              <w:left w:val="single" w:sz="5" w:space="0" w:color="000000"/>
              <w:bottom w:val="single" w:sz="5" w:space="0" w:color="000000"/>
              <w:right w:val="single" w:sz="5" w:space="0" w:color="000000"/>
            </w:tcBorders>
          </w:tcPr>
          <w:p w14:paraId="43FAE502" w14:textId="77777777" w:rsidR="007B729F" w:rsidRDefault="007B729F" w:rsidP="00433DDB">
            <w:pPr>
              <w:pStyle w:val="TableParagraph"/>
              <w:spacing w:line="274" w:lineRule="exact"/>
              <w:ind w:left="231"/>
              <w:rPr>
                <w:rFonts w:ascii="Times New Roman" w:eastAsia="Times New Roman" w:hAnsi="Times New Roman" w:cs="Times New Roman"/>
                <w:sz w:val="24"/>
                <w:szCs w:val="24"/>
              </w:rPr>
            </w:pPr>
            <w:r>
              <w:rPr>
                <w:spacing w:val="-1"/>
              </w:rPr>
              <w:br w:type="page"/>
            </w:r>
            <w:r>
              <w:rPr>
                <w:rFonts w:ascii="Times New Roman"/>
                <w:b/>
                <w:spacing w:val="-1"/>
                <w:sz w:val="24"/>
              </w:rPr>
              <w:t>No.</w:t>
            </w:r>
          </w:p>
        </w:tc>
        <w:tc>
          <w:tcPr>
            <w:tcW w:w="3455" w:type="dxa"/>
            <w:tcBorders>
              <w:top w:val="single" w:sz="5" w:space="0" w:color="000000"/>
              <w:left w:val="single" w:sz="5" w:space="0" w:color="000000"/>
              <w:bottom w:val="single" w:sz="5" w:space="0" w:color="000000"/>
              <w:right w:val="single" w:sz="5" w:space="0" w:color="000000"/>
            </w:tcBorders>
          </w:tcPr>
          <w:p w14:paraId="0B3067C1" w14:textId="77777777" w:rsidR="007B729F" w:rsidRDefault="007B729F" w:rsidP="00433DDB">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Gambar</w:t>
            </w:r>
          </w:p>
        </w:tc>
        <w:tc>
          <w:tcPr>
            <w:tcW w:w="3685" w:type="dxa"/>
            <w:tcBorders>
              <w:top w:val="single" w:sz="5" w:space="0" w:color="000000"/>
              <w:left w:val="single" w:sz="5" w:space="0" w:color="000000"/>
              <w:bottom w:val="single" w:sz="5" w:space="0" w:color="000000"/>
              <w:right w:val="single" w:sz="5" w:space="0" w:color="000000"/>
            </w:tcBorders>
          </w:tcPr>
          <w:p w14:paraId="5B090B69" w14:textId="77777777" w:rsidR="007B729F" w:rsidRDefault="007B729F" w:rsidP="00433DDB">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Keterangan</w:t>
            </w:r>
          </w:p>
        </w:tc>
      </w:tr>
      <w:tr w:rsidR="007B729F" w14:paraId="6E8886C4" w14:textId="77777777" w:rsidTr="00F855B0">
        <w:trPr>
          <w:trHeight w:hRule="exact" w:val="2055"/>
        </w:trPr>
        <w:tc>
          <w:tcPr>
            <w:tcW w:w="828" w:type="dxa"/>
            <w:tcBorders>
              <w:top w:val="single" w:sz="5" w:space="0" w:color="000000"/>
              <w:left w:val="single" w:sz="5" w:space="0" w:color="000000"/>
              <w:bottom w:val="single" w:sz="5" w:space="0" w:color="000000"/>
              <w:right w:val="single" w:sz="5" w:space="0" w:color="000000"/>
            </w:tcBorders>
          </w:tcPr>
          <w:p w14:paraId="136EE53C"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1</w:t>
            </w:r>
          </w:p>
        </w:tc>
        <w:tc>
          <w:tcPr>
            <w:tcW w:w="3455" w:type="dxa"/>
            <w:tcBorders>
              <w:top w:val="single" w:sz="5" w:space="0" w:color="000000"/>
              <w:left w:val="single" w:sz="5" w:space="0" w:color="000000"/>
              <w:bottom w:val="single" w:sz="5" w:space="0" w:color="000000"/>
              <w:right w:val="single" w:sz="5" w:space="0" w:color="000000"/>
            </w:tcBorders>
          </w:tcPr>
          <w:p w14:paraId="205CDAC8" w14:textId="0570149A" w:rsidR="007B729F" w:rsidRDefault="00F855B0" w:rsidP="00433DDB">
            <w:r>
              <w:rPr>
                <w:noProof/>
              </w:rPr>
              <mc:AlternateContent>
                <mc:Choice Requires="wps">
                  <w:drawing>
                    <wp:anchor distT="0" distB="0" distL="114300" distR="114300" simplePos="0" relativeHeight="251649024" behindDoc="0" locked="0" layoutInCell="1" allowOverlap="1" wp14:anchorId="265C7215" wp14:editId="35337FB0">
                      <wp:simplePos x="0" y="0"/>
                      <wp:positionH relativeFrom="column">
                        <wp:posOffset>589915</wp:posOffset>
                      </wp:positionH>
                      <wp:positionV relativeFrom="paragraph">
                        <wp:posOffset>379730</wp:posOffset>
                      </wp:positionV>
                      <wp:extent cx="949570" cy="471268"/>
                      <wp:effectExtent l="0" t="0" r="22225" b="24130"/>
                      <wp:wrapNone/>
                      <wp:docPr id="38" name="Rectangle 38"/>
                      <wp:cNvGraphicFramePr/>
                      <a:graphic xmlns:a="http://schemas.openxmlformats.org/drawingml/2006/main">
                        <a:graphicData uri="http://schemas.microsoft.com/office/word/2010/wordprocessingShape">
                          <wps:wsp>
                            <wps:cNvSpPr/>
                            <wps:spPr>
                              <a:xfrm>
                                <a:off x="0" y="0"/>
                                <a:ext cx="949570" cy="47126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8D67BD" id="Rectangle 38" o:spid="_x0000_s1026" style="position:absolute;margin-left:46.45pt;margin-top:29.9pt;width:74.75pt;height:37.1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" fillcolor="white [3201]" strokecolor="black [3200]" strokeweight="1pt"/>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2541F609" w14:textId="0365E7B2" w:rsidR="007B729F" w:rsidRPr="00DE776A" w:rsidRDefault="00F855B0" w:rsidP="00DE776A">
            <w:pPr>
              <w:pStyle w:val="TeksTabel"/>
              <w:framePr w:wrap="around"/>
            </w:pPr>
            <w:r>
              <w:t>External Entity, yaitu merupakan kesatuan di lingkungan luar sistem yang dapat berupa orang, organisasi atau sistem lainnya yang berada di lingkungan luarnya yang akan memberikan input atau menerima output dari sistem.</w:t>
            </w:r>
          </w:p>
        </w:tc>
      </w:tr>
      <w:tr w:rsidR="007B729F" w14:paraId="0F00F1A4" w14:textId="77777777" w:rsidTr="00F855B0">
        <w:trPr>
          <w:trHeight w:hRule="exact" w:val="1344"/>
        </w:trPr>
        <w:tc>
          <w:tcPr>
            <w:tcW w:w="828" w:type="dxa"/>
            <w:tcBorders>
              <w:top w:val="single" w:sz="5" w:space="0" w:color="000000"/>
              <w:left w:val="single" w:sz="5" w:space="0" w:color="000000"/>
              <w:bottom w:val="single" w:sz="5" w:space="0" w:color="000000"/>
              <w:right w:val="single" w:sz="5" w:space="0" w:color="000000"/>
            </w:tcBorders>
          </w:tcPr>
          <w:p w14:paraId="06A702B2"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2.</w:t>
            </w:r>
          </w:p>
        </w:tc>
        <w:tc>
          <w:tcPr>
            <w:tcW w:w="3455" w:type="dxa"/>
            <w:tcBorders>
              <w:top w:val="single" w:sz="5" w:space="0" w:color="000000"/>
              <w:left w:val="single" w:sz="5" w:space="0" w:color="000000"/>
              <w:bottom w:val="single" w:sz="5" w:space="0" w:color="000000"/>
              <w:right w:val="single" w:sz="5" w:space="0" w:color="000000"/>
            </w:tcBorders>
          </w:tcPr>
          <w:p w14:paraId="501F12F2" w14:textId="65D27B9D" w:rsidR="007B729F" w:rsidRDefault="00F855B0" w:rsidP="00433DDB">
            <w:r>
              <w:rPr>
                <w:noProof/>
              </w:rPr>
              <mc:AlternateContent>
                <mc:Choice Requires="wps">
                  <w:drawing>
                    <wp:anchor distT="0" distB="0" distL="114300" distR="114300" simplePos="0" relativeHeight="251658240" behindDoc="0" locked="0" layoutInCell="1" allowOverlap="1" wp14:anchorId="56DD24B4" wp14:editId="13B66492">
                      <wp:simplePos x="0" y="0"/>
                      <wp:positionH relativeFrom="column">
                        <wp:posOffset>374015</wp:posOffset>
                      </wp:positionH>
                      <wp:positionV relativeFrom="paragraph">
                        <wp:posOffset>641350</wp:posOffset>
                      </wp:positionV>
                      <wp:extent cx="1378634" cy="0"/>
                      <wp:effectExtent l="38100" t="76200" r="0"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5357C9" id="Straight Arrow Connector 6" o:spid="_x0000_s1026" type="#_x0000_t32" style="position:absolute;margin-left:29.45pt;margin-top:50.5pt;width:108.55pt;height:0;flip:x y;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" strokecolor="black [3200]" strokeweight="1.5pt">
                      <v:stroke endarrow="block" joinstyle="miter"/>
                    </v:shape>
                  </w:pict>
                </mc:Fallback>
              </mc:AlternateContent>
            </w:r>
            <w:r>
              <w:rPr>
                <w:noProof/>
              </w:rPr>
              <mc:AlternateContent>
                <mc:Choice Requires="wps">
                  <w:drawing>
                    <wp:anchor distT="0" distB="0" distL="114300" distR="114300" simplePos="0" relativeHeight="251650048" behindDoc="0" locked="0" layoutInCell="1" allowOverlap="1" wp14:anchorId="11C82B74" wp14:editId="573D0284">
                      <wp:simplePos x="0" y="0"/>
                      <wp:positionH relativeFrom="column">
                        <wp:posOffset>372110</wp:posOffset>
                      </wp:positionH>
                      <wp:positionV relativeFrom="paragraph">
                        <wp:posOffset>284480</wp:posOffset>
                      </wp:positionV>
                      <wp:extent cx="1378634" cy="0"/>
                      <wp:effectExtent l="0" t="76200" r="12065" b="95250"/>
                      <wp:wrapNone/>
                      <wp:docPr id="39" name="Straight Arrow Connector 39"/>
                      <wp:cNvGraphicFramePr/>
                      <a:graphic xmlns:a="http://schemas.openxmlformats.org/drawingml/2006/main">
                        <a:graphicData uri="http://schemas.microsoft.com/office/word/2010/wordprocessingShape">
                          <wps:wsp>
                            <wps:cNvCnPr/>
                            <wps:spPr>
                              <a:xfrm>
                                <a:off x="0" y="0"/>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3C265E" id="Straight Arrow Connector 39" o:spid="_x0000_s1026" type="#_x0000_t32" style="position:absolute;margin-left:29.3pt;margin-top:22.4pt;width:108.55pt;height:0;z-index:251650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" strokecolor="black [3200]" strokeweight="1.5pt">
                      <v:stroke endarrow="block" joinstyle="miter"/>
                    </v:shape>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5326B52A" w14:textId="27B40982" w:rsidR="007B729F" w:rsidRPr="00DE776A" w:rsidRDefault="00F855B0" w:rsidP="00DE776A">
            <w:pPr>
              <w:pStyle w:val="TeksTabel"/>
              <w:framePr w:wrap="around"/>
            </w:pPr>
            <w:r>
              <w:t>Data Flow, digunakan untuk menggambarkan aliran data dari satu proses ke proses lainnya.</w:t>
            </w:r>
            <w:r w:rsidR="007B729F" w:rsidRPr="00DE776A">
              <w:t>)</w:t>
            </w:r>
          </w:p>
        </w:tc>
      </w:tr>
      <w:tr w:rsidR="007B729F" w14:paraId="6105C6EE" w14:textId="77777777" w:rsidTr="00F855B0">
        <w:trPr>
          <w:trHeight w:hRule="exact" w:val="1614"/>
        </w:trPr>
        <w:tc>
          <w:tcPr>
            <w:tcW w:w="828" w:type="dxa"/>
            <w:tcBorders>
              <w:top w:val="single" w:sz="5" w:space="0" w:color="000000"/>
              <w:left w:val="single" w:sz="5" w:space="0" w:color="000000"/>
              <w:bottom w:val="single" w:sz="5" w:space="0" w:color="000000"/>
              <w:right w:val="single" w:sz="5" w:space="0" w:color="000000"/>
            </w:tcBorders>
          </w:tcPr>
          <w:p w14:paraId="3242CAD7"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3.</w:t>
            </w:r>
          </w:p>
        </w:tc>
        <w:tc>
          <w:tcPr>
            <w:tcW w:w="3455" w:type="dxa"/>
            <w:tcBorders>
              <w:top w:val="single" w:sz="5" w:space="0" w:color="000000"/>
              <w:left w:val="single" w:sz="5" w:space="0" w:color="000000"/>
              <w:bottom w:val="single" w:sz="5" w:space="0" w:color="000000"/>
              <w:right w:val="single" w:sz="5" w:space="0" w:color="000000"/>
            </w:tcBorders>
          </w:tcPr>
          <w:p w14:paraId="476C5EAA" w14:textId="369A79B7" w:rsidR="007B729F" w:rsidRDefault="00F855B0" w:rsidP="00433DDB">
            <w:r>
              <w:rPr>
                <w:noProof/>
              </w:rPr>
              <mc:AlternateContent>
                <mc:Choice Requires="wps">
                  <w:drawing>
                    <wp:anchor distT="0" distB="0" distL="114300" distR="114300" simplePos="0" relativeHeight="251660288" behindDoc="0" locked="0" layoutInCell="1" allowOverlap="1" wp14:anchorId="5F3C26A3" wp14:editId="5A9654BF">
                      <wp:simplePos x="0" y="0"/>
                      <wp:positionH relativeFrom="column">
                        <wp:posOffset>452755</wp:posOffset>
                      </wp:positionH>
                      <wp:positionV relativeFrom="paragraph">
                        <wp:posOffset>335916</wp:posOffset>
                      </wp:positionV>
                      <wp:extent cx="1169035" cy="0"/>
                      <wp:effectExtent l="0" t="0" r="0" b="0"/>
                      <wp:wrapNone/>
                      <wp:docPr id="34" name="Straight Connector 34"/>
                      <wp:cNvGraphicFramePr/>
                      <a:graphic xmlns:a="http://schemas.openxmlformats.org/drawingml/2006/main">
                        <a:graphicData uri="http://schemas.microsoft.com/office/word/2010/wordprocessingShape">
                          <wps:wsp>
                            <wps:cNvCnPr/>
                            <wps:spPr>
                              <a:xfrm>
                                <a:off x="0" y="0"/>
                                <a:ext cx="116903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2139981" id="Straight Connector 34" o:spid="_x0000_s1026" style="position:absolute;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5.65pt,26.45pt" to="127.7pt,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" strokecolor="#5b9bd5 [3204]" strokeweight=".5pt">
                      <v:stroke joinstyle="miter"/>
                    </v:line>
                  </w:pict>
                </mc:Fallback>
              </mc:AlternateContent>
            </w:r>
            <w:r>
              <w:rPr>
                <w:noProof/>
              </w:rPr>
              <mc:AlternateContent>
                <mc:Choice Requires="wps">
                  <w:drawing>
                    <wp:anchor distT="0" distB="0" distL="114300" distR="114300" simplePos="0" relativeHeight="251659264" behindDoc="0" locked="0" layoutInCell="1" allowOverlap="1" wp14:anchorId="22524172" wp14:editId="543E1893">
                      <wp:simplePos x="0" y="0"/>
                      <wp:positionH relativeFrom="column">
                        <wp:posOffset>452755</wp:posOffset>
                      </wp:positionH>
                      <wp:positionV relativeFrom="paragraph">
                        <wp:posOffset>135890</wp:posOffset>
                      </wp:positionV>
                      <wp:extent cx="1169035" cy="733425"/>
                      <wp:effectExtent l="0" t="0" r="12065" b="28575"/>
                      <wp:wrapNone/>
                      <wp:docPr id="33" name="Rectangle: Rounded Corners 33"/>
                      <wp:cNvGraphicFramePr/>
                      <a:graphic xmlns:a="http://schemas.openxmlformats.org/drawingml/2006/main">
                        <a:graphicData uri="http://schemas.microsoft.com/office/word/2010/wordprocessingShape">
                          <wps:wsp>
                            <wps:cNvSpPr/>
                            <wps:spPr>
                              <a:xfrm>
                                <a:off x="0" y="0"/>
                                <a:ext cx="1169035" cy="733425"/>
                              </a:xfrm>
                              <a:prstGeom prst="round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7C6666C" id="Rectangle: Rounded Corners 33" o:spid="_x0000_s1026" style="position:absolute;margin-left:35.65pt;margin-top:10.7pt;width:92.05pt;height:57.75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" fillcolor="white [3201]" strokecolor="black [3200]" strokeweight="1pt">
                      <v:stroke joinstyle="miter"/>
                    </v:roundrect>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23788151" w14:textId="65767F2D" w:rsidR="007B729F" w:rsidRPr="00DE776A" w:rsidRDefault="00F855B0" w:rsidP="007130CE">
            <w:pPr>
              <w:pStyle w:val="TeksTabel"/>
              <w:framePr w:wrap="around"/>
              <w:ind w:left="156"/>
            </w:pPr>
            <w:r>
              <w:t>Proses digunakan untuk mentransformasikan data secara umum</w:t>
            </w:r>
          </w:p>
        </w:tc>
      </w:tr>
      <w:tr w:rsidR="007B729F" w14:paraId="4D53CF03" w14:textId="77777777" w:rsidTr="00137E07">
        <w:trPr>
          <w:trHeight w:hRule="exact" w:val="1176"/>
        </w:trPr>
        <w:tc>
          <w:tcPr>
            <w:tcW w:w="828" w:type="dxa"/>
            <w:tcBorders>
              <w:top w:val="single" w:sz="5" w:space="0" w:color="000000"/>
              <w:left w:val="single" w:sz="5" w:space="0" w:color="000000"/>
              <w:bottom w:val="single" w:sz="5" w:space="0" w:color="000000"/>
              <w:right w:val="single" w:sz="5" w:space="0" w:color="000000"/>
            </w:tcBorders>
          </w:tcPr>
          <w:p w14:paraId="35AD95BE" w14:textId="77777777" w:rsidR="007B729F" w:rsidRDefault="007B729F" w:rsidP="00433DDB">
            <w:pPr>
              <w:pStyle w:val="TableParagraph"/>
              <w:spacing w:line="246" w:lineRule="exact"/>
              <w:jc w:val="center"/>
              <w:rPr>
                <w:rFonts w:ascii="Times New Roman" w:eastAsia="Times New Roman" w:hAnsi="Times New Roman" w:cs="Times New Roman"/>
              </w:rPr>
            </w:pPr>
            <w:r>
              <w:rPr>
                <w:rFonts w:ascii="Times New Roman"/>
              </w:rPr>
              <w:t>4.</w:t>
            </w:r>
          </w:p>
        </w:tc>
        <w:tc>
          <w:tcPr>
            <w:tcW w:w="3455" w:type="dxa"/>
            <w:tcBorders>
              <w:top w:val="single" w:sz="5" w:space="0" w:color="000000"/>
              <w:left w:val="single" w:sz="5" w:space="0" w:color="000000"/>
              <w:bottom w:val="single" w:sz="5" w:space="0" w:color="000000"/>
              <w:right w:val="single" w:sz="5" w:space="0" w:color="000000"/>
            </w:tcBorders>
          </w:tcPr>
          <w:p w14:paraId="5F566879" w14:textId="7FEC0988" w:rsidR="007B729F" w:rsidRDefault="00137E07" w:rsidP="00433DDB">
            <w:r>
              <w:rPr>
                <w:noProof/>
              </w:rPr>
              <mc:AlternateContent>
                <mc:Choice Requires="wpg">
                  <w:drawing>
                    <wp:anchor distT="0" distB="0" distL="114300" distR="114300" simplePos="0" relativeHeight="251664384" behindDoc="0" locked="0" layoutInCell="1" allowOverlap="1" wp14:anchorId="1D36A304" wp14:editId="6D419C89">
                      <wp:simplePos x="0" y="0"/>
                      <wp:positionH relativeFrom="column">
                        <wp:posOffset>232410</wp:posOffset>
                      </wp:positionH>
                      <wp:positionV relativeFrom="paragraph">
                        <wp:posOffset>178435</wp:posOffset>
                      </wp:positionV>
                      <wp:extent cx="1600485" cy="291712"/>
                      <wp:effectExtent l="0" t="0" r="19050" b="32385"/>
                      <wp:wrapNone/>
                      <wp:docPr id="2342" name="Group 2342"/>
                      <wp:cNvGraphicFramePr/>
                      <a:graphic xmlns:a="http://schemas.openxmlformats.org/drawingml/2006/main">
                        <a:graphicData uri="http://schemas.microsoft.com/office/word/2010/wordprocessingGroup">
                          <wpg:wgp>
                            <wpg:cNvGrpSpPr/>
                            <wpg:grpSpPr>
                              <a:xfrm>
                                <a:off x="0" y="0"/>
                                <a:ext cx="1600485" cy="291712"/>
                                <a:chOff x="0" y="0"/>
                                <a:chExt cx="1600485" cy="291712"/>
                              </a:xfrm>
                            </wpg:grpSpPr>
                            <wps:wsp>
                              <wps:cNvPr id="2324" name="Straight Connector 2324"/>
                              <wps:cNvCnPr/>
                              <wps:spPr>
                                <a:xfrm>
                                  <a:off x="285" y="0"/>
                                  <a:ext cx="1600200" cy="0"/>
                                </a:xfrm>
                                <a:prstGeom prst="line">
                                  <a:avLst/>
                                </a:prstGeom>
                              </wps:spPr>
                              <wps:style>
                                <a:lnRef idx="2">
                                  <a:schemeClr val="dk1"/>
                                </a:lnRef>
                                <a:fillRef idx="0">
                                  <a:schemeClr val="dk1"/>
                                </a:fillRef>
                                <a:effectRef idx="1">
                                  <a:schemeClr val="dk1"/>
                                </a:effectRef>
                                <a:fontRef idx="minor">
                                  <a:schemeClr val="tx1"/>
                                </a:fontRef>
                              </wps:style>
                              <wps:bodyPr/>
                            </wps:wsp>
                            <wps:wsp>
                              <wps:cNvPr id="2326" name="Straight Connector 2326"/>
                              <wps:cNvCnPr/>
                              <wps:spPr>
                                <a:xfrm>
                                  <a:off x="285" y="291711"/>
                                  <a:ext cx="1600200" cy="0"/>
                                </a:xfrm>
                                <a:prstGeom prst="line">
                                  <a:avLst/>
                                </a:prstGeom>
                              </wps:spPr>
                              <wps:style>
                                <a:lnRef idx="2">
                                  <a:schemeClr val="dk1"/>
                                </a:lnRef>
                                <a:fillRef idx="0">
                                  <a:schemeClr val="dk1"/>
                                </a:fillRef>
                                <a:effectRef idx="1">
                                  <a:schemeClr val="dk1"/>
                                </a:effectRef>
                                <a:fontRef idx="minor">
                                  <a:schemeClr val="tx1"/>
                                </a:fontRef>
                              </wps:style>
                              <wps:bodyPr/>
                            </wps:wsp>
                            <wps:wsp>
                              <wps:cNvPr id="2334" name="Straight Connector 2334"/>
                              <wps:cNvCnPr/>
                              <wps:spPr>
                                <a:xfrm rot="5400000">
                                  <a:off x="-145571" y="145856"/>
                                  <a:ext cx="291427" cy="285"/>
                                </a:xfrm>
                                <a:prstGeom prst="line">
                                  <a:avLst/>
                                </a:prstGeom>
                              </wps:spPr>
                              <wps:style>
                                <a:lnRef idx="2">
                                  <a:schemeClr val="dk1"/>
                                </a:lnRef>
                                <a:fillRef idx="0">
                                  <a:schemeClr val="dk1"/>
                                </a:fillRef>
                                <a:effectRef idx="1">
                                  <a:schemeClr val="dk1"/>
                                </a:effectRef>
                                <a:fontRef idx="minor">
                                  <a:schemeClr val="tx1"/>
                                </a:fontRef>
                              </wps:style>
                              <wps:bodyPr/>
                            </wps:wsp>
                            <wps:wsp>
                              <wps:cNvPr id="2340" name="Straight Connector 2340"/>
                              <wps:cNvCnPr/>
                              <wps:spPr>
                                <a:xfrm rot="5400000">
                                  <a:off x="174188" y="145856"/>
                                  <a:ext cx="291427" cy="285"/>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4D27AB8A" id="Group 2342" o:spid="_x0000_s1026" style="position:absolute;margin-left:18.3pt;margin-top:14.05pt;width:126pt;height:22.95pt;z-index:251664384" coordsize="16004,2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">
                      <v:line id="Straight Connector 2324" o:spid="_x0000_s1027" style="position:absolute;visibility:visible;mso-wrap-style:square" from="2,0" to="1600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" strokecolor="black [3200]" strokeweight="1pt">
                        <v:stroke joinstyle="miter"/>
                      </v:line>
                      <v:line id="Straight Connector 2326" o:spid="_x0000_s1028" style="position:absolute;visibility:visible;mso-wrap-style:square" from="2,2917" to="16004,29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" strokecolor="black [3200]" strokeweight="1pt">
                        <v:stroke joinstyle="miter"/>
                      </v:line>
                      <v:line id="Straight Connector 2334" o:spid="_x0000_s1029" style="position:absolute;rotation:90;visibility:visible;mso-wrap-style:square" from="-1457,1459" to="1458,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" strokecolor="black [3200]" strokeweight="1pt">
                        <v:stroke joinstyle="miter"/>
                      </v:line>
                      <v:line id="Straight Connector 2340" o:spid="_x0000_s1030" style="position:absolute;rotation:90;visibility:visible;mso-wrap-style:square" from="1741,1458" to="4656,14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" strokecolor="black [3200]" strokeweight="1pt">
                        <v:stroke joinstyle="miter"/>
                      </v:lin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10F2CA9E" w14:textId="58C7A322" w:rsidR="007B729F" w:rsidRDefault="00137E07" w:rsidP="007B729F">
            <w:pPr>
              <w:pStyle w:val="TeksTabel"/>
              <w:framePr w:wrap="around"/>
              <w:rPr>
                <w:rFonts w:eastAsia="Times New Roman" w:cs="Times New Roman"/>
              </w:rPr>
            </w:pPr>
            <w:r>
              <w:t>digunakan untuk menyimpan data seperti: suatu file, suatu arsip, suatu kotak, suatu tabel dan suatu agenda.</w:t>
            </w:r>
          </w:p>
        </w:tc>
      </w:tr>
    </w:tbl>
    <w:p w14:paraId="23398819" w14:textId="51BD7F16" w:rsidR="007B729F" w:rsidRDefault="00DE776A">
      <w:pPr>
        <w:spacing w:after="160" w:line="259" w:lineRule="auto"/>
        <w:ind w:firstLine="0"/>
        <w:jc w:val="left"/>
      </w:pPr>
      <w:r>
        <w:rPr>
          <w:spacing w:val="-1"/>
        </w:rPr>
        <w:t xml:space="preserve">Sumber: </w:t>
      </w:r>
      <w:r w:rsidR="00137E07">
        <w:t>Politeknik Negeri Sriwijaya</w:t>
      </w:r>
    </w:p>
    <w:p w14:paraId="7C6076E6" w14:textId="1BBE5C6E" w:rsidR="00137E07" w:rsidRDefault="007130CE">
      <w:pPr>
        <w:spacing w:after="160" w:line="259" w:lineRule="auto"/>
        <w:ind w:firstLine="0"/>
        <w:jc w:val="left"/>
      </w:pPr>
      <w:r>
        <w:br w:type="page"/>
      </w:r>
    </w:p>
    <w:p w14:paraId="0DA3AC2D" w14:textId="1567E656" w:rsidR="00137E07" w:rsidRDefault="00137E07" w:rsidP="00137E07">
      <w:pPr>
        <w:pStyle w:val="BodyText"/>
        <w:numPr>
          <w:ilvl w:val="0"/>
          <w:numId w:val="49"/>
        </w:numPr>
        <w:ind w:left="360"/>
      </w:pPr>
      <w:r>
        <w:lastRenderedPageBreak/>
        <w:t>Teknik Yourdan Dan De Macro</w:t>
      </w:r>
    </w:p>
    <w:p w14:paraId="4DFC3653" w14:textId="77777777" w:rsidR="007130CE" w:rsidRDefault="007130CE" w:rsidP="007130CE">
      <w:pPr>
        <w:pStyle w:val="BodyText"/>
        <w:ind w:left="360" w:firstLine="0"/>
      </w:pPr>
    </w:p>
    <w:p w14:paraId="31A8AC57" w14:textId="35A6233A" w:rsidR="00137E07" w:rsidRDefault="00137E07" w:rsidP="00137E07">
      <w:pPr>
        <w:pStyle w:val="Caption"/>
        <w:rPr>
          <w:rFonts w:eastAsia="Times New Roman" w:cs="Times New Roman"/>
        </w:rPr>
      </w:pPr>
      <w:r w:rsidRPr="007130CE">
        <w:rPr>
          <w:b/>
        </w:rPr>
        <w:t>Tabel 2.</w:t>
      </w:r>
      <w:r w:rsidR="00DE4B63" w:rsidRPr="007130CE">
        <w:rPr>
          <w:b/>
        </w:rPr>
        <w:t>5</w:t>
      </w:r>
      <w:r w:rsidRPr="007130CE">
        <w:rPr>
          <w:b/>
        </w:rPr>
        <w:t>.</w:t>
      </w:r>
      <w:r>
        <w:t xml:space="preserve"> Simbol Yourdan dan De Marco</w:t>
      </w:r>
    </w:p>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137E07" w14:paraId="0B32AD9F" w14:textId="77777777" w:rsidTr="009B3FAF">
        <w:trPr>
          <w:trHeight w:hRule="exact" w:val="485"/>
        </w:trPr>
        <w:tc>
          <w:tcPr>
            <w:tcW w:w="828" w:type="dxa"/>
            <w:tcBorders>
              <w:top w:val="single" w:sz="5" w:space="0" w:color="000000"/>
              <w:left w:val="single" w:sz="5" w:space="0" w:color="000000"/>
              <w:bottom w:val="single" w:sz="5" w:space="0" w:color="000000"/>
              <w:right w:val="single" w:sz="5" w:space="0" w:color="000000"/>
            </w:tcBorders>
          </w:tcPr>
          <w:p w14:paraId="2EE84991" w14:textId="77777777" w:rsidR="00137E07" w:rsidRDefault="00137E07" w:rsidP="009B3FAF">
            <w:pPr>
              <w:pStyle w:val="TableParagraph"/>
              <w:spacing w:line="274" w:lineRule="exact"/>
              <w:ind w:left="231"/>
              <w:rPr>
                <w:rFonts w:ascii="Times New Roman" w:eastAsia="Times New Roman" w:hAnsi="Times New Roman" w:cs="Times New Roman"/>
                <w:sz w:val="24"/>
                <w:szCs w:val="24"/>
              </w:rPr>
            </w:pPr>
            <w:r>
              <w:rPr>
                <w:spacing w:val="-1"/>
              </w:rPr>
              <w:br w:type="page"/>
            </w:r>
            <w:r>
              <w:rPr>
                <w:rFonts w:ascii="Times New Roman"/>
                <w:b/>
                <w:spacing w:val="-1"/>
                <w:sz w:val="24"/>
              </w:rPr>
              <w:t>No.</w:t>
            </w:r>
          </w:p>
        </w:tc>
        <w:tc>
          <w:tcPr>
            <w:tcW w:w="3455" w:type="dxa"/>
            <w:tcBorders>
              <w:top w:val="single" w:sz="5" w:space="0" w:color="000000"/>
              <w:left w:val="single" w:sz="5" w:space="0" w:color="000000"/>
              <w:bottom w:val="single" w:sz="5" w:space="0" w:color="000000"/>
              <w:right w:val="single" w:sz="5" w:space="0" w:color="000000"/>
            </w:tcBorders>
          </w:tcPr>
          <w:p w14:paraId="205B0FDA" w14:textId="77777777" w:rsidR="00137E07" w:rsidRDefault="00137E07" w:rsidP="009B3FAF">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Gambar</w:t>
            </w:r>
          </w:p>
        </w:tc>
        <w:tc>
          <w:tcPr>
            <w:tcW w:w="3685" w:type="dxa"/>
            <w:tcBorders>
              <w:top w:val="single" w:sz="5" w:space="0" w:color="000000"/>
              <w:left w:val="single" w:sz="5" w:space="0" w:color="000000"/>
              <w:bottom w:val="single" w:sz="5" w:space="0" w:color="000000"/>
              <w:right w:val="single" w:sz="5" w:space="0" w:color="000000"/>
            </w:tcBorders>
          </w:tcPr>
          <w:p w14:paraId="607BDF4E" w14:textId="77777777" w:rsidR="00137E07" w:rsidRDefault="00137E07" w:rsidP="009B3FAF">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Keterangan</w:t>
            </w:r>
          </w:p>
        </w:tc>
      </w:tr>
      <w:tr w:rsidR="00137E07" w14:paraId="4592F236" w14:textId="77777777" w:rsidTr="009B3FAF">
        <w:trPr>
          <w:trHeight w:hRule="exact" w:val="2055"/>
        </w:trPr>
        <w:tc>
          <w:tcPr>
            <w:tcW w:w="828" w:type="dxa"/>
            <w:tcBorders>
              <w:top w:val="single" w:sz="5" w:space="0" w:color="000000"/>
              <w:left w:val="single" w:sz="5" w:space="0" w:color="000000"/>
              <w:bottom w:val="single" w:sz="5" w:space="0" w:color="000000"/>
              <w:right w:val="single" w:sz="5" w:space="0" w:color="000000"/>
            </w:tcBorders>
          </w:tcPr>
          <w:p w14:paraId="323B7106" w14:textId="77777777" w:rsidR="00137E07" w:rsidRDefault="00137E07" w:rsidP="009B3FAF">
            <w:pPr>
              <w:pStyle w:val="TableParagraph"/>
              <w:spacing w:line="246" w:lineRule="exact"/>
              <w:jc w:val="center"/>
              <w:rPr>
                <w:rFonts w:ascii="Times New Roman" w:eastAsia="Times New Roman" w:hAnsi="Times New Roman" w:cs="Times New Roman"/>
              </w:rPr>
            </w:pPr>
            <w:r>
              <w:rPr>
                <w:rFonts w:ascii="Times New Roman"/>
              </w:rPr>
              <w:t>1</w:t>
            </w:r>
          </w:p>
        </w:tc>
        <w:tc>
          <w:tcPr>
            <w:tcW w:w="3455" w:type="dxa"/>
            <w:tcBorders>
              <w:top w:val="single" w:sz="5" w:space="0" w:color="000000"/>
              <w:left w:val="single" w:sz="5" w:space="0" w:color="000000"/>
              <w:bottom w:val="single" w:sz="5" w:space="0" w:color="000000"/>
              <w:right w:val="single" w:sz="5" w:space="0" w:color="000000"/>
            </w:tcBorders>
          </w:tcPr>
          <w:p w14:paraId="2D6BB8DD" w14:textId="77777777" w:rsidR="00137E07" w:rsidRDefault="00137E07" w:rsidP="009B3FAF">
            <w:r>
              <w:rPr>
                <w:noProof/>
              </w:rPr>
              <mc:AlternateContent>
                <mc:Choice Requires="wps">
                  <w:drawing>
                    <wp:anchor distT="0" distB="0" distL="114300" distR="114300" simplePos="0" relativeHeight="251668480" behindDoc="0" locked="0" layoutInCell="1" allowOverlap="1" wp14:anchorId="197F662D" wp14:editId="091F2B82">
                      <wp:simplePos x="0" y="0"/>
                      <wp:positionH relativeFrom="column">
                        <wp:posOffset>589915</wp:posOffset>
                      </wp:positionH>
                      <wp:positionV relativeFrom="paragraph">
                        <wp:posOffset>379730</wp:posOffset>
                      </wp:positionV>
                      <wp:extent cx="949570" cy="471268"/>
                      <wp:effectExtent l="0" t="0" r="22225" b="24130"/>
                      <wp:wrapNone/>
                      <wp:docPr id="2343" name="Rectangle 2343"/>
                      <wp:cNvGraphicFramePr/>
                      <a:graphic xmlns:a="http://schemas.openxmlformats.org/drawingml/2006/main">
                        <a:graphicData uri="http://schemas.microsoft.com/office/word/2010/wordprocessingShape">
                          <wps:wsp>
                            <wps:cNvSpPr/>
                            <wps:spPr>
                              <a:xfrm>
                                <a:off x="0" y="0"/>
                                <a:ext cx="949570" cy="47126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4A3B79" id="Rectangle 2343" o:spid="_x0000_s1026" style="position:absolute;margin-left:46.45pt;margin-top:29.9pt;width:74.75pt;height:37.1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" fillcolor="white [3201]" strokecolor="black [3200]" strokeweight="1pt"/>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189FCD48" w14:textId="79EC7B43" w:rsidR="00137E07" w:rsidRPr="00DE776A" w:rsidRDefault="00137E07" w:rsidP="009B3FAF">
            <w:pPr>
              <w:pStyle w:val="TeksTabel"/>
              <w:framePr w:wrap="around"/>
            </w:pPr>
            <w:r>
              <w:t>External Entity, yaitu merupakan kesatuan di lingkungan luar sistem yang dapat berupa orang, organisasi atau sistem lainnya yang berada di lingkungan luarnya yang akan memberikan input atau menerima output dari sistem.</w:t>
            </w:r>
          </w:p>
        </w:tc>
      </w:tr>
      <w:tr w:rsidR="00137E07" w14:paraId="5CB9342F" w14:textId="77777777" w:rsidTr="009B3FAF">
        <w:trPr>
          <w:trHeight w:hRule="exact" w:val="1344"/>
        </w:trPr>
        <w:tc>
          <w:tcPr>
            <w:tcW w:w="828" w:type="dxa"/>
            <w:tcBorders>
              <w:top w:val="single" w:sz="5" w:space="0" w:color="000000"/>
              <w:left w:val="single" w:sz="5" w:space="0" w:color="000000"/>
              <w:bottom w:val="single" w:sz="5" w:space="0" w:color="000000"/>
              <w:right w:val="single" w:sz="5" w:space="0" w:color="000000"/>
            </w:tcBorders>
          </w:tcPr>
          <w:p w14:paraId="3162DE28" w14:textId="77777777" w:rsidR="00137E07" w:rsidRDefault="00137E07" w:rsidP="009B3FAF">
            <w:pPr>
              <w:pStyle w:val="TableParagraph"/>
              <w:spacing w:line="246" w:lineRule="exact"/>
              <w:jc w:val="center"/>
              <w:rPr>
                <w:rFonts w:ascii="Times New Roman" w:eastAsia="Times New Roman" w:hAnsi="Times New Roman" w:cs="Times New Roman"/>
              </w:rPr>
            </w:pPr>
            <w:r>
              <w:rPr>
                <w:rFonts w:ascii="Times New Roman"/>
              </w:rPr>
              <w:t>2.</w:t>
            </w:r>
          </w:p>
        </w:tc>
        <w:tc>
          <w:tcPr>
            <w:tcW w:w="3455" w:type="dxa"/>
            <w:tcBorders>
              <w:top w:val="single" w:sz="5" w:space="0" w:color="000000"/>
              <w:left w:val="single" w:sz="5" w:space="0" w:color="000000"/>
              <w:bottom w:val="single" w:sz="5" w:space="0" w:color="000000"/>
              <w:right w:val="single" w:sz="5" w:space="0" w:color="000000"/>
            </w:tcBorders>
          </w:tcPr>
          <w:p w14:paraId="38F16485" w14:textId="77777777" w:rsidR="00137E07" w:rsidRDefault="00137E07" w:rsidP="009B3FAF">
            <w:r>
              <w:rPr>
                <w:noProof/>
              </w:rPr>
              <mc:AlternateContent>
                <mc:Choice Requires="wps">
                  <w:drawing>
                    <wp:anchor distT="0" distB="0" distL="114300" distR="114300" simplePos="0" relativeHeight="251670528" behindDoc="0" locked="0" layoutInCell="1" allowOverlap="1" wp14:anchorId="00E1B8A1" wp14:editId="0BD4D7E5">
                      <wp:simplePos x="0" y="0"/>
                      <wp:positionH relativeFrom="column">
                        <wp:posOffset>374015</wp:posOffset>
                      </wp:positionH>
                      <wp:positionV relativeFrom="paragraph">
                        <wp:posOffset>641350</wp:posOffset>
                      </wp:positionV>
                      <wp:extent cx="1378634" cy="0"/>
                      <wp:effectExtent l="38100" t="76200" r="0" b="95250"/>
                      <wp:wrapNone/>
                      <wp:docPr id="2344" name="Straight Arrow Connector 2344"/>
                      <wp:cNvGraphicFramePr/>
                      <a:graphic xmlns:a="http://schemas.openxmlformats.org/drawingml/2006/main">
                        <a:graphicData uri="http://schemas.microsoft.com/office/word/2010/wordprocessingShape">
                          <wps:wsp>
                            <wps:cNvCnPr/>
                            <wps:spPr>
                              <a:xfrm flipH="1" flipV="1">
                                <a:off x="0" y="0"/>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2B0782" id="Straight Arrow Connector 2344" o:spid="_x0000_s1026" type="#_x0000_t32" style="position:absolute;margin-left:29.45pt;margin-top:50.5pt;width:108.55pt;height:0;flip:x 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" strokecolor="black [3200]" strokeweight="1.5pt">
                      <v:stroke endarrow="block" joinstyle="miter"/>
                    </v:shape>
                  </w:pict>
                </mc:Fallback>
              </mc:AlternateContent>
            </w:r>
            <w:r>
              <w:rPr>
                <w:noProof/>
              </w:rPr>
              <mc:AlternateContent>
                <mc:Choice Requires="wps">
                  <w:drawing>
                    <wp:anchor distT="0" distB="0" distL="114300" distR="114300" simplePos="0" relativeHeight="251669504" behindDoc="0" locked="0" layoutInCell="1" allowOverlap="1" wp14:anchorId="0F37BA6A" wp14:editId="7F6B3278">
                      <wp:simplePos x="0" y="0"/>
                      <wp:positionH relativeFrom="column">
                        <wp:posOffset>372110</wp:posOffset>
                      </wp:positionH>
                      <wp:positionV relativeFrom="paragraph">
                        <wp:posOffset>284480</wp:posOffset>
                      </wp:positionV>
                      <wp:extent cx="1378634" cy="0"/>
                      <wp:effectExtent l="0" t="76200" r="12065" b="95250"/>
                      <wp:wrapNone/>
                      <wp:docPr id="2611" name="Straight Arrow Connector 2611"/>
                      <wp:cNvGraphicFramePr/>
                      <a:graphic xmlns:a="http://schemas.openxmlformats.org/drawingml/2006/main">
                        <a:graphicData uri="http://schemas.microsoft.com/office/word/2010/wordprocessingShape">
                          <wps:wsp>
                            <wps:cNvCnPr/>
                            <wps:spPr>
                              <a:xfrm>
                                <a:off x="0" y="0"/>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CFA7A8" id="Straight Arrow Connector 2611" o:spid="_x0000_s1026" type="#_x0000_t32" style="position:absolute;margin-left:29.3pt;margin-top:22.4pt;width:108.5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" strokecolor="black [3200]" strokeweight="1.5pt">
                      <v:stroke endarrow="block" joinstyle="miter"/>
                    </v:shape>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1FAA20CE" w14:textId="77777777" w:rsidR="00137E07" w:rsidRPr="00DE776A" w:rsidRDefault="00137E07" w:rsidP="009B3FAF">
            <w:pPr>
              <w:pStyle w:val="TeksTabel"/>
              <w:framePr w:wrap="around"/>
            </w:pPr>
            <w:r>
              <w:t>Data Flow, digunakan untuk menggambarkan aliran data dari satu proses ke proses lainnya.</w:t>
            </w:r>
            <w:r w:rsidRPr="00DE776A">
              <w:t>)</w:t>
            </w:r>
          </w:p>
        </w:tc>
      </w:tr>
      <w:tr w:rsidR="00137E07" w14:paraId="6E799A3C" w14:textId="77777777" w:rsidTr="009B3FAF">
        <w:trPr>
          <w:trHeight w:hRule="exact" w:val="1614"/>
        </w:trPr>
        <w:tc>
          <w:tcPr>
            <w:tcW w:w="828" w:type="dxa"/>
            <w:tcBorders>
              <w:top w:val="single" w:sz="5" w:space="0" w:color="000000"/>
              <w:left w:val="single" w:sz="5" w:space="0" w:color="000000"/>
              <w:bottom w:val="single" w:sz="5" w:space="0" w:color="000000"/>
              <w:right w:val="single" w:sz="5" w:space="0" w:color="000000"/>
            </w:tcBorders>
          </w:tcPr>
          <w:p w14:paraId="4813D580" w14:textId="77777777" w:rsidR="00137E07" w:rsidRDefault="00137E07" w:rsidP="009B3FAF">
            <w:pPr>
              <w:pStyle w:val="TableParagraph"/>
              <w:spacing w:line="246" w:lineRule="exact"/>
              <w:jc w:val="center"/>
              <w:rPr>
                <w:rFonts w:ascii="Times New Roman" w:eastAsia="Times New Roman" w:hAnsi="Times New Roman" w:cs="Times New Roman"/>
              </w:rPr>
            </w:pPr>
            <w:r>
              <w:rPr>
                <w:rFonts w:ascii="Times New Roman"/>
              </w:rPr>
              <w:t>3.</w:t>
            </w:r>
          </w:p>
        </w:tc>
        <w:tc>
          <w:tcPr>
            <w:tcW w:w="3455" w:type="dxa"/>
            <w:tcBorders>
              <w:top w:val="single" w:sz="5" w:space="0" w:color="000000"/>
              <w:left w:val="single" w:sz="5" w:space="0" w:color="000000"/>
              <w:bottom w:val="single" w:sz="5" w:space="0" w:color="000000"/>
              <w:right w:val="single" w:sz="5" w:space="0" w:color="000000"/>
            </w:tcBorders>
          </w:tcPr>
          <w:p w14:paraId="3BF274F4" w14:textId="5216298F" w:rsidR="00137E07" w:rsidRDefault="009C42A5" w:rsidP="009B3FAF">
            <w:r>
              <w:rPr>
                <w:noProof/>
              </w:rPr>
              <mc:AlternateContent>
                <mc:Choice Requires="wps">
                  <w:drawing>
                    <wp:anchor distT="0" distB="0" distL="114300" distR="114300" simplePos="0" relativeHeight="251663360" behindDoc="0" locked="0" layoutInCell="1" allowOverlap="1" wp14:anchorId="3745272B" wp14:editId="4E7C3455">
                      <wp:simplePos x="0" y="0"/>
                      <wp:positionH relativeFrom="column">
                        <wp:posOffset>772160</wp:posOffset>
                      </wp:positionH>
                      <wp:positionV relativeFrom="paragraph">
                        <wp:posOffset>165735</wp:posOffset>
                      </wp:positionV>
                      <wp:extent cx="689663" cy="689663"/>
                      <wp:effectExtent l="0" t="0" r="15240" b="15240"/>
                      <wp:wrapNone/>
                      <wp:docPr id="2625" name="Oval 2625"/>
                      <wp:cNvGraphicFramePr/>
                      <a:graphic xmlns:a="http://schemas.openxmlformats.org/drawingml/2006/main">
                        <a:graphicData uri="http://schemas.microsoft.com/office/word/2010/wordprocessingShape">
                          <wps:wsp>
                            <wps:cNvSpPr/>
                            <wps:spPr>
                              <a:xfrm>
                                <a:off x="0" y="0"/>
                                <a:ext cx="689663" cy="68966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FC8C7BE" id="Oval 2625" o:spid="_x0000_s1026" style="position:absolute;margin-left:60.8pt;margin-top:13.05pt;width:54.3pt;height:54.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" fillcolor="white [3201]" strokecolor="black [3200]" strokeweight="1pt">
                      <v:stroke joinstyle="miter"/>
                    </v:oval>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5F7D8C3B" w14:textId="77777777" w:rsidR="00137E07" w:rsidRPr="00DE776A" w:rsidRDefault="00137E07" w:rsidP="007130CE">
            <w:pPr>
              <w:pStyle w:val="TeksTabel"/>
              <w:framePr w:wrap="around"/>
              <w:ind w:left="156"/>
            </w:pPr>
            <w:r>
              <w:t>Proses digunakan untuk mentransformasikan data secara umum</w:t>
            </w:r>
          </w:p>
        </w:tc>
      </w:tr>
      <w:tr w:rsidR="00137E07" w14:paraId="7E1FC392" w14:textId="77777777" w:rsidTr="009B3FAF">
        <w:trPr>
          <w:trHeight w:hRule="exact" w:val="1176"/>
        </w:trPr>
        <w:tc>
          <w:tcPr>
            <w:tcW w:w="828" w:type="dxa"/>
            <w:tcBorders>
              <w:top w:val="single" w:sz="5" w:space="0" w:color="000000"/>
              <w:left w:val="single" w:sz="5" w:space="0" w:color="000000"/>
              <w:bottom w:val="single" w:sz="5" w:space="0" w:color="000000"/>
              <w:right w:val="single" w:sz="5" w:space="0" w:color="000000"/>
            </w:tcBorders>
          </w:tcPr>
          <w:p w14:paraId="4A1ED1BA" w14:textId="77777777" w:rsidR="00137E07" w:rsidRDefault="00137E07" w:rsidP="009B3FAF">
            <w:pPr>
              <w:pStyle w:val="TableParagraph"/>
              <w:spacing w:line="246" w:lineRule="exact"/>
              <w:jc w:val="center"/>
              <w:rPr>
                <w:rFonts w:ascii="Times New Roman" w:eastAsia="Times New Roman" w:hAnsi="Times New Roman" w:cs="Times New Roman"/>
              </w:rPr>
            </w:pPr>
            <w:r>
              <w:rPr>
                <w:rFonts w:ascii="Times New Roman"/>
              </w:rPr>
              <w:t>4.</w:t>
            </w:r>
          </w:p>
        </w:tc>
        <w:tc>
          <w:tcPr>
            <w:tcW w:w="3455" w:type="dxa"/>
            <w:tcBorders>
              <w:top w:val="single" w:sz="5" w:space="0" w:color="000000"/>
              <w:left w:val="single" w:sz="5" w:space="0" w:color="000000"/>
              <w:bottom w:val="single" w:sz="5" w:space="0" w:color="000000"/>
              <w:right w:val="single" w:sz="5" w:space="0" w:color="000000"/>
            </w:tcBorders>
          </w:tcPr>
          <w:p w14:paraId="1B60B5FF" w14:textId="716200AF" w:rsidR="00137E07" w:rsidRDefault="009C42A5" w:rsidP="009B3FAF">
            <w:r>
              <w:rPr>
                <w:noProof/>
              </w:rPr>
              <mc:AlternateContent>
                <mc:Choice Requires="wps">
                  <w:drawing>
                    <wp:anchor distT="0" distB="0" distL="114300" distR="114300" simplePos="0" relativeHeight="251661312" behindDoc="0" locked="0" layoutInCell="1" allowOverlap="1" wp14:anchorId="7D945CDB" wp14:editId="601A127B">
                      <wp:simplePos x="0" y="0"/>
                      <wp:positionH relativeFrom="column">
                        <wp:posOffset>233965</wp:posOffset>
                      </wp:positionH>
                      <wp:positionV relativeFrom="paragraph">
                        <wp:posOffset>179070</wp:posOffset>
                      </wp:positionV>
                      <wp:extent cx="1600200" cy="0"/>
                      <wp:effectExtent l="0" t="0" r="0" b="0"/>
                      <wp:wrapNone/>
                      <wp:docPr id="2615" name="Straight Connector 2615"/>
                      <wp:cNvGraphicFramePr/>
                      <a:graphic xmlns:a="http://schemas.openxmlformats.org/drawingml/2006/main">
                        <a:graphicData uri="http://schemas.microsoft.com/office/word/2010/wordprocessingShape">
                          <wps:wsp>
                            <wps:cNvCnPr/>
                            <wps:spPr>
                              <a:xfrm>
                                <a:off x="0" y="0"/>
                                <a:ext cx="16002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4D8777C" id="Straight Connector 2615"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18.4pt,14.1pt" to="144.4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" strokecolor="black [3200]" strokeweight="1pt">
                      <v:stroke joinstyle="miter"/>
                    </v:line>
                  </w:pict>
                </mc:Fallback>
              </mc:AlternateContent>
            </w:r>
            <w:r>
              <w:rPr>
                <w:noProof/>
              </w:rPr>
              <mc:AlternateContent>
                <mc:Choice Requires="wps">
                  <w:drawing>
                    <wp:anchor distT="0" distB="0" distL="114300" distR="114300" simplePos="0" relativeHeight="251662336" behindDoc="0" locked="0" layoutInCell="1" allowOverlap="1" wp14:anchorId="40B59D73" wp14:editId="3F54494C">
                      <wp:simplePos x="0" y="0"/>
                      <wp:positionH relativeFrom="column">
                        <wp:posOffset>233965</wp:posOffset>
                      </wp:positionH>
                      <wp:positionV relativeFrom="paragraph">
                        <wp:posOffset>470781</wp:posOffset>
                      </wp:positionV>
                      <wp:extent cx="1600200" cy="0"/>
                      <wp:effectExtent l="0" t="0" r="0" b="0"/>
                      <wp:wrapNone/>
                      <wp:docPr id="2616" name="Straight Connector 2616"/>
                      <wp:cNvGraphicFramePr/>
                      <a:graphic xmlns:a="http://schemas.openxmlformats.org/drawingml/2006/main">
                        <a:graphicData uri="http://schemas.microsoft.com/office/word/2010/wordprocessingShape">
                          <wps:wsp>
                            <wps:cNvCnPr/>
                            <wps:spPr>
                              <a:xfrm>
                                <a:off x="0" y="0"/>
                                <a:ext cx="16002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6EC14B59" id="Straight Connector 261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8.4pt,37.05pt" to="144.4pt,3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" strokecolor="black [3200]" strokeweight="1pt">
                      <v:stroke joinstyle="miter"/>
                    </v:line>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6832C0EA" w14:textId="39721FDE" w:rsidR="00137E07" w:rsidRDefault="009C42A5" w:rsidP="009B3FAF">
            <w:pPr>
              <w:pStyle w:val="TeksTabel"/>
              <w:framePr w:wrap="around"/>
              <w:rPr>
                <w:rFonts w:eastAsia="Times New Roman" w:cs="Times New Roman"/>
              </w:rPr>
            </w:pPr>
            <w:r>
              <w:t>Data Store, digunakan untuk menyimpan data seperti: suatu file suatu arsip, suatu kotak, suatu tabel dan suatu agenda.</w:t>
            </w:r>
          </w:p>
        </w:tc>
      </w:tr>
    </w:tbl>
    <w:p w14:paraId="4E7319DC" w14:textId="7AE8CEDE" w:rsidR="009C42A5" w:rsidRDefault="00137E07" w:rsidP="009C42A5">
      <w:pPr>
        <w:spacing w:after="160" w:line="259" w:lineRule="auto"/>
        <w:ind w:firstLine="0"/>
        <w:jc w:val="left"/>
      </w:pPr>
      <w:r w:rsidRPr="009C42A5">
        <w:rPr>
          <w:spacing w:val="-1"/>
        </w:rPr>
        <w:t xml:space="preserve">Sumber: </w:t>
      </w:r>
      <w:r>
        <w:t>Politeknik Negeri Sriwijaya</w:t>
      </w:r>
    </w:p>
    <w:p w14:paraId="505503C6" w14:textId="77777777" w:rsidR="00DE4B63" w:rsidRDefault="00DE4B63" w:rsidP="009C42A5">
      <w:pPr>
        <w:spacing w:after="160" w:line="259" w:lineRule="auto"/>
        <w:ind w:firstLine="0"/>
        <w:jc w:val="left"/>
      </w:pPr>
    </w:p>
    <w:p w14:paraId="0132924F" w14:textId="1F3B35B5" w:rsidR="009C42A5" w:rsidRDefault="009C42A5" w:rsidP="009C42A5">
      <w:r>
        <w:t>Ada beberapa simbol DFD yang dipakai untuk menggambarkan data beserta proses transformasi data, antara lain:</w:t>
      </w:r>
    </w:p>
    <w:p w14:paraId="388A26F6" w14:textId="270589EE" w:rsidR="00DE4B63" w:rsidRDefault="007130CE" w:rsidP="007130CE">
      <w:pPr>
        <w:spacing w:after="160" w:line="259" w:lineRule="auto"/>
        <w:ind w:firstLine="0"/>
        <w:jc w:val="left"/>
      </w:pPr>
      <w:r>
        <w:br w:type="page"/>
      </w:r>
    </w:p>
    <w:p w14:paraId="08A4DADF" w14:textId="1B61539A" w:rsidR="00DE4B63" w:rsidRDefault="00DE4B63" w:rsidP="00DE4B63">
      <w:pPr>
        <w:pStyle w:val="Caption"/>
      </w:pPr>
      <w:r w:rsidRPr="007130CE">
        <w:rPr>
          <w:b/>
        </w:rPr>
        <w:lastRenderedPageBreak/>
        <w:t>Tabel 2.</w:t>
      </w:r>
      <w:r w:rsidR="007130CE" w:rsidRPr="007130CE">
        <w:rPr>
          <w:b/>
        </w:rPr>
        <w:t>6</w:t>
      </w:r>
      <w:r w:rsidRPr="007130CE">
        <w:rPr>
          <w:b/>
        </w:rPr>
        <w:t>.</w:t>
      </w:r>
      <w:r>
        <w:t xml:space="preserve"> Simbol Sukamto dan Shala</w:t>
      </w:r>
      <w:bookmarkStart w:id="28" w:name="_GoBack"/>
      <w:bookmarkEnd w:id="28"/>
      <w:r>
        <w:t>huddin</w:t>
      </w:r>
    </w:p>
    <w:p w14:paraId="6FD46DA5" w14:textId="77777777" w:rsidR="007130CE" w:rsidRPr="007130CE" w:rsidRDefault="007130CE" w:rsidP="007130CE"/>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9C42A5" w14:paraId="797F0E49" w14:textId="77777777" w:rsidTr="009B3FAF">
        <w:trPr>
          <w:trHeight w:hRule="exact" w:val="485"/>
        </w:trPr>
        <w:tc>
          <w:tcPr>
            <w:tcW w:w="828" w:type="dxa"/>
            <w:tcBorders>
              <w:top w:val="single" w:sz="5" w:space="0" w:color="000000"/>
              <w:left w:val="single" w:sz="5" w:space="0" w:color="000000"/>
              <w:bottom w:val="single" w:sz="5" w:space="0" w:color="000000"/>
              <w:right w:val="single" w:sz="5" w:space="0" w:color="000000"/>
            </w:tcBorders>
          </w:tcPr>
          <w:p w14:paraId="7CEF4B4E" w14:textId="77777777" w:rsidR="009C42A5" w:rsidRDefault="009C42A5" w:rsidP="009B3FAF">
            <w:pPr>
              <w:pStyle w:val="TableParagraph"/>
              <w:spacing w:line="274" w:lineRule="exact"/>
              <w:ind w:left="231"/>
              <w:rPr>
                <w:rFonts w:ascii="Times New Roman" w:eastAsia="Times New Roman" w:hAnsi="Times New Roman" w:cs="Times New Roman"/>
                <w:sz w:val="24"/>
                <w:szCs w:val="24"/>
              </w:rPr>
            </w:pPr>
            <w:r>
              <w:rPr>
                <w:spacing w:val="-1"/>
              </w:rPr>
              <w:br w:type="page"/>
            </w:r>
            <w:r>
              <w:rPr>
                <w:rFonts w:ascii="Times New Roman"/>
                <w:b/>
                <w:spacing w:val="-1"/>
                <w:sz w:val="24"/>
              </w:rPr>
              <w:t>No.</w:t>
            </w:r>
          </w:p>
        </w:tc>
        <w:tc>
          <w:tcPr>
            <w:tcW w:w="3455" w:type="dxa"/>
            <w:tcBorders>
              <w:top w:val="single" w:sz="5" w:space="0" w:color="000000"/>
              <w:left w:val="single" w:sz="5" w:space="0" w:color="000000"/>
              <w:bottom w:val="single" w:sz="5" w:space="0" w:color="000000"/>
              <w:right w:val="single" w:sz="5" w:space="0" w:color="000000"/>
            </w:tcBorders>
          </w:tcPr>
          <w:p w14:paraId="0328F7A2" w14:textId="77777777" w:rsidR="009C42A5" w:rsidRDefault="009C42A5" w:rsidP="009B3FAF">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Gambar</w:t>
            </w:r>
          </w:p>
        </w:tc>
        <w:tc>
          <w:tcPr>
            <w:tcW w:w="3685" w:type="dxa"/>
            <w:tcBorders>
              <w:top w:val="single" w:sz="5" w:space="0" w:color="000000"/>
              <w:left w:val="single" w:sz="5" w:space="0" w:color="000000"/>
              <w:bottom w:val="single" w:sz="5" w:space="0" w:color="000000"/>
              <w:right w:val="single" w:sz="5" w:space="0" w:color="000000"/>
            </w:tcBorders>
          </w:tcPr>
          <w:p w14:paraId="55B0C4E9" w14:textId="77777777" w:rsidR="009C42A5" w:rsidRDefault="009C42A5" w:rsidP="009B3FAF">
            <w:pPr>
              <w:pStyle w:val="TableParagraph"/>
              <w:spacing w:line="274" w:lineRule="exact"/>
              <w:ind w:right="1"/>
              <w:jc w:val="center"/>
              <w:rPr>
                <w:rFonts w:ascii="Times New Roman" w:eastAsia="Times New Roman" w:hAnsi="Times New Roman" w:cs="Times New Roman"/>
                <w:sz w:val="24"/>
                <w:szCs w:val="24"/>
              </w:rPr>
            </w:pPr>
            <w:r>
              <w:rPr>
                <w:rFonts w:ascii="Times New Roman"/>
                <w:b/>
                <w:spacing w:val="-1"/>
                <w:sz w:val="24"/>
              </w:rPr>
              <w:t>Keterangan</w:t>
            </w:r>
          </w:p>
        </w:tc>
      </w:tr>
      <w:tr w:rsidR="009C42A5" w14:paraId="51D00E8F" w14:textId="77777777" w:rsidTr="009C42A5">
        <w:trPr>
          <w:trHeight w:hRule="exact" w:val="1515"/>
        </w:trPr>
        <w:tc>
          <w:tcPr>
            <w:tcW w:w="828" w:type="dxa"/>
            <w:tcBorders>
              <w:top w:val="single" w:sz="5" w:space="0" w:color="000000"/>
              <w:left w:val="single" w:sz="5" w:space="0" w:color="000000"/>
              <w:bottom w:val="single" w:sz="5" w:space="0" w:color="000000"/>
              <w:right w:val="single" w:sz="5" w:space="0" w:color="000000"/>
            </w:tcBorders>
          </w:tcPr>
          <w:p w14:paraId="1A541017" w14:textId="5BBF25E0" w:rsidR="009C42A5" w:rsidRDefault="009C42A5" w:rsidP="009C42A5">
            <w:pPr>
              <w:pStyle w:val="TableParagraph"/>
              <w:numPr>
                <w:ilvl w:val="0"/>
                <w:numId w:val="50"/>
              </w:numPr>
              <w:spacing w:line="246" w:lineRule="exact"/>
              <w:jc w:val="center"/>
              <w:rPr>
                <w:rFonts w:ascii="Times New Roman" w:eastAsia="Times New Roman" w:hAnsi="Times New Roman" w:cs="Times New Roman"/>
              </w:rPr>
            </w:pPr>
          </w:p>
        </w:tc>
        <w:tc>
          <w:tcPr>
            <w:tcW w:w="3455" w:type="dxa"/>
            <w:tcBorders>
              <w:top w:val="single" w:sz="5" w:space="0" w:color="000000"/>
              <w:left w:val="single" w:sz="5" w:space="0" w:color="000000"/>
              <w:bottom w:val="single" w:sz="5" w:space="0" w:color="000000"/>
              <w:right w:val="single" w:sz="5" w:space="0" w:color="000000"/>
            </w:tcBorders>
          </w:tcPr>
          <w:p w14:paraId="25FA08B7" w14:textId="77777777" w:rsidR="009C42A5" w:rsidRDefault="009C42A5" w:rsidP="009B3FAF">
            <w:r>
              <w:rPr>
                <w:noProof/>
              </w:rPr>
              <mc:AlternateContent>
                <mc:Choice Requires="wps">
                  <w:drawing>
                    <wp:anchor distT="0" distB="0" distL="114300" distR="114300" simplePos="0" relativeHeight="251671552" behindDoc="0" locked="0" layoutInCell="1" allowOverlap="1" wp14:anchorId="4ECD5533" wp14:editId="137BB69B">
                      <wp:simplePos x="0" y="0"/>
                      <wp:positionH relativeFrom="column">
                        <wp:posOffset>589915</wp:posOffset>
                      </wp:positionH>
                      <wp:positionV relativeFrom="paragraph">
                        <wp:posOffset>217805</wp:posOffset>
                      </wp:positionV>
                      <wp:extent cx="949570" cy="471268"/>
                      <wp:effectExtent l="0" t="0" r="22225" b="24130"/>
                      <wp:wrapNone/>
                      <wp:docPr id="2626" name="Rectangle 2626"/>
                      <wp:cNvGraphicFramePr/>
                      <a:graphic xmlns:a="http://schemas.openxmlformats.org/drawingml/2006/main">
                        <a:graphicData uri="http://schemas.microsoft.com/office/word/2010/wordprocessingShape">
                          <wps:wsp>
                            <wps:cNvSpPr/>
                            <wps:spPr>
                              <a:xfrm>
                                <a:off x="0" y="0"/>
                                <a:ext cx="949570" cy="47126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0609AA" id="Rectangle 2626" o:spid="_x0000_s1026" style="position:absolute;margin-left:46.45pt;margin-top:17.15pt;width:74.75pt;height:37.1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" fillcolor="white [3201]" strokecolor="black [3200]" strokeweight="1pt"/>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042D1D77" w14:textId="084005BF" w:rsidR="009C42A5" w:rsidRPr="00DE776A" w:rsidRDefault="009C42A5" w:rsidP="009B3FAF">
            <w:pPr>
              <w:pStyle w:val="TeksTabel"/>
              <w:framePr w:wrap="around"/>
            </w:pPr>
            <w:r>
              <w:t>Entitas atau masukan (input) atau keluaran (output) atau orang. Nama yang diberikan biasanya berupa kata bendaberupa kata kerja.</w:t>
            </w:r>
          </w:p>
        </w:tc>
      </w:tr>
      <w:tr w:rsidR="009C42A5" w14:paraId="0485EBE7" w14:textId="77777777" w:rsidTr="009B3FAF">
        <w:trPr>
          <w:trHeight w:hRule="exact" w:val="1614"/>
        </w:trPr>
        <w:tc>
          <w:tcPr>
            <w:tcW w:w="828" w:type="dxa"/>
            <w:tcBorders>
              <w:top w:val="single" w:sz="5" w:space="0" w:color="000000"/>
              <w:left w:val="single" w:sz="5" w:space="0" w:color="000000"/>
              <w:bottom w:val="single" w:sz="5" w:space="0" w:color="000000"/>
              <w:right w:val="single" w:sz="5" w:space="0" w:color="000000"/>
            </w:tcBorders>
          </w:tcPr>
          <w:p w14:paraId="053C4B81" w14:textId="4F1CE248" w:rsidR="009C42A5" w:rsidRDefault="009C42A5" w:rsidP="009C42A5">
            <w:pPr>
              <w:pStyle w:val="TableParagraph"/>
              <w:numPr>
                <w:ilvl w:val="0"/>
                <w:numId w:val="50"/>
              </w:numPr>
              <w:spacing w:line="246" w:lineRule="exact"/>
              <w:jc w:val="center"/>
              <w:rPr>
                <w:rFonts w:ascii="Times New Roman" w:eastAsia="Times New Roman" w:hAnsi="Times New Roman" w:cs="Times New Roman"/>
              </w:rPr>
            </w:pPr>
            <w:r>
              <w:rPr>
                <w:rFonts w:ascii="Times New Roman"/>
              </w:rPr>
              <w:t>.</w:t>
            </w:r>
          </w:p>
        </w:tc>
        <w:tc>
          <w:tcPr>
            <w:tcW w:w="3455" w:type="dxa"/>
            <w:tcBorders>
              <w:top w:val="single" w:sz="5" w:space="0" w:color="000000"/>
              <w:left w:val="single" w:sz="5" w:space="0" w:color="000000"/>
              <w:bottom w:val="single" w:sz="5" w:space="0" w:color="000000"/>
              <w:right w:val="single" w:sz="5" w:space="0" w:color="000000"/>
            </w:tcBorders>
          </w:tcPr>
          <w:p w14:paraId="75294C6E" w14:textId="77777777" w:rsidR="009C42A5" w:rsidRDefault="009C42A5" w:rsidP="009B3FAF">
            <w:r>
              <w:rPr>
                <w:noProof/>
              </w:rPr>
              <mc:AlternateContent>
                <mc:Choice Requires="wps">
                  <w:drawing>
                    <wp:anchor distT="0" distB="0" distL="114300" distR="114300" simplePos="0" relativeHeight="251667456" behindDoc="0" locked="0" layoutInCell="1" allowOverlap="1" wp14:anchorId="772F3D8C" wp14:editId="6A592422">
                      <wp:simplePos x="0" y="0"/>
                      <wp:positionH relativeFrom="column">
                        <wp:posOffset>772160</wp:posOffset>
                      </wp:positionH>
                      <wp:positionV relativeFrom="paragraph">
                        <wp:posOffset>165735</wp:posOffset>
                      </wp:positionV>
                      <wp:extent cx="689663" cy="689663"/>
                      <wp:effectExtent l="0" t="0" r="15240" b="15240"/>
                      <wp:wrapNone/>
                      <wp:docPr id="2629" name="Oval 2629"/>
                      <wp:cNvGraphicFramePr/>
                      <a:graphic xmlns:a="http://schemas.openxmlformats.org/drawingml/2006/main">
                        <a:graphicData uri="http://schemas.microsoft.com/office/word/2010/wordprocessingShape">
                          <wps:wsp>
                            <wps:cNvSpPr/>
                            <wps:spPr>
                              <a:xfrm>
                                <a:off x="0" y="0"/>
                                <a:ext cx="689663" cy="689663"/>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C389B2D" id="Oval 2629" o:spid="_x0000_s1026" style="position:absolute;margin-left:60.8pt;margin-top:13.05pt;width:54.3pt;height:54.3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" fillcolor="white [3201]" strokecolor="black [3200]" strokeweight="1pt">
                      <v:stroke joinstyle="miter"/>
                    </v:oval>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4C661D7C" w14:textId="768360A3" w:rsidR="009C42A5" w:rsidRPr="00DE776A" w:rsidRDefault="009C42A5" w:rsidP="007130CE">
            <w:pPr>
              <w:pStyle w:val="TeksTabel"/>
              <w:framePr w:wrap="around"/>
              <w:ind w:left="156"/>
            </w:pPr>
            <w:r>
              <w:t>Proses atau fungsi atau prosedur. Nama yang diberikan pada sebuah proses biasanya berupa kata kerja.</w:t>
            </w:r>
          </w:p>
        </w:tc>
      </w:tr>
      <w:tr w:rsidR="009C42A5" w14:paraId="49C968FC" w14:textId="77777777" w:rsidTr="007130CE">
        <w:trPr>
          <w:trHeight w:hRule="exact" w:val="1416"/>
        </w:trPr>
        <w:tc>
          <w:tcPr>
            <w:tcW w:w="828" w:type="dxa"/>
            <w:tcBorders>
              <w:top w:val="single" w:sz="5" w:space="0" w:color="000000"/>
              <w:left w:val="single" w:sz="5" w:space="0" w:color="000000"/>
              <w:bottom w:val="single" w:sz="5" w:space="0" w:color="000000"/>
              <w:right w:val="single" w:sz="5" w:space="0" w:color="000000"/>
            </w:tcBorders>
          </w:tcPr>
          <w:p w14:paraId="20B7A5D5" w14:textId="2221D12E" w:rsidR="009C42A5" w:rsidRDefault="009C42A5" w:rsidP="009C42A5">
            <w:pPr>
              <w:pStyle w:val="TableParagraph"/>
              <w:numPr>
                <w:ilvl w:val="0"/>
                <w:numId w:val="50"/>
              </w:numPr>
              <w:spacing w:line="246" w:lineRule="exact"/>
              <w:jc w:val="center"/>
              <w:rPr>
                <w:rFonts w:ascii="Times New Roman" w:eastAsia="Times New Roman" w:hAnsi="Times New Roman" w:cs="Times New Roman"/>
              </w:rPr>
            </w:pPr>
            <w:r>
              <w:rPr>
                <w:rFonts w:ascii="Times New Roman"/>
              </w:rPr>
              <w:t>.</w:t>
            </w:r>
          </w:p>
        </w:tc>
        <w:tc>
          <w:tcPr>
            <w:tcW w:w="3455" w:type="dxa"/>
            <w:tcBorders>
              <w:top w:val="single" w:sz="5" w:space="0" w:color="000000"/>
              <w:left w:val="single" w:sz="5" w:space="0" w:color="000000"/>
              <w:bottom w:val="single" w:sz="5" w:space="0" w:color="000000"/>
              <w:right w:val="single" w:sz="5" w:space="0" w:color="000000"/>
            </w:tcBorders>
          </w:tcPr>
          <w:p w14:paraId="40619699" w14:textId="77777777" w:rsidR="009C42A5" w:rsidRDefault="009C42A5" w:rsidP="009B3FAF">
            <w:r>
              <w:rPr>
                <w:noProof/>
              </w:rPr>
              <mc:AlternateContent>
                <mc:Choice Requires="wps">
                  <w:drawing>
                    <wp:anchor distT="0" distB="0" distL="114300" distR="114300" simplePos="0" relativeHeight="251665408" behindDoc="0" locked="0" layoutInCell="1" allowOverlap="1" wp14:anchorId="78CC2B5A" wp14:editId="4BA81754">
                      <wp:simplePos x="0" y="0"/>
                      <wp:positionH relativeFrom="column">
                        <wp:posOffset>233965</wp:posOffset>
                      </wp:positionH>
                      <wp:positionV relativeFrom="paragraph">
                        <wp:posOffset>179070</wp:posOffset>
                      </wp:positionV>
                      <wp:extent cx="1600200" cy="0"/>
                      <wp:effectExtent l="0" t="0" r="0" b="0"/>
                      <wp:wrapNone/>
                      <wp:docPr id="2630" name="Straight Connector 2630"/>
                      <wp:cNvGraphicFramePr/>
                      <a:graphic xmlns:a="http://schemas.openxmlformats.org/drawingml/2006/main">
                        <a:graphicData uri="http://schemas.microsoft.com/office/word/2010/wordprocessingShape">
                          <wps:wsp>
                            <wps:cNvCnPr/>
                            <wps:spPr>
                              <a:xfrm>
                                <a:off x="0" y="0"/>
                                <a:ext cx="16002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E781AAE" id="Straight Connector 2630"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18.4pt,14.1pt" to="144.4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" strokecolor="black [3200]" strokeweight="1pt">
                      <v:stroke joinstyle="miter"/>
                    </v:line>
                  </w:pict>
                </mc:Fallback>
              </mc:AlternateContent>
            </w:r>
            <w:r>
              <w:rPr>
                <w:noProof/>
              </w:rPr>
              <mc:AlternateContent>
                <mc:Choice Requires="wps">
                  <w:drawing>
                    <wp:anchor distT="0" distB="0" distL="114300" distR="114300" simplePos="0" relativeHeight="251666432" behindDoc="0" locked="0" layoutInCell="1" allowOverlap="1" wp14:anchorId="0A93C045" wp14:editId="6143C6DE">
                      <wp:simplePos x="0" y="0"/>
                      <wp:positionH relativeFrom="column">
                        <wp:posOffset>233965</wp:posOffset>
                      </wp:positionH>
                      <wp:positionV relativeFrom="paragraph">
                        <wp:posOffset>470781</wp:posOffset>
                      </wp:positionV>
                      <wp:extent cx="1600200" cy="0"/>
                      <wp:effectExtent l="0" t="0" r="0" b="0"/>
                      <wp:wrapNone/>
                      <wp:docPr id="2631" name="Straight Connector 2631"/>
                      <wp:cNvGraphicFramePr/>
                      <a:graphic xmlns:a="http://schemas.openxmlformats.org/drawingml/2006/main">
                        <a:graphicData uri="http://schemas.microsoft.com/office/word/2010/wordprocessingShape">
                          <wps:wsp>
                            <wps:cNvCnPr/>
                            <wps:spPr>
                              <a:xfrm>
                                <a:off x="0" y="0"/>
                                <a:ext cx="1600200"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925BD2E" id="Straight Connector 2631"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8.4pt,37.05pt" to="144.4pt,3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" strokecolor="black [3200]" strokeweight="1pt">
                      <v:stroke joinstyle="miter"/>
                    </v:line>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7ADB4A96" w14:textId="3ADF8C7B" w:rsidR="009C42A5" w:rsidRDefault="009C42A5" w:rsidP="009B3FAF">
            <w:pPr>
              <w:pStyle w:val="TeksTabel"/>
              <w:framePr w:wrap="around"/>
              <w:rPr>
                <w:rFonts w:eastAsia="Times New Roman" w:cs="Times New Roman"/>
              </w:rPr>
            </w:pPr>
            <w:r>
              <w:t>Field atau basis data atau penyimpanan (storage). Nama yang diberikan pada sebuah penyimpanan biasanya berupa kata benda.</w:t>
            </w:r>
          </w:p>
        </w:tc>
      </w:tr>
      <w:tr w:rsidR="009C42A5" w14:paraId="0007C078" w14:textId="77777777" w:rsidTr="009C42A5">
        <w:trPr>
          <w:trHeight w:hRule="exact" w:val="2604"/>
        </w:trPr>
        <w:tc>
          <w:tcPr>
            <w:tcW w:w="828" w:type="dxa"/>
            <w:tcBorders>
              <w:top w:val="single" w:sz="5" w:space="0" w:color="000000"/>
              <w:left w:val="single" w:sz="5" w:space="0" w:color="000000"/>
              <w:bottom w:val="single" w:sz="5" w:space="0" w:color="000000"/>
              <w:right w:val="single" w:sz="5" w:space="0" w:color="000000"/>
            </w:tcBorders>
          </w:tcPr>
          <w:p w14:paraId="0C737104" w14:textId="50F89ADE" w:rsidR="009C42A5" w:rsidRDefault="009C42A5" w:rsidP="009C42A5">
            <w:pPr>
              <w:pStyle w:val="TableParagraph"/>
              <w:numPr>
                <w:ilvl w:val="0"/>
                <w:numId w:val="50"/>
              </w:numPr>
              <w:spacing w:line="246" w:lineRule="exact"/>
              <w:jc w:val="center"/>
              <w:rPr>
                <w:rFonts w:ascii="Times New Roman"/>
              </w:rPr>
            </w:pPr>
          </w:p>
        </w:tc>
        <w:tc>
          <w:tcPr>
            <w:tcW w:w="3455" w:type="dxa"/>
            <w:tcBorders>
              <w:top w:val="single" w:sz="5" w:space="0" w:color="000000"/>
              <w:left w:val="single" w:sz="5" w:space="0" w:color="000000"/>
              <w:bottom w:val="single" w:sz="5" w:space="0" w:color="000000"/>
              <w:right w:val="single" w:sz="5" w:space="0" w:color="000000"/>
            </w:tcBorders>
          </w:tcPr>
          <w:p w14:paraId="43C360F9" w14:textId="6C5A23BE" w:rsidR="009C42A5" w:rsidRDefault="009C42A5" w:rsidP="009B3FAF">
            <w:pPr>
              <w:rPr>
                <w:noProof/>
              </w:rPr>
            </w:pPr>
            <w:r>
              <w:rPr>
                <w:noProof/>
              </w:rPr>
              <mc:AlternateContent>
                <mc:Choice Requires="wps">
                  <w:drawing>
                    <wp:anchor distT="0" distB="0" distL="114300" distR="114300" simplePos="0" relativeHeight="251672576" behindDoc="0" locked="0" layoutInCell="1" allowOverlap="1" wp14:anchorId="316393F4" wp14:editId="3E771EE3">
                      <wp:simplePos x="0" y="0"/>
                      <wp:positionH relativeFrom="column">
                        <wp:posOffset>-478155</wp:posOffset>
                      </wp:positionH>
                      <wp:positionV relativeFrom="paragraph">
                        <wp:posOffset>509905</wp:posOffset>
                      </wp:positionV>
                      <wp:extent cx="2013585" cy="1514475"/>
                      <wp:effectExtent l="0" t="0" r="24765" b="0"/>
                      <wp:wrapNone/>
                      <wp:docPr id="2632" name="Arc 2632"/>
                      <wp:cNvGraphicFramePr/>
                      <a:graphic xmlns:a="http://schemas.openxmlformats.org/drawingml/2006/main">
                        <a:graphicData uri="http://schemas.microsoft.com/office/word/2010/wordprocessingShape">
                          <wps:wsp>
                            <wps:cNvSpPr/>
                            <wps:spPr>
                              <a:xfrm>
                                <a:off x="0" y="0"/>
                                <a:ext cx="2013585" cy="1514475"/>
                              </a:xfrm>
                              <a:prstGeom prst="arc">
                                <a:avLst>
                                  <a:gd name="adj1" fmla="val 16200000"/>
                                  <a:gd name="adj2" fmla="val 20793622"/>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D9009" id="Arc 2632" o:spid="_x0000_s1026" style="position:absolute;margin-left:-37.65pt;margin-top:40.15pt;width:158.55pt;height:11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013585,15144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" path="m1006792,nsc1445384,,1833513,213553,1966320,527945l1006793,757238v,-252413,-1,-504825,-1,-757238xem1006792,nfc1445384,,1833513,213553,1966320,527945e" filled="f" strokecolor="black [3200]">
                      <v:stroke endarrow="open"/>
                      <v:path arrowok="t" o:connecttype="custom" o:connectlocs="1006792,0;1966320,527945" o:connectangles="0,0"/>
                    </v:shape>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396C04FA" w14:textId="5DD5296B" w:rsidR="009C42A5" w:rsidRDefault="009C42A5" w:rsidP="009B3FAF">
            <w:pPr>
              <w:pStyle w:val="TeksTabel"/>
              <w:framePr w:wrap="around"/>
            </w:pPr>
            <w:r>
              <w:t>Aliran data; merupakan data yang dikirim antarproses, dari penyimpanan ke proses atau dari proses ke masukan (input) atau keluaran (output). Nama yang diberikan biasanya berupa kata benda, dapat diawali dengan kata data misalnya “data_siswa” atau tanpa kata data misalnya “siswa”.</w:t>
            </w:r>
          </w:p>
        </w:tc>
      </w:tr>
    </w:tbl>
    <w:p w14:paraId="7B64CB69" w14:textId="5CA2F17D" w:rsidR="00DE4B63" w:rsidRDefault="00DE4B63">
      <w:pPr>
        <w:spacing w:after="160" w:line="259" w:lineRule="auto"/>
        <w:ind w:firstLine="0"/>
        <w:jc w:val="left"/>
      </w:pPr>
    </w:p>
    <w:p w14:paraId="721732E1" w14:textId="77777777" w:rsidR="00DE4B63" w:rsidRDefault="00DE4B63">
      <w:pPr>
        <w:spacing w:after="160" w:line="259" w:lineRule="auto"/>
        <w:ind w:firstLine="0"/>
        <w:jc w:val="left"/>
      </w:pPr>
      <w:r>
        <w:br w:type="page"/>
      </w:r>
    </w:p>
    <w:p w14:paraId="692F74DB" w14:textId="77777777" w:rsidR="00351475" w:rsidRDefault="00351475">
      <w:pPr>
        <w:spacing w:after="160" w:line="259" w:lineRule="auto"/>
        <w:ind w:firstLine="0"/>
        <w:jc w:val="left"/>
      </w:pPr>
    </w:p>
    <w:p w14:paraId="4BB4A5A5" w14:textId="33E9E4A8" w:rsidR="00FD0EF4" w:rsidRPr="00FD0EF4" w:rsidRDefault="00FD0EF4" w:rsidP="00FD0EF4">
      <w:pPr>
        <w:pStyle w:val="Heading1"/>
        <w:rPr>
          <w:lang w:val="en-ID"/>
        </w:rPr>
      </w:pPr>
      <w:r>
        <w:rPr>
          <w:lang w:val="en-ID"/>
        </w:rPr>
        <w:br/>
      </w:r>
      <w:r>
        <w:rPr>
          <w:spacing w:val="-1"/>
        </w:rPr>
        <w:t xml:space="preserve">TINJAUAN UMUM INSTANSI </w:t>
      </w:r>
    </w:p>
    <w:p w14:paraId="254EEE55" w14:textId="249A510B" w:rsidR="00FD0EF4" w:rsidRDefault="00FD0EF4" w:rsidP="00FD0EF4">
      <w:pPr>
        <w:rPr>
          <w:lang w:val="en-ID"/>
        </w:rPr>
      </w:pPr>
    </w:p>
    <w:p w14:paraId="62E8B216" w14:textId="139DF1A4" w:rsidR="00FD0EF4" w:rsidRDefault="00FD0EF4" w:rsidP="00FD0EF4">
      <w:pPr>
        <w:rPr>
          <w:lang w:val="en-ID"/>
        </w:rPr>
      </w:pPr>
    </w:p>
    <w:p w14:paraId="430E4523" w14:textId="47B924AA" w:rsidR="00FD0EF4" w:rsidRPr="00FD0EF4" w:rsidRDefault="00FD0EF4" w:rsidP="00064366">
      <w:pPr>
        <w:pStyle w:val="Heading2"/>
        <w:rPr>
          <w:lang w:val="en-ID"/>
        </w:rPr>
      </w:pPr>
      <w:r>
        <w:rPr>
          <w:lang w:val="en-ID"/>
        </w:rPr>
        <w:t>Sekilas tentang instansi</w:t>
      </w:r>
    </w:p>
    <w:p w14:paraId="390542BC" w14:textId="710F149A" w:rsidR="00FD0EF4" w:rsidRDefault="00FD0EF4" w:rsidP="00064366">
      <w:pPr>
        <w:pStyle w:val="Heading2"/>
        <w:rPr>
          <w:lang w:val="en-ID"/>
        </w:rPr>
      </w:pPr>
      <w:r>
        <w:rPr>
          <w:lang w:val="en-ID"/>
        </w:rPr>
        <w:t>Visi dan misi</w:t>
      </w:r>
    </w:p>
    <w:p w14:paraId="6A964F61" w14:textId="31C49B44" w:rsidR="00FD0EF4" w:rsidRPr="00FD0EF4" w:rsidRDefault="00FD0EF4" w:rsidP="00064366">
      <w:pPr>
        <w:pStyle w:val="Heading2"/>
        <w:rPr>
          <w:lang w:val="en-ID"/>
        </w:rPr>
      </w:pPr>
      <w:r>
        <w:rPr>
          <w:lang w:val="en-ID"/>
        </w:rPr>
        <w:t>Struktur Organisasi</w:t>
      </w:r>
    </w:p>
    <w:p w14:paraId="75F0FBEF" w14:textId="77777777" w:rsidR="00FD0EF4" w:rsidRPr="00FD0EF4" w:rsidRDefault="00FD0EF4" w:rsidP="00FD0EF4">
      <w:pPr>
        <w:rPr>
          <w:lang w:val="en-ID"/>
        </w:rPr>
      </w:pPr>
    </w:p>
    <w:p w14:paraId="4CE3866A" w14:textId="1DF5F59C" w:rsidR="00FD0EF4" w:rsidRDefault="00FD0EF4" w:rsidP="00FD0EF4">
      <w:pPr>
        <w:rPr>
          <w:lang w:val="en-ID"/>
        </w:rPr>
      </w:pPr>
    </w:p>
    <w:p w14:paraId="7FDC306B" w14:textId="1CD363CF" w:rsidR="00FD0EF4" w:rsidRDefault="00FD0EF4" w:rsidP="00FD0EF4">
      <w:pPr>
        <w:rPr>
          <w:lang w:val="en-ID"/>
        </w:rPr>
      </w:pPr>
    </w:p>
    <w:p w14:paraId="74A8C0D5" w14:textId="77777777" w:rsidR="00FD0EF4" w:rsidRPr="00FD0EF4" w:rsidRDefault="00FD0EF4" w:rsidP="00FD0EF4">
      <w:pPr>
        <w:rPr>
          <w:lang w:val="en-ID"/>
        </w:rPr>
        <w:sectPr w:rsidR="00FD0EF4" w:rsidRPr="00FD0EF4" w:rsidSect="004E70A6">
          <w:pgSz w:w="11900" w:h="16840" w:code="9"/>
          <w:pgMar w:top="2268" w:right="1701" w:bottom="1701" w:left="2268" w:header="1134" w:footer="1134" w:gutter="0"/>
          <w:cols w:space="720"/>
          <w:titlePg/>
          <w:docGrid w:linePitch="326"/>
        </w:sectPr>
      </w:pPr>
    </w:p>
    <w:p w14:paraId="45685CDF" w14:textId="7A12DBF0" w:rsidR="00404CE4" w:rsidRDefault="00A36D16" w:rsidP="00323D84">
      <w:pPr>
        <w:pStyle w:val="Heading1"/>
        <w:rPr>
          <w:lang w:val="en-ID"/>
        </w:rPr>
      </w:pPr>
      <w:r>
        <w:rPr>
          <w:lang w:val="en-ID"/>
        </w:rPr>
        <w:lastRenderedPageBreak/>
        <w:br/>
      </w:r>
      <w:r>
        <w:rPr>
          <w:lang w:val="en-ID"/>
        </w:rPr>
        <w:br/>
      </w:r>
      <w:bookmarkStart w:id="29" w:name="_Toc461058901"/>
      <w:r w:rsidR="005A4E77">
        <w:rPr>
          <w:lang w:val="en-ID"/>
        </w:rPr>
        <w:t>ANALISA DAN PERANCANGAN SISTEM</w:t>
      </w:r>
      <w:bookmarkEnd w:id="29"/>
    </w:p>
    <w:p w14:paraId="4FBFA17D" w14:textId="77777777" w:rsidR="00323D84" w:rsidRDefault="00323D84" w:rsidP="00323D84">
      <w:pPr>
        <w:rPr>
          <w:lang w:val="en-ID"/>
        </w:rPr>
      </w:pPr>
    </w:p>
    <w:p w14:paraId="05A32762" w14:textId="77777777" w:rsidR="00F77FE1" w:rsidRDefault="00F77FE1" w:rsidP="00B85C2A"/>
    <w:p w14:paraId="5F2A8E73" w14:textId="77777777" w:rsidR="00323D84" w:rsidRDefault="005A4E77" w:rsidP="00064366">
      <w:pPr>
        <w:pStyle w:val="Heading2"/>
        <w:rPr>
          <w:lang w:val="en-ID"/>
        </w:rPr>
      </w:pPr>
      <w:bookmarkStart w:id="30" w:name="_Toc461058902"/>
      <w:r>
        <w:rPr>
          <w:lang w:val="en-ID"/>
        </w:rPr>
        <w:t>A</w:t>
      </w:r>
      <w:r w:rsidR="00230893">
        <w:rPr>
          <w:lang w:val="en-ID"/>
        </w:rPr>
        <w:t>nalisa Si</w:t>
      </w:r>
      <w:r>
        <w:rPr>
          <w:lang w:val="en-ID"/>
        </w:rPr>
        <w:t>stem yang Berjalan</w:t>
      </w:r>
      <w:bookmarkEnd w:id="30"/>
    </w:p>
    <w:p w14:paraId="056EF009" w14:textId="618060F4" w:rsidR="00BD0001" w:rsidRDefault="00BD0001" w:rsidP="00BD0001">
      <w:r w:rsidRPr="00264212">
        <w:t xml:space="preserve">Berisikan uraian tahapan analisis </w:t>
      </w:r>
      <w:r w:rsidR="00A301B1">
        <w:t xml:space="preserve">sistem </w:t>
      </w:r>
      <w:r w:rsidRPr="00264212">
        <w:t xml:space="preserve">atau aplikasi yang akan dibangun, termasuk subyek penelitiannya. Dokumen analisis </w:t>
      </w:r>
      <w:r w:rsidR="00A301B1">
        <w:t xml:space="preserve">sistem </w:t>
      </w:r>
      <w:r w:rsidRPr="00264212">
        <w:t xml:space="preserve"> dapat menggunakan alat bantu dokumen standar yang digunakan dan disesuaikan dengan teori metode pengembangan sistem yang digunakan. </w:t>
      </w:r>
    </w:p>
    <w:p w14:paraId="0BFB3328" w14:textId="77777777" w:rsidR="00323D84" w:rsidRDefault="00323D84" w:rsidP="00323D84">
      <w:pPr>
        <w:rPr>
          <w:lang w:val="en-ID"/>
        </w:rPr>
      </w:pPr>
    </w:p>
    <w:p w14:paraId="3EE64D9D" w14:textId="77777777" w:rsidR="00BD0001" w:rsidRDefault="00BD0001" w:rsidP="00064366">
      <w:pPr>
        <w:pStyle w:val="Heading2"/>
        <w:rPr>
          <w:lang w:val="en-ID"/>
        </w:rPr>
      </w:pPr>
      <w:bookmarkStart w:id="31" w:name="_Toc461058903"/>
      <w:r>
        <w:rPr>
          <w:lang w:val="en-ID"/>
        </w:rPr>
        <w:t>Analisa Kebutuhan</w:t>
      </w:r>
      <w:bookmarkEnd w:id="31"/>
      <w:r>
        <w:rPr>
          <w:lang w:val="en-ID"/>
        </w:rPr>
        <w:t xml:space="preserve"> </w:t>
      </w:r>
    </w:p>
    <w:p w14:paraId="243C4FD6" w14:textId="77777777" w:rsidR="00BD0001" w:rsidRDefault="00BD0001" w:rsidP="00BD0001">
      <w:pPr>
        <w:rPr>
          <w:lang w:val="en-ID"/>
        </w:rPr>
      </w:pPr>
    </w:p>
    <w:p w14:paraId="38CF8961" w14:textId="62F75704" w:rsidR="00BD0001" w:rsidRDefault="00BD0001" w:rsidP="00AC1BEA">
      <w:pPr>
        <w:pStyle w:val="Heading3"/>
        <w:rPr>
          <w:lang w:val="en-ID"/>
        </w:rPr>
      </w:pPr>
      <w:bookmarkStart w:id="32" w:name="_Toc461058904"/>
      <w:r>
        <w:rPr>
          <w:lang w:val="en-ID"/>
        </w:rPr>
        <w:t xml:space="preserve">Kebutuhan user/pemakai </w:t>
      </w:r>
      <w:r w:rsidR="00A301B1">
        <w:rPr>
          <w:lang w:val="en-ID"/>
        </w:rPr>
        <w:t xml:space="preserve">sistem </w:t>
      </w:r>
      <w:bookmarkEnd w:id="32"/>
    </w:p>
    <w:p w14:paraId="0CD61067" w14:textId="622B191C" w:rsidR="00BD0001" w:rsidRDefault="00BD0001" w:rsidP="00AC1BEA">
      <w:pPr>
        <w:pStyle w:val="Heading3"/>
        <w:rPr>
          <w:lang w:val="en-ID"/>
        </w:rPr>
      </w:pPr>
      <w:bookmarkStart w:id="33" w:name="_Toc461058905"/>
      <w:r>
        <w:rPr>
          <w:lang w:val="en-ID"/>
        </w:rPr>
        <w:t>Kebutuhan admin</w:t>
      </w:r>
      <w:bookmarkEnd w:id="33"/>
    </w:p>
    <w:p w14:paraId="0B4001CF" w14:textId="77777777" w:rsidR="00BD0001" w:rsidRPr="00BD0001" w:rsidRDefault="00BD0001" w:rsidP="00BD0001">
      <w:pPr>
        <w:rPr>
          <w:lang w:val="en-ID"/>
        </w:rPr>
      </w:pPr>
    </w:p>
    <w:p w14:paraId="31921321" w14:textId="77777777" w:rsidR="00323D84" w:rsidRDefault="00BD0001" w:rsidP="00064366">
      <w:pPr>
        <w:pStyle w:val="Heading2"/>
        <w:rPr>
          <w:lang w:val="en-ID"/>
        </w:rPr>
      </w:pPr>
      <w:bookmarkStart w:id="34" w:name="_Toc461058906"/>
      <w:r>
        <w:rPr>
          <w:lang w:val="en-ID"/>
        </w:rPr>
        <w:t>Analisa Pengembangan sistem</w:t>
      </w:r>
      <w:bookmarkEnd w:id="34"/>
    </w:p>
    <w:p w14:paraId="03413A6D" w14:textId="7609047C" w:rsidR="00BD0001" w:rsidRDefault="00BD0001" w:rsidP="00D755DA">
      <w:pPr>
        <w:pStyle w:val="BodyText"/>
      </w:pPr>
      <w:r w:rsidRPr="00264212">
        <w:t xml:space="preserve">Tahapan rancangan sistem yang dibangun sesuai dengan teori metode pembangunan </w:t>
      </w:r>
      <w:r w:rsidR="00A301B1">
        <w:t xml:space="preserve">sistem </w:t>
      </w:r>
      <w:r w:rsidRPr="00264212">
        <w:t>yang digunakan. Rancangan meliputi perancangan basis data, rancangan proses dan rancangan sistem (input, output).</w:t>
      </w:r>
    </w:p>
    <w:p w14:paraId="786B2915" w14:textId="77777777" w:rsidR="00BD0001" w:rsidRDefault="00BD0001">
      <w:pPr>
        <w:rPr>
          <w:lang w:val="en-ID"/>
        </w:rPr>
      </w:pPr>
    </w:p>
    <w:p w14:paraId="42140165" w14:textId="77777777" w:rsidR="00BD0001" w:rsidRDefault="00BD0001" w:rsidP="00064366">
      <w:pPr>
        <w:pStyle w:val="Heading2"/>
        <w:rPr>
          <w:lang w:val="en-ID"/>
        </w:rPr>
      </w:pPr>
      <w:bookmarkStart w:id="35" w:name="_Toc461058907"/>
      <w:r>
        <w:rPr>
          <w:lang w:val="en-ID"/>
        </w:rPr>
        <w:t>Rancangan Sistem</w:t>
      </w:r>
      <w:bookmarkEnd w:id="35"/>
    </w:p>
    <w:p w14:paraId="7E45A92F" w14:textId="77777777" w:rsidR="00BD0001" w:rsidRDefault="00BD0001" w:rsidP="00D755DA">
      <w:pPr>
        <w:pStyle w:val="BodyText"/>
        <w:rPr>
          <w:rFonts w:cs="Times New Roman"/>
        </w:rPr>
      </w:pPr>
      <w:r>
        <w:t>DFD</w:t>
      </w:r>
      <w:r>
        <w:rPr>
          <w:spacing w:val="54"/>
        </w:rPr>
        <w:t xml:space="preserve"> </w:t>
      </w:r>
      <w:r>
        <w:t>(</w:t>
      </w:r>
      <w:r>
        <w:rPr>
          <w:i/>
        </w:rPr>
        <w:t>Data</w:t>
      </w:r>
      <w:r>
        <w:rPr>
          <w:i/>
          <w:spacing w:val="52"/>
        </w:rPr>
        <w:t xml:space="preserve"> </w:t>
      </w:r>
      <w:r>
        <w:rPr>
          <w:i/>
        </w:rPr>
        <w:t>Flow</w:t>
      </w:r>
      <w:r>
        <w:rPr>
          <w:i/>
          <w:spacing w:val="53"/>
        </w:rPr>
        <w:t xml:space="preserve"> </w:t>
      </w:r>
      <w:r>
        <w:rPr>
          <w:i/>
        </w:rPr>
        <w:t>Diagram</w:t>
      </w:r>
      <w:r>
        <w:t>)</w:t>
      </w:r>
      <w:r>
        <w:rPr>
          <w:spacing w:val="52"/>
        </w:rPr>
        <w:t xml:space="preserve"> </w:t>
      </w:r>
      <w:r>
        <w:t>adalah</w:t>
      </w:r>
      <w:r>
        <w:rPr>
          <w:spacing w:val="52"/>
        </w:rPr>
        <w:t xml:space="preserve"> </w:t>
      </w:r>
      <w:r>
        <w:t>model</w:t>
      </w:r>
      <w:r>
        <w:rPr>
          <w:spacing w:val="53"/>
        </w:rPr>
        <w:t xml:space="preserve"> </w:t>
      </w:r>
      <w:r>
        <w:t>untuk</w:t>
      </w:r>
      <w:r>
        <w:rPr>
          <w:spacing w:val="52"/>
        </w:rPr>
        <w:t xml:space="preserve"> </w:t>
      </w:r>
      <w:r>
        <w:t>menggambarkan</w:t>
      </w:r>
      <w:r>
        <w:rPr>
          <w:spacing w:val="52"/>
        </w:rPr>
        <w:t xml:space="preserve"> </w:t>
      </w:r>
      <w:r>
        <w:t>asal</w:t>
      </w:r>
      <w:r>
        <w:rPr>
          <w:spacing w:val="55"/>
        </w:rPr>
        <w:t xml:space="preserve"> </w:t>
      </w:r>
      <w:r>
        <w:t>dan</w:t>
      </w:r>
      <w:r>
        <w:rPr>
          <w:spacing w:val="52"/>
        </w:rPr>
        <w:t xml:space="preserve"> </w:t>
      </w:r>
      <w:r>
        <w:t>tujuan</w:t>
      </w:r>
      <w:r>
        <w:rPr>
          <w:spacing w:val="69"/>
        </w:rPr>
        <w:t xml:space="preserve"> </w:t>
      </w:r>
      <w:r>
        <w:t>penyimpanan</w:t>
      </w:r>
      <w:r>
        <w:rPr>
          <w:spacing w:val="14"/>
        </w:rPr>
        <w:t xml:space="preserve"> </w:t>
      </w:r>
      <w:r>
        <w:t>data,</w:t>
      </w:r>
      <w:r>
        <w:rPr>
          <w:spacing w:val="14"/>
        </w:rPr>
        <w:t xml:space="preserve"> </w:t>
      </w:r>
      <w:r>
        <w:t>proses</w:t>
      </w:r>
      <w:r>
        <w:rPr>
          <w:spacing w:val="19"/>
        </w:rPr>
        <w:t xml:space="preserve"> </w:t>
      </w:r>
      <w:r>
        <w:t>yang</w:t>
      </w:r>
      <w:r>
        <w:rPr>
          <w:spacing w:val="14"/>
        </w:rPr>
        <w:t xml:space="preserve"> </w:t>
      </w:r>
      <w:r>
        <w:t>akan</w:t>
      </w:r>
      <w:r>
        <w:rPr>
          <w:spacing w:val="16"/>
        </w:rPr>
        <w:t xml:space="preserve"> </w:t>
      </w:r>
      <w:r>
        <w:t>menghasilkan</w:t>
      </w:r>
      <w:r>
        <w:rPr>
          <w:spacing w:val="14"/>
        </w:rPr>
        <w:t xml:space="preserve"> </w:t>
      </w:r>
      <w:r>
        <w:t>data</w:t>
      </w:r>
      <w:r>
        <w:rPr>
          <w:spacing w:val="15"/>
        </w:rPr>
        <w:t xml:space="preserve"> </w:t>
      </w:r>
      <w:r>
        <w:t>dan</w:t>
      </w:r>
      <w:r>
        <w:rPr>
          <w:spacing w:val="14"/>
        </w:rPr>
        <w:t xml:space="preserve"> </w:t>
      </w:r>
      <w:r>
        <w:t>interaksi</w:t>
      </w:r>
      <w:r>
        <w:rPr>
          <w:spacing w:val="17"/>
        </w:rPr>
        <w:t xml:space="preserve"> </w:t>
      </w:r>
      <w:r>
        <w:t>antar</w:t>
      </w:r>
      <w:r>
        <w:rPr>
          <w:spacing w:val="16"/>
        </w:rPr>
        <w:t xml:space="preserve"> </w:t>
      </w:r>
      <w:r>
        <w:t>data</w:t>
      </w:r>
      <w:r>
        <w:rPr>
          <w:spacing w:val="20"/>
        </w:rPr>
        <w:t xml:space="preserve"> </w:t>
      </w:r>
      <w:r>
        <w:t>yang</w:t>
      </w:r>
      <w:r>
        <w:rPr>
          <w:spacing w:val="79"/>
        </w:rPr>
        <w:t xml:space="preserve"> </w:t>
      </w:r>
      <w:r>
        <w:t>tersimpan dalam proses tersebut (Kadir, 1999).</w:t>
      </w:r>
    </w:p>
    <w:p w14:paraId="51785CA5" w14:textId="77777777" w:rsidR="00BD0001" w:rsidRDefault="00BD0001" w:rsidP="00BD0001">
      <w:pPr>
        <w:rPr>
          <w:lang w:val="en-ID"/>
        </w:rPr>
      </w:pPr>
      <w:r>
        <w:rPr>
          <w:spacing w:val="-1"/>
        </w:rPr>
        <w:t>Proses</w:t>
      </w:r>
      <w:r>
        <w:rPr>
          <w:spacing w:val="31"/>
        </w:rPr>
        <w:t xml:space="preserve"> </w:t>
      </w:r>
      <w:r>
        <w:rPr>
          <w:spacing w:val="-1"/>
        </w:rPr>
        <w:t>perancangan</w:t>
      </w:r>
      <w:r>
        <w:rPr>
          <w:spacing w:val="33"/>
        </w:rPr>
        <w:t xml:space="preserve"> </w:t>
      </w:r>
      <w:r>
        <w:rPr>
          <w:spacing w:val="-1"/>
        </w:rPr>
        <w:t>aliran</w:t>
      </w:r>
      <w:r>
        <w:rPr>
          <w:spacing w:val="31"/>
        </w:rPr>
        <w:t xml:space="preserve"> </w:t>
      </w:r>
      <w:r>
        <w:rPr>
          <w:spacing w:val="-1"/>
        </w:rPr>
        <w:t>data</w:t>
      </w:r>
      <w:r>
        <w:rPr>
          <w:spacing w:val="30"/>
        </w:rPr>
        <w:t xml:space="preserve"> </w:t>
      </w:r>
      <w:r>
        <w:rPr>
          <w:spacing w:val="-1"/>
        </w:rPr>
        <w:t>menggunakan</w:t>
      </w:r>
      <w:r>
        <w:rPr>
          <w:spacing w:val="33"/>
        </w:rPr>
        <w:t xml:space="preserve"> </w:t>
      </w:r>
      <w:r>
        <w:t>DFD</w:t>
      </w:r>
      <w:r>
        <w:rPr>
          <w:spacing w:val="30"/>
        </w:rPr>
        <w:t xml:space="preserve"> </w:t>
      </w:r>
      <w:r>
        <w:rPr>
          <w:spacing w:val="-1"/>
        </w:rPr>
        <w:t>(</w:t>
      </w:r>
      <w:r>
        <w:rPr>
          <w:i/>
          <w:spacing w:val="-1"/>
        </w:rPr>
        <w:t>Data</w:t>
      </w:r>
      <w:r>
        <w:rPr>
          <w:i/>
          <w:spacing w:val="33"/>
        </w:rPr>
        <w:t xml:space="preserve"> </w:t>
      </w:r>
      <w:r>
        <w:rPr>
          <w:i/>
          <w:spacing w:val="-1"/>
        </w:rPr>
        <w:t>Flow</w:t>
      </w:r>
      <w:r>
        <w:rPr>
          <w:i/>
          <w:spacing w:val="31"/>
        </w:rPr>
        <w:t xml:space="preserve"> </w:t>
      </w:r>
      <w:r>
        <w:rPr>
          <w:i/>
          <w:spacing w:val="-1"/>
        </w:rPr>
        <w:t>Diagram</w:t>
      </w:r>
      <w:r>
        <w:rPr>
          <w:spacing w:val="-1"/>
        </w:rPr>
        <w:t>)</w:t>
      </w:r>
      <w:r>
        <w:rPr>
          <w:spacing w:val="35"/>
        </w:rPr>
        <w:t xml:space="preserve"> </w:t>
      </w:r>
      <w:r>
        <w:rPr>
          <w:spacing w:val="-1"/>
        </w:rPr>
        <w:t>yang</w:t>
      </w:r>
      <w:r>
        <w:rPr>
          <w:spacing w:val="28"/>
        </w:rPr>
        <w:t xml:space="preserve"> </w:t>
      </w:r>
      <w:r>
        <w:rPr>
          <w:spacing w:val="-1"/>
        </w:rPr>
        <w:t>terbagi</w:t>
      </w:r>
      <w:r>
        <w:rPr>
          <w:spacing w:val="101"/>
        </w:rPr>
        <w:t xml:space="preserve"> </w:t>
      </w:r>
      <w:r>
        <w:rPr>
          <w:spacing w:val="-1"/>
        </w:rPr>
        <w:t>menjadi</w:t>
      </w:r>
      <w:r>
        <w:t xml:space="preserve"> </w:t>
      </w:r>
      <w:r>
        <w:rPr>
          <w:spacing w:val="-1"/>
        </w:rPr>
        <w:t xml:space="preserve">tiga </w:t>
      </w:r>
      <w:r>
        <w:t>level</w:t>
      </w:r>
      <w:r>
        <w:rPr>
          <w:spacing w:val="2"/>
        </w:rPr>
        <w:t xml:space="preserve"> </w:t>
      </w:r>
      <w:r>
        <w:rPr>
          <w:spacing w:val="-1"/>
        </w:rPr>
        <w:t>yaitu</w:t>
      </w:r>
      <w:r>
        <w:t xml:space="preserve"> </w:t>
      </w:r>
      <w:r>
        <w:rPr>
          <w:spacing w:val="-1"/>
        </w:rPr>
        <w:t xml:space="preserve">DFD </w:t>
      </w:r>
      <w:r>
        <w:t xml:space="preserve">level 0, </w:t>
      </w:r>
      <w:r>
        <w:rPr>
          <w:spacing w:val="-1"/>
        </w:rPr>
        <w:t xml:space="preserve">DFD </w:t>
      </w:r>
      <w:r>
        <w:t>level</w:t>
      </w:r>
      <w:r>
        <w:rPr>
          <w:spacing w:val="2"/>
        </w:rPr>
        <w:t xml:space="preserve"> </w:t>
      </w:r>
      <w:r>
        <w:t xml:space="preserve">1, </w:t>
      </w:r>
      <w:r>
        <w:rPr>
          <w:spacing w:val="-1"/>
        </w:rPr>
        <w:t>dan</w:t>
      </w:r>
      <w:r>
        <w:t xml:space="preserve"> </w:t>
      </w:r>
      <w:r>
        <w:rPr>
          <w:spacing w:val="-1"/>
        </w:rPr>
        <w:t xml:space="preserve">DFD </w:t>
      </w:r>
      <w:r>
        <w:t>level 2.</w:t>
      </w:r>
    </w:p>
    <w:p w14:paraId="1187076D" w14:textId="77777777" w:rsidR="00BD0001" w:rsidRDefault="00BD0001" w:rsidP="00BD0001">
      <w:pPr>
        <w:rPr>
          <w:lang w:val="en-ID"/>
        </w:rPr>
      </w:pPr>
    </w:p>
    <w:p w14:paraId="0434A024" w14:textId="77777777" w:rsidR="00BD0001" w:rsidRDefault="00BD0001" w:rsidP="00AC1BEA">
      <w:pPr>
        <w:pStyle w:val="Heading3"/>
        <w:rPr>
          <w:lang w:val="en-ID"/>
        </w:rPr>
      </w:pPr>
      <w:bookmarkStart w:id="36" w:name="_Toc461058908"/>
      <w:r>
        <w:rPr>
          <w:lang w:val="en-ID"/>
        </w:rPr>
        <w:t>Diagram Alir Data (DAD)</w:t>
      </w:r>
      <w:bookmarkEnd w:id="36"/>
    </w:p>
    <w:p w14:paraId="27E46F31" w14:textId="52863204" w:rsidR="000F161D" w:rsidRDefault="000F161D" w:rsidP="00D755DA">
      <w:pPr>
        <w:pStyle w:val="BodyText"/>
      </w:pPr>
      <w:r>
        <w:rPr>
          <w:spacing w:val="2"/>
        </w:rPr>
        <w:t>Pada</w:t>
      </w:r>
      <w:r>
        <w:rPr>
          <w:spacing w:val="23"/>
        </w:rPr>
        <w:t xml:space="preserve"> </w:t>
      </w:r>
      <w:r>
        <w:t>DFD</w:t>
      </w:r>
      <w:r>
        <w:rPr>
          <w:spacing w:val="15"/>
        </w:rPr>
        <w:t xml:space="preserve"> </w:t>
      </w:r>
      <w:r>
        <w:t>level</w:t>
      </w:r>
      <w:r>
        <w:rPr>
          <w:spacing w:val="16"/>
        </w:rPr>
        <w:t xml:space="preserve"> </w:t>
      </w:r>
      <w:r>
        <w:t>0</w:t>
      </w:r>
      <w:r w:rsidR="00D755DA" w:rsidRPr="00D755DA">
        <w:t xml:space="preserve">, </w:t>
      </w:r>
      <w:r w:rsidR="007C12E7" w:rsidRPr="00D755DA">
        <w:t xml:space="preserve">seperti pada </w:t>
      </w:r>
      <w:r w:rsidR="00D755DA">
        <w:fldChar w:fldCharType="begin"/>
      </w:r>
      <w:r w:rsidR="00D755DA">
        <w:instrText xml:space="preserve"> REF _Ref461054983 \h </w:instrText>
      </w:r>
      <w:r w:rsidR="00D755DA">
        <w:fldChar w:fldCharType="separate"/>
      </w:r>
      <w:r w:rsidR="00DE4B63" w:rsidRPr="0012064C">
        <w:t xml:space="preserve"> </w:t>
      </w:r>
      <w:r w:rsidR="00DE4B63">
        <w:t>Gambar 3.</w:t>
      </w:r>
      <w:r w:rsidR="00DE4B63">
        <w:rPr>
          <w:noProof/>
        </w:rPr>
        <w:t>1</w:t>
      </w:r>
      <w:r w:rsidR="00DE4B63">
        <w:t>. DFD level 0</w:t>
      </w:r>
      <w:r w:rsidR="00D755DA">
        <w:fldChar w:fldCharType="end"/>
      </w:r>
      <w:r w:rsidR="00A21003">
        <w:t xml:space="preserve"> </w:t>
      </w:r>
      <w:r>
        <w:rPr>
          <w:spacing w:val="3"/>
        </w:rPr>
        <w:t>terdapat</w:t>
      </w:r>
      <w:r>
        <w:rPr>
          <w:spacing w:val="13"/>
        </w:rPr>
        <w:t xml:space="preserve"> </w:t>
      </w:r>
      <w:r>
        <w:t>3</w:t>
      </w:r>
      <w:r>
        <w:rPr>
          <w:spacing w:val="15"/>
        </w:rPr>
        <w:t xml:space="preserve"> </w:t>
      </w:r>
      <w:r>
        <w:lastRenderedPageBreak/>
        <w:t>entitas</w:t>
      </w:r>
      <w:r>
        <w:rPr>
          <w:spacing w:val="16"/>
        </w:rPr>
        <w:t xml:space="preserve"> </w:t>
      </w:r>
      <w:r>
        <w:rPr>
          <w:spacing w:val="2"/>
        </w:rPr>
        <w:t>luar</w:t>
      </w:r>
      <w:r>
        <w:rPr>
          <w:spacing w:val="24"/>
        </w:rPr>
        <w:t xml:space="preserve"> </w:t>
      </w:r>
      <w:r>
        <w:t>yaitu</w:t>
      </w:r>
      <w:r>
        <w:rPr>
          <w:spacing w:val="23"/>
        </w:rPr>
        <w:t xml:space="preserve"> </w:t>
      </w:r>
      <w:r>
        <w:rPr>
          <w:i/>
          <w:spacing w:val="1"/>
        </w:rPr>
        <w:t>member</w:t>
      </w:r>
      <w:r>
        <w:rPr>
          <w:i/>
          <w:spacing w:val="21"/>
        </w:rPr>
        <w:t xml:space="preserve"> </w:t>
      </w:r>
      <w:r>
        <w:t>sebagai</w:t>
      </w:r>
      <w:r>
        <w:rPr>
          <w:spacing w:val="18"/>
        </w:rPr>
        <w:t xml:space="preserve"> </w:t>
      </w:r>
      <w:r>
        <w:rPr>
          <w:spacing w:val="2"/>
        </w:rPr>
        <w:t>pengguna</w:t>
      </w:r>
      <w:r>
        <w:rPr>
          <w:spacing w:val="10"/>
        </w:rPr>
        <w:t xml:space="preserve"> </w:t>
      </w:r>
      <w:proofErr w:type="gramStart"/>
      <w:r w:rsidR="00A301B1">
        <w:rPr>
          <w:i/>
        </w:rPr>
        <w:t xml:space="preserve">sistem </w:t>
      </w:r>
      <w:r>
        <w:rPr>
          <w:i/>
          <w:spacing w:val="42"/>
          <w:w w:val="99"/>
        </w:rPr>
        <w:t xml:space="preserve"> </w:t>
      </w:r>
      <w:r>
        <w:rPr>
          <w:spacing w:val="1"/>
        </w:rPr>
        <w:t>dan</w:t>
      </w:r>
      <w:proofErr w:type="gramEnd"/>
      <w:r>
        <w:rPr>
          <w:spacing w:val="44"/>
        </w:rPr>
        <w:t xml:space="preserve"> </w:t>
      </w:r>
      <w:r>
        <w:t>dapat</w:t>
      </w:r>
      <w:r>
        <w:rPr>
          <w:spacing w:val="45"/>
        </w:rPr>
        <w:t xml:space="preserve"> </w:t>
      </w:r>
      <w:r>
        <w:t>melakukan</w:t>
      </w:r>
      <w:r>
        <w:rPr>
          <w:spacing w:val="45"/>
        </w:rPr>
        <w:t xml:space="preserve"> </w:t>
      </w:r>
      <w:r>
        <w:t>marker</w:t>
      </w:r>
      <w:r>
        <w:rPr>
          <w:spacing w:val="43"/>
        </w:rPr>
        <w:t xml:space="preserve"> </w:t>
      </w:r>
      <w:r>
        <w:t>pada</w:t>
      </w:r>
      <w:r>
        <w:rPr>
          <w:spacing w:val="42"/>
        </w:rPr>
        <w:t xml:space="preserve"> </w:t>
      </w:r>
      <w:r>
        <w:t>peta.</w:t>
      </w:r>
      <w:r>
        <w:rPr>
          <w:spacing w:val="42"/>
        </w:rPr>
        <w:t xml:space="preserve"> </w:t>
      </w:r>
      <w:r>
        <w:rPr>
          <w:i/>
        </w:rPr>
        <w:t>Pengunjung</w:t>
      </w:r>
      <w:r>
        <w:rPr>
          <w:i/>
          <w:spacing w:val="43"/>
        </w:rPr>
        <w:t xml:space="preserve"> </w:t>
      </w:r>
      <w:r>
        <w:t>sebagai</w:t>
      </w:r>
      <w:r>
        <w:rPr>
          <w:spacing w:val="45"/>
        </w:rPr>
        <w:t xml:space="preserve"> </w:t>
      </w:r>
      <w:r>
        <w:t>pengguna</w:t>
      </w:r>
      <w:r>
        <w:rPr>
          <w:spacing w:val="47"/>
        </w:rPr>
        <w:t xml:space="preserve"> </w:t>
      </w:r>
      <w:r w:rsidR="00A301B1">
        <w:t xml:space="preserve">sistem </w:t>
      </w:r>
      <w:r>
        <w:rPr>
          <w:spacing w:val="28"/>
        </w:rPr>
        <w:t xml:space="preserve"> </w:t>
      </w:r>
      <w:r>
        <w:rPr>
          <w:spacing w:val="-11"/>
        </w:rPr>
        <w:t>dan</w:t>
      </w:r>
      <w:r>
        <w:rPr>
          <w:spacing w:val="12"/>
        </w:rPr>
        <w:t xml:space="preserve"> </w:t>
      </w:r>
      <w:r>
        <w:rPr>
          <w:i/>
          <w:spacing w:val="3"/>
        </w:rPr>
        <w:t>admin</w:t>
      </w:r>
      <w:r>
        <w:rPr>
          <w:i/>
          <w:spacing w:val="62"/>
          <w:w w:val="99"/>
        </w:rPr>
        <w:t xml:space="preserve"> </w:t>
      </w:r>
      <w:r>
        <w:rPr>
          <w:spacing w:val="1"/>
        </w:rPr>
        <w:t>sebagai</w:t>
      </w:r>
      <w:r>
        <w:rPr>
          <w:spacing w:val="53"/>
        </w:rPr>
        <w:t xml:space="preserve"> </w:t>
      </w:r>
      <w:r>
        <w:t>pengelola</w:t>
      </w:r>
      <w:r>
        <w:rPr>
          <w:spacing w:val="54"/>
        </w:rPr>
        <w:t xml:space="preserve"> </w:t>
      </w:r>
      <w:r>
        <w:t>sistem,</w:t>
      </w:r>
      <w:r>
        <w:rPr>
          <w:spacing w:val="2"/>
        </w:rPr>
        <w:t xml:space="preserve"> </w:t>
      </w:r>
      <w:r>
        <w:t>pada</w:t>
      </w:r>
      <w:r>
        <w:rPr>
          <w:spacing w:val="1"/>
        </w:rPr>
        <w:t xml:space="preserve"> </w:t>
      </w:r>
      <w:r>
        <w:rPr>
          <w:i/>
        </w:rPr>
        <w:t>user</w:t>
      </w:r>
      <w:r>
        <w:rPr>
          <w:i/>
          <w:spacing w:val="2"/>
        </w:rPr>
        <w:t xml:space="preserve"> </w:t>
      </w:r>
      <w:r>
        <w:t>terdapat</w:t>
      </w:r>
      <w:r>
        <w:rPr>
          <w:spacing w:val="2"/>
        </w:rPr>
        <w:t xml:space="preserve"> </w:t>
      </w:r>
      <w:r>
        <w:t>beberapa</w:t>
      </w:r>
      <w:r>
        <w:rPr>
          <w:spacing w:val="3"/>
        </w:rPr>
        <w:t xml:space="preserve"> </w:t>
      </w:r>
      <w:r>
        <w:t>alir</w:t>
      </w:r>
      <w:r>
        <w:rPr>
          <w:spacing w:val="1"/>
        </w:rPr>
        <w:t xml:space="preserve"> </w:t>
      </w:r>
      <w:r>
        <w:t>data</w:t>
      </w:r>
      <w:r>
        <w:rPr>
          <w:spacing w:val="3"/>
        </w:rPr>
        <w:t xml:space="preserve"> </w:t>
      </w:r>
      <w:r>
        <w:t>yaitu</w:t>
      </w:r>
      <w:r>
        <w:rPr>
          <w:spacing w:val="2"/>
        </w:rPr>
        <w:t xml:space="preserve"> </w:t>
      </w:r>
      <w:r>
        <w:t>data</w:t>
      </w:r>
      <w:r>
        <w:rPr>
          <w:spacing w:val="1"/>
        </w:rPr>
        <w:t xml:space="preserve"> </w:t>
      </w:r>
      <w:r>
        <w:t>obyek</w:t>
      </w:r>
      <w:r>
        <w:rPr>
          <w:spacing w:val="2"/>
        </w:rPr>
        <w:t xml:space="preserve"> </w:t>
      </w:r>
      <w:r>
        <w:t>wisata,</w:t>
      </w:r>
      <w:r>
        <w:rPr>
          <w:spacing w:val="2"/>
        </w:rPr>
        <w:t xml:space="preserve"> </w:t>
      </w:r>
      <w:r>
        <w:t>data</w:t>
      </w:r>
      <w:r>
        <w:rPr>
          <w:spacing w:val="102"/>
        </w:rPr>
        <w:t xml:space="preserve"> </w:t>
      </w:r>
      <w:r>
        <w:t>buku</w:t>
      </w:r>
      <w:r>
        <w:rPr>
          <w:spacing w:val="21"/>
        </w:rPr>
        <w:t xml:space="preserve"> </w:t>
      </w:r>
      <w:r>
        <w:t>tamu,</w:t>
      </w:r>
      <w:r>
        <w:rPr>
          <w:spacing w:val="21"/>
        </w:rPr>
        <w:t xml:space="preserve"> </w:t>
      </w:r>
      <w:r>
        <w:t>data</w:t>
      </w:r>
      <w:r>
        <w:rPr>
          <w:spacing w:val="20"/>
        </w:rPr>
        <w:t xml:space="preserve"> </w:t>
      </w:r>
      <w:r>
        <w:t>marking,</w:t>
      </w:r>
      <w:r>
        <w:rPr>
          <w:spacing w:val="21"/>
        </w:rPr>
        <w:t xml:space="preserve"> </w:t>
      </w:r>
      <w:r>
        <w:t>data</w:t>
      </w:r>
      <w:r>
        <w:rPr>
          <w:spacing w:val="23"/>
        </w:rPr>
        <w:t xml:space="preserve"> </w:t>
      </w:r>
      <w:r>
        <w:t>registrasi,</w:t>
      </w:r>
      <w:r>
        <w:rPr>
          <w:spacing w:val="21"/>
        </w:rPr>
        <w:t xml:space="preserve"> </w:t>
      </w:r>
      <w:r>
        <w:t>dan</w:t>
      </w:r>
      <w:r>
        <w:rPr>
          <w:spacing w:val="21"/>
        </w:rPr>
        <w:t xml:space="preserve"> </w:t>
      </w:r>
      <w:r>
        <w:t>data</w:t>
      </w:r>
      <w:r>
        <w:rPr>
          <w:spacing w:val="20"/>
        </w:rPr>
        <w:t xml:space="preserve"> </w:t>
      </w:r>
      <w:r>
        <w:t>login.</w:t>
      </w:r>
      <w:r>
        <w:rPr>
          <w:spacing w:val="21"/>
        </w:rPr>
        <w:t xml:space="preserve"> </w:t>
      </w:r>
      <w:r>
        <w:t>Pada</w:t>
      </w:r>
      <w:r>
        <w:rPr>
          <w:spacing w:val="20"/>
        </w:rPr>
        <w:t xml:space="preserve"> </w:t>
      </w:r>
      <w:r>
        <w:rPr>
          <w:i/>
        </w:rPr>
        <w:t>admin</w:t>
      </w:r>
      <w:r>
        <w:rPr>
          <w:i/>
          <w:spacing w:val="21"/>
        </w:rPr>
        <w:t xml:space="preserve"> </w:t>
      </w:r>
      <w:r>
        <w:t>juga</w:t>
      </w:r>
      <w:r>
        <w:rPr>
          <w:spacing w:val="20"/>
        </w:rPr>
        <w:t xml:space="preserve"> </w:t>
      </w:r>
      <w:r>
        <w:t>terdapat</w:t>
      </w:r>
      <w:r>
        <w:rPr>
          <w:spacing w:val="22"/>
        </w:rPr>
        <w:t xml:space="preserve"> </w:t>
      </w:r>
      <w:r>
        <w:t>alir</w:t>
      </w:r>
      <w:r>
        <w:rPr>
          <w:spacing w:val="20"/>
        </w:rPr>
        <w:t xml:space="preserve"> </w:t>
      </w:r>
      <w:r>
        <w:t>data</w:t>
      </w:r>
      <w:r>
        <w:rPr>
          <w:spacing w:val="81"/>
        </w:rPr>
        <w:t xml:space="preserve"> </w:t>
      </w:r>
      <w:r>
        <w:t>yaitu</w:t>
      </w:r>
      <w:r>
        <w:rPr>
          <w:spacing w:val="26"/>
        </w:rPr>
        <w:t xml:space="preserve"> </w:t>
      </w:r>
      <w:r>
        <w:t>data</w:t>
      </w:r>
      <w:r>
        <w:rPr>
          <w:spacing w:val="25"/>
        </w:rPr>
        <w:t xml:space="preserve"> </w:t>
      </w:r>
      <w:r>
        <w:rPr>
          <w:i/>
        </w:rPr>
        <w:t>login</w:t>
      </w:r>
      <w:r>
        <w:t>,</w:t>
      </w:r>
      <w:r>
        <w:rPr>
          <w:spacing w:val="26"/>
        </w:rPr>
        <w:t xml:space="preserve"> </w:t>
      </w:r>
      <w:r>
        <w:t>data</w:t>
      </w:r>
      <w:r>
        <w:rPr>
          <w:spacing w:val="25"/>
        </w:rPr>
        <w:t xml:space="preserve"> </w:t>
      </w:r>
      <w:r>
        <w:t>user,</w:t>
      </w:r>
      <w:r>
        <w:rPr>
          <w:spacing w:val="26"/>
        </w:rPr>
        <w:t xml:space="preserve"> </w:t>
      </w:r>
      <w:r>
        <w:t>data</w:t>
      </w:r>
      <w:r>
        <w:rPr>
          <w:spacing w:val="25"/>
        </w:rPr>
        <w:t xml:space="preserve"> </w:t>
      </w:r>
      <w:r>
        <w:t>katagori</w:t>
      </w:r>
      <w:r>
        <w:rPr>
          <w:spacing w:val="26"/>
        </w:rPr>
        <w:t xml:space="preserve"> </w:t>
      </w:r>
      <w:r>
        <w:t>wisata,</w:t>
      </w:r>
      <w:r>
        <w:rPr>
          <w:spacing w:val="28"/>
        </w:rPr>
        <w:t xml:space="preserve"> </w:t>
      </w:r>
      <w:r>
        <w:t>data</w:t>
      </w:r>
      <w:r>
        <w:rPr>
          <w:spacing w:val="25"/>
        </w:rPr>
        <w:t xml:space="preserve"> </w:t>
      </w:r>
      <w:r>
        <w:t>katagori</w:t>
      </w:r>
      <w:r>
        <w:rPr>
          <w:spacing w:val="26"/>
        </w:rPr>
        <w:t xml:space="preserve"> </w:t>
      </w:r>
      <w:r>
        <w:t>fasilitas,</w:t>
      </w:r>
      <w:r>
        <w:rPr>
          <w:spacing w:val="26"/>
        </w:rPr>
        <w:t xml:space="preserve"> </w:t>
      </w:r>
      <w:r>
        <w:t>data</w:t>
      </w:r>
      <w:r>
        <w:rPr>
          <w:spacing w:val="25"/>
        </w:rPr>
        <w:t xml:space="preserve"> </w:t>
      </w:r>
      <w:r>
        <w:t>obyek</w:t>
      </w:r>
      <w:r>
        <w:rPr>
          <w:spacing w:val="28"/>
        </w:rPr>
        <w:t xml:space="preserve"> </w:t>
      </w:r>
      <w:r>
        <w:t>wisata,</w:t>
      </w:r>
      <w:r>
        <w:rPr>
          <w:spacing w:val="84"/>
        </w:rPr>
        <w:t xml:space="preserve"> </w:t>
      </w:r>
      <w:r>
        <w:t>data fasilitas, data event,</w:t>
      </w:r>
      <w:r>
        <w:rPr>
          <w:spacing w:val="2"/>
        </w:rPr>
        <w:t xml:space="preserve"> </w:t>
      </w:r>
      <w:r>
        <w:t>data buku tamu dan data</w:t>
      </w:r>
      <w:r>
        <w:rPr>
          <w:spacing w:val="1"/>
        </w:rPr>
        <w:t xml:space="preserve"> </w:t>
      </w:r>
      <w:r>
        <w:t>marking</w:t>
      </w:r>
      <w:r w:rsidR="007C12E7">
        <w:t>.</w:t>
      </w:r>
    </w:p>
    <w:p w14:paraId="595E06B7" w14:textId="77777777" w:rsidR="0012064C" w:rsidRDefault="0012064C" w:rsidP="00D755DA">
      <w:pPr>
        <w:pStyle w:val="BodyText"/>
      </w:pPr>
    </w:p>
    <w:p w14:paraId="018A68C5" w14:textId="3B90E21D" w:rsidR="000F161D" w:rsidRDefault="000F161D" w:rsidP="0012064C">
      <w:pPr>
        <w:pStyle w:val="gambar"/>
      </w:pPr>
      <w:r w:rsidRPr="0012064C">
        <w:rPr>
          <w:noProof/>
        </w:rPr>
        <mc:AlternateContent>
          <mc:Choice Requires="wpg">
            <w:drawing>
              <wp:anchor distT="0" distB="0" distL="114300" distR="114300" simplePos="0" relativeHeight="251648000" behindDoc="1" locked="0" layoutInCell="1" allowOverlap="1" wp14:anchorId="43EAA338" wp14:editId="12D44E16">
                <wp:simplePos x="0" y="0"/>
                <wp:positionH relativeFrom="column">
                  <wp:posOffset>-225232</wp:posOffset>
                </wp:positionH>
                <wp:positionV relativeFrom="paragraph">
                  <wp:posOffset>86691</wp:posOffset>
                </wp:positionV>
                <wp:extent cx="5292725" cy="3414009"/>
                <wp:effectExtent l="0" t="0" r="2222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92725" cy="3414009"/>
                          <a:chOff x="0" y="0"/>
                          <a:chExt cx="9274" cy="5671"/>
                        </a:xfrm>
                      </wpg:grpSpPr>
                      <wpg:grpSp>
                        <wpg:cNvPr id="2" name="Group 3"/>
                        <wpg:cNvGrpSpPr>
                          <a:grpSpLocks/>
                        </wpg:cNvGrpSpPr>
                        <wpg:grpSpPr bwMode="auto">
                          <a:xfrm>
                            <a:off x="6" y="6"/>
                            <a:ext cx="9262" cy="2"/>
                            <a:chOff x="6" y="6"/>
                            <a:chExt cx="9262" cy="2"/>
                          </a:xfrm>
                        </wpg:grpSpPr>
                        <wps:wsp>
                          <wps:cNvPr id="3" name="Freeform 4"/>
                          <wps:cNvSpPr>
                            <a:spLocks/>
                          </wps:cNvSpPr>
                          <wps:spPr bwMode="auto">
                            <a:xfrm>
                              <a:off x="6" y="6"/>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 name="Group 5"/>
                        <wpg:cNvGrpSpPr>
                          <a:grpSpLocks/>
                        </wpg:cNvGrpSpPr>
                        <wpg:grpSpPr bwMode="auto">
                          <a:xfrm>
                            <a:off x="6" y="5665"/>
                            <a:ext cx="9262" cy="2"/>
                            <a:chOff x="6" y="5665"/>
                            <a:chExt cx="9262" cy="2"/>
                          </a:xfrm>
                        </wpg:grpSpPr>
                        <wps:wsp>
                          <wps:cNvPr id="5" name="Freeform 6"/>
                          <wps:cNvSpPr>
                            <a:spLocks/>
                          </wps:cNvSpPr>
                          <wps:spPr bwMode="auto">
                            <a:xfrm>
                              <a:off x="6" y="5665"/>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 name="Group 7"/>
                        <wpg:cNvGrpSpPr>
                          <a:grpSpLocks/>
                        </wpg:cNvGrpSpPr>
                        <wpg:grpSpPr bwMode="auto">
                          <a:xfrm>
                            <a:off x="11" y="11"/>
                            <a:ext cx="2" cy="5650"/>
                            <a:chOff x="11" y="11"/>
                            <a:chExt cx="2" cy="5650"/>
                          </a:xfrm>
                        </wpg:grpSpPr>
                        <wps:wsp>
                          <wps:cNvPr id="8" name="Freeform 8"/>
                          <wps:cNvSpPr>
                            <a:spLocks/>
                          </wps:cNvSpPr>
                          <wps:spPr bwMode="auto">
                            <a:xfrm>
                              <a:off x="11" y="11"/>
                              <a:ext cx="2" cy="5650"/>
                            </a:xfrm>
                            <a:custGeom>
                              <a:avLst/>
                              <a:gdLst>
                                <a:gd name="T0" fmla="+- 0 11 11"/>
                                <a:gd name="T1" fmla="*/ 11 h 5650"/>
                                <a:gd name="T2" fmla="+- 0 5660 11"/>
                                <a:gd name="T3" fmla="*/ 5660 h 5650"/>
                              </a:gdLst>
                              <a:ahLst/>
                              <a:cxnLst>
                                <a:cxn ang="0">
                                  <a:pos x="0" y="T1"/>
                                </a:cxn>
                                <a:cxn ang="0">
                                  <a:pos x="0" y="T3"/>
                                </a:cxn>
                              </a:cxnLst>
                              <a:rect l="0" t="0" r="r" b="b"/>
                              <a:pathLst>
                                <a:path h="5650">
                                  <a:moveTo>
                                    <a:pt x="0" y="0"/>
                                  </a:moveTo>
                                  <a:lnTo>
                                    <a:pt x="0" y="5649"/>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 name="Group 9"/>
                        <wpg:cNvGrpSpPr>
                          <a:grpSpLocks/>
                        </wpg:cNvGrpSpPr>
                        <wpg:grpSpPr bwMode="auto">
                          <a:xfrm>
                            <a:off x="9263" y="11"/>
                            <a:ext cx="2" cy="5650"/>
                            <a:chOff x="9263" y="11"/>
                            <a:chExt cx="2" cy="5650"/>
                          </a:xfrm>
                        </wpg:grpSpPr>
                        <wps:wsp>
                          <wps:cNvPr id="10" name="Freeform 10"/>
                          <wps:cNvSpPr>
                            <a:spLocks/>
                          </wps:cNvSpPr>
                          <wps:spPr bwMode="auto">
                            <a:xfrm>
                              <a:off x="9263" y="11"/>
                              <a:ext cx="2" cy="5650"/>
                            </a:xfrm>
                            <a:custGeom>
                              <a:avLst/>
                              <a:gdLst>
                                <a:gd name="T0" fmla="+- 0 11 11"/>
                                <a:gd name="T1" fmla="*/ 11 h 5650"/>
                                <a:gd name="T2" fmla="+- 0 5660 11"/>
                                <a:gd name="T3" fmla="*/ 5660 h 5650"/>
                              </a:gdLst>
                              <a:ahLst/>
                              <a:cxnLst>
                                <a:cxn ang="0">
                                  <a:pos x="0" y="T1"/>
                                </a:cxn>
                                <a:cxn ang="0">
                                  <a:pos x="0" y="T3"/>
                                </a:cxn>
                              </a:cxnLst>
                              <a:rect l="0" t="0" r="r" b="b"/>
                              <a:pathLst>
                                <a:path h="5650">
                                  <a:moveTo>
                                    <a:pt x="0" y="0"/>
                                  </a:moveTo>
                                  <a:lnTo>
                                    <a:pt x="0" y="5649"/>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72FA2AF" id="Group 1" o:spid="_x0000_s1026" style="position:absolute;margin-left:-17.75pt;margin-top:6.85pt;width:416.75pt;height:268.8pt;z-index:-251668480" coordsize="9274,5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">
                <v:group id="Group 3" o:spid="_x0000_s1027" style="position:absolute;left:6;top:6;width:9262;height:2" coordorigin="6,6"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Freeform 4" o:spid="_x0000_s1028" style="position:absolute;left:6;top:6;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" path="m,l9261,e" filled="f" strokeweight=".58pt">
                    <v:path arrowok="t" o:connecttype="custom" o:connectlocs="0,0;9261,0" o:connectangles="0,0"/>
                  </v:shape>
                </v:group>
                <v:group id="Group 5" o:spid="_x0000_s1029" style="position:absolute;left:6;top:5665;width:9262;height:2" coordorigin="6,5665"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Freeform 6" o:spid="_x0000_s1030" style="position:absolute;left:6;top:5665;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" path="m,l9261,e" filled="f" strokeweight=".58pt">
                    <v:path arrowok="t" o:connecttype="custom" o:connectlocs="0,0;9261,0" o:connectangles="0,0"/>
                  </v:shape>
                </v:group>
                <v:group id="Group 7" o:spid="_x0000_s1031" style="position:absolute;left:11;top:11;width:2;height:5650" coordorigin="11,11"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8" o:spid="_x0000_s1032" style="position:absolute;left:11;top:11;width:2;height:5650;visibility:visible;mso-wrap-style:square;v-text-anchor:top"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" path="m,l,5649e" filled="f" strokeweight=".58pt">
                    <v:path arrowok="t" o:connecttype="custom" o:connectlocs="0,11;0,5660" o:connectangles="0,0"/>
                  </v:shape>
                </v:group>
                <v:group id="Group 9" o:spid="_x0000_s1033" style="position:absolute;left:9263;top:11;width:2;height:5650" coordorigin="9263,11"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10" o:spid="_x0000_s1034" style="position:absolute;left:9263;top:11;width:2;height:5650;visibility:visible;mso-wrap-style:square;v-text-anchor:top"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" path="m,l,5649e" filled="f" strokeweight=".58pt">
                    <v:path arrowok="t" o:connecttype="custom" o:connectlocs="0,11;0,5660" o:connectangles="0,0"/>
                  </v:shape>
                </v:group>
              </v:group>
            </w:pict>
          </mc:Fallback>
        </mc:AlternateContent>
      </w:r>
      <w:r>
        <w:rPr>
          <w:noProof/>
        </w:rPr>
        <mc:AlternateContent>
          <mc:Choice Requires="wpg">
            <w:drawing>
              <wp:anchor distT="0" distB="0" distL="114300" distR="114300" simplePos="0" relativeHeight="251646976" behindDoc="1" locked="0" layoutInCell="1" allowOverlap="1" wp14:anchorId="42096F56" wp14:editId="75C465A6">
                <wp:simplePos x="0" y="0"/>
                <wp:positionH relativeFrom="page">
                  <wp:posOffset>1304014</wp:posOffset>
                </wp:positionH>
                <wp:positionV relativeFrom="paragraph">
                  <wp:posOffset>358002</wp:posOffset>
                </wp:positionV>
                <wp:extent cx="5098726" cy="3018113"/>
                <wp:effectExtent l="0" t="0" r="6985" b="1143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8726" cy="3018113"/>
                          <a:chOff x="1536" y="3745"/>
                          <a:chExt cx="8568" cy="5062"/>
                        </a:xfrm>
                      </wpg:grpSpPr>
                      <wpg:grpSp>
                        <wpg:cNvPr id="12" name="Group 12"/>
                        <wpg:cNvGrpSpPr>
                          <a:grpSpLocks/>
                        </wpg:cNvGrpSpPr>
                        <wpg:grpSpPr bwMode="auto">
                          <a:xfrm>
                            <a:off x="1538" y="5787"/>
                            <a:ext cx="948" cy="464"/>
                            <a:chOff x="1538" y="5787"/>
                            <a:chExt cx="948" cy="464"/>
                          </a:xfrm>
                        </wpg:grpSpPr>
                        <wps:wsp>
                          <wps:cNvPr id="13" name="Freeform 13"/>
                          <wps:cNvSpPr>
                            <a:spLocks/>
                          </wps:cNvSpPr>
                          <wps:spPr bwMode="auto">
                            <a:xfrm>
                              <a:off x="1538" y="5787"/>
                              <a:ext cx="948" cy="464"/>
                            </a:xfrm>
                            <a:custGeom>
                              <a:avLst/>
                              <a:gdLst>
                                <a:gd name="T0" fmla="+- 0 1538 1538"/>
                                <a:gd name="T1" fmla="*/ T0 w 948"/>
                                <a:gd name="T2" fmla="+- 0 6251 5787"/>
                                <a:gd name="T3" fmla="*/ 6251 h 464"/>
                                <a:gd name="T4" fmla="+- 0 2486 1538"/>
                                <a:gd name="T5" fmla="*/ T4 w 948"/>
                                <a:gd name="T6" fmla="+- 0 6251 5787"/>
                                <a:gd name="T7" fmla="*/ 6251 h 464"/>
                                <a:gd name="T8" fmla="+- 0 2486 1538"/>
                                <a:gd name="T9" fmla="*/ T8 w 948"/>
                                <a:gd name="T10" fmla="+- 0 5787 5787"/>
                                <a:gd name="T11" fmla="*/ 5787 h 464"/>
                                <a:gd name="T12" fmla="+- 0 1538 1538"/>
                                <a:gd name="T13" fmla="*/ T12 w 948"/>
                                <a:gd name="T14" fmla="+- 0 5787 5787"/>
                                <a:gd name="T15" fmla="*/ 5787 h 464"/>
                                <a:gd name="T16" fmla="+- 0 1538 1538"/>
                                <a:gd name="T17" fmla="*/ T16 w 948"/>
                                <a:gd name="T18" fmla="+- 0 6251 5787"/>
                                <a:gd name="T19" fmla="*/ 6251 h 464"/>
                              </a:gdLst>
                              <a:ahLst/>
                              <a:cxnLst>
                                <a:cxn ang="0">
                                  <a:pos x="T1" y="T3"/>
                                </a:cxn>
                                <a:cxn ang="0">
                                  <a:pos x="T5" y="T7"/>
                                </a:cxn>
                                <a:cxn ang="0">
                                  <a:pos x="T9" y="T11"/>
                                </a:cxn>
                                <a:cxn ang="0">
                                  <a:pos x="T13" y="T15"/>
                                </a:cxn>
                                <a:cxn ang="0">
                                  <a:pos x="T17" y="T19"/>
                                </a:cxn>
                              </a:cxnLst>
                              <a:rect l="0" t="0" r="r" b="b"/>
                              <a:pathLst>
                                <a:path w="948" h="464">
                                  <a:moveTo>
                                    <a:pt x="0" y="464"/>
                                  </a:moveTo>
                                  <a:lnTo>
                                    <a:pt x="948" y="464"/>
                                  </a:lnTo>
                                  <a:lnTo>
                                    <a:pt x="948" y="0"/>
                                  </a:lnTo>
                                  <a:lnTo>
                                    <a:pt x="0" y="0"/>
                                  </a:lnTo>
                                  <a:lnTo>
                                    <a:pt x="0" y="464"/>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745" y="5958"/>
                              <a:ext cx="545" cy="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15" name="Group 15"/>
                        <wpg:cNvGrpSpPr>
                          <a:grpSpLocks/>
                        </wpg:cNvGrpSpPr>
                        <wpg:grpSpPr bwMode="auto">
                          <a:xfrm>
                            <a:off x="4615" y="4957"/>
                            <a:ext cx="2177" cy="2127"/>
                            <a:chOff x="4615" y="4957"/>
                            <a:chExt cx="2177" cy="2127"/>
                          </a:xfrm>
                        </wpg:grpSpPr>
                        <wps:wsp>
                          <wps:cNvPr id="16" name="Freeform 16"/>
                          <wps:cNvSpPr>
                            <a:spLocks/>
                          </wps:cNvSpPr>
                          <wps:spPr bwMode="auto">
                            <a:xfrm>
                              <a:off x="4615" y="4957"/>
                              <a:ext cx="2177" cy="2127"/>
                            </a:xfrm>
                            <a:custGeom>
                              <a:avLst/>
                              <a:gdLst>
                                <a:gd name="T0" fmla="+- 0 4619 4615"/>
                                <a:gd name="T1" fmla="*/ T0 w 2177"/>
                                <a:gd name="T2" fmla="+- 0 5933 4957"/>
                                <a:gd name="T3" fmla="*/ 5933 h 2127"/>
                                <a:gd name="T4" fmla="+- 0 4647 4615"/>
                                <a:gd name="T5" fmla="*/ T4 w 2177"/>
                                <a:gd name="T6" fmla="+- 0 5764 4957"/>
                                <a:gd name="T7" fmla="*/ 5764 h 2127"/>
                                <a:gd name="T8" fmla="+- 0 4701 4615"/>
                                <a:gd name="T9" fmla="*/ T8 w 2177"/>
                                <a:gd name="T10" fmla="+- 0 5606 4957"/>
                                <a:gd name="T11" fmla="*/ 5606 h 2127"/>
                                <a:gd name="T12" fmla="+- 0 4778 4615"/>
                                <a:gd name="T13" fmla="*/ T12 w 2177"/>
                                <a:gd name="T14" fmla="+- 0 5460 4957"/>
                                <a:gd name="T15" fmla="*/ 5460 h 2127"/>
                                <a:gd name="T16" fmla="+- 0 4877 4615"/>
                                <a:gd name="T17" fmla="*/ T16 w 2177"/>
                                <a:gd name="T18" fmla="+- 0 5328 4957"/>
                                <a:gd name="T19" fmla="*/ 5328 h 2127"/>
                                <a:gd name="T20" fmla="+- 0 4995 4615"/>
                                <a:gd name="T21" fmla="*/ T20 w 2177"/>
                                <a:gd name="T22" fmla="+- 0 5213 4957"/>
                                <a:gd name="T23" fmla="*/ 5213 h 2127"/>
                                <a:gd name="T24" fmla="+- 0 5131 4615"/>
                                <a:gd name="T25" fmla="*/ T24 w 2177"/>
                                <a:gd name="T26" fmla="+- 0 5116 4957"/>
                                <a:gd name="T27" fmla="*/ 5116 h 2127"/>
                                <a:gd name="T28" fmla="+- 0 5280 4615"/>
                                <a:gd name="T29" fmla="*/ T28 w 2177"/>
                                <a:gd name="T30" fmla="+- 0 5041 4957"/>
                                <a:gd name="T31" fmla="*/ 5041 h 2127"/>
                                <a:gd name="T32" fmla="+- 0 5443 4615"/>
                                <a:gd name="T33" fmla="*/ T32 w 2177"/>
                                <a:gd name="T34" fmla="+- 0 4988 4957"/>
                                <a:gd name="T35" fmla="*/ 4988 h 2127"/>
                                <a:gd name="T36" fmla="+- 0 5615 4615"/>
                                <a:gd name="T37" fmla="*/ T36 w 2177"/>
                                <a:gd name="T38" fmla="+- 0 4961 4957"/>
                                <a:gd name="T39" fmla="*/ 4961 h 2127"/>
                                <a:gd name="T40" fmla="+- 0 5794 4615"/>
                                <a:gd name="T41" fmla="*/ T40 w 2177"/>
                                <a:gd name="T42" fmla="+- 0 4961 4957"/>
                                <a:gd name="T43" fmla="*/ 4961 h 2127"/>
                                <a:gd name="T44" fmla="+- 0 5966 4615"/>
                                <a:gd name="T45" fmla="*/ T44 w 2177"/>
                                <a:gd name="T46" fmla="+- 0 4988 4957"/>
                                <a:gd name="T47" fmla="*/ 4988 h 2127"/>
                                <a:gd name="T48" fmla="+- 0 6128 4615"/>
                                <a:gd name="T49" fmla="*/ T48 w 2177"/>
                                <a:gd name="T50" fmla="+- 0 5041 4957"/>
                                <a:gd name="T51" fmla="*/ 5041 h 2127"/>
                                <a:gd name="T52" fmla="+- 0 6277 4615"/>
                                <a:gd name="T53" fmla="*/ T52 w 2177"/>
                                <a:gd name="T54" fmla="+- 0 5116 4957"/>
                                <a:gd name="T55" fmla="*/ 5116 h 2127"/>
                                <a:gd name="T56" fmla="+- 0 6412 4615"/>
                                <a:gd name="T57" fmla="*/ T56 w 2177"/>
                                <a:gd name="T58" fmla="+- 0 5213 4957"/>
                                <a:gd name="T59" fmla="*/ 5213 h 2127"/>
                                <a:gd name="T60" fmla="+- 0 6530 4615"/>
                                <a:gd name="T61" fmla="*/ T60 w 2177"/>
                                <a:gd name="T62" fmla="+- 0 5328 4957"/>
                                <a:gd name="T63" fmla="*/ 5328 h 2127"/>
                                <a:gd name="T64" fmla="+- 0 6629 4615"/>
                                <a:gd name="T65" fmla="*/ T64 w 2177"/>
                                <a:gd name="T66" fmla="+- 0 5460 4957"/>
                                <a:gd name="T67" fmla="*/ 5460 h 2127"/>
                                <a:gd name="T68" fmla="+- 0 6707 4615"/>
                                <a:gd name="T69" fmla="*/ T68 w 2177"/>
                                <a:gd name="T70" fmla="+- 0 5606 4957"/>
                                <a:gd name="T71" fmla="*/ 5606 h 2127"/>
                                <a:gd name="T72" fmla="+- 0 6760 4615"/>
                                <a:gd name="T73" fmla="*/ T72 w 2177"/>
                                <a:gd name="T74" fmla="+- 0 5764 4957"/>
                                <a:gd name="T75" fmla="*/ 5764 h 2127"/>
                                <a:gd name="T76" fmla="+- 0 6788 4615"/>
                                <a:gd name="T77" fmla="*/ T76 w 2177"/>
                                <a:gd name="T78" fmla="+- 0 5933 4957"/>
                                <a:gd name="T79" fmla="*/ 5933 h 2127"/>
                                <a:gd name="T80" fmla="+- 0 6788 4615"/>
                                <a:gd name="T81" fmla="*/ T80 w 2177"/>
                                <a:gd name="T82" fmla="+- 0 6107 4957"/>
                                <a:gd name="T83" fmla="*/ 6107 h 2127"/>
                                <a:gd name="T84" fmla="+- 0 6760 4615"/>
                                <a:gd name="T85" fmla="*/ T84 w 2177"/>
                                <a:gd name="T86" fmla="+- 0 6275 4957"/>
                                <a:gd name="T87" fmla="*/ 6275 h 2127"/>
                                <a:gd name="T88" fmla="+- 0 6707 4615"/>
                                <a:gd name="T89" fmla="*/ T88 w 2177"/>
                                <a:gd name="T90" fmla="+- 0 6433 4957"/>
                                <a:gd name="T91" fmla="*/ 6433 h 2127"/>
                                <a:gd name="T92" fmla="+- 0 6629 4615"/>
                                <a:gd name="T93" fmla="*/ T92 w 2177"/>
                                <a:gd name="T94" fmla="+- 0 6580 4957"/>
                                <a:gd name="T95" fmla="*/ 6580 h 2127"/>
                                <a:gd name="T96" fmla="+- 0 6530 4615"/>
                                <a:gd name="T97" fmla="*/ T96 w 2177"/>
                                <a:gd name="T98" fmla="+- 0 6712 4957"/>
                                <a:gd name="T99" fmla="*/ 6712 h 2127"/>
                                <a:gd name="T100" fmla="+- 0 6412 4615"/>
                                <a:gd name="T101" fmla="*/ T100 w 2177"/>
                                <a:gd name="T102" fmla="+- 0 6827 4957"/>
                                <a:gd name="T103" fmla="*/ 6827 h 2127"/>
                                <a:gd name="T104" fmla="+- 0 6277 4615"/>
                                <a:gd name="T105" fmla="*/ T104 w 2177"/>
                                <a:gd name="T106" fmla="+- 0 6924 4957"/>
                                <a:gd name="T107" fmla="*/ 6924 h 2127"/>
                                <a:gd name="T108" fmla="+- 0 6128 4615"/>
                                <a:gd name="T109" fmla="*/ T108 w 2177"/>
                                <a:gd name="T110" fmla="+- 0 7000 4957"/>
                                <a:gd name="T111" fmla="*/ 7000 h 2127"/>
                                <a:gd name="T112" fmla="+- 0 5966 4615"/>
                                <a:gd name="T113" fmla="*/ T112 w 2177"/>
                                <a:gd name="T114" fmla="+- 0 7052 4957"/>
                                <a:gd name="T115" fmla="*/ 7052 h 2127"/>
                                <a:gd name="T116" fmla="+- 0 5794 4615"/>
                                <a:gd name="T117" fmla="*/ T116 w 2177"/>
                                <a:gd name="T118" fmla="+- 0 7080 4957"/>
                                <a:gd name="T119" fmla="*/ 7080 h 2127"/>
                                <a:gd name="T120" fmla="+- 0 5615 4615"/>
                                <a:gd name="T121" fmla="*/ T120 w 2177"/>
                                <a:gd name="T122" fmla="+- 0 7080 4957"/>
                                <a:gd name="T123" fmla="*/ 7080 h 2127"/>
                                <a:gd name="T124" fmla="+- 0 5443 4615"/>
                                <a:gd name="T125" fmla="*/ T124 w 2177"/>
                                <a:gd name="T126" fmla="+- 0 7052 4957"/>
                                <a:gd name="T127" fmla="*/ 7052 h 2127"/>
                                <a:gd name="T128" fmla="+- 0 5280 4615"/>
                                <a:gd name="T129" fmla="*/ T128 w 2177"/>
                                <a:gd name="T130" fmla="+- 0 7000 4957"/>
                                <a:gd name="T131" fmla="*/ 7000 h 2127"/>
                                <a:gd name="T132" fmla="+- 0 5131 4615"/>
                                <a:gd name="T133" fmla="*/ T132 w 2177"/>
                                <a:gd name="T134" fmla="+- 0 6924 4957"/>
                                <a:gd name="T135" fmla="*/ 6924 h 2127"/>
                                <a:gd name="T136" fmla="+- 0 4995 4615"/>
                                <a:gd name="T137" fmla="*/ T136 w 2177"/>
                                <a:gd name="T138" fmla="+- 0 6827 4957"/>
                                <a:gd name="T139" fmla="*/ 6827 h 2127"/>
                                <a:gd name="T140" fmla="+- 0 4877 4615"/>
                                <a:gd name="T141" fmla="*/ T140 w 2177"/>
                                <a:gd name="T142" fmla="+- 0 6712 4957"/>
                                <a:gd name="T143" fmla="*/ 6712 h 2127"/>
                                <a:gd name="T144" fmla="+- 0 4778 4615"/>
                                <a:gd name="T145" fmla="*/ T144 w 2177"/>
                                <a:gd name="T146" fmla="+- 0 6580 4957"/>
                                <a:gd name="T147" fmla="*/ 6580 h 2127"/>
                                <a:gd name="T148" fmla="+- 0 4701 4615"/>
                                <a:gd name="T149" fmla="*/ T148 w 2177"/>
                                <a:gd name="T150" fmla="+- 0 6433 4957"/>
                                <a:gd name="T151" fmla="*/ 6433 h 2127"/>
                                <a:gd name="T152" fmla="+- 0 4647 4615"/>
                                <a:gd name="T153" fmla="*/ T152 w 2177"/>
                                <a:gd name="T154" fmla="+- 0 6275 4957"/>
                                <a:gd name="T155" fmla="*/ 6275 h 2127"/>
                                <a:gd name="T156" fmla="+- 0 4619 4615"/>
                                <a:gd name="T157" fmla="*/ T156 w 2177"/>
                                <a:gd name="T158" fmla="+- 0 6107 4957"/>
                                <a:gd name="T159" fmla="*/ 6107 h 21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2177" h="2127">
                                  <a:moveTo>
                                    <a:pt x="0" y="1063"/>
                                  </a:moveTo>
                                  <a:lnTo>
                                    <a:pt x="4" y="976"/>
                                  </a:lnTo>
                                  <a:lnTo>
                                    <a:pt x="14" y="891"/>
                                  </a:lnTo>
                                  <a:lnTo>
                                    <a:pt x="32" y="807"/>
                                  </a:lnTo>
                                  <a:lnTo>
                                    <a:pt x="56" y="727"/>
                                  </a:lnTo>
                                  <a:lnTo>
                                    <a:pt x="86" y="649"/>
                                  </a:lnTo>
                                  <a:lnTo>
                                    <a:pt x="122" y="574"/>
                                  </a:lnTo>
                                  <a:lnTo>
                                    <a:pt x="163" y="503"/>
                                  </a:lnTo>
                                  <a:lnTo>
                                    <a:pt x="210" y="435"/>
                                  </a:lnTo>
                                  <a:lnTo>
                                    <a:pt x="262" y="371"/>
                                  </a:lnTo>
                                  <a:lnTo>
                                    <a:pt x="319" y="311"/>
                                  </a:lnTo>
                                  <a:lnTo>
                                    <a:pt x="380" y="256"/>
                                  </a:lnTo>
                                  <a:lnTo>
                                    <a:pt x="446" y="205"/>
                                  </a:lnTo>
                                  <a:lnTo>
                                    <a:pt x="516" y="159"/>
                                  </a:lnTo>
                                  <a:lnTo>
                                    <a:pt x="589" y="119"/>
                                  </a:lnTo>
                                  <a:lnTo>
                                    <a:pt x="665" y="84"/>
                                  </a:lnTo>
                                  <a:lnTo>
                                    <a:pt x="745" y="54"/>
                                  </a:lnTo>
                                  <a:lnTo>
                                    <a:pt x="828" y="31"/>
                                  </a:lnTo>
                                  <a:lnTo>
                                    <a:pt x="913" y="14"/>
                                  </a:lnTo>
                                  <a:lnTo>
                                    <a:pt x="1000" y="4"/>
                                  </a:lnTo>
                                  <a:lnTo>
                                    <a:pt x="1090" y="0"/>
                                  </a:lnTo>
                                  <a:lnTo>
                                    <a:pt x="1179" y="4"/>
                                  </a:lnTo>
                                  <a:lnTo>
                                    <a:pt x="1266" y="14"/>
                                  </a:lnTo>
                                  <a:lnTo>
                                    <a:pt x="1351" y="31"/>
                                  </a:lnTo>
                                  <a:lnTo>
                                    <a:pt x="1433" y="54"/>
                                  </a:lnTo>
                                  <a:lnTo>
                                    <a:pt x="1513" y="84"/>
                                  </a:lnTo>
                                  <a:lnTo>
                                    <a:pt x="1589" y="119"/>
                                  </a:lnTo>
                                  <a:lnTo>
                                    <a:pt x="1662" y="159"/>
                                  </a:lnTo>
                                  <a:lnTo>
                                    <a:pt x="1732" y="205"/>
                                  </a:lnTo>
                                  <a:lnTo>
                                    <a:pt x="1797" y="256"/>
                                  </a:lnTo>
                                  <a:lnTo>
                                    <a:pt x="1858" y="311"/>
                                  </a:lnTo>
                                  <a:lnTo>
                                    <a:pt x="1915" y="371"/>
                                  </a:lnTo>
                                  <a:lnTo>
                                    <a:pt x="1967" y="435"/>
                                  </a:lnTo>
                                  <a:lnTo>
                                    <a:pt x="2014" y="503"/>
                                  </a:lnTo>
                                  <a:lnTo>
                                    <a:pt x="2056" y="574"/>
                                  </a:lnTo>
                                  <a:lnTo>
                                    <a:pt x="2092" y="649"/>
                                  </a:lnTo>
                                  <a:lnTo>
                                    <a:pt x="2122" y="727"/>
                                  </a:lnTo>
                                  <a:lnTo>
                                    <a:pt x="2145" y="807"/>
                                  </a:lnTo>
                                  <a:lnTo>
                                    <a:pt x="2163" y="891"/>
                                  </a:lnTo>
                                  <a:lnTo>
                                    <a:pt x="2173" y="976"/>
                                  </a:lnTo>
                                  <a:lnTo>
                                    <a:pt x="2177" y="1063"/>
                                  </a:lnTo>
                                  <a:lnTo>
                                    <a:pt x="2173" y="1150"/>
                                  </a:lnTo>
                                  <a:lnTo>
                                    <a:pt x="2163" y="1235"/>
                                  </a:lnTo>
                                  <a:lnTo>
                                    <a:pt x="2145" y="1318"/>
                                  </a:lnTo>
                                  <a:lnTo>
                                    <a:pt x="2122" y="1399"/>
                                  </a:lnTo>
                                  <a:lnTo>
                                    <a:pt x="2092" y="1476"/>
                                  </a:lnTo>
                                  <a:lnTo>
                                    <a:pt x="2056" y="1551"/>
                                  </a:lnTo>
                                  <a:lnTo>
                                    <a:pt x="2014" y="1623"/>
                                  </a:lnTo>
                                  <a:lnTo>
                                    <a:pt x="1967" y="1690"/>
                                  </a:lnTo>
                                  <a:lnTo>
                                    <a:pt x="1915" y="1755"/>
                                  </a:lnTo>
                                  <a:lnTo>
                                    <a:pt x="1858" y="1814"/>
                                  </a:lnTo>
                                  <a:lnTo>
                                    <a:pt x="1797" y="1870"/>
                                  </a:lnTo>
                                  <a:lnTo>
                                    <a:pt x="1732" y="1921"/>
                                  </a:lnTo>
                                  <a:lnTo>
                                    <a:pt x="1662" y="1967"/>
                                  </a:lnTo>
                                  <a:lnTo>
                                    <a:pt x="1589" y="2007"/>
                                  </a:lnTo>
                                  <a:lnTo>
                                    <a:pt x="1513" y="2043"/>
                                  </a:lnTo>
                                  <a:lnTo>
                                    <a:pt x="1433" y="2072"/>
                                  </a:lnTo>
                                  <a:lnTo>
                                    <a:pt x="1351" y="2095"/>
                                  </a:lnTo>
                                  <a:lnTo>
                                    <a:pt x="1266" y="2113"/>
                                  </a:lnTo>
                                  <a:lnTo>
                                    <a:pt x="1179" y="2123"/>
                                  </a:lnTo>
                                  <a:lnTo>
                                    <a:pt x="1090" y="2126"/>
                                  </a:lnTo>
                                  <a:lnTo>
                                    <a:pt x="1000" y="2123"/>
                                  </a:lnTo>
                                  <a:lnTo>
                                    <a:pt x="913" y="2113"/>
                                  </a:lnTo>
                                  <a:lnTo>
                                    <a:pt x="828" y="2095"/>
                                  </a:lnTo>
                                  <a:lnTo>
                                    <a:pt x="745" y="2072"/>
                                  </a:lnTo>
                                  <a:lnTo>
                                    <a:pt x="665" y="2043"/>
                                  </a:lnTo>
                                  <a:lnTo>
                                    <a:pt x="589" y="2007"/>
                                  </a:lnTo>
                                  <a:lnTo>
                                    <a:pt x="516" y="1967"/>
                                  </a:lnTo>
                                  <a:lnTo>
                                    <a:pt x="446" y="1921"/>
                                  </a:lnTo>
                                  <a:lnTo>
                                    <a:pt x="380" y="1870"/>
                                  </a:lnTo>
                                  <a:lnTo>
                                    <a:pt x="319" y="1814"/>
                                  </a:lnTo>
                                  <a:lnTo>
                                    <a:pt x="262" y="1755"/>
                                  </a:lnTo>
                                  <a:lnTo>
                                    <a:pt x="210" y="1690"/>
                                  </a:lnTo>
                                  <a:lnTo>
                                    <a:pt x="163" y="1623"/>
                                  </a:lnTo>
                                  <a:lnTo>
                                    <a:pt x="122" y="1551"/>
                                  </a:lnTo>
                                  <a:lnTo>
                                    <a:pt x="86" y="1476"/>
                                  </a:lnTo>
                                  <a:lnTo>
                                    <a:pt x="56" y="1399"/>
                                  </a:lnTo>
                                  <a:lnTo>
                                    <a:pt x="32" y="1318"/>
                                  </a:lnTo>
                                  <a:lnTo>
                                    <a:pt x="14" y="1235"/>
                                  </a:lnTo>
                                  <a:lnTo>
                                    <a:pt x="4" y="1150"/>
                                  </a:lnTo>
                                  <a:lnTo>
                                    <a:pt x="0" y="1063"/>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5609" y="5675"/>
                              <a:ext cx="19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Picture 1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730" y="5869"/>
                              <a:ext cx="1942"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4884" y="6066"/>
                              <a:ext cx="1639"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0" name="Group 20"/>
                        <wpg:cNvGrpSpPr>
                          <a:grpSpLocks/>
                        </wpg:cNvGrpSpPr>
                        <wpg:grpSpPr bwMode="auto">
                          <a:xfrm>
                            <a:off x="2614" y="6020"/>
                            <a:ext cx="2002" cy="2"/>
                            <a:chOff x="2614" y="6020"/>
                            <a:chExt cx="2002" cy="2"/>
                          </a:xfrm>
                        </wpg:grpSpPr>
                        <wps:wsp>
                          <wps:cNvPr id="21" name="Freeform 21"/>
                          <wps:cNvSpPr>
                            <a:spLocks/>
                          </wps:cNvSpPr>
                          <wps:spPr bwMode="auto">
                            <a:xfrm>
                              <a:off x="2614" y="6020"/>
                              <a:ext cx="2002" cy="2"/>
                            </a:xfrm>
                            <a:custGeom>
                              <a:avLst/>
                              <a:gdLst>
                                <a:gd name="T0" fmla="+- 0 2614 2614"/>
                                <a:gd name="T1" fmla="*/ T0 w 2002"/>
                                <a:gd name="T2" fmla="+- 0 4615 2614"/>
                                <a:gd name="T3" fmla="*/ T2 w 2002"/>
                              </a:gdLst>
                              <a:ahLst/>
                              <a:cxnLst>
                                <a:cxn ang="0">
                                  <a:pos x="T1" y="0"/>
                                </a:cxn>
                                <a:cxn ang="0">
                                  <a:pos x="T3" y="0"/>
                                </a:cxn>
                              </a:cxnLst>
                              <a:rect l="0" t="0" r="r" b="b"/>
                              <a:pathLst>
                                <a:path w="2002">
                                  <a:moveTo>
                                    <a:pt x="0" y="0"/>
                                  </a:moveTo>
                                  <a:lnTo>
                                    <a:pt x="200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 name="Group 22"/>
                        <wpg:cNvGrpSpPr>
                          <a:grpSpLocks/>
                        </wpg:cNvGrpSpPr>
                        <wpg:grpSpPr bwMode="auto">
                          <a:xfrm>
                            <a:off x="2486" y="5975"/>
                            <a:ext cx="137" cy="89"/>
                            <a:chOff x="2486" y="5975"/>
                            <a:chExt cx="137" cy="89"/>
                          </a:xfrm>
                        </wpg:grpSpPr>
                        <wps:wsp>
                          <wps:cNvPr id="23" name="Freeform 23"/>
                          <wps:cNvSpPr>
                            <a:spLocks/>
                          </wps:cNvSpPr>
                          <wps:spPr bwMode="auto">
                            <a:xfrm>
                              <a:off x="2486" y="5975"/>
                              <a:ext cx="137" cy="89"/>
                            </a:xfrm>
                            <a:custGeom>
                              <a:avLst/>
                              <a:gdLst>
                                <a:gd name="T0" fmla="+- 0 2623 2486"/>
                                <a:gd name="T1" fmla="*/ T0 w 137"/>
                                <a:gd name="T2" fmla="+- 0 5975 5975"/>
                                <a:gd name="T3" fmla="*/ 5975 h 89"/>
                                <a:gd name="T4" fmla="+- 0 2486 2486"/>
                                <a:gd name="T5" fmla="*/ T4 w 137"/>
                                <a:gd name="T6" fmla="+- 0 6020 5975"/>
                                <a:gd name="T7" fmla="*/ 6020 h 89"/>
                                <a:gd name="T8" fmla="+- 0 2623 2486"/>
                                <a:gd name="T9" fmla="*/ T8 w 137"/>
                                <a:gd name="T10" fmla="+- 0 6063 5975"/>
                                <a:gd name="T11" fmla="*/ 6063 h 89"/>
                                <a:gd name="T12" fmla="+- 0 2623 2486"/>
                                <a:gd name="T13" fmla="*/ T12 w 137"/>
                                <a:gd name="T14" fmla="+- 0 5975 5975"/>
                                <a:gd name="T15" fmla="*/ 5975 h 89"/>
                              </a:gdLst>
                              <a:ahLst/>
                              <a:cxnLst>
                                <a:cxn ang="0">
                                  <a:pos x="T1" y="T3"/>
                                </a:cxn>
                                <a:cxn ang="0">
                                  <a:pos x="T5" y="T7"/>
                                </a:cxn>
                                <a:cxn ang="0">
                                  <a:pos x="T9" y="T11"/>
                                </a:cxn>
                                <a:cxn ang="0">
                                  <a:pos x="T13" y="T15"/>
                                </a:cxn>
                              </a:cxnLst>
                              <a:rect l="0" t="0" r="r" b="b"/>
                              <a:pathLst>
                                <a:path w="137" h="89">
                                  <a:moveTo>
                                    <a:pt x="137" y="0"/>
                                  </a:moveTo>
                                  <a:lnTo>
                                    <a:pt x="0" y="45"/>
                                  </a:lnTo>
                                  <a:lnTo>
                                    <a:pt x="137" y="88"/>
                                  </a:lnTo>
                                  <a:lnTo>
                                    <a:pt x="1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4" name="Picture 2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933" y="5857"/>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 name="Picture 2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247" y="5857"/>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6" name="Group 26"/>
                        <wpg:cNvGrpSpPr>
                          <a:grpSpLocks/>
                        </wpg:cNvGrpSpPr>
                        <wpg:grpSpPr bwMode="auto">
                          <a:xfrm>
                            <a:off x="2390" y="5279"/>
                            <a:ext cx="2477" cy="509"/>
                            <a:chOff x="2390" y="5279"/>
                            <a:chExt cx="2477" cy="509"/>
                          </a:xfrm>
                        </wpg:grpSpPr>
                        <wps:wsp>
                          <wps:cNvPr id="27" name="Freeform 27"/>
                          <wps:cNvSpPr>
                            <a:spLocks/>
                          </wps:cNvSpPr>
                          <wps:spPr bwMode="auto">
                            <a:xfrm>
                              <a:off x="2390" y="5279"/>
                              <a:ext cx="2477" cy="509"/>
                            </a:xfrm>
                            <a:custGeom>
                              <a:avLst/>
                              <a:gdLst>
                                <a:gd name="T0" fmla="+- 0 2390 2390"/>
                                <a:gd name="T1" fmla="*/ T0 w 2477"/>
                                <a:gd name="T2" fmla="+- 0 5787 5279"/>
                                <a:gd name="T3" fmla="*/ 5787 h 509"/>
                                <a:gd name="T4" fmla="+- 0 2390 2390"/>
                                <a:gd name="T5" fmla="*/ T4 w 2477"/>
                                <a:gd name="T6" fmla="+- 0 5279 5279"/>
                                <a:gd name="T7" fmla="*/ 5279 h 509"/>
                                <a:gd name="T8" fmla="+- 0 4867 2390"/>
                                <a:gd name="T9" fmla="*/ T8 w 2477"/>
                                <a:gd name="T10" fmla="+- 0 5279 5279"/>
                                <a:gd name="T11" fmla="*/ 5279 h 509"/>
                              </a:gdLst>
                              <a:ahLst/>
                              <a:cxnLst>
                                <a:cxn ang="0">
                                  <a:pos x="T1" y="T3"/>
                                </a:cxn>
                                <a:cxn ang="0">
                                  <a:pos x="T5" y="T7"/>
                                </a:cxn>
                                <a:cxn ang="0">
                                  <a:pos x="T9" y="T11"/>
                                </a:cxn>
                              </a:cxnLst>
                              <a:rect l="0" t="0" r="r" b="b"/>
                              <a:pathLst>
                                <a:path w="2477" h="509">
                                  <a:moveTo>
                                    <a:pt x="0" y="508"/>
                                  </a:moveTo>
                                  <a:lnTo>
                                    <a:pt x="0" y="0"/>
                                  </a:lnTo>
                                  <a:lnTo>
                                    <a:pt x="247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 name="Group 28"/>
                        <wpg:cNvGrpSpPr>
                          <a:grpSpLocks/>
                        </wpg:cNvGrpSpPr>
                        <wpg:grpSpPr bwMode="auto">
                          <a:xfrm>
                            <a:off x="4855" y="5235"/>
                            <a:ext cx="92" cy="89"/>
                            <a:chOff x="4855" y="5235"/>
                            <a:chExt cx="92" cy="89"/>
                          </a:xfrm>
                        </wpg:grpSpPr>
                        <wps:wsp>
                          <wps:cNvPr id="29" name="Freeform 29"/>
                          <wps:cNvSpPr>
                            <a:spLocks/>
                          </wps:cNvSpPr>
                          <wps:spPr bwMode="auto">
                            <a:xfrm>
                              <a:off x="4855" y="5235"/>
                              <a:ext cx="92" cy="89"/>
                            </a:xfrm>
                            <a:custGeom>
                              <a:avLst/>
                              <a:gdLst>
                                <a:gd name="T0" fmla="+- 0 4855 4855"/>
                                <a:gd name="T1" fmla="*/ T0 w 92"/>
                                <a:gd name="T2" fmla="+- 0 5235 5235"/>
                                <a:gd name="T3" fmla="*/ 5235 h 89"/>
                                <a:gd name="T4" fmla="+- 0 4855 4855"/>
                                <a:gd name="T5" fmla="*/ T4 w 92"/>
                                <a:gd name="T6" fmla="+- 0 5324 5235"/>
                                <a:gd name="T7" fmla="*/ 5324 h 89"/>
                                <a:gd name="T8" fmla="+- 0 4946 4855"/>
                                <a:gd name="T9" fmla="*/ T8 w 92"/>
                                <a:gd name="T10" fmla="+- 0 5279 5235"/>
                                <a:gd name="T11" fmla="*/ 5279 h 89"/>
                                <a:gd name="T12" fmla="+- 0 4855 4855"/>
                                <a:gd name="T13" fmla="*/ T12 w 92"/>
                                <a:gd name="T14" fmla="+- 0 5235 5235"/>
                                <a:gd name="T15" fmla="*/ 5235 h 89"/>
                              </a:gdLst>
                              <a:ahLst/>
                              <a:cxnLst>
                                <a:cxn ang="0">
                                  <a:pos x="T1" y="T3"/>
                                </a:cxn>
                                <a:cxn ang="0">
                                  <a:pos x="T5" y="T7"/>
                                </a:cxn>
                                <a:cxn ang="0">
                                  <a:pos x="T9" y="T11"/>
                                </a:cxn>
                                <a:cxn ang="0">
                                  <a:pos x="T13" y="T15"/>
                                </a:cxn>
                              </a:cxnLst>
                              <a:rect l="0" t="0" r="r" b="b"/>
                              <a:pathLst>
                                <a:path w="92" h="89">
                                  <a:moveTo>
                                    <a:pt x="0" y="0"/>
                                  </a:moveTo>
                                  <a:lnTo>
                                    <a:pt x="0" y="89"/>
                                  </a:lnTo>
                                  <a:lnTo>
                                    <a:pt x="91" y="44"/>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 name="Picture 3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755" y="5118"/>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1"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070" y="5118"/>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52" name="Group 32"/>
                        <wpg:cNvGrpSpPr>
                          <a:grpSpLocks/>
                        </wpg:cNvGrpSpPr>
                        <wpg:grpSpPr bwMode="auto">
                          <a:xfrm>
                            <a:off x="2014" y="4830"/>
                            <a:ext cx="3260" cy="958"/>
                            <a:chOff x="2014" y="4830"/>
                            <a:chExt cx="3260" cy="958"/>
                          </a:xfrm>
                        </wpg:grpSpPr>
                        <wps:wsp>
                          <wps:cNvPr id="353" name="Freeform 33"/>
                          <wps:cNvSpPr>
                            <a:spLocks/>
                          </wps:cNvSpPr>
                          <wps:spPr bwMode="auto">
                            <a:xfrm>
                              <a:off x="2014" y="4830"/>
                              <a:ext cx="3260" cy="958"/>
                            </a:xfrm>
                            <a:custGeom>
                              <a:avLst/>
                              <a:gdLst>
                                <a:gd name="T0" fmla="+- 0 2014 2014"/>
                                <a:gd name="T1" fmla="*/ T0 w 3260"/>
                                <a:gd name="T2" fmla="+- 0 5787 4830"/>
                                <a:gd name="T3" fmla="*/ 5787 h 958"/>
                                <a:gd name="T4" fmla="+- 0 2014 2014"/>
                                <a:gd name="T5" fmla="*/ T4 w 3260"/>
                                <a:gd name="T6" fmla="+- 0 4830 4830"/>
                                <a:gd name="T7" fmla="*/ 4830 h 958"/>
                                <a:gd name="T8" fmla="+- 0 5273 2014"/>
                                <a:gd name="T9" fmla="*/ T8 w 3260"/>
                                <a:gd name="T10" fmla="+- 0 4830 4830"/>
                                <a:gd name="T11" fmla="*/ 4830 h 958"/>
                                <a:gd name="T12" fmla="+- 0 5273 2014"/>
                                <a:gd name="T13" fmla="*/ T12 w 3260"/>
                                <a:gd name="T14" fmla="+- 0 4964 4830"/>
                                <a:gd name="T15" fmla="*/ 4964 h 958"/>
                              </a:gdLst>
                              <a:ahLst/>
                              <a:cxnLst>
                                <a:cxn ang="0">
                                  <a:pos x="T1" y="T3"/>
                                </a:cxn>
                                <a:cxn ang="0">
                                  <a:pos x="T5" y="T7"/>
                                </a:cxn>
                                <a:cxn ang="0">
                                  <a:pos x="T9" y="T11"/>
                                </a:cxn>
                                <a:cxn ang="0">
                                  <a:pos x="T13" y="T15"/>
                                </a:cxn>
                              </a:cxnLst>
                              <a:rect l="0" t="0" r="r" b="b"/>
                              <a:pathLst>
                                <a:path w="3260" h="958">
                                  <a:moveTo>
                                    <a:pt x="0" y="957"/>
                                  </a:moveTo>
                                  <a:lnTo>
                                    <a:pt x="0" y="0"/>
                                  </a:lnTo>
                                  <a:lnTo>
                                    <a:pt x="3259" y="0"/>
                                  </a:lnTo>
                                  <a:lnTo>
                                    <a:pt x="3259" y="13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4" name="Group 34"/>
                        <wpg:cNvGrpSpPr>
                          <a:grpSpLocks/>
                        </wpg:cNvGrpSpPr>
                        <wpg:grpSpPr bwMode="auto">
                          <a:xfrm>
                            <a:off x="5227" y="4952"/>
                            <a:ext cx="92" cy="92"/>
                            <a:chOff x="5227" y="4952"/>
                            <a:chExt cx="92" cy="92"/>
                          </a:xfrm>
                        </wpg:grpSpPr>
                        <wps:wsp>
                          <wps:cNvPr id="355" name="Freeform 35"/>
                          <wps:cNvSpPr>
                            <a:spLocks/>
                          </wps:cNvSpPr>
                          <wps:spPr bwMode="auto">
                            <a:xfrm>
                              <a:off x="5227" y="4952"/>
                              <a:ext cx="92" cy="92"/>
                            </a:xfrm>
                            <a:custGeom>
                              <a:avLst/>
                              <a:gdLst>
                                <a:gd name="T0" fmla="+- 0 5318 5227"/>
                                <a:gd name="T1" fmla="*/ T0 w 92"/>
                                <a:gd name="T2" fmla="+- 0 4952 4952"/>
                                <a:gd name="T3" fmla="*/ 4952 h 92"/>
                                <a:gd name="T4" fmla="+- 0 5227 5227"/>
                                <a:gd name="T5" fmla="*/ T4 w 92"/>
                                <a:gd name="T6" fmla="+- 0 4952 4952"/>
                                <a:gd name="T7" fmla="*/ 4952 h 92"/>
                                <a:gd name="T8" fmla="+- 0 5273 5227"/>
                                <a:gd name="T9" fmla="*/ T8 w 92"/>
                                <a:gd name="T10" fmla="+- 0 5043 4952"/>
                                <a:gd name="T11" fmla="*/ 5043 h 92"/>
                                <a:gd name="T12" fmla="+- 0 5318 5227"/>
                                <a:gd name="T13" fmla="*/ T12 w 92"/>
                                <a:gd name="T14" fmla="+- 0 4952 4952"/>
                                <a:gd name="T15" fmla="*/ 4952 h 92"/>
                              </a:gdLst>
                              <a:ahLst/>
                              <a:cxnLst>
                                <a:cxn ang="0">
                                  <a:pos x="T1" y="T3"/>
                                </a:cxn>
                                <a:cxn ang="0">
                                  <a:pos x="T5" y="T7"/>
                                </a:cxn>
                                <a:cxn ang="0">
                                  <a:pos x="T9" y="T11"/>
                                </a:cxn>
                                <a:cxn ang="0">
                                  <a:pos x="T13" y="T15"/>
                                </a:cxn>
                              </a:cxnLst>
                              <a:rect l="0" t="0" r="r" b="b"/>
                              <a:pathLst>
                                <a:path w="92" h="92">
                                  <a:moveTo>
                                    <a:pt x="91" y="0"/>
                                  </a:moveTo>
                                  <a:lnTo>
                                    <a:pt x="0" y="0"/>
                                  </a:lnTo>
                                  <a:lnTo>
                                    <a:pt x="46" y="91"/>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56" name="Picture 3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705" y="4667"/>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57" name="Group 37"/>
                        <wpg:cNvGrpSpPr>
                          <a:grpSpLocks/>
                        </wpg:cNvGrpSpPr>
                        <wpg:grpSpPr bwMode="auto">
                          <a:xfrm>
                            <a:off x="2201" y="5072"/>
                            <a:ext cx="2926" cy="716"/>
                            <a:chOff x="2201" y="5072"/>
                            <a:chExt cx="2926" cy="716"/>
                          </a:xfrm>
                        </wpg:grpSpPr>
                        <wps:wsp>
                          <wps:cNvPr id="362" name="Freeform 38"/>
                          <wps:cNvSpPr>
                            <a:spLocks/>
                          </wps:cNvSpPr>
                          <wps:spPr bwMode="auto">
                            <a:xfrm>
                              <a:off x="2201" y="5072"/>
                              <a:ext cx="2926" cy="716"/>
                            </a:xfrm>
                            <a:custGeom>
                              <a:avLst/>
                              <a:gdLst>
                                <a:gd name="T0" fmla="+- 0 2201 2201"/>
                                <a:gd name="T1" fmla="*/ T0 w 2926"/>
                                <a:gd name="T2" fmla="+- 0 5787 5072"/>
                                <a:gd name="T3" fmla="*/ 5787 h 716"/>
                                <a:gd name="T4" fmla="+- 0 2201 2201"/>
                                <a:gd name="T5" fmla="*/ T4 w 2926"/>
                                <a:gd name="T6" fmla="+- 0 5072 5072"/>
                                <a:gd name="T7" fmla="*/ 5072 h 716"/>
                                <a:gd name="T8" fmla="+- 0 5126 2201"/>
                                <a:gd name="T9" fmla="*/ T8 w 2926"/>
                                <a:gd name="T10" fmla="+- 0 5072 5072"/>
                                <a:gd name="T11" fmla="*/ 5072 h 716"/>
                              </a:gdLst>
                              <a:ahLst/>
                              <a:cxnLst>
                                <a:cxn ang="0">
                                  <a:pos x="T1" y="T3"/>
                                </a:cxn>
                                <a:cxn ang="0">
                                  <a:pos x="T5" y="T7"/>
                                </a:cxn>
                                <a:cxn ang="0">
                                  <a:pos x="T9" y="T11"/>
                                </a:cxn>
                              </a:cxnLst>
                              <a:rect l="0" t="0" r="r" b="b"/>
                              <a:pathLst>
                                <a:path w="2926" h="716">
                                  <a:moveTo>
                                    <a:pt x="0" y="715"/>
                                  </a:moveTo>
                                  <a:lnTo>
                                    <a:pt x="0" y="0"/>
                                  </a:lnTo>
                                  <a:lnTo>
                                    <a:pt x="2925"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3" name="Group 39"/>
                        <wpg:cNvGrpSpPr>
                          <a:grpSpLocks/>
                        </wpg:cNvGrpSpPr>
                        <wpg:grpSpPr bwMode="auto">
                          <a:xfrm>
                            <a:off x="5117" y="5029"/>
                            <a:ext cx="92" cy="89"/>
                            <a:chOff x="5117" y="5029"/>
                            <a:chExt cx="92" cy="89"/>
                          </a:xfrm>
                        </wpg:grpSpPr>
                        <wps:wsp>
                          <wps:cNvPr id="364" name="Freeform 40"/>
                          <wps:cNvSpPr>
                            <a:spLocks/>
                          </wps:cNvSpPr>
                          <wps:spPr bwMode="auto">
                            <a:xfrm>
                              <a:off x="5117" y="5029"/>
                              <a:ext cx="92" cy="89"/>
                            </a:xfrm>
                            <a:custGeom>
                              <a:avLst/>
                              <a:gdLst>
                                <a:gd name="T0" fmla="+- 0 5117 5117"/>
                                <a:gd name="T1" fmla="*/ T0 w 92"/>
                                <a:gd name="T2" fmla="+- 0 5029 5029"/>
                                <a:gd name="T3" fmla="*/ 5029 h 89"/>
                                <a:gd name="T4" fmla="+- 0 5117 5117"/>
                                <a:gd name="T5" fmla="*/ T4 w 92"/>
                                <a:gd name="T6" fmla="+- 0 5118 5029"/>
                                <a:gd name="T7" fmla="*/ 5118 h 89"/>
                                <a:gd name="T8" fmla="+- 0 5208 5117"/>
                                <a:gd name="T9" fmla="*/ T8 w 92"/>
                                <a:gd name="T10" fmla="+- 0 5072 5029"/>
                                <a:gd name="T11" fmla="*/ 5072 h 89"/>
                                <a:gd name="T12" fmla="+- 0 5117 5117"/>
                                <a:gd name="T13" fmla="*/ T12 w 92"/>
                                <a:gd name="T14" fmla="+- 0 5029 5029"/>
                                <a:gd name="T15" fmla="*/ 5029 h 89"/>
                              </a:gdLst>
                              <a:ahLst/>
                              <a:cxnLst>
                                <a:cxn ang="0">
                                  <a:pos x="T1" y="T3"/>
                                </a:cxn>
                                <a:cxn ang="0">
                                  <a:pos x="T5" y="T7"/>
                                </a:cxn>
                                <a:cxn ang="0">
                                  <a:pos x="T9" y="T11"/>
                                </a:cxn>
                                <a:cxn ang="0">
                                  <a:pos x="T13" y="T15"/>
                                </a:cxn>
                              </a:cxnLst>
                              <a:rect l="0" t="0" r="r" b="b"/>
                              <a:pathLst>
                                <a:path w="92" h="89">
                                  <a:moveTo>
                                    <a:pt x="0" y="0"/>
                                  </a:moveTo>
                                  <a:lnTo>
                                    <a:pt x="0" y="89"/>
                                  </a:lnTo>
                                  <a:lnTo>
                                    <a:pt x="91" y="4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5" name="Group 41"/>
                        <wpg:cNvGrpSpPr>
                          <a:grpSpLocks/>
                        </wpg:cNvGrpSpPr>
                        <wpg:grpSpPr bwMode="auto">
                          <a:xfrm>
                            <a:off x="2722" y="4887"/>
                            <a:ext cx="941" cy="156"/>
                            <a:chOff x="2722" y="4887"/>
                            <a:chExt cx="941" cy="156"/>
                          </a:xfrm>
                        </wpg:grpSpPr>
                        <wps:wsp>
                          <wps:cNvPr id="366" name="Freeform 42"/>
                          <wps:cNvSpPr>
                            <a:spLocks/>
                          </wps:cNvSpPr>
                          <wps:spPr bwMode="auto">
                            <a:xfrm>
                              <a:off x="2722" y="4887"/>
                              <a:ext cx="941" cy="156"/>
                            </a:xfrm>
                            <a:custGeom>
                              <a:avLst/>
                              <a:gdLst>
                                <a:gd name="T0" fmla="+- 0 2722 2722"/>
                                <a:gd name="T1" fmla="*/ T0 w 941"/>
                                <a:gd name="T2" fmla="+- 0 4887 4887"/>
                                <a:gd name="T3" fmla="*/ 4887 h 156"/>
                                <a:gd name="T4" fmla="+- 0 3662 2722"/>
                                <a:gd name="T5" fmla="*/ T4 w 941"/>
                                <a:gd name="T6" fmla="+- 0 4887 4887"/>
                                <a:gd name="T7" fmla="*/ 4887 h 156"/>
                                <a:gd name="T8" fmla="+- 0 3662 2722"/>
                                <a:gd name="T9" fmla="*/ T8 w 941"/>
                                <a:gd name="T10" fmla="+- 0 5043 4887"/>
                                <a:gd name="T11" fmla="*/ 5043 h 156"/>
                                <a:gd name="T12" fmla="+- 0 2722 2722"/>
                                <a:gd name="T13" fmla="*/ T12 w 941"/>
                                <a:gd name="T14" fmla="+- 0 5043 4887"/>
                                <a:gd name="T15" fmla="*/ 5043 h 156"/>
                                <a:gd name="T16" fmla="+- 0 2722 2722"/>
                                <a:gd name="T17" fmla="*/ T16 w 941"/>
                                <a:gd name="T18" fmla="+- 0 4887 4887"/>
                                <a:gd name="T19" fmla="*/ 4887 h 156"/>
                              </a:gdLst>
                              <a:ahLst/>
                              <a:cxnLst>
                                <a:cxn ang="0">
                                  <a:pos x="T1" y="T3"/>
                                </a:cxn>
                                <a:cxn ang="0">
                                  <a:pos x="T5" y="T7"/>
                                </a:cxn>
                                <a:cxn ang="0">
                                  <a:pos x="T9" y="T11"/>
                                </a:cxn>
                                <a:cxn ang="0">
                                  <a:pos x="T13" y="T15"/>
                                </a:cxn>
                                <a:cxn ang="0">
                                  <a:pos x="T17" y="T19"/>
                                </a:cxn>
                              </a:cxnLst>
                              <a:rect l="0" t="0" r="r" b="b"/>
                              <a:pathLst>
                                <a:path w="941" h="156">
                                  <a:moveTo>
                                    <a:pt x="0" y="0"/>
                                  </a:moveTo>
                                  <a:lnTo>
                                    <a:pt x="940" y="0"/>
                                  </a:lnTo>
                                  <a:lnTo>
                                    <a:pt x="94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67" name="Picture 4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736" y="4909"/>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68" name="Group 44"/>
                        <wpg:cNvGrpSpPr>
                          <a:grpSpLocks/>
                        </wpg:cNvGrpSpPr>
                        <wpg:grpSpPr bwMode="auto">
                          <a:xfrm>
                            <a:off x="2249" y="6375"/>
                            <a:ext cx="2458" cy="70"/>
                            <a:chOff x="2249" y="6375"/>
                            <a:chExt cx="2458" cy="70"/>
                          </a:xfrm>
                        </wpg:grpSpPr>
                        <wps:wsp>
                          <wps:cNvPr id="369" name="Freeform 45"/>
                          <wps:cNvSpPr>
                            <a:spLocks/>
                          </wps:cNvSpPr>
                          <wps:spPr bwMode="auto">
                            <a:xfrm>
                              <a:off x="2249" y="6375"/>
                              <a:ext cx="2458" cy="70"/>
                            </a:xfrm>
                            <a:custGeom>
                              <a:avLst/>
                              <a:gdLst>
                                <a:gd name="T0" fmla="+- 0 2249 2249"/>
                                <a:gd name="T1" fmla="*/ T0 w 2458"/>
                                <a:gd name="T2" fmla="+- 0 6375 6375"/>
                                <a:gd name="T3" fmla="*/ 6375 h 70"/>
                                <a:gd name="T4" fmla="+- 0 2249 2249"/>
                                <a:gd name="T5" fmla="*/ T4 w 2458"/>
                                <a:gd name="T6" fmla="+- 0 6445 6375"/>
                                <a:gd name="T7" fmla="*/ 6445 h 70"/>
                                <a:gd name="T8" fmla="+- 0 4706 2249"/>
                                <a:gd name="T9" fmla="*/ T8 w 2458"/>
                                <a:gd name="T10" fmla="+- 0 6445 6375"/>
                                <a:gd name="T11" fmla="*/ 6445 h 70"/>
                              </a:gdLst>
                              <a:ahLst/>
                              <a:cxnLst>
                                <a:cxn ang="0">
                                  <a:pos x="T1" y="T3"/>
                                </a:cxn>
                                <a:cxn ang="0">
                                  <a:pos x="T5" y="T7"/>
                                </a:cxn>
                                <a:cxn ang="0">
                                  <a:pos x="T9" y="T11"/>
                                </a:cxn>
                              </a:cxnLst>
                              <a:rect l="0" t="0" r="r" b="b"/>
                              <a:pathLst>
                                <a:path w="2458" h="70">
                                  <a:moveTo>
                                    <a:pt x="0" y="0"/>
                                  </a:moveTo>
                                  <a:lnTo>
                                    <a:pt x="0" y="70"/>
                                  </a:lnTo>
                                  <a:lnTo>
                                    <a:pt x="2457" y="7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0" name="Group 46"/>
                        <wpg:cNvGrpSpPr>
                          <a:grpSpLocks/>
                        </wpg:cNvGrpSpPr>
                        <wpg:grpSpPr bwMode="auto">
                          <a:xfrm>
                            <a:off x="2203" y="6251"/>
                            <a:ext cx="92" cy="135"/>
                            <a:chOff x="2203" y="6251"/>
                            <a:chExt cx="92" cy="135"/>
                          </a:xfrm>
                        </wpg:grpSpPr>
                        <wps:wsp>
                          <wps:cNvPr id="371" name="Freeform 47"/>
                          <wps:cNvSpPr>
                            <a:spLocks/>
                          </wps:cNvSpPr>
                          <wps:spPr bwMode="auto">
                            <a:xfrm>
                              <a:off x="2203" y="6251"/>
                              <a:ext cx="92" cy="135"/>
                            </a:xfrm>
                            <a:custGeom>
                              <a:avLst/>
                              <a:gdLst>
                                <a:gd name="T0" fmla="+- 0 2249 2203"/>
                                <a:gd name="T1" fmla="*/ T0 w 92"/>
                                <a:gd name="T2" fmla="+- 0 6251 6251"/>
                                <a:gd name="T3" fmla="*/ 6251 h 135"/>
                                <a:gd name="T4" fmla="+- 0 2203 2203"/>
                                <a:gd name="T5" fmla="*/ T4 w 92"/>
                                <a:gd name="T6" fmla="+- 0 6385 6251"/>
                                <a:gd name="T7" fmla="*/ 6385 h 135"/>
                                <a:gd name="T8" fmla="+- 0 2294 2203"/>
                                <a:gd name="T9" fmla="*/ T8 w 92"/>
                                <a:gd name="T10" fmla="+- 0 6385 6251"/>
                                <a:gd name="T11" fmla="*/ 6385 h 135"/>
                                <a:gd name="T12" fmla="+- 0 2249 2203"/>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2" name="Group 48"/>
                        <wpg:cNvGrpSpPr>
                          <a:grpSpLocks/>
                        </wpg:cNvGrpSpPr>
                        <wpg:grpSpPr bwMode="auto">
                          <a:xfrm>
                            <a:off x="2875" y="6260"/>
                            <a:ext cx="795" cy="156"/>
                            <a:chOff x="2875" y="6260"/>
                            <a:chExt cx="795" cy="156"/>
                          </a:xfrm>
                        </wpg:grpSpPr>
                        <wps:wsp>
                          <wps:cNvPr id="373" name="Freeform 49"/>
                          <wps:cNvSpPr>
                            <a:spLocks/>
                          </wps:cNvSpPr>
                          <wps:spPr bwMode="auto">
                            <a:xfrm>
                              <a:off x="2875" y="6260"/>
                              <a:ext cx="795" cy="156"/>
                            </a:xfrm>
                            <a:custGeom>
                              <a:avLst/>
                              <a:gdLst>
                                <a:gd name="T0" fmla="+- 0 2875 2875"/>
                                <a:gd name="T1" fmla="*/ T0 w 795"/>
                                <a:gd name="T2" fmla="+- 0 6260 6260"/>
                                <a:gd name="T3" fmla="*/ 6260 h 156"/>
                                <a:gd name="T4" fmla="+- 0 3669 2875"/>
                                <a:gd name="T5" fmla="*/ T4 w 795"/>
                                <a:gd name="T6" fmla="+- 0 6260 6260"/>
                                <a:gd name="T7" fmla="*/ 6260 h 156"/>
                                <a:gd name="T8" fmla="+- 0 3669 2875"/>
                                <a:gd name="T9" fmla="*/ T8 w 795"/>
                                <a:gd name="T10" fmla="+- 0 6416 6260"/>
                                <a:gd name="T11" fmla="*/ 6416 h 156"/>
                                <a:gd name="T12" fmla="+- 0 2875 2875"/>
                                <a:gd name="T13" fmla="*/ T12 w 795"/>
                                <a:gd name="T14" fmla="+- 0 6416 6260"/>
                                <a:gd name="T15" fmla="*/ 6416 h 156"/>
                                <a:gd name="T16" fmla="+- 0 2875 2875"/>
                                <a:gd name="T17" fmla="*/ T16 w 795"/>
                                <a:gd name="T18" fmla="+- 0 6260 6260"/>
                                <a:gd name="T19" fmla="*/ 6260 h 156"/>
                              </a:gdLst>
                              <a:ahLst/>
                              <a:cxnLst>
                                <a:cxn ang="0">
                                  <a:pos x="T1" y="T3"/>
                                </a:cxn>
                                <a:cxn ang="0">
                                  <a:pos x="T5" y="T7"/>
                                </a:cxn>
                                <a:cxn ang="0">
                                  <a:pos x="T9" y="T11"/>
                                </a:cxn>
                                <a:cxn ang="0">
                                  <a:pos x="T13" y="T15"/>
                                </a:cxn>
                                <a:cxn ang="0">
                                  <a:pos x="T17" y="T19"/>
                                </a:cxn>
                              </a:cxnLst>
                              <a:rect l="0" t="0" r="r" b="b"/>
                              <a:pathLst>
                                <a:path w="795" h="156">
                                  <a:moveTo>
                                    <a:pt x="0" y="0"/>
                                  </a:moveTo>
                                  <a:lnTo>
                                    <a:pt x="794" y="0"/>
                                  </a:lnTo>
                                  <a:lnTo>
                                    <a:pt x="794"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74" name="Picture 5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890" y="6282"/>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75" name="Group 51"/>
                        <wpg:cNvGrpSpPr>
                          <a:grpSpLocks/>
                        </wpg:cNvGrpSpPr>
                        <wpg:grpSpPr bwMode="auto">
                          <a:xfrm>
                            <a:off x="2614" y="6251"/>
                            <a:ext cx="2031" cy="5"/>
                            <a:chOff x="2614" y="6251"/>
                            <a:chExt cx="2031" cy="5"/>
                          </a:xfrm>
                        </wpg:grpSpPr>
                        <wps:wsp>
                          <wps:cNvPr id="376" name="Freeform 52"/>
                          <wps:cNvSpPr>
                            <a:spLocks/>
                          </wps:cNvSpPr>
                          <wps:spPr bwMode="auto">
                            <a:xfrm>
                              <a:off x="2614" y="6251"/>
                              <a:ext cx="2031" cy="5"/>
                            </a:xfrm>
                            <a:custGeom>
                              <a:avLst/>
                              <a:gdLst>
                                <a:gd name="T0" fmla="+- 0 2614 2614"/>
                                <a:gd name="T1" fmla="*/ T0 w 2031"/>
                                <a:gd name="T2" fmla="+- 0 6251 6251"/>
                                <a:gd name="T3" fmla="*/ 6251 h 5"/>
                                <a:gd name="T4" fmla="+- 0 4644 2614"/>
                                <a:gd name="T5" fmla="*/ T4 w 2031"/>
                                <a:gd name="T6" fmla="+- 0 6255 6251"/>
                                <a:gd name="T7" fmla="*/ 6255 h 5"/>
                              </a:gdLst>
                              <a:ahLst/>
                              <a:cxnLst>
                                <a:cxn ang="0">
                                  <a:pos x="T1" y="T3"/>
                                </a:cxn>
                                <a:cxn ang="0">
                                  <a:pos x="T5" y="T7"/>
                                </a:cxn>
                              </a:cxnLst>
                              <a:rect l="0" t="0" r="r" b="b"/>
                              <a:pathLst>
                                <a:path w="2031" h="5">
                                  <a:moveTo>
                                    <a:pt x="0" y="0"/>
                                  </a:moveTo>
                                  <a:lnTo>
                                    <a:pt x="2030" y="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7" name="Group 53"/>
                        <wpg:cNvGrpSpPr>
                          <a:grpSpLocks/>
                        </wpg:cNvGrpSpPr>
                        <wpg:grpSpPr bwMode="auto">
                          <a:xfrm>
                            <a:off x="2486" y="6205"/>
                            <a:ext cx="137" cy="92"/>
                            <a:chOff x="2486" y="6205"/>
                            <a:chExt cx="137" cy="92"/>
                          </a:xfrm>
                        </wpg:grpSpPr>
                        <wps:wsp>
                          <wps:cNvPr id="378" name="Freeform 54"/>
                          <wps:cNvSpPr>
                            <a:spLocks/>
                          </wps:cNvSpPr>
                          <wps:spPr bwMode="auto">
                            <a:xfrm>
                              <a:off x="2486" y="6205"/>
                              <a:ext cx="137" cy="92"/>
                            </a:xfrm>
                            <a:custGeom>
                              <a:avLst/>
                              <a:gdLst>
                                <a:gd name="T0" fmla="+- 0 2623 2486"/>
                                <a:gd name="T1" fmla="*/ T0 w 137"/>
                                <a:gd name="T2" fmla="+- 0 6205 6205"/>
                                <a:gd name="T3" fmla="*/ 6205 h 92"/>
                                <a:gd name="T4" fmla="+- 0 2486 2486"/>
                                <a:gd name="T5" fmla="*/ T4 w 137"/>
                                <a:gd name="T6" fmla="+- 0 6251 6205"/>
                                <a:gd name="T7" fmla="*/ 6251 h 92"/>
                                <a:gd name="T8" fmla="+- 0 2623 2486"/>
                                <a:gd name="T9" fmla="*/ T8 w 137"/>
                                <a:gd name="T10" fmla="+- 0 6296 6205"/>
                                <a:gd name="T11" fmla="*/ 6296 h 92"/>
                                <a:gd name="T12" fmla="+- 0 2623 2486"/>
                                <a:gd name="T13" fmla="*/ T12 w 137"/>
                                <a:gd name="T14" fmla="+- 0 6205 6205"/>
                                <a:gd name="T15" fmla="*/ 6205 h 92"/>
                              </a:gdLst>
                              <a:ahLst/>
                              <a:cxnLst>
                                <a:cxn ang="0">
                                  <a:pos x="T1" y="T3"/>
                                </a:cxn>
                                <a:cxn ang="0">
                                  <a:pos x="T5" y="T7"/>
                                </a:cxn>
                                <a:cxn ang="0">
                                  <a:pos x="T9" y="T11"/>
                                </a:cxn>
                                <a:cxn ang="0">
                                  <a:pos x="T13" y="T15"/>
                                </a:cxn>
                              </a:cxnLst>
                              <a:rect l="0" t="0" r="r" b="b"/>
                              <a:pathLst>
                                <a:path w="137" h="92">
                                  <a:moveTo>
                                    <a:pt x="137" y="0"/>
                                  </a:moveTo>
                                  <a:lnTo>
                                    <a:pt x="0" y="46"/>
                                  </a:lnTo>
                                  <a:lnTo>
                                    <a:pt x="137" y="91"/>
                                  </a:lnTo>
                                  <a:lnTo>
                                    <a:pt x="1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79" name="Picture 5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022" y="6090"/>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0" name="Group 56"/>
                        <wpg:cNvGrpSpPr>
                          <a:grpSpLocks/>
                        </wpg:cNvGrpSpPr>
                        <wpg:grpSpPr bwMode="auto">
                          <a:xfrm>
                            <a:off x="8875" y="5787"/>
                            <a:ext cx="1184" cy="464"/>
                            <a:chOff x="8875" y="5787"/>
                            <a:chExt cx="1184" cy="464"/>
                          </a:xfrm>
                        </wpg:grpSpPr>
                        <wps:wsp>
                          <wps:cNvPr id="381" name="Freeform 57"/>
                          <wps:cNvSpPr>
                            <a:spLocks/>
                          </wps:cNvSpPr>
                          <wps:spPr bwMode="auto">
                            <a:xfrm>
                              <a:off x="8875" y="5787"/>
                              <a:ext cx="1184" cy="464"/>
                            </a:xfrm>
                            <a:custGeom>
                              <a:avLst/>
                              <a:gdLst>
                                <a:gd name="T0" fmla="+- 0 8875 8875"/>
                                <a:gd name="T1" fmla="*/ T0 w 1184"/>
                                <a:gd name="T2" fmla="+- 0 6251 5787"/>
                                <a:gd name="T3" fmla="*/ 6251 h 464"/>
                                <a:gd name="T4" fmla="+- 0 10058 8875"/>
                                <a:gd name="T5" fmla="*/ T4 w 1184"/>
                                <a:gd name="T6" fmla="+- 0 6251 5787"/>
                                <a:gd name="T7" fmla="*/ 6251 h 464"/>
                                <a:gd name="T8" fmla="+- 0 10058 8875"/>
                                <a:gd name="T9" fmla="*/ T8 w 1184"/>
                                <a:gd name="T10" fmla="+- 0 5787 5787"/>
                                <a:gd name="T11" fmla="*/ 5787 h 464"/>
                                <a:gd name="T12" fmla="+- 0 8875 8875"/>
                                <a:gd name="T13" fmla="*/ T12 w 1184"/>
                                <a:gd name="T14" fmla="+- 0 5787 5787"/>
                                <a:gd name="T15" fmla="*/ 5787 h 464"/>
                                <a:gd name="T16" fmla="+- 0 8875 8875"/>
                                <a:gd name="T17" fmla="*/ T16 w 1184"/>
                                <a:gd name="T18" fmla="+- 0 6251 5787"/>
                                <a:gd name="T19" fmla="*/ 6251 h 464"/>
                              </a:gdLst>
                              <a:ahLst/>
                              <a:cxnLst>
                                <a:cxn ang="0">
                                  <a:pos x="T1" y="T3"/>
                                </a:cxn>
                                <a:cxn ang="0">
                                  <a:pos x="T5" y="T7"/>
                                </a:cxn>
                                <a:cxn ang="0">
                                  <a:pos x="T9" y="T11"/>
                                </a:cxn>
                                <a:cxn ang="0">
                                  <a:pos x="T13" y="T15"/>
                                </a:cxn>
                                <a:cxn ang="0">
                                  <a:pos x="T17" y="T19"/>
                                </a:cxn>
                              </a:cxnLst>
                              <a:rect l="0" t="0" r="r" b="b"/>
                              <a:pathLst>
                                <a:path w="1184" h="464">
                                  <a:moveTo>
                                    <a:pt x="0" y="464"/>
                                  </a:moveTo>
                                  <a:lnTo>
                                    <a:pt x="1183" y="464"/>
                                  </a:lnTo>
                                  <a:lnTo>
                                    <a:pt x="1183" y="0"/>
                                  </a:lnTo>
                                  <a:lnTo>
                                    <a:pt x="0" y="0"/>
                                  </a:lnTo>
                                  <a:lnTo>
                                    <a:pt x="0" y="464"/>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5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9276" y="5965"/>
                              <a:ext cx="370"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3" name="Group 59"/>
                        <wpg:cNvGrpSpPr>
                          <a:grpSpLocks/>
                        </wpg:cNvGrpSpPr>
                        <wpg:grpSpPr bwMode="auto">
                          <a:xfrm>
                            <a:off x="6754" y="5603"/>
                            <a:ext cx="2194" cy="185"/>
                            <a:chOff x="6754" y="5603"/>
                            <a:chExt cx="2194" cy="185"/>
                          </a:xfrm>
                        </wpg:grpSpPr>
                        <wps:wsp>
                          <wps:cNvPr id="384" name="Freeform 60"/>
                          <wps:cNvSpPr>
                            <a:spLocks/>
                          </wps:cNvSpPr>
                          <wps:spPr bwMode="auto">
                            <a:xfrm>
                              <a:off x="6754" y="5603"/>
                              <a:ext cx="2194" cy="185"/>
                            </a:xfrm>
                            <a:custGeom>
                              <a:avLst/>
                              <a:gdLst>
                                <a:gd name="T0" fmla="+- 0 8947 6754"/>
                                <a:gd name="T1" fmla="*/ T0 w 2194"/>
                                <a:gd name="T2" fmla="+- 0 5787 5603"/>
                                <a:gd name="T3" fmla="*/ 5787 h 185"/>
                                <a:gd name="T4" fmla="+- 0 8947 6754"/>
                                <a:gd name="T5" fmla="*/ T4 w 2194"/>
                                <a:gd name="T6" fmla="+- 0 5603 5603"/>
                                <a:gd name="T7" fmla="*/ 5603 h 185"/>
                                <a:gd name="T8" fmla="+- 0 6754 6754"/>
                                <a:gd name="T9" fmla="*/ T8 w 2194"/>
                                <a:gd name="T10" fmla="+- 0 5603 5603"/>
                                <a:gd name="T11" fmla="*/ 5603 h 185"/>
                              </a:gdLst>
                              <a:ahLst/>
                              <a:cxnLst>
                                <a:cxn ang="0">
                                  <a:pos x="T1" y="T3"/>
                                </a:cxn>
                                <a:cxn ang="0">
                                  <a:pos x="T5" y="T7"/>
                                </a:cxn>
                                <a:cxn ang="0">
                                  <a:pos x="T9" y="T11"/>
                                </a:cxn>
                              </a:cxnLst>
                              <a:rect l="0" t="0" r="r" b="b"/>
                              <a:pathLst>
                                <a:path w="2194" h="185">
                                  <a:moveTo>
                                    <a:pt x="2193" y="184"/>
                                  </a:moveTo>
                                  <a:lnTo>
                                    <a:pt x="2193"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5" name="Group 61"/>
                        <wpg:cNvGrpSpPr>
                          <a:grpSpLocks/>
                        </wpg:cNvGrpSpPr>
                        <wpg:grpSpPr bwMode="auto">
                          <a:xfrm>
                            <a:off x="6672" y="5557"/>
                            <a:ext cx="94" cy="92"/>
                            <a:chOff x="6672" y="5557"/>
                            <a:chExt cx="94" cy="92"/>
                          </a:xfrm>
                        </wpg:grpSpPr>
                        <wps:wsp>
                          <wps:cNvPr id="386" name="Freeform 62"/>
                          <wps:cNvSpPr>
                            <a:spLocks/>
                          </wps:cNvSpPr>
                          <wps:spPr bwMode="auto">
                            <a:xfrm>
                              <a:off x="6672" y="5557"/>
                              <a:ext cx="94" cy="92"/>
                            </a:xfrm>
                            <a:custGeom>
                              <a:avLst/>
                              <a:gdLst>
                                <a:gd name="T0" fmla="+- 0 6766 6672"/>
                                <a:gd name="T1" fmla="*/ T0 w 94"/>
                                <a:gd name="T2" fmla="+- 0 5557 5557"/>
                                <a:gd name="T3" fmla="*/ 5557 h 92"/>
                                <a:gd name="T4" fmla="+- 0 6672 6672"/>
                                <a:gd name="T5" fmla="*/ T4 w 94"/>
                                <a:gd name="T6" fmla="+- 0 5603 5557"/>
                                <a:gd name="T7" fmla="*/ 5603 h 92"/>
                                <a:gd name="T8" fmla="+- 0 6766 6672"/>
                                <a:gd name="T9" fmla="*/ T8 w 94"/>
                                <a:gd name="T10" fmla="+- 0 5648 5557"/>
                                <a:gd name="T11" fmla="*/ 5648 h 92"/>
                                <a:gd name="T12" fmla="+- 0 6766 6672"/>
                                <a:gd name="T13" fmla="*/ T12 w 94"/>
                                <a:gd name="T14" fmla="+- 0 5557 5557"/>
                                <a:gd name="T15" fmla="*/ 5557 h 92"/>
                              </a:gdLst>
                              <a:ahLst/>
                              <a:cxnLst>
                                <a:cxn ang="0">
                                  <a:pos x="T1" y="T3"/>
                                </a:cxn>
                                <a:cxn ang="0">
                                  <a:pos x="T5" y="T7"/>
                                </a:cxn>
                                <a:cxn ang="0">
                                  <a:pos x="T9" y="T11"/>
                                </a:cxn>
                                <a:cxn ang="0">
                                  <a:pos x="T13" y="T15"/>
                                </a:cxn>
                              </a:cxnLst>
                              <a:rect l="0" t="0" r="r" b="b"/>
                              <a:pathLst>
                                <a:path w="94" h="92">
                                  <a:moveTo>
                                    <a:pt x="94" y="0"/>
                                  </a:moveTo>
                                  <a:lnTo>
                                    <a:pt x="0" y="46"/>
                                  </a:lnTo>
                                  <a:lnTo>
                                    <a:pt x="94" y="91"/>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87" name="Picture 6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7555" y="5408"/>
                              <a:ext cx="75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8" name="Group 64"/>
                        <wpg:cNvGrpSpPr>
                          <a:grpSpLocks/>
                        </wpg:cNvGrpSpPr>
                        <wpg:grpSpPr bwMode="auto">
                          <a:xfrm>
                            <a:off x="6864" y="6147"/>
                            <a:ext cx="2012" cy="10"/>
                            <a:chOff x="6864" y="6147"/>
                            <a:chExt cx="2012" cy="10"/>
                          </a:xfrm>
                        </wpg:grpSpPr>
                        <wps:wsp>
                          <wps:cNvPr id="389" name="Freeform 65"/>
                          <wps:cNvSpPr>
                            <a:spLocks/>
                          </wps:cNvSpPr>
                          <wps:spPr bwMode="auto">
                            <a:xfrm>
                              <a:off x="6864" y="6147"/>
                              <a:ext cx="2012" cy="10"/>
                            </a:xfrm>
                            <a:custGeom>
                              <a:avLst/>
                              <a:gdLst>
                                <a:gd name="T0" fmla="+- 0 8875 6864"/>
                                <a:gd name="T1" fmla="*/ T0 w 2012"/>
                                <a:gd name="T2" fmla="+- 0 6157 6147"/>
                                <a:gd name="T3" fmla="*/ 6157 h 10"/>
                                <a:gd name="T4" fmla="+- 0 6864 6864"/>
                                <a:gd name="T5" fmla="*/ T4 w 2012"/>
                                <a:gd name="T6" fmla="+- 0 6147 6147"/>
                                <a:gd name="T7" fmla="*/ 6147 h 10"/>
                              </a:gdLst>
                              <a:ahLst/>
                              <a:cxnLst>
                                <a:cxn ang="0">
                                  <a:pos x="T1" y="T3"/>
                                </a:cxn>
                                <a:cxn ang="0">
                                  <a:pos x="T5" y="T7"/>
                                </a:cxn>
                              </a:cxnLst>
                              <a:rect l="0" t="0" r="r" b="b"/>
                              <a:pathLst>
                                <a:path w="2012" h="10">
                                  <a:moveTo>
                                    <a:pt x="2011" y="1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0" name="Group 66"/>
                        <wpg:cNvGrpSpPr>
                          <a:grpSpLocks/>
                        </wpg:cNvGrpSpPr>
                        <wpg:grpSpPr bwMode="auto">
                          <a:xfrm>
                            <a:off x="6785" y="6102"/>
                            <a:ext cx="92" cy="92"/>
                            <a:chOff x="6785" y="6102"/>
                            <a:chExt cx="92" cy="92"/>
                          </a:xfrm>
                        </wpg:grpSpPr>
                        <wps:wsp>
                          <wps:cNvPr id="391" name="Freeform 67"/>
                          <wps:cNvSpPr>
                            <a:spLocks/>
                          </wps:cNvSpPr>
                          <wps:spPr bwMode="auto">
                            <a:xfrm>
                              <a:off x="6785" y="6102"/>
                              <a:ext cx="92" cy="92"/>
                            </a:xfrm>
                            <a:custGeom>
                              <a:avLst/>
                              <a:gdLst>
                                <a:gd name="T0" fmla="+- 0 6876 6785"/>
                                <a:gd name="T1" fmla="*/ T0 w 92"/>
                                <a:gd name="T2" fmla="+- 0 6102 6102"/>
                                <a:gd name="T3" fmla="*/ 6102 h 92"/>
                                <a:gd name="T4" fmla="+- 0 6785 6785"/>
                                <a:gd name="T5" fmla="*/ T4 w 92"/>
                                <a:gd name="T6" fmla="+- 0 6147 6102"/>
                                <a:gd name="T7" fmla="*/ 6147 h 92"/>
                                <a:gd name="T8" fmla="+- 0 6876 6785"/>
                                <a:gd name="T9" fmla="*/ T8 w 92"/>
                                <a:gd name="T10" fmla="+- 0 6193 6102"/>
                                <a:gd name="T11" fmla="*/ 6193 h 92"/>
                                <a:gd name="T12" fmla="+- 0 6876 6785"/>
                                <a:gd name="T13" fmla="*/ T12 w 92"/>
                                <a:gd name="T14" fmla="+- 0 6102 6102"/>
                                <a:gd name="T15" fmla="*/ 6102 h 92"/>
                              </a:gdLst>
                              <a:ahLst/>
                              <a:cxnLst>
                                <a:cxn ang="0">
                                  <a:pos x="T1" y="T3"/>
                                </a:cxn>
                                <a:cxn ang="0">
                                  <a:pos x="T5" y="T7"/>
                                </a:cxn>
                                <a:cxn ang="0">
                                  <a:pos x="T9" y="T11"/>
                                </a:cxn>
                                <a:cxn ang="0">
                                  <a:pos x="T13" y="T15"/>
                                </a:cxn>
                              </a:cxnLst>
                              <a:rect l="0" t="0" r="r" b="b"/>
                              <a:pathLst>
                                <a:path w="92" h="92">
                                  <a:moveTo>
                                    <a:pt x="91" y="0"/>
                                  </a:moveTo>
                                  <a:lnTo>
                                    <a:pt x="0" y="45"/>
                                  </a:lnTo>
                                  <a:lnTo>
                                    <a:pt x="91" y="91"/>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92" name="Picture 6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7387" y="5958"/>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93" name="Group 69"/>
                        <wpg:cNvGrpSpPr>
                          <a:grpSpLocks/>
                        </wpg:cNvGrpSpPr>
                        <wpg:grpSpPr bwMode="auto">
                          <a:xfrm>
                            <a:off x="6862" y="5879"/>
                            <a:ext cx="2014" cy="3"/>
                            <a:chOff x="6862" y="5879"/>
                            <a:chExt cx="2014" cy="3"/>
                          </a:xfrm>
                        </wpg:grpSpPr>
                        <wps:wsp>
                          <wps:cNvPr id="394" name="Freeform 70"/>
                          <wps:cNvSpPr>
                            <a:spLocks/>
                          </wps:cNvSpPr>
                          <wps:spPr bwMode="auto">
                            <a:xfrm>
                              <a:off x="6862" y="5879"/>
                              <a:ext cx="2014" cy="3"/>
                            </a:xfrm>
                            <a:custGeom>
                              <a:avLst/>
                              <a:gdLst>
                                <a:gd name="T0" fmla="+- 0 8875 6862"/>
                                <a:gd name="T1" fmla="*/ T0 w 2014"/>
                                <a:gd name="T2" fmla="+- 0 5881 5879"/>
                                <a:gd name="T3" fmla="*/ 5881 h 3"/>
                                <a:gd name="T4" fmla="+- 0 6862 6862"/>
                                <a:gd name="T5" fmla="*/ T4 w 2014"/>
                                <a:gd name="T6" fmla="+- 0 5879 5879"/>
                                <a:gd name="T7" fmla="*/ 5879 h 3"/>
                              </a:gdLst>
                              <a:ahLst/>
                              <a:cxnLst>
                                <a:cxn ang="0">
                                  <a:pos x="T1" y="T3"/>
                                </a:cxn>
                                <a:cxn ang="0">
                                  <a:pos x="T5" y="T7"/>
                                </a:cxn>
                              </a:cxnLst>
                              <a:rect l="0" t="0" r="r" b="b"/>
                              <a:pathLst>
                                <a:path w="2014" h="3">
                                  <a:moveTo>
                                    <a:pt x="2013" y="2"/>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5" name="Group 71"/>
                        <wpg:cNvGrpSpPr>
                          <a:grpSpLocks/>
                        </wpg:cNvGrpSpPr>
                        <wpg:grpSpPr bwMode="auto">
                          <a:xfrm>
                            <a:off x="6782" y="5833"/>
                            <a:ext cx="92" cy="89"/>
                            <a:chOff x="6782" y="5833"/>
                            <a:chExt cx="92" cy="89"/>
                          </a:xfrm>
                        </wpg:grpSpPr>
                        <wps:wsp>
                          <wps:cNvPr id="396" name="Freeform 72"/>
                          <wps:cNvSpPr>
                            <a:spLocks/>
                          </wps:cNvSpPr>
                          <wps:spPr bwMode="auto">
                            <a:xfrm>
                              <a:off x="6782" y="5833"/>
                              <a:ext cx="92" cy="89"/>
                            </a:xfrm>
                            <a:custGeom>
                              <a:avLst/>
                              <a:gdLst>
                                <a:gd name="T0" fmla="+- 0 6874 6782"/>
                                <a:gd name="T1" fmla="*/ T0 w 92"/>
                                <a:gd name="T2" fmla="+- 0 5833 5833"/>
                                <a:gd name="T3" fmla="*/ 5833 h 89"/>
                                <a:gd name="T4" fmla="+- 0 6782 6782"/>
                                <a:gd name="T5" fmla="*/ T4 w 92"/>
                                <a:gd name="T6" fmla="+- 0 5879 5833"/>
                                <a:gd name="T7" fmla="*/ 5879 h 89"/>
                                <a:gd name="T8" fmla="+- 0 6874 6782"/>
                                <a:gd name="T9" fmla="*/ T8 w 92"/>
                                <a:gd name="T10" fmla="+- 0 5922 5833"/>
                                <a:gd name="T11" fmla="*/ 5922 h 89"/>
                                <a:gd name="T12" fmla="+- 0 6874 6782"/>
                                <a:gd name="T13" fmla="*/ T12 w 92"/>
                                <a:gd name="T14" fmla="+- 0 5833 5833"/>
                                <a:gd name="T15" fmla="*/ 5833 h 89"/>
                              </a:gdLst>
                              <a:ahLst/>
                              <a:cxnLst>
                                <a:cxn ang="0">
                                  <a:pos x="T1" y="T3"/>
                                </a:cxn>
                                <a:cxn ang="0">
                                  <a:pos x="T5" y="T7"/>
                                </a:cxn>
                                <a:cxn ang="0">
                                  <a:pos x="T9" y="T11"/>
                                </a:cxn>
                                <a:cxn ang="0">
                                  <a:pos x="T13" y="T15"/>
                                </a:cxn>
                              </a:cxnLst>
                              <a:rect l="0" t="0" r="r" b="b"/>
                              <a:pathLst>
                                <a:path w="92" h="89">
                                  <a:moveTo>
                                    <a:pt x="92" y="0"/>
                                  </a:moveTo>
                                  <a:lnTo>
                                    <a:pt x="0" y="46"/>
                                  </a:lnTo>
                                  <a:lnTo>
                                    <a:pt x="92" y="89"/>
                                  </a:lnTo>
                                  <a:lnTo>
                                    <a:pt x="9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7" name="Group 73"/>
                        <wpg:cNvGrpSpPr>
                          <a:grpSpLocks/>
                        </wpg:cNvGrpSpPr>
                        <wpg:grpSpPr bwMode="auto">
                          <a:xfrm>
                            <a:off x="7519" y="5663"/>
                            <a:ext cx="646" cy="156"/>
                            <a:chOff x="7519" y="5663"/>
                            <a:chExt cx="646" cy="156"/>
                          </a:xfrm>
                        </wpg:grpSpPr>
                        <wps:wsp>
                          <wps:cNvPr id="398" name="Freeform 74"/>
                          <wps:cNvSpPr>
                            <a:spLocks/>
                          </wps:cNvSpPr>
                          <wps:spPr bwMode="auto">
                            <a:xfrm>
                              <a:off x="7519" y="5663"/>
                              <a:ext cx="646" cy="156"/>
                            </a:xfrm>
                            <a:custGeom>
                              <a:avLst/>
                              <a:gdLst>
                                <a:gd name="T0" fmla="+- 0 7519 7519"/>
                                <a:gd name="T1" fmla="*/ T0 w 646"/>
                                <a:gd name="T2" fmla="+- 0 5663 5663"/>
                                <a:gd name="T3" fmla="*/ 5663 h 156"/>
                                <a:gd name="T4" fmla="+- 0 8165 7519"/>
                                <a:gd name="T5" fmla="*/ T4 w 646"/>
                                <a:gd name="T6" fmla="+- 0 5663 5663"/>
                                <a:gd name="T7" fmla="*/ 5663 h 156"/>
                                <a:gd name="T8" fmla="+- 0 8165 7519"/>
                                <a:gd name="T9" fmla="*/ T8 w 646"/>
                                <a:gd name="T10" fmla="+- 0 5819 5663"/>
                                <a:gd name="T11" fmla="*/ 5819 h 156"/>
                                <a:gd name="T12" fmla="+- 0 7519 7519"/>
                                <a:gd name="T13" fmla="*/ T12 w 646"/>
                                <a:gd name="T14" fmla="+- 0 5819 5663"/>
                                <a:gd name="T15" fmla="*/ 5819 h 156"/>
                                <a:gd name="T16" fmla="+- 0 7519 7519"/>
                                <a:gd name="T17" fmla="*/ T16 w 646"/>
                                <a:gd name="T18" fmla="+- 0 5663 5663"/>
                                <a:gd name="T19" fmla="*/ 5663 h 156"/>
                              </a:gdLst>
                              <a:ahLst/>
                              <a:cxnLst>
                                <a:cxn ang="0">
                                  <a:pos x="T1" y="T3"/>
                                </a:cxn>
                                <a:cxn ang="0">
                                  <a:pos x="T5" y="T7"/>
                                </a:cxn>
                                <a:cxn ang="0">
                                  <a:pos x="T9" y="T11"/>
                                </a:cxn>
                                <a:cxn ang="0">
                                  <a:pos x="T13" y="T15"/>
                                </a:cxn>
                                <a:cxn ang="0">
                                  <a:pos x="T17" y="T19"/>
                                </a:cxn>
                              </a:cxnLst>
                              <a:rect l="0" t="0" r="r" b="b"/>
                              <a:pathLst>
                                <a:path w="646" h="156">
                                  <a:moveTo>
                                    <a:pt x="0" y="0"/>
                                  </a:moveTo>
                                  <a:lnTo>
                                    <a:pt x="646" y="0"/>
                                  </a:lnTo>
                                  <a:lnTo>
                                    <a:pt x="646"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99" name="Picture 7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7534" y="5687"/>
                              <a:ext cx="63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00" name="Group 76"/>
                        <wpg:cNvGrpSpPr>
                          <a:grpSpLocks/>
                        </wpg:cNvGrpSpPr>
                        <wpg:grpSpPr bwMode="auto">
                          <a:xfrm>
                            <a:off x="6204" y="4748"/>
                            <a:ext cx="3262" cy="1040"/>
                            <a:chOff x="6204" y="4748"/>
                            <a:chExt cx="3262" cy="1040"/>
                          </a:xfrm>
                        </wpg:grpSpPr>
                        <wps:wsp>
                          <wps:cNvPr id="401" name="Freeform 77"/>
                          <wps:cNvSpPr>
                            <a:spLocks/>
                          </wps:cNvSpPr>
                          <wps:spPr bwMode="auto">
                            <a:xfrm>
                              <a:off x="6204" y="4748"/>
                              <a:ext cx="3262" cy="1040"/>
                            </a:xfrm>
                            <a:custGeom>
                              <a:avLst/>
                              <a:gdLst>
                                <a:gd name="T0" fmla="+- 0 9466 6204"/>
                                <a:gd name="T1" fmla="*/ T0 w 3262"/>
                                <a:gd name="T2" fmla="+- 0 5787 4748"/>
                                <a:gd name="T3" fmla="*/ 5787 h 1040"/>
                                <a:gd name="T4" fmla="+- 0 9466 6204"/>
                                <a:gd name="T5" fmla="*/ T4 w 3262"/>
                                <a:gd name="T6" fmla="+- 0 4748 4748"/>
                                <a:gd name="T7" fmla="*/ 4748 h 1040"/>
                                <a:gd name="T8" fmla="+- 0 6204 6204"/>
                                <a:gd name="T9" fmla="*/ T8 w 3262"/>
                                <a:gd name="T10" fmla="+- 0 4748 4748"/>
                                <a:gd name="T11" fmla="*/ 4748 h 1040"/>
                                <a:gd name="T12" fmla="+- 0 6204 6204"/>
                                <a:gd name="T13" fmla="*/ T12 w 3262"/>
                                <a:gd name="T14" fmla="+- 0 4995 4748"/>
                                <a:gd name="T15" fmla="*/ 4995 h 1040"/>
                              </a:gdLst>
                              <a:ahLst/>
                              <a:cxnLst>
                                <a:cxn ang="0">
                                  <a:pos x="T1" y="T3"/>
                                </a:cxn>
                                <a:cxn ang="0">
                                  <a:pos x="T5" y="T7"/>
                                </a:cxn>
                                <a:cxn ang="0">
                                  <a:pos x="T9" y="T11"/>
                                </a:cxn>
                                <a:cxn ang="0">
                                  <a:pos x="T13" y="T15"/>
                                </a:cxn>
                              </a:cxnLst>
                              <a:rect l="0" t="0" r="r" b="b"/>
                              <a:pathLst>
                                <a:path w="3262" h="1040">
                                  <a:moveTo>
                                    <a:pt x="3262" y="1039"/>
                                  </a:moveTo>
                                  <a:lnTo>
                                    <a:pt x="3262" y="0"/>
                                  </a:lnTo>
                                  <a:lnTo>
                                    <a:pt x="0" y="0"/>
                                  </a:lnTo>
                                  <a:lnTo>
                                    <a:pt x="0" y="24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2" name="Group 78"/>
                        <wpg:cNvGrpSpPr>
                          <a:grpSpLocks/>
                        </wpg:cNvGrpSpPr>
                        <wpg:grpSpPr bwMode="auto">
                          <a:xfrm>
                            <a:off x="6158" y="4986"/>
                            <a:ext cx="94" cy="89"/>
                            <a:chOff x="6158" y="4986"/>
                            <a:chExt cx="94" cy="89"/>
                          </a:xfrm>
                        </wpg:grpSpPr>
                        <wps:wsp>
                          <wps:cNvPr id="403" name="Freeform 79"/>
                          <wps:cNvSpPr>
                            <a:spLocks/>
                          </wps:cNvSpPr>
                          <wps:spPr bwMode="auto">
                            <a:xfrm>
                              <a:off x="6158" y="4986"/>
                              <a:ext cx="94" cy="89"/>
                            </a:xfrm>
                            <a:custGeom>
                              <a:avLst/>
                              <a:gdLst>
                                <a:gd name="T0" fmla="+- 0 6252 6158"/>
                                <a:gd name="T1" fmla="*/ T0 w 94"/>
                                <a:gd name="T2" fmla="+- 0 4986 4986"/>
                                <a:gd name="T3" fmla="*/ 4986 h 89"/>
                                <a:gd name="T4" fmla="+- 0 6158 6158"/>
                                <a:gd name="T5" fmla="*/ T4 w 94"/>
                                <a:gd name="T6" fmla="+- 0 4986 4986"/>
                                <a:gd name="T7" fmla="*/ 4986 h 89"/>
                                <a:gd name="T8" fmla="+- 0 6204 6158"/>
                                <a:gd name="T9" fmla="*/ T8 w 94"/>
                                <a:gd name="T10" fmla="+- 0 5075 4986"/>
                                <a:gd name="T11" fmla="*/ 5075 h 89"/>
                                <a:gd name="T12" fmla="+- 0 6252 6158"/>
                                <a:gd name="T13" fmla="*/ T12 w 94"/>
                                <a:gd name="T14" fmla="+- 0 4986 4986"/>
                                <a:gd name="T15" fmla="*/ 4986 h 89"/>
                              </a:gdLst>
                              <a:ahLst/>
                              <a:cxnLst>
                                <a:cxn ang="0">
                                  <a:pos x="T1" y="T3"/>
                                </a:cxn>
                                <a:cxn ang="0">
                                  <a:pos x="T5" y="T7"/>
                                </a:cxn>
                                <a:cxn ang="0">
                                  <a:pos x="T9" y="T11"/>
                                </a:cxn>
                                <a:cxn ang="0">
                                  <a:pos x="T13" y="T15"/>
                                </a:cxn>
                              </a:cxnLst>
                              <a:rect l="0" t="0" r="r" b="b"/>
                              <a:pathLst>
                                <a:path w="94" h="89">
                                  <a:moveTo>
                                    <a:pt x="94" y="0"/>
                                  </a:moveTo>
                                  <a:lnTo>
                                    <a:pt x="0" y="0"/>
                                  </a:lnTo>
                                  <a:lnTo>
                                    <a:pt x="46" y="89"/>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04" name="Picture 8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7954" y="4554"/>
                              <a:ext cx="58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05" name="Group 81"/>
                        <wpg:cNvGrpSpPr>
                          <a:grpSpLocks/>
                        </wpg:cNvGrpSpPr>
                        <wpg:grpSpPr bwMode="auto">
                          <a:xfrm>
                            <a:off x="6353" y="5094"/>
                            <a:ext cx="2902" cy="694"/>
                            <a:chOff x="6353" y="5094"/>
                            <a:chExt cx="2902" cy="694"/>
                          </a:xfrm>
                        </wpg:grpSpPr>
                        <wps:wsp>
                          <wps:cNvPr id="406" name="Freeform 82"/>
                          <wps:cNvSpPr>
                            <a:spLocks/>
                          </wps:cNvSpPr>
                          <wps:spPr bwMode="auto">
                            <a:xfrm>
                              <a:off x="6353" y="5094"/>
                              <a:ext cx="2902" cy="694"/>
                            </a:xfrm>
                            <a:custGeom>
                              <a:avLst/>
                              <a:gdLst>
                                <a:gd name="T0" fmla="+- 0 9254 6353"/>
                                <a:gd name="T1" fmla="*/ T0 w 2902"/>
                                <a:gd name="T2" fmla="+- 0 5787 5094"/>
                                <a:gd name="T3" fmla="*/ 5787 h 694"/>
                                <a:gd name="T4" fmla="+- 0 9254 6353"/>
                                <a:gd name="T5" fmla="*/ T4 w 2902"/>
                                <a:gd name="T6" fmla="+- 0 5094 5094"/>
                                <a:gd name="T7" fmla="*/ 5094 h 694"/>
                                <a:gd name="T8" fmla="+- 0 6353 6353"/>
                                <a:gd name="T9" fmla="*/ T8 w 2902"/>
                                <a:gd name="T10" fmla="+- 0 5094 5094"/>
                                <a:gd name="T11" fmla="*/ 5094 h 694"/>
                              </a:gdLst>
                              <a:ahLst/>
                              <a:cxnLst>
                                <a:cxn ang="0">
                                  <a:pos x="T1" y="T3"/>
                                </a:cxn>
                                <a:cxn ang="0">
                                  <a:pos x="T5" y="T7"/>
                                </a:cxn>
                                <a:cxn ang="0">
                                  <a:pos x="T9" y="T11"/>
                                </a:cxn>
                              </a:cxnLst>
                              <a:rect l="0" t="0" r="r" b="b"/>
                              <a:pathLst>
                                <a:path w="2902" h="694">
                                  <a:moveTo>
                                    <a:pt x="2901" y="693"/>
                                  </a:moveTo>
                                  <a:lnTo>
                                    <a:pt x="2901"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7" name="Group 83"/>
                        <wpg:cNvGrpSpPr>
                          <a:grpSpLocks/>
                        </wpg:cNvGrpSpPr>
                        <wpg:grpSpPr bwMode="auto">
                          <a:xfrm>
                            <a:off x="6271" y="5051"/>
                            <a:ext cx="94" cy="89"/>
                            <a:chOff x="6271" y="5051"/>
                            <a:chExt cx="94" cy="89"/>
                          </a:xfrm>
                        </wpg:grpSpPr>
                        <wps:wsp>
                          <wps:cNvPr id="408" name="Freeform 84"/>
                          <wps:cNvSpPr>
                            <a:spLocks/>
                          </wps:cNvSpPr>
                          <wps:spPr bwMode="auto">
                            <a:xfrm>
                              <a:off x="6271" y="5051"/>
                              <a:ext cx="94" cy="89"/>
                            </a:xfrm>
                            <a:custGeom>
                              <a:avLst/>
                              <a:gdLst>
                                <a:gd name="T0" fmla="+- 0 6365 6271"/>
                                <a:gd name="T1" fmla="*/ T0 w 94"/>
                                <a:gd name="T2" fmla="+- 0 5051 5051"/>
                                <a:gd name="T3" fmla="*/ 5051 h 89"/>
                                <a:gd name="T4" fmla="+- 0 6271 6271"/>
                                <a:gd name="T5" fmla="*/ T4 w 94"/>
                                <a:gd name="T6" fmla="+- 0 5094 5051"/>
                                <a:gd name="T7" fmla="*/ 5094 h 89"/>
                                <a:gd name="T8" fmla="+- 0 6365 6271"/>
                                <a:gd name="T9" fmla="*/ T8 w 94"/>
                                <a:gd name="T10" fmla="+- 0 5139 5051"/>
                                <a:gd name="T11" fmla="*/ 5139 h 89"/>
                                <a:gd name="T12" fmla="+- 0 6365 6271"/>
                                <a:gd name="T13" fmla="*/ T12 w 94"/>
                                <a:gd name="T14" fmla="+- 0 5051 5051"/>
                                <a:gd name="T15" fmla="*/ 5051 h 89"/>
                              </a:gdLst>
                              <a:ahLst/>
                              <a:cxnLst>
                                <a:cxn ang="0">
                                  <a:pos x="T1" y="T3"/>
                                </a:cxn>
                                <a:cxn ang="0">
                                  <a:pos x="T5" y="T7"/>
                                </a:cxn>
                                <a:cxn ang="0">
                                  <a:pos x="T9" y="T11"/>
                                </a:cxn>
                                <a:cxn ang="0">
                                  <a:pos x="T13" y="T15"/>
                                </a:cxn>
                              </a:cxnLst>
                              <a:rect l="0" t="0" r="r" b="b"/>
                              <a:pathLst>
                                <a:path w="94" h="89">
                                  <a:moveTo>
                                    <a:pt x="94" y="0"/>
                                  </a:moveTo>
                                  <a:lnTo>
                                    <a:pt x="0" y="43"/>
                                  </a:lnTo>
                                  <a:lnTo>
                                    <a:pt x="94" y="88"/>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9" name="Group 85"/>
                        <wpg:cNvGrpSpPr>
                          <a:grpSpLocks/>
                        </wpg:cNvGrpSpPr>
                        <wpg:grpSpPr bwMode="auto">
                          <a:xfrm>
                            <a:off x="7543" y="4878"/>
                            <a:ext cx="1210" cy="156"/>
                            <a:chOff x="7543" y="4878"/>
                            <a:chExt cx="1210" cy="156"/>
                          </a:xfrm>
                        </wpg:grpSpPr>
                        <wps:wsp>
                          <wps:cNvPr id="410" name="Freeform 86"/>
                          <wps:cNvSpPr>
                            <a:spLocks/>
                          </wps:cNvSpPr>
                          <wps:spPr bwMode="auto">
                            <a:xfrm>
                              <a:off x="7543" y="4878"/>
                              <a:ext cx="1210" cy="156"/>
                            </a:xfrm>
                            <a:custGeom>
                              <a:avLst/>
                              <a:gdLst>
                                <a:gd name="T0" fmla="+- 0 7543 7543"/>
                                <a:gd name="T1" fmla="*/ T0 w 1210"/>
                                <a:gd name="T2" fmla="+- 0 4878 4878"/>
                                <a:gd name="T3" fmla="*/ 4878 h 156"/>
                                <a:gd name="T4" fmla="+- 0 8753 7543"/>
                                <a:gd name="T5" fmla="*/ T4 w 1210"/>
                                <a:gd name="T6" fmla="+- 0 4878 4878"/>
                                <a:gd name="T7" fmla="*/ 4878 h 156"/>
                                <a:gd name="T8" fmla="+- 0 8753 7543"/>
                                <a:gd name="T9" fmla="*/ T8 w 1210"/>
                                <a:gd name="T10" fmla="+- 0 5034 4878"/>
                                <a:gd name="T11" fmla="*/ 5034 h 156"/>
                                <a:gd name="T12" fmla="+- 0 7543 7543"/>
                                <a:gd name="T13" fmla="*/ T12 w 1210"/>
                                <a:gd name="T14" fmla="+- 0 5034 4878"/>
                                <a:gd name="T15" fmla="*/ 5034 h 156"/>
                                <a:gd name="T16" fmla="+- 0 7543 7543"/>
                                <a:gd name="T17" fmla="*/ T16 w 1210"/>
                                <a:gd name="T18" fmla="+- 0 4878 4878"/>
                                <a:gd name="T19" fmla="*/ 4878 h 156"/>
                              </a:gdLst>
                              <a:ahLst/>
                              <a:cxnLst>
                                <a:cxn ang="0">
                                  <a:pos x="T1" y="T3"/>
                                </a:cxn>
                                <a:cxn ang="0">
                                  <a:pos x="T5" y="T7"/>
                                </a:cxn>
                                <a:cxn ang="0">
                                  <a:pos x="T9" y="T11"/>
                                </a:cxn>
                                <a:cxn ang="0">
                                  <a:pos x="T13" y="T15"/>
                                </a:cxn>
                                <a:cxn ang="0">
                                  <a:pos x="T17" y="T19"/>
                                </a:cxn>
                              </a:cxnLst>
                              <a:rect l="0" t="0" r="r" b="b"/>
                              <a:pathLst>
                                <a:path w="1210" h="156">
                                  <a:moveTo>
                                    <a:pt x="0" y="0"/>
                                  </a:moveTo>
                                  <a:lnTo>
                                    <a:pt x="1210" y="0"/>
                                  </a:lnTo>
                                  <a:lnTo>
                                    <a:pt x="121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1" name="Picture 8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7558" y="4902"/>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2" name="Picture 8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877" y="4902"/>
                              <a:ext cx="87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13" name="Group 89"/>
                        <wpg:cNvGrpSpPr>
                          <a:grpSpLocks/>
                        </wpg:cNvGrpSpPr>
                        <wpg:grpSpPr bwMode="auto">
                          <a:xfrm>
                            <a:off x="6602" y="5353"/>
                            <a:ext cx="2511" cy="435"/>
                            <a:chOff x="6602" y="5353"/>
                            <a:chExt cx="2511" cy="435"/>
                          </a:xfrm>
                        </wpg:grpSpPr>
                        <wps:wsp>
                          <wps:cNvPr id="414" name="Freeform 90"/>
                          <wps:cNvSpPr>
                            <a:spLocks/>
                          </wps:cNvSpPr>
                          <wps:spPr bwMode="auto">
                            <a:xfrm>
                              <a:off x="6602" y="5353"/>
                              <a:ext cx="2511" cy="435"/>
                            </a:xfrm>
                            <a:custGeom>
                              <a:avLst/>
                              <a:gdLst>
                                <a:gd name="T0" fmla="+- 0 9113 6602"/>
                                <a:gd name="T1" fmla="*/ T0 w 2511"/>
                                <a:gd name="T2" fmla="+- 0 5787 5353"/>
                                <a:gd name="T3" fmla="*/ 5787 h 435"/>
                                <a:gd name="T4" fmla="+- 0 9113 6602"/>
                                <a:gd name="T5" fmla="*/ T4 w 2511"/>
                                <a:gd name="T6" fmla="+- 0 5353 5353"/>
                                <a:gd name="T7" fmla="*/ 5353 h 435"/>
                                <a:gd name="T8" fmla="+- 0 6602 6602"/>
                                <a:gd name="T9" fmla="*/ T8 w 2511"/>
                                <a:gd name="T10" fmla="+- 0 5353 5353"/>
                                <a:gd name="T11" fmla="*/ 5353 h 435"/>
                              </a:gdLst>
                              <a:ahLst/>
                              <a:cxnLst>
                                <a:cxn ang="0">
                                  <a:pos x="T1" y="T3"/>
                                </a:cxn>
                                <a:cxn ang="0">
                                  <a:pos x="T5" y="T7"/>
                                </a:cxn>
                                <a:cxn ang="0">
                                  <a:pos x="T9" y="T11"/>
                                </a:cxn>
                              </a:cxnLst>
                              <a:rect l="0" t="0" r="r" b="b"/>
                              <a:pathLst>
                                <a:path w="2511" h="435">
                                  <a:moveTo>
                                    <a:pt x="2511" y="434"/>
                                  </a:moveTo>
                                  <a:lnTo>
                                    <a:pt x="2511"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 name="Group 91"/>
                        <wpg:cNvGrpSpPr>
                          <a:grpSpLocks/>
                        </wpg:cNvGrpSpPr>
                        <wpg:grpSpPr bwMode="auto">
                          <a:xfrm>
                            <a:off x="6523" y="5310"/>
                            <a:ext cx="92" cy="89"/>
                            <a:chOff x="6523" y="5310"/>
                            <a:chExt cx="92" cy="89"/>
                          </a:xfrm>
                        </wpg:grpSpPr>
                        <wps:wsp>
                          <wps:cNvPr id="416" name="Freeform 92"/>
                          <wps:cNvSpPr>
                            <a:spLocks/>
                          </wps:cNvSpPr>
                          <wps:spPr bwMode="auto">
                            <a:xfrm>
                              <a:off x="6523" y="5310"/>
                              <a:ext cx="92" cy="89"/>
                            </a:xfrm>
                            <a:custGeom>
                              <a:avLst/>
                              <a:gdLst>
                                <a:gd name="T0" fmla="+- 0 6614 6523"/>
                                <a:gd name="T1" fmla="*/ T0 w 92"/>
                                <a:gd name="T2" fmla="+- 0 5310 5310"/>
                                <a:gd name="T3" fmla="*/ 5310 h 89"/>
                                <a:gd name="T4" fmla="+- 0 6523 6523"/>
                                <a:gd name="T5" fmla="*/ T4 w 92"/>
                                <a:gd name="T6" fmla="+- 0 5353 5310"/>
                                <a:gd name="T7" fmla="*/ 5353 h 89"/>
                                <a:gd name="T8" fmla="+- 0 6614 6523"/>
                                <a:gd name="T9" fmla="*/ T8 w 92"/>
                                <a:gd name="T10" fmla="+- 0 5399 5310"/>
                                <a:gd name="T11" fmla="*/ 5399 h 89"/>
                                <a:gd name="T12" fmla="+- 0 6614 6523"/>
                                <a:gd name="T13" fmla="*/ T12 w 92"/>
                                <a:gd name="T14" fmla="+- 0 5310 5310"/>
                                <a:gd name="T15" fmla="*/ 5310 h 89"/>
                              </a:gdLst>
                              <a:ahLst/>
                              <a:cxnLst>
                                <a:cxn ang="0">
                                  <a:pos x="T1" y="T3"/>
                                </a:cxn>
                                <a:cxn ang="0">
                                  <a:pos x="T5" y="T7"/>
                                </a:cxn>
                                <a:cxn ang="0">
                                  <a:pos x="T9" y="T11"/>
                                </a:cxn>
                                <a:cxn ang="0">
                                  <a:pos x="T13" y="T15"/>
                                </a:cxn>
                              </a:cxnLst>
                              <a:rect l="0" t="0" r="r" b="b"/>
                              <a:pathLst>
                                <a:path w="92" h="89">
                                  <a:moveTo>
                                    <a:pt x="91" y="0"/>
                                  </a:moveTo>
                                  <a:lnTo>
                                    <a:pt x="0" y="43"/>
                                  </a:lnTo>
                                  <a:lnTo>
                                    <a:pt x="91" y="89"/>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7" name="Group 93"/>
                        <wpg:cNvGrpSpPr>
                          <a:grpSpLocks/>
                        </wpg:cNvGrpSpPr>
                        <wpg:grpSpPr bwMode="auto">
                          <a:xfrm>
                            <a:off x="7517" y="5137"/>
                            <a:ext cx="1092" cy="156"/>
                            <a:chOff x="7517" y="5137"/>
                            <a:chExt cx="1092" cy="156"/>
                          </a:xfrm>
                        </wpg:grpSpPr>
                        <wps:wsp>
                          <wps:cNvPr id="418" name="Freeform 94"/>
                          <wps:cNvSpPr>
                            <a:spLocks/>
                          </wps:cNvSpPr>
                          <wps:spPr bwMode="auto">
                            <a:xfrm>
                              <a:off x="7517" y="5137"/>
                              <a:ext cx="1092" cy="156"/>
                            </a:xfrm>
                            <a:custGeom>
                              <a:avLst/>
                              <a:gdLst>
                                <a:gd name="T0" fmla="+- 0 7517 7517"/>
                                <a:gd name="T1" fmla="*/ T0 w 1092"/>
                                <a:gd name="T2" fmla="+- 0 5137 5137"/>
                                <a:gd name="T3" fmla="*/ 5137 h 156"/>
                                <a:gd name="T4" fmla="+- 0 8609 7517"/>
                                <a:gd name="T5" fmla="*/ T4 w 1092"/>
                                <a:gd name="T6" fmla="+- 0 5137 5137"/>
                                <a:gd name="T7" fmla="*/ 5137 h 156"/>
                                <a:gd name="T8" fmla="+- 0 8609 7517"/>
                                <a:gd name="T9" fmla="*/ T8 w 1092"/>
                                <a:gd name="T10" fmla="+- 0 5293 5137"/>
                                <a:gd name="T11" fmla="*/ 5293 h 156"/>
                                <a:gd name="T12" fmla="+- 0 7517 7517"/>
                                <a:gd name="T13" fmla="*/ T12 w 1092"/>
                                <a:gd name="T14" fmla="+- 0 5293 5137"/>
                                <a:gd name="T15" fmla="*/ 5293 h 156"/>
                                <a:gd name="T16" fmla="+- 0 7517 7517"/>
                                <a:gd name="T17" fmla="*/ T16 w 1092"/>
                                <a:gd name="T18" fmla="+- 0 5137 5137"/>
                                <a:gd name="T19" fmla="*/ 5137 h 156"/>
                              </a:gdLst>
                              <a:ahLst/>
                              <a:cxnLst>
                                <a:cxn ang="0">
                                  <a:pos x="T1" y="T3"/>
                                </a:cxn>
                                <a:cxn ang="0">
                                  <a:pos x="T5" y="T7"/>
                                </a:cxn>
                                <a:cxn ang="0">
                                  <a:pos x="T9" y="T11"/>
                                </a:cxn>
                                <a:cxn ang="0">
                                  <a:pos x="T13" y="T15"/>
                                </a:cxn>
                                <a:cxn ang="0">
                                  <a:pos x="T17" y="T19"/>
                                </a:cxn>
                              </a:cxnLst>
                              <a:rect l="0" t="0" r="r" b="b"/>
                              <a:pathLst>
                                <a:path w="1092" h="156">
                                  <a:moveTo>
                                    <a:pt x="0" y="0"/>
                                  </a:moveTo>
                                  <a:lnTo>
                                    <a:pt x="1092" y="0"/>
                                  </a:lnTo>
                                  <a:lnTo>
                                    <a:pt x="1092"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9" name="Picture 9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7531" y="5161"/>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0" name="Picture 9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7846" y="5161"/>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21" name="Group 97"/>
                        <wpg:cNvGrpSpPr>
                          <a:grpSpLocks/>
                        </wpg:cNvGrpSpPr>
                        <wpg:grpSpPr bwMode="auto">
                          <a:xfrm>
                            <a:off x="6691" y="6375"/>
                            <a:ext cx="2278" cy="70"/>
                            <a:chOff x="6691" y="6375"/>
                            <a:chExt cx="2278" cy="70"/>
                          </a:xfrm>
                        </wpg:grpSpPr>
                        <wps:wsp>
                          <wps:cNvPr id="422" name="Freeform 98"/>
                          <wps:cNvSpPr>
                            <a:spLocks/>
                          </wps:cNvSpPr>
                          <wps:spPr bwMode="auto">
                            <a:xfrm>
                              <a:off x="6691" y="6375"/>
                              <a:ext cx="2278" cy="70"/>
                            </a:xfrm>
                            <a:custGeom>
                              <a:avLst/>
                              <a:gdLst>
                                <a:gd name="T0" fmla="+- 0 8969 6691"/>
                                <a:gd name="T1" fmla="*/ T0 w 2278"/>
                                <a:gd name="T2" fmla="+- 0 6375 6375"/>
                                <a:gd name="T3" fmla="*/ 6375 h 70"/>
                                <a:gd name="T4" fmla="+- 0 8969 6691"/>
                                <a:gd name="T5" fmla="*/ T4 w 2278"/>
                                <a:gd name="T6" fmla="+- 0 6445 6375"/>
                                <a:gd name="T7" fmla="*/ 6445 h 70"/>
                                <a:gd name="T8" fmla="+- 0 6691 6691"/>
                                <a:gd name="T9" fmla="*/ T8 w 2278"/>
                                <a:gd name="T10" fmla="+- 0 6445 6375"/>
                                <a:gd name="T11" fmla="*/ 6445 h 70"/>
                              </a:gdLst>
                              <a:ahLst/>
                              <a:cxnLst>
                                <a:cxn ang="0">
                                  <a:pos x="T1" y="T3"/>
                                </a:cxn>
                                <a:cxn ang="0">
                                  <a:pos x="T5" y="T7"/>
                                </a:cxn>
                                <a:cxn ang="0">
                                  <a:pos x="T9" y="T11"/>
                                </a:cxn>
                              </a:cxnLst>
                              <a:rect l="0" t="0" r="r" b="b"/>
                              <a:pathLst>
                                <a:path w="2278" h="70">
                                  <a:moveTo>
                                    <a:pt x="2278" y="0"/>
                                  </a:moveTo>
                                  <a:lnTo>
                                    <a:pt x="2278" y="70"/>
                                  </a:lnTo>
                                  <a:lnTo>
                                    <a:pt x="0" y="7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3" name="Group 99"/>
                        <wpg:cNvGrpSpPr>
                          <a:grpSpLocks/>
                        </wpg:cNvGrpSpPr>
                        <wpg:grpSpPr bwMode="auto">
                          <a:xfrm>
                            <a:off x="8923" y="6251"/>
                            <a:ext cx="94" cy="135"/>
                            <a:chOff x="8923" y="6251"/>
                            <a:chExt cx="94" cy="135"/>
                          </a:xfrm>
                        </wpg:grpSpPr>
                        <wps:wsp>
                          <wps:cNvPr id="424" name="Freeform 100"/>
                          <wps:cNvSpPr>
                            <a:spLocks/>
                          </wps:cNvSpPr>
                          <wps:spPr bwMode="auto">
                            <a:xfrm>
                              <a:off x="8923" y="6251"/>
                              <a:ext cx="94" cy="135"/>
                            </a:xfrm>
                            <a:custGeom>
                              <a:avLst/>
                              <a:gdLst>
                                <a:gd name="T0" fmla="+- 0 8969 8923"/>
                                <a:gd name="T1" fmla="*/ T0 w 94"/>
                                <a:gd name="T2" fmla="+- 0 6251 6251"/>
                                <a:gd name="T3" fmla="*/ 6251 h 135"/>
                                <a:gd name="T4" fmla="+- 0 8923 8923"/>
                                <a:gd name="T5" fmla="*/ T4 w 94"/>
                                <a:gd name="T6" fmla="+- 0 6385 6251"/>
                                <a:gd name="T7" fmla="*/ 6385 h 135"/>
                                <a:gd name="T8" fmla="+- 0 9017 8923"/>
                                <a:gd name="T9" fmla="*/ T8 w 94"/>
                                <a:gd name="T10" fmla="+- 0 6385 6251"/>
                                <a:gd name="T11" fmla="*/ 6385 h 135"/>
                                <a:gd name="T12" fmla="+- 0 8969 8923"/>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5" name="Group 101"/>
                        <wpg:cNvGrpSpPr>
                          <a:grpSpLocks/>
                        </wpg:cNvGrpSpPr>
                        <wpg:grpSpPr bwMode="auto">
                          <a:xfrm>
                            <a:off x="7476" y="6229"/>
                            <a:ext cx="944" cy="156"/>
                            <a:chOff x="7476" y="6229"/>
                            <a:chExt cx="944" cy="156"/>
                          </a:xfrm>
                        </wpg:grpSpPr>
                        <wps:wsp>
                          <wps:cNvPr id="426" name="Freeform 102"/>
                          <wps:cNvSpPr>
                            <a:spLocks/>
                          </wps:cNvSpPr>
                          <wps:spPr bwMode="auto">
                            <a:xfrm>
                              <a:off x="7476" y="6229"/>
                              <a:ext cx="944" cy="156"/>
                            </a:xfrm>
                            <a:custGeom>
                              <a:avLst/>
                              <a:gdLst>
                                <a:gd name="T0" fmla="+- 0 7476 7476"/>
                                <a:gd name="T1" fmla="*/ T0 w 944"/>
                                <a:gd name="T2" fmla="+- 0 6229 6229"/>
                                <a:gd name="T3" fmla="*/ 6229 h 156"/>
                                <a:gd name="T4" fmla="+- 0 8419 7476"/>
                                <a:gd name="T5" fmla="*/ T4 w 944"/>
                                <a:gd name="T6" fmla="+- 0 6229 6229"/>
                                <a:gd name="T7" fmla="*/ 6229 h 156"/>
                                <a:gd name="T8" fmla="+- 0 8419 7476"/>
                                <a:gd name="T9" fmla="*/ T8 w 944"/>
                                <a:gd name="T10" fmla="+- 0 6385 6229"/>
                                <a:gd name="T11" fmla="*/ 6385 h 156"/>
                                <a:gd name="T12" fmla="+- 0 7476 7476"/>
                                <a:gd name="T13" fmla="*/ T12 w 944"/>
                                <a:gd name="T14" fmla="+- 0 6385 6229"/>
                                <a:gd name="T15" fmla="*/ 6385 h 156"/>
                                <a:gd name="T16" fmla="+- 0 7476 7476"/>
                                <a:gd name="T17" fmla="*/ T16 w 944"/>
                                <a:gd name="T18" fmla="+- 0 6229 6229"/>
                                <a:gd name="T19" fmla="*/ 6229 h 156"/>
                              </a:gdLst>
                              <a:ahLst/>
                              <a:cxnLst>
                                <a:cxn ang="0">
                                  <a:pos x="T1" y="T3"/>
                                </a:cxn>
                                <a:cxn ang="0">
                                  <a:pos x="T5" y="T7"/>
                                </a:cxn>
                                <a:cxn ang="0">
                                  <a:pos x="T9" y="T11"/>
                                </a:cxn>
                                <a:cxn ang="0">
                                  <a:pos x="T13" y="T15"/>
                                </a:cxn>
                                <a:cxn ang="0">
                                  <a:pos x="T17" y="T19"/>
                                </a:cxn>
                              </a:cxnLst>
                              <a:rect l="0" t="0" r="r" b="b"/>
                              <a:pathLst>
                                <a:path w="944" h="156">
                                  <a:moveTo>
                                    <a:pt x="0" y="0"/>
                                  </a:moveTo>
                                  <a:lnTo>
                                    <a:pt x="943" y="0"/>
                                  </a:lnTo>
                                  <a:lnTo>
                                    <a:pt x="943"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27" name="Picture 10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7493" y="6250"/>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28" name="Group 104"/>
                        <wpg:cNvGrpSpPr>
                          <a:grpSpLocks/>
                        </wpg:cNvGrpSpPr>
                        <wpg:grpSpPr bwMode="auto">
                          <a:xfrm>
                            <a:off x="6173" y="6375"/>
                            <a:ext cx="3164" cy="824"/>
                            <a:chOff x="6173" y="6375"/>
                            <a:chExt cx="3164" cy="824"/>
                          </a:xfrm>
                        </wpg:grpSpPr>
                        <wps:wsp>
                          <wps:cNvPr id="429" name="Freeform 105"/>
                          <wps:cNvSpPr>
                            <a:spLocks/>
                          </wps:cNvSpPr>
                          <wps:spPr bwMode="auto">
                            <a:xfrm>
                              <a:off x="6173" y="6375"/>
                              <a:ext cx="3164" cy="824"/>
                            </a:xfrm>
                            <a:custGeom>
                              <a:avLst/>
                              <a:gdLst>
                                <a:gd name="T0" fmla="+- 0 9336 6173"/>
                                <a:gd name="T1" fmla="*/ T0 w 3164"/>
                                <a:gd name="T2" fmla="+- 0 6375 6375"/>
                                <a:gd name="T3" fmla="*/ 6375 h 824"/>
                                <a:gd name="T4" fmla="+- 0 9336 6173"/>
                                <a:gd name="T5" fmla="*/ T4 w 3164"/>
                                <a:gd name="T6" fmla="+- 0 7199 6375"/>
                                <a:gd name="T7" fmla="*/ 7199 h 824"/>
                                <a:gd name="T8" fmla="+- 0 6173 6173"/>
                                <a:gd name="T9" fmla="*/ T8 w 3164"/>
                                <a:gd name="T10" fmla="+- 0 7199 6375"/>
                                <a:gd name="T11" fmla="*/ 7199 h 824"/>
                                <a:gd name="T12" fmla="+- 0 6173 6173"/>
                                <a:gd name="T13" fmla="*/ T12 w 3164"/>
                                <a:gd name="T14" fmla="+- 0 6980 6375"/>
                                <a:gd name="T15" fmla="*/ 6980 h 824"/>
                              </a:gdLst>
                              <a:ahLst/>
                              <a:cxnLst>
                                <a:cxn ang="0">
                                  <a:pos x="T1" y="T3"/>
                                </a:cxn>
                                <a:cxn ang="0">
                                  <a:pos x="T5" y="T7"/>
                                </a:cxn>
                                <a:cxn ang="0">
                                  <a:pos x="T9" y="T11"/>
                                </a:cxn>
                                <a:cxn ang="0">
                                  <a:pos x="T13" y="T15"/>
                                </a:cxn>
                              </a:cxnLst>
                              <a:rect l="0" t="0" r="r" b="b"/>
                              <a:pathLst>
                                <a:path w="3164" h="824">
                                  <a:moveTo>
                                    <a:pt x="3163" y="0"/>
                                  </a:moveTo>
                                  <a:lnTo>
                                    <a:pt x="3163" y="824"/>
                                  </a:lnTo>
                                  <a:lnTo>
                                    <a:pt x="0" y="824"/>
                                  </a:lnTo>
                                  <a:lnTo>
                                    <a:pt x="0" y="60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 name="Group 106"/>
                        <wpg:cNvGrpSpPr>
                          <a:grpSpLocks/>
                        </wpg:cNvGrpSpPr>
                        <wpg:grpSpPr bwMode="auto">
                          <a:xfrm>
                            <a:off x="9290" y="6251"/>
                            <a:ext cx="92" cy="135"/>
                            <a:chOff x="9290" y="6251"/>
                            <a:chExt cx="92" cy="135"/>
                          </a:xfrm>
                        </wpg:grpSpPr>
                        <wps:wsp>
                          <wps:cNvPr id="431" name="Freeform 107"/>
                          <wps:cNvSpPr>
                            <a:spLocks/>
                          </wps:cNvSpPr>
                          <wps:spPr bwMode="auto">
                            <a:xfrm>
                              <a:off x="9290" y="6251"/>
                              <a:ext cx="92" cy="135"/>
                            </a:xfrm>
                            <a:custGeom>
                              <a:avLst/>
                              <a:gdLst>
                                <a:gd name="T0" fmla="+- 0 9336 9290"/>
                                <a:gd name="T1" fmla="*/ T0 w 92"/>
                                <a:gd name="T2" fmla="+- 0 6251 6251"/>
                                <a:gd name="T3" fmla="*/ 6251 h 135"/>
                                <a:gd name="T4" fmla="+- 0 9290 9290"/>
                                <a:gd name="T5" fmla="*/ T4 w 92"/>
                                <a:gd name="T6" fmla="+- 0 6385 6251"/>
                                <a:gd name="T7" fmla="*/ 6385 h 135"/>
                                <a:gd name="T8" fmla="+- 0 9382 9290"/>
                                <a:gd name="T9" fmla="*/ T8 w 92"/>
                                <a:gd name="T10" fmla="+- 0 6385 6251"/>
                                <a:gd name="T11" fmla="*/ 6385 h 135"/>
                                <a:gd name="T12" fmla="+- 0 9336 9290"/>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2"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2" name="Group 108"/>
                        <wpg:cNvGrpSpPr>
                          <a:grpSpLocks/>
                        </wpg:cNvGrpSpPr>
                        <wpg:grpSpPr bwMode="auto">
                          <a:xfrm>
                            <a:off x="7618" y="6983"/>
                            <a:ext cx="1092" cy="156"/>
                            <a:chOff x="7618" y="6983"/>
                            <a:chExt cx="1092" cy="156"/>
                          </a:xfrm>
                        </wpg:grpSpPr>
                        <wps:wsp>
                          <wps:cNvPr id="433" name="Freeform 109"/>
                          <wps:cNvSpPr>
                            <a:spLocks/>
                          </wps:cNvSpPr>
                          <wps:spPr bwMode="auto">
                            <a:xfrm>
                              <a:off x="7618" y="6983"/>
                              <a:ext cx="1092" cy="156"/>
                            </a:xfrm>
                            <a:custGeom>
                              <a:avLst/>
                              <a:gdLst>
                                <a:gd name="T0" fmla="+- 0 7618 7618"/>
                                <a:gd name="T1" fmla="*/ T0 w 1092"/>
                                <a:gd name="T2" fmla="+- 0 6983 6983"/>
                                <a:gd name="T3" fmla="*/ 6983 h 156"/>
                                <a:gd name="T4" fmla="+- 0 8709 7618"/>
                                <a:gd name="T5" fmla="*/ T4 w 1092"/>
                                <a:gd name="T6" fmla="+- 0 6983 6983"/>
                                <a:gd name="T7" fmla="*/ 6983 h 156"/>
                                <a:gd name="T8" fmla="+- 0 8709 7618"/>
                                <a:gd name="T9" fmla="*/ T8 w 1092"/>
                                <a:gd name="T10" fmla="+- 0 7139 6983"/>
                                <a:gd name="T11" fmla="*/ 7139 h 156"/>
                                <a:gd name="T12" fmla="+- 0 7618 7618"/>
                                <a:gd name="T13" fmla="*/ T12 w 1092"/>
                                <a:gd name="T14" fmla="+- 0 7139 6983"/>
                                <a:gd name="T15" fmla="*/ 7139 h 156"/>
                                <a:gd name="T16" fmla="+- 0 7618 7618"/>
                                <a:gd name="T17" fmla="*/ T16 w 1092"/>
                                <a:gd name="T18" fmla="+- 0 6983 6983"/>
                                <a:gd name="T19" fmla="*/ 6983 h 156"/>
                              </a:gdLst>
                              <a:ahLst/>
                              <a:cxnLst>
                                <a:cxn ang="0">
                                  <a:pos x="T1" y="T3"/>
                                </a:cxn>
                                <a:cxn ang="0">
                                  <a:pos x="T5" y="T7"/>
                                </a:cxn>
                                <a:cxn ang="0">
                                  <a:pos x="T9" y="T11"/>
                                </a:cxn>
                                <a:cxn ang="0">
                                  <a:pos x="T13" y="T15"/>
                                </a:cxn>
                                <a:cxn ang="0">
                                  <a:pos x="T17" y="T19"/>
                                </a:cxn>
                              </a:cxnLst>
                              <a:rect l="0" t="0" r="r" b="b"/>
                              <a:pathLst>
                                <a:path w="1092" h="156">
                                  <a:moveTo>
                                    <a:pt x="0" y="0"/>
                                  </a:moveTo>
                                  <a:lnTo>
                                    <a:pt x="1091" y="0"/>
                                  </a:lnTo>
                                  <a:lnTo>
                                    <a:pt x="1091"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34" name="Picture 1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7634" y="7004"/>
                              <a:ext cx="10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35" name="Group 111"/>
                        <wpg:cNvGrpSpPr>
                          <a:grpSpLocks/>
                        </wpg:cNvGrpSpPr>
                        <wpg:grpSpPr bwMode="auto">
                          <a:xfrm>
                            <a:off x="6247" y="6375"/>
                            <a:ext cx="2960" cy="567"/>
                            <a:chOff x="6247" y="6375"/>
                            <a:chExt cx="2960" cy="567"/>
                          </a:xfrm>
                        </wpg:grpSpPr>
                        <wps:wsp>
                          <wps:cNvPr id="436" name="Freeform 112"/>
                          <wps:cNvSpPr>
                            <a:spLocks/>
                          </wps:cNvSpPr>
                          <wps:spPr bwMode="auto">
                            <a:xfrm>
                              <a:off x="6247" y="6375"/>
                              <a:ext cx="2960" cy="567"/>
                            </a:xfrm>
                            <a:custGeom>
                              <a:avLst/>
                              <a:gdLst>
                                <a:gd name="T0" fmla="+- 0 9206 6247"/>
                                <a:gd name="T1" fmla="*/ T0 w 2960"/>
                                <a:gd name="T2" fmla="+- 0 6375 6375"/>
                                <a:gd name="T3" fmla="*/ 6375 h 567"/>
                                <a:gd name="T4" fmla="+- 0 9206 6247"/>
                                <a:gd name="T5" fmla="*/ T4 w 2960"/>
                                <a:gd name="T6" fmla="+- 0 6942 6375"/>
                                <a:gd name="T7" fmla="*/ 6942 h 567"/>
                                <a:gd name="T8" fmla="+- 0 6247 6247"/>
                                <a:gd name="T9" fmla="*/ T8 w 2960"/>
                                <a:gd name="T10" fmla="+- 0 6942 6375"/>
                                <a:gd name="T11" fmla="*/ 6942 h 567"/>
                              </a:gdLst>
                              <a:ahLst/>
                              <a:cxnLst>
                                <a:cxn ang="0">
                                  <a:pos x="T1" y="T3"/>
                                </a:cxn>
                                <a:cxn ang="0">
                                  <a:pos x="T5" y="T7"/>
                                </a:cxn>
                                <a:cxn ang="0">
                                  <a:pos x="T9" y="T11"/>
                                </a:cxn>
                              </a:cxnLst>
                              <a:rect l="0" t="0" r="r" b="b"/>
                              <a:pathLst>
                                <a:path w="2960" h="567">
                                  <a:moveTo>
                                    <a:pt x="2959" y="0"/>
                                  </a:moveTo>
                                  <a:lnTo>
                                    <a:pt x="2959" y="567"/>
                                  </a:lnTo>
                                  <a:lnTo>
                                    <a:pt x="0" y="56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7" name="Group 113"/>
                        <wpg:cNvGrpSpPr>
                          <a:grpSpLocks/>
                        </wpg:cNvGrpSpPr>
                        <wpg:grpSpPr bwMode="auto">
                          <a:xfrm>
                            <a:off x="9161" y="6251"/>
                            <a:ext cx="92" cy="135"/>
                            <a:chOff x="9161" y="6251"/>
                            <a:chExt cx="92" cy="135"/>
                          </a:xfrm>
                        </wpg:grpSpPr>
                        <wps:wsp>
                          <wps:cNvPr id="438" name="Freeform 114"/>
                          <wps:cNvSpPr>
                            <a:spLocks/>
                          </wps:cNvSpPr>
                          <wps:spPr bwMode="auto">
                            <a:xfrm>
                              <a:off x="9161" y="6251"/>
                              <a:ext cx="92" cy="135"/>
                            </a:xfrm>
                            <a:custGeom>
                              <a:avLst/>
                              <a:gdLst>
                                <a:gd name="T0" fmla="+- 0 9206 9161"/>
                                <a:gd name="T1" fmla="*/ T0 w 92"/>
                                <a:gd name="T2" fmla="+- 0 6251 6251"/>
                                <a:gd name="T3" fmla="*/ 6251 h 135"/>
                                <a:gd name="T4" fmla="+- 0 9161 9161"/>
                                <a:gd name="T5" fmla="*/ T4 w 92"/>
                                <a:gd name="T6" fmla="+- 0 6385 6251"/>
                                <a:gd name="T7" fmla="*/ 6385 h 135"/>
                                <a:gd name="T8" fmla="+- 0 9252 9161"/>
                                <a:gd name="T9" fmla="*/ T8 w 92"/>
                                <a:gd name="T10" fmla="+- 0 6385 6251"/>
                                <a:gd name="T11" fmla="*/ 6385 h 135"/>
                                <a:gd name="T12" fmla="+- 0 9206 9161"/>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5" y="0"/>
                                  </a:moveTo>
                                  <a:lnTo>
                                    <a:pt x="0" y="134"/>
                                  </a:lnTo>
                                  <a:lnTo>
                                    <a:pt x="91" y="134"/>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9" name="Group 115"/>
                        <wpg:cNvGrpSpPr>
                          <a:grpSpLocks/>
                        </wpg:cNvGrpSpPr>
                        <wpg:grpSpPr bwMode="auto">
                          <a:xfrm>
                            <a:off x="7728" y="6726"/>
                            <a:ext cx="764" cy="156"/>
                            <a:chOff x="7728" y="6726"/>
                            <a:chExt cx="764" cy="156"/>
                          </a:xfrm>
                        </wpg:grpSpPr>
                        <wps:wsp>
                          <wps:cNvPr id="440" name="Freeform 116"/>
                          <wps:cNvSpPr>
                            <a:spLocks/>
                          </wps:cNvSpPr>
                          <wps:spPr bwMode="auto">
                            <a:xfrm>
                              <a:off x="7728" y="6726"/>
                              <a:ext cx="764" cy="156"/>
                            </a:xfrm>
                            <a:custGeom>
                              <a:avLst/>
                              <a:gdLst>
                                <a:gd name="T0" fmla="+- 0 7728 7728"/>
                                <a:gd name="T1" fmla="*/ T0 w 764"/>
                                <a:gd name="T2" fmla="+- 0 6726 6726"/>
                                <a:gd name="T3" fmla="*/ 6726 h 156"/>
                                <a:gd name="T4" fmla="+- 0 8491 7728"/>
                                <a:gd name="T5" fmla="*/ T4 w 764"/>
                                <a:gd name="T6" fmla="+- 0 6726 6726"/>
                                <a:gd name="T7" fmla="*/ 6726 h 156"/>
                                <a:gd name="T8" fmla="+- 0 8491 7728"/>
                                <a:gd name="T9" fmla="*/ T8 w 764"/>
                                <a:gd name="T10" fmla="+- 0 6882 6726"/>
                                <a:gd name="T11" fmla="*/ 6882 h 156"/>
                                <a:gd name="T12" fmla="+- 0 7728 7728"/>
                                <a:gd name="T13" fmla="*/ T12 w 764"/>
                                <a:gd name="T14" fmla="+- 0 6882 6726"/>
                                <a:gd name="T15" fmla="*/ 6882 h 156"/>
                                <a:gd name="T16" fmla="+- 0 7728 7728"/>
                                <a:gd name="T17" fmla="*/ T16 w 764"/>
                                <a:gd name="T18" fmla="+- 0 6726 6726"/>
                                <a:gd name="T19" fmla="*/ 6726 h 156"/>
                              </a:gdLst>
                              <a:ahLst/>
                              <a:cxnLst>
                                <a:cxn ang="0">
                                  <a:pos x="T1" y="T3"/>
                                </a:cxn>
                                <a:cxn ang="0">
                                  <a:pos x="T5" y="T7"/>
                                </a:cxn>
                                <a:cxn ang="0">
                                  <a:pos x="T9" y="T11"/>
                                </a:cxn>
                                <a:cxn ang="0">
                                  <a:pos x="T13" y="T15"/>
                                </a:cxn>
                                <a:cxn ang="0">
                                  <a:pos x="T17" y="T19"/>
                                </a:cxn>
                              </a:cxnLst>
                              <a:rect l="0" t="0" r="r" b="b"/>
                              <a:pathLst>
                                <a:path w="764" h="156">
                                  <a:moveTo>
                                    <a:pt x="0" y="0"/>
                                  </a:moveTo>
                                  <a:lnTo>
                                    <a:pt x="763" y="0"/>
                                  </a:lnTo>
                                  <a:lnTo>
                                    <a:pt x="763"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41" name="Picture 1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7742" y="6747"/>
                              <a:ext cx="75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42" name="Group 118"/>
                        <wpg:cNvGrpSpPr>
                          <a:grpSpLocks/>
                        </wpg:cNvGrpSpPr>
                        <wpg:grpSpPr bwMode="auto">
                          <a:xfrm>
                            <a:off x="6506" y="6375"/>
                            <a:ext cx="2607" cy="324"/>
                            <a:chOff x="6506" y="6375"/>
                            <a:chExt cx="2607" cy="324"/>
                          </a:xfrm>
                        </wpg:grpSpPr>
                        <wps:wsp>
                          <wps:cNvPr id="443" name="Freeform 119"/>
                          <wps:cNvSpPr>
                            <a:spLocks/>
                          </wps:cNvSpPr>
                          <wps:spPr bwMode="auto">
                            <a:xfrm>
                              <a:off x="6506" y="6375"/>
                              <a:ext cx="2607" cy="324"/>
                            </a:xfrm>
                            <a:custGeom>
                              <a:avLst/>
                              <a:gdLst>
                                <a:gd name="T0" fmla="+- 0 9113 6506"/>
                                <a:gd name="T1" fmla="*/ T0 w 2607"/>
                                <a:gd name="T2" fmla="+- 0 6375 6375"/>
                                <a:gd name="T3" fmla="*/ 6375 h 324"/>
                                <a:gd name="T4" fmla="+- 0 9113 6506"/>
                                <a:gd name="T5" fmla="*/ T4 w 2607"/>
                                <a:gd name="T6" fmla="+- 0 6699 6375"/>
                                <a:gd name="T7" fmla="*/ 6699 h 324"/>
                                <a:gd name="T8" fmla="+- 0 6506 6506"/>
                                <a:gd name="T9" fmla="*/ T8 w 2607"/>
                                <a:gd name="T10" fmla="+- 0 6699 6375"/>
                                <a:gd name="T11" fmla="*/ 6699 h 324"/>
                              </a:gdLst>
                              <a:ahLst/>
                              <a:cxnLst>
                                <a:cxn ang="0">
                                  <a:pos x="T1" y="T3"/>
                                </a:cxn>
                                <a:cxn ang="0">
                                  <a:pos x="T5" y="T7"/>
                                </a:cxn>
                                <a:cxn ang="0">
                                  <a:pos x="T9" y="T11"/>
                                </a:cxn>
                              </a:cxnLst>
                              <a:rect l="0" t="0" r="r" b="b"/>
                              <a:pathLst>
                                <a:path w="2607" h="324">
                                  <a:moveTo>
                                    <a:pt x="2607" y="0"/>
                                  </a:moveTo>
                                  <a:lnTo>
                                    <a:pt x="2607" y="324"/>
                                  </a:lnTo>
                                  <a:lnTo>
                                    <a:pt x="0" y="32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4" name="Group 120"/>
                        <wpg:cNvGrpSpPr>
                          <a:grpSpLocks/>
                        </wpg:cNvGrpSpPr>
                        <wpg:grpSpPr bwMode="auto">
                          <a:xfrm>
                            <a:off x="9065" y="6251"/>
                            <a:ext cx="94" cy="135"/>
                            <a:chOff x="9065" y="6251"/>
                            <a:chExt cx="94" cy="135"/>
                          </a:xfrm>
                        </wpg:grpSpPr>
                        <wps:wsp>
                          <wps:cNvPr id="445" name="Freeform 121"/>
                          <wps:cNvSpPr>
                            <a:spLocks/>
                          </wps:cNvSpPr>
                          <wps:spPr bwMode="auto">
                            <a:xfrm>
                              <a:off x="9065" y="6251"/>
                              <a:ext cx="94" cy="135"/>
                            </a:xfrm>
                            <a:custGeom>
                              <a:avLst/>
                              <a:gdLst>
                                <a:gd name="T0" fmla="+- 0 9113 9065"/>
                                <a:gd name="T1" fmla="*/ T0 w 94"/>
                                <a:gd name="T2" fmla="+- 0 6251 6251"/>
                                <a:gd name="T3" fmla="*/ 6251 h 135"/>
                                <a:gd name="T4" fmla="+- 0 9065 9065"/>
                                <a:gd name="T5" fmla="*/ T4 w 94"/>
                                <a:gd name="T6" fmla="+- 0 6385 6251"/>
                                <a:gd name="T7" fmla="*/ 6385 h 135"/>
                                <a:gd name="T8" fmla="+- 0 9158 9065"/>
                                <a:gd name="T9" fmla="*/ T8 w 94"/>
                                <a:gd name="T10" fmla="+- 0 6385 6251"/>
                                <a:gd name="T11" fmla="*/ 6385 h 135"/>
                                <a:gd name="T12" fmla="+- 0 9113 9065"/>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8" y="0"/>
                                  </a:moveTo>
                                  <a:lnTo>
                                    <a:pt x="0" y="134"/>
                                  </a:lnTo>
                                  <a:lnTo>
                                    <a:pt x="93" y="134"/>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6" name="Group 122"/>
                        <wpg:cNvGrpSpPr>
                          <a:grpSpLocks/>
                        </wpg:cNvGrpSpPr>
                        <wpg:grpSpPr bwMode="auto">
                          <a:xfrm>
                            <a:off x="7740" y="6483"/>
                            <a:ext cx="646" cy="159"/>
                            <a:chOff x="7740" y="6483"/>
                            <a:chExt cx="646" cy="159"/>
                          </a:xfrm>
                        </wpg:grpSpPr>
                        <wps:wsp>
                          <wps:cNvPr id="447" name="Freeform 123"/>
                          <wps:cNvSpPr>
                            <a:spLocks/>
                          </wps:cNvSpPr>
                          <wps:spPr bwMode="auto">
                            <a:xfrm>
                              <a:off x="7740" y="6483"/>
                              <a:ext cx="646" cy="159"/>
                            </a:xfrm>
                            <a:custGeom>
                              <a:avLst/>
                              <a:gdLst>
                                <a:gd name="T0" fmla="+- 0 7740 7740"/>
                                <a:gd name="T1" fmla="*/ T0 w 646"/>
                                <a:gd name="T2" fmla="+- 0 6483 6483"/>
                                <a:gd name="T3" fmla="*/ 6483 h 159"/>
                                <a:gd name="T4" fmla="+- 0 8386 7740"/>
                                <a:gd name="T5" fmla="*/ T4 w 646"/>
                                <a:gd name="T6" fmla="+- 0 6483 6483"/>
                                <a:gd name="T7" fmla="*/ 6483 h 159"/>
                                <a:gd name="T8" fmla="+- 0 8386 7740"/>
                                <a:gd name="T9" fmla="*/ T8 w 646"/>
                                <a:gd name="T10" fmla="+- 0 6642 6483"/>
                                <a:gd name="T11" fmla="*/ 6642 h 159"/>
                                <a:gd name="T12" fmla="+- 0 7740 7740"/>
                                <a:gd name="T13" fmla="*/ T12 w 646"/>
                                <a:gd name="T14" fmla="+- 0 6642 6483"/>
                                <a:gd name="T15" fmla="*/ 6642 h 159"/>
                                <a:gd name="T16" fmla="+- 0 7740 7740"/>
                                <a:gd name="T17" fmla="*/ T16 w 646"/>
                                <a:gd name="T18" fmla="+- 0 6483 6483"/>
                                <a:gd name="T19" fmla="*/ 6483 h 159"/>
                              </a:gdLst>
                              <a:ahLst/>
                              <a:cxnLst>
                                <a:cxn ang="0">
                                  <a:pos x="T1" y="T3"/>
                                </a:cxn>
                                <a:cxn ang="0">
                                  <a:pos x="T5" y="T7"/>
                                </a:cxn>
                                <a:cxn ang="0">
                                  <a:pos x="T9" y="T11"/>
                                </a:cxn>
                                <a:cxn ang="0">
                                  <a:pos x="T13" y="T15"/>
                                </a:cxn>
                                <a:cxn ang="0">
                                  <a:pos x="T17" y="T19"/>
                                </a:cxn>
                              </a:cxnLst>
                              <a:rect l="0" t="0" r="r" b="b"/>
                              <a:pathLst>
                                <a:path w="646" h="159">
                                  <a:moveTo>
                                    <a:pt x="0" y="0"/>
                                  </a:moveTo>
                                  <a:lnTo>
                                    <a:pt x="646" y="0"/>
                                  </a:lnTo>
                                  <a:lnTo>
                                    <a:pt x="646" y="159"/>
                                  </a:lnTo>
                                  <a:lnTo>
                                    <a:pt x="0" y="159"/>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48" name="Picture 12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7754" y="6507"/>
                              <a:ext cx="63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49" name="Group 125"/>
                        <wpg:cNvGrpSpPr>
                          <a:grpSpLocks/>
                        </wpg:cNvGrpSpPr>
                        <wpg:grpSpPr bwMode="auto">
                          <a:xfrm>
                            <a:off x="5827" y="6375"/>
                            <a:ext cx="3900" cy="1632"/>
                            <a:chOff x="5827" y="6375"/>
                            <a:chExt cx="3900" cy="1632"/>
                          </a:xfrm>
                        </wpg:grpSpPr>
                        <wps:wsp>
                          <wps:cNvPr id="450" name="Freeform 126"/>
                          <wps:cNvSpPr>
                            <a:spLocks/>
                          </wps:cNvSpPr>
                          <wps:spPr bwMode="auto">
                            <a:xfrm>
                              <a:off x="5827" y="6375"/>
                              <a:ext cx="3900" cy="1632"/>
                            </a:xfrm>
                            <a:custGeom>
                              <a:avLst/>
                              <a:gdLst>
                                <a:gd name="T0" fmla="+- 0 9727 5827"/>
                                <a:gd name="T1" fmla="*/ T0 w 3900"/>
                                <a:gd name="T2" fmla="+- 0 6375 6375"/>
                                <a:gd name="T3" fmla="*/ 6375 h 1632"/>
                                <a:gd name="T4" fmla="+- 0 9727 5827"/>
                                <a:gd name="T5" fmla="*/ T4 w 3900"/>
                                <a:gd name="T6" fmla="+- 0 8007 6375"/>
                                <a:gd name="T7" fmla="*/ 8007 h 1632"/>
                                <a:gd name="T8" fmla="+- 0 5827 5827"/>
                                <a:gd name="T9" fmla="*/ T8 w 3900"/>
                                <a:gd name="T10" fmla="+- 0 8007 6375"/>
                                <a:gd name="T11" fmla="*/ 8007 h 1632"/>
                                <a:gd name="T12" fmla="+- 0 5827 5827"/>
                                <a:gd name="T13" fmla="*/ T12 w 3900"/>
                                <a:gd name="T14" fmla="+- 0 7076 6375"/>
                                <a:gd name="T15" fmla="*/ 7076 h 1632"/>
                              </a:gdLst>
                              <a:ahLst/>
                              <a:cxnLst>
                                <a:cxn ang="0">
                                  <a:pos x="T1" y="T3"/>
                                </a:cxn>
                                <a:cxn ang="0">
                                  <a:pos x="T5" y="T7"/>
                                </a:cxn>
                                <a:cxn ang="0">
                                  <a:pos x="T9" y="T11"/>
                                </a:cxn>
                                <a:cxn ang="0">
                                  <a:pos x="T13" y="T15"/>
                                </a:cxn>
                              </a:cxnLst>
                              <a:rect l="0" t="0" r="r" b="b"/>
                              <a:pathLst>
                                <a:path w="3900" h="1632">
                                  <a:moveTo>
                                    <a:pt x="3900" y="0"/>
                                  </a:moveTo>
                                  <a:lnTo>
                                    <a:pt x="3900" y="1632"/>
                                  </a:lnTo>
                                  <a:lnTo>
                                    <a:pt x="0" y="1632"/>
                                  </a:lnTo>
                                  <a:lnTo>
                                    <a:pt x="0" y="70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1" name="Group 127"/>
                        <wpg:cNvGrpSpPr>
                          <a:grpSpLocks/>
                        </wpg:cNvGrpSpPr>
                        <wpg:grpSpPr bwMode="auto">
                          <a:xfrm>
                            <a:off x="9682" y="6251"/>
                            <a:ext cx="92" cy="135"/>
                            <a:chOff x="9682" y="6251"/>
                            <a:chExt cx="92" cy="135"/>
                          </a:xfrm>
                        </wpg:grpSpPr>
                        <wps:wsp>
                          <wps:cNvPr id="452" name="Freeform 128"/>
                          <wps:cNvSpPr>
                            <a:spLocks/>
                          </wps:cNvSpPr>
                          <wps:spPr bwMode="auto">
                            <a:xfrm>
                              <a:off x="9682" y="6251"/>
                              <a:ext cx="92" cy="135"/>
                            </a:xfrm>
                            <a:custGeom>
                              <a:avLst/>
                              <a:gdLst>
                                <a:gd name="T0" fmla="+- 0 9727 9682"/>
                                <a:gd name="T1" fmla="*/ T0 w 92"/>
                                <a:gd name="T2" fmla="+- 0 6251 6251"/>
                                <a:gd name="T3" fmla="*/ 6251 h 135"/>
                                <a:gd name="T4" fmla="+- 0 9682 9682"/>
                                <a:gd name="T5" fmla="*/ T4 w 92"/>
                                <a:gd name="T6" fmla="+- 0 6385 6251"/>
                                <a:gd name="T7" fmla="*/ 6385 h 135"/>
                                <a:gd name="T8" fmla="+- 0 9773 9682"/>
                                <a:gd name="T9" fmla="*/ T8 w 92"/>
                                <a:gd name="T10" fmla="+- 0 6385 6251"/>
                                <a:gd name="T11" fmla="*/ 6385 h 135"/>
                                <a:gd name="T12" fmla="+- 0 9727 9682"/>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5" y="0"/>
                                  </a:moveTo>
                                  <a:lnTo>
                                    <a:pt x="0" y="134"/>
                                  </a:lnTo>
                                  <a:lnTo>
                                    <a:pt x="91" y="134"/>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3" name="Group 129"/>
                        <wpg:cNvGrpSpPr>
                          <a:grpSpLocks/>
                        </wpg:cNvGrpSpPr>
                        <wpg:grpSpPr bwMode="auto">
                          <a:xfrm>
                            <a:off x="7970" y="7791"/>
                            <a:ext cx="579" cy="156"/>
                            <a:chOff x="7970" y="7791"/>
                            <a:chExt cx="579" cy="156"/>
                          </a:xfrm>
                        </wpg:grpSpPr>
                        <wps:wsp>
                          <wps:cNvPr id="454" name="Freeform 130"/>
                          <wps:cNvSpPr>
                            <a:spLocks/>
                          </wps:cNvSpPr>
                          <wps:spPr bwMode="auto">
                            <a:xfrm>
                              <a:off x="7970" y="7791"/>
                              <a:ext cx="579" cy="156"/>
                            </a:xfrm>
                            <a:custGeom>
                              <a:avLst/>
                              <a:gdLst>
                                <a:gd name="T0" fmla="+- 0 7970 7970"/>
                                <a:gd name="T1" fmla="*/ T0 w 579"/>
                                <a:gd name="T2" fmla="+- 0 7791 7791"/>
                                <a:gd name="T3" fmla="*/ 7791 h 156"/>
                                <a:gd name="T4" fmla="+- 0 8549 7970"/>
                                <a:gd name="T5" fmla="*/ T4 w 579"/>
                                <a:gd name="T6" fmla="+- 0 7791 7791"/>
                                <a:gd name="T7" fmla="*/ 7791 h 156"/>
                                <a:gd name="T8" fmla="+- 0 8549 7970"/>
                                <a:gd name="T9" fmla="*/ T8 w 579"/>
                                <a:gd name="T10" fmla="+- 0 7947 7791"/>
                                <a:gd name="T11" fmla="*/ 7947 h 156"/>
                                <a:gd name="T12" fmla="+- 0 7970 7970"/>
                                <a:gd name="T13" fmla="*/ T12 w 579"/>
                                <a:gd name="T14" fmla="+- 0 7947 7791"/>
                                <a:gd name="T15" fmla="*/ 7947 h 156"/>
                                <a:gd name="T16" fmla="+- 0 7970 7970"/>
                                <a:gd name="T17" fmla="*/ T16 w 579"/>
                                <a:gd name="T18" fmla="+- 0 7791 7791"/>
                                <a:gd name="T19" fmla="*/ 7791 h 156"/>
                              </a:gdLst>
                              <a:ahLst/>
                              <a:cxnLst>
                                <a:cxn ang="0">
                                  <a:pos x="T1" y="T3"/>
                                </a:cxn>
                                <a:cxn ang="0">
                                  <a:pos x="T5" y="T7"/>
                                </a:cxn>
                                <a:cxn ang="0">
                                  <a:pos x="T9" y="T11"/>
                                </a:cxn>
                                <a:cxn ang="0">
                                  <a:pos x="T13" y="T15"/>
                                </a:cxn>
                                <a:cxn ang="0">
                                  <a:pos x="T17" y="T19"/>
                                </a:cxn>
                              </a:cxnLst>
                              <a:rect l="0" t="0" r="r" b="b"/>
                              <a:pathLst>
                                <a:path w="579" h="156">
                                  <a:moveTo>
                                    <a:pt x="0" y="0"/>
                                  </a:moveTo>
                                  <a:lnTo>
                                    <a:pt x="579" y="0"/>
                                  </a:lnTo>
                                  <a:lnTo>
                                    <a:pt x="579"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55" name="Picture 13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7985" y="7813"/>
                              <a:ext cx="5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56" name="Group 132"/>
                        <wpg:cNvGrpSpPr>
                          <a:grpSpLocks/>
                        </wpg:cNvGrpSpPr>
                        <wpg:grpSpPr bwMode="auto">
                          <a:xfrm>
                            <a:off x="5928" y="6375"/>
                            <a:ext cx="3658" cy="1402"/>
                            <a:chOff x="5928" y="6375"/>
                            <a:chExt cx="3658" cy="1402"/>
                          </a:xfrm>
                        </wpg:grpSpPr>
                        <wps:wsp>
                          <wps:cNvPr id="457" name="Freeform 133"/>
                          <wps:cNvSpPr>
                            <a:spLocks/>
                          </wps:cNvSpPr>
                          <wps:spPr bwMode="auto">
                            <a:xfrm>
                              <a:off x="5928" y="6375"/>
                              <a:ext cx="3658" cy="1402"/>
                            </a:xfrm>
                            <a:custGeom>
                              <a:avLst/>
                              <a:gdLst>
                                <a:gd name="T0" fmla="+- 0 9586 5928"/>
                                <a:gd name="T1" fmla="*/ T0 w 3658"/>
                                <a:gd name="T2" fmla="+- 0 6375 6375"/>
                                <a:gd name="T3" fmla="*/ 6375 h 1402"/>
                                <a:gd name="T4" fmla="+- 0 9586 5928"/>
                                <a:gd name="T5" fmla="*/ T4 w 3658"/>
                                <a:gd name="T6" fmla="+- 0 7777 6375"/>
                                <a:gd name="T7" fmla="*/ 7777 h 1402"/>
                                <a:gd name="T8" fmla="+- 0 5928 5928"/>
                                <a:gd name="T9" fmla="*/ T8 w 3658"/>
                                <a:gd name="T10" fmla="+- 0 7777 6375"/>
                                <a:gd name="T11" fmla="*/ 7777 h 1402"/>
                                <a:gd name="T12" fmla="+- 0 5928 5928"/>
                                <a:gd name="T13" fmla="*/ T12 w 3658"/>
                                <a:gd name="T14" fmla="+- 0 7059 6375"/>
                                <a:gd name="T15" fmla="*/ 7059 h 1402"/>
                              </a:gdLst>
                              <a:ahLst/>
                              <a:cxnLst>
                                <a:cxn ang="0">
                                  <a:pos x="T1" y="T3"/>
                                </a:cxn>
                                <a:cxn ang="0">
                                  <a:pos x="T5" y="T7"/>
                                </a:cxn>
                                <a:cxn ang="0">
                                  <a:pos x="T9" y="T11"/>
                                </a:cxn>
                                <a:cxn ang="0">
                                  <a:pos x="T13" y="T15"/>
                                </a:cxn>
                              </a:cxnLst>
                              <a:rect l="0" t="0" r="r" b="b"/>
                              <a:pathLst>
                                <a:path w="3658" h="1402">
                                  <a:moveTo>
                                    <a:pt x="3658" y="0"/>
                                  </a:moveTo>
                                  <a:lnTo>
                                    <a:pt x="3658" y="1402"/>
                                  </a:lnTo>
                                  <a:lnTo>
                                    <a:pt x="0" y="1402"/>
                                  </a:lnTo>
                                  <a:lnTo>
                                    <a:pt x="0" y="68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8" name="Group 134"/>
                        <wpg:cNvGrpSpPr>
                          <a:grpSpLocks/>
                        </wpg:cNvGrpSpPr>
                        <wpg:grpSpPr bwMode="auto">
                          <a:xfrm>
                            <a:off x="9540" y="6251"/>
                            <a:ext cx="92" cy="135"/>
                            <a:chOff x="9540" y="6251"/>
                            <a:chExt cx="92" cy="135"/>
                          </a:xfrm>
                        </wpg:grpSpPr>
                        <wps:wsp>
                          <wps:cNvPr id="459" name="Freeform 135"/>
                          <wps:cNvSpPr>
                            <a:spLocks/>
                          </wps:cNvSpPr>
                          <wps:spPr bwMode="auto">
                            <a:xfrm>
                              <a:off x="9540" y="6251"/>
                              <a:ext cx="92" cy="135"/>
                            </a:xfrm>
                            <a:custGeom>
                              <a:avLst/>
                              <a:gdLst>
                                <a:gd name="T0" fmla="+- 0 9586 9540"/>
                                <a:gd name="T1" fmla="*/ T0 w 92"/>
                                <a:gd name="T2" fmla="+- 0 6251 6251"/>
                                <a:gd name="T3" fmla="*/ 6251 h 135"/>
                                <a:gd name="T4" fmla="+- 0 9540 9540"/>
                                <a:gd name="T5" fmla="*/ T4 w 92"/>
                                <a:gd name="T6" fmla="+- 0 6385 6251"/>
                                <a:gd name="T7" fmla="*/ 6385 h 135"/>
                                <a:gd name="T8" fmla="+- 0 9631 9540"/>
                                <a:gd name="T9" fmla="*/ T8 w 92"/>
                                <a:gd name="T10" fmla="+- 0 6385 6251"/>
                                <a:gd name="T11" fmla="*/ 6385 h 135"/>
                                <a:gd name="T12" fmla="+- 0 9586 9540"/>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0" name="Group 136"/>
                        <wpg:cNvGrpSpPr>
                          <a:grpSpLocks/>
                        </wpg:cNvGrpSpPr>
                        <wpg:grpSpPr bwMode="auto">
                          <a:xfrm>
                            <a:off x="7601" y="7561"/>
                            <a:ext cx="1246" cy="156"/>
                            <a:chOff x="7601" y="7561"/>
                            <a:chExt cx="1246" cy="156"/>
                          </a:xfrm>
                        </wpg:grpSpPr>
                        <wps:wsp>
                          <wps:cNvPr id="461" name="Freeform 137"/>
                          <wps:cNvSpPr>
                            <a:spLocks/>
                          </wps:cNvSpPr>
                          <wps:spPr bwMode="auto">
                            <a:xfrm>
                              <a:off x="7601" y="7561"/>
                              <a:ext cx="1246" cy="156"/>
                            </a:xfrm>
                            <a:custGeom>
                              <a:avLst/>
                              <a:gdLst>
                                <a:gd name="T0" fmla="+- 0 7601 7601"/>
                                <a:gd name="T1" fmla="*/ T0 w 1246"/>
                                <a:gd name="T2" fmla="+- 0 7561 7561"/>
                                <a:gd name="T3" fmla="*/ 7561 h 156"/>
                                <a:gd name="T4" fmla="+- 0 8846 7601"/>
                                <a:gd name="T5" fmla="*/ T4 w 1246"/>
                                <a:gd name="T6" fmla="+- 0 7561 7561"/>
                                <a:gd name="T7" fmla="*/ 7561 h 156"/>
                                <a:gd name="T8" fmla="+- 0 8846 7601"/>
                                <a:gd name="T9" fmla="*/ T8 w 1246"/>
                                <a:gd name="T10" fmla="+- 0 7717 7561"/>
                                <a:gd name="T11" fmla="*/ 7717 h 156"/>
                                <a:gd name="T12" fmla="+- 0 7601 7601"/>
                                <a:gd name="T13" fmla="*/ T12 w 1246"/>
                                <a:gd name="T14" fmla="+- 0 7717 7561"/>
                                <a:gd name="T15" fmla="*/ 7717 h 156"/>
                                <a:gd name="T16" fmla="+- 0 7601 7601"/>
                                <a:gd name="T17" fmla="*/ T16 w 1246"/>
                                <a:gd name="T18" fmla="+- 0 7561 7561"/>
                                <a:gd name="T19" fmla="*/ 7561 h 156"/>
                              </a:gdLst>
                              <a:ahLst/>
                              <a:cxnLst>
                                <a:cxn ang="0">
                                  <a:pos x="T1" y="T3"/>
                                </a:cxn>
                                <a:cxn ang="0">
                                  <a:pos x="T5" y="T7"/>
                                </a:cxn>
                                <a:cxn ang="0">
                                  <a:pos x="T9" y="T11"/>
                                </a:cxn>
                                <a:cxn ang="0">
                                  <a:pos x="T13" y="T15"/>
                                </a:cxn>
                                <a:cxn ang="0">
                                  <a:pos x="T17" y="T19"/>
                                </a:cxn>
                              </a:cxnLst>
                              <a:rect l="0" t="0" r="r" b="b"/>
                              <a:pathLst>
                                <a:path w="1246" h="156">
                                  <a:moveTo>
                                    <a:pt x="0" y="0"/>
                                  </a:moveTo>
                                  <a:lnTo>
                                    <a:pt x="1245" y="0"/>
                                  </a:lnTo>
                                  <a:lnTo>
                                    <a:pt x="1245"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2" name="Picture 13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615" y="7583"/>
                              <a:ext cx="122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63" name="Group 139"/>
                        <wpg:cNvGrpSpPr>
                          <a:grpSpLocks/>
                        </wpg:cNvGrpSpPr>
                        <wpg:grpSpPr bwMode="auto">
                          <a:xfrm>
                            <a:off x="6053" y="6375"/>
                            <a:ext cx="3413" cy="1124"/>
                            <a:chOff x="6053" y="6375"/>
                            <a:chExt cx="3413" cy="1124"/>
                          </a:xfrm>
                        </wpg:grpSpPr>
                        <wps:wsp>
                          <wps:cNvPr id="464" name="Freeform 140"/>
                          <wps:cNvSpPr>
                            <a:spLocks/>
                          </wps:cNvSpPr>
                          <wps:spPr bwMode="auto">
                            <a:xfrm>
                              <a:off x="6053" y="6375"/>
                              <a:ext cx="3413" cy="1124"/>
                            </a:xfrm>
                            <a:custGeom>
                              <a:avLst/>
                              <a:gdLst>
                                <a:gd name="T0" fmla="+- 0 9466 6053"/>
                                <a:gd name="T1" fmla="*/ T0 w 3413"/>
                                <a:gd name="T2" fmla="+- 0 6375 6375"/>
                                <a:gd name="T3" fmla="*/ 6375 h 1124"/>
                                <a:gd name="T4" fmla="+- 0 9466 6053"/>
                                <a:gd name="T5" fmla="*/ T4 w 3413"/>
                                <a:gd name="T6" fmla="+- 0 7499 6375"/>
                                <a:gd name="T7" fmla="*/ 7499 h 1124"/>
                                <a:gd name="T8" fmla="+- 0 6053 6053"/>
                                <a:gd name="T9" fmla="*/ T8 w 3413"/>
                                <a:gd name="T10" fmla="+- 0 7499 6375"/>
                                <a:gd name="T11" fmla="*/ 7499 h 1124"/>
                                <a:gd name="T12" fmla="+- 0 6053 6053"/>
                                <a:gd name="T13" fmla="*/ T12 w 3413"/>
                                <a:gd name="T14" fmla="+- 0 7028 6375"/>
                                <a:gd name="T15" fmla="*/ 7028 h 1124"/>
                              </a:gdLst>
                              <a:ahLst/>
                              <a:cxnLst>
                                <a:cxn ang="0">
                                  <a:pos x="T1" y="T3"/>
                                </a:cxn>
                                <a:cxn ang="0">
                                  <a:pos x="T5" y="T7"/>
                                </a:cxn>
                                <a:cxn ang="0">
                                  <a:pos x="T9" y="T11"/>
                                </a:cxn>
                                <a:cxn ang="0">
                                  <a:pos x="T13" y="T15"/>
                                </a:cxn>
                              </a:cxnLst>
                              <a:rect l="0" t="0" r="r" b="b"/>
                              <a:pathLst>
                                <a:path w="3413" h="1124">
                                  <a:moveTo>
                                    <a:pt x="3413" y="0"/>
                                  </a:moveTo>
                                  <a:lnTo>
                                    <a:pt x="3413" y="1124"/>
                                  </a:lnTo>
                                  <a:lnTo>
                                    <a:pt x="0" y="1124"/>
                                  </a:lnTo>
                                  <a:lnTo>
                                    <a:pt x="0" y="653"/>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 name="Group 141"/>
                        <wpg:cNvGrpSpPr>
                          <a:grpSpLocks/>
                        </wpg:cNvGrpSpPr>
                        <wpg:grpSpPr bwMode="auto">
                          <a:xfrm>
                            <a:off x="9420" y="6251"/>
                            <a:ext cx="94" cy="135"/>
                            <a:chOff x="9420" y="6251"/>
                            <a:chExt cx="94" cy="135"/>
                          </a:xfrm>
                        </wpg:grpSpPr>
                        <wps:wsp>
                          <wps:cNvPr id="466" name="Freeform 142"/>
                          <wps:cNvSpPr>
                            <a:spLocks/>
                          </wps:cNvSpPr>
                          <wps:spPr bwMode="auto">
                            <a:xfrm>
                              <a:off x="9420" y="6251"/>
                              <a:ext cx="94" cy="135"/>
                            </a:xfrm>
                            <a:custGeom>
                              <a:avLst/>
                              <a:gdLst>
                                <a:gd name="T0" fmla="+- 0 9466 9420"/>
                                <a:gd name="T1" fmla="*/ T0 w 94"/>
                                <a:gd name="T2" fmla="+- 0 6251 6251"/>
                                <a:gd name="T3" fmla="*/ 6251 h 135"/>
                                <a:gd name="T4" fmla="+- 0 9420 9420"/>
                                <a:gd name="T5" fmla="*/ T4 w 94"/>
                                <a:gd name="T6" fmla="+- 0 6385 6251"/>
                                <a:gd name="T7" fmla="*/ 6385 h 135"/>
                                <a:gd name="T8" fmla="+- 0 9514 9420"/>
                                <a:gd name="T9" fmla="*/ T8 w 94"/>
                                <a:gd name="T10" fmla="+- 0 6385 6251"/>
                                <a:gd name="T11" fmla="*/ 6385 h 135"/>
                                <a:gd name="T12" fmla="+- 0 9466 9420"/>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7" name="Group 143"/>
                        <wpg:cNvGrpSpPr>
                          <a:grpSpLocks/>
                        </wpg:cNvGrpSpPr>
                        <wpg:grpSpPr bwMode="auto">
                          <a:xfrm>
                            <a:off x="7596" y="7283"/>
                            <a:ext cx="1210" cy="156"/>
                            <a:chOff x="7596" y="7283"/>
                            <a:chExt cx="1210" cy="156"/>
                          </a:xfrm>
                        </wpg:grpSpPr>
                        <wps:wsp>
                          <wps:cNvPr id="468" name="Freeform 144"/>
                          <wps:cNvSpPr>
                            <a:spLocks/>
                          </wps:cNvSpPr>
                          <wps:spPr bwMode="auto">
                            <a:xfrm>
                              <a:off x="7596" y="7283"/>
                              <a:ext cx="1210" cy="156"/>
                            </a:xfrm>
                            <a:custGeom>
                              <a:avLst/>
                              <a:gdLst>
                                <a:gd name="T0" fmla="+- 0 7596 7596"/>
                                <a:gd name="T1" fmla="*/ T0 w 1210"/>
                                <a:gd name="T2" fmla="+- 0 7283 7283"/>
                                <a:gd name="T3" fmla="*/ 7283 h 156"/>
                                <a:gd name="T4" fmla="+- 0 8806 7596"/>
                                <a:gd name="T5" fmla="*/ T4 w 1210"/>
                                <a:gd name="T6" fmla="+- 0 7283 7283"/>
                                <a:gd name="T7" fmla="*/ 7283 h 156"/>
                                <a:gd name="T8" fmla="+- 0 8806 7596"/>
                                <a:gd name="T9" fmla="*/ T8 w 1210"/>
                                <a:gd name="T10" fmla="+- 0 7439 7283"/>
                                <a:gd name="T11" fmla="*/ 7439 h 156"/>
                                <a:gd name="T12" fmla="+- 0 7596 7596"/>
                                <a:gd name="T13" fmla="*/ T12 w 1210"/>
                                <a:gd name="T14" fmla="+- 0 7439 7283"/>
                                <a:gd name="T15" fmla="*/ 7439 h 156"/>
                                <a:gd name="T16" fmla="+- 0 7596 7596"/>
                                <a:gd name="T17" fmla="*/ T16 w 1210"/>
                                <a:gd name="T18" fmla="+- 0 7283 7283"/>
                                <a:gd name="T19" fmla="*/ 7283 h 156"/>
                              </a:gdLst>
                              <a:ahLst/>
                              <a:cxnLst>
                                <a:cxn ang="0">
                                  <a:pos x="T1" y="T3"/>
                                </a:cxn>
                                <a:cxn ang="0">
                                  <a:pos x="T5" y="T7"/>
                                </a:cxn>
                                <a:cxn ang="0">
                                  <a:pos x="T9" y="T11"/>
                                </a:cxn>
                                <a:cxn ang="0">
                                  <a:pos x="T13" y="T15"/>
                                </a:cxn>
                                <a:cxn ang="0">
                                  <a:pos x="T17" y="T19"/>
                                </a:cxn>
                              </a:cxnLst>
                              <a:rect l="0" t="0" r="r" b="b"/>
                              <a:pathLst>
                                <a:path w="1210" h="156">
                                  <a:moveTo>
                                    <a:pt x="0" y="0"/>
                                  </a:moveTo>
                                  <a:lnTo>
                                    <a:pt x="1210" y="0"/>
                                  </a:lnTo>
                                  <a:lnTo>
                                    <a:pt x="121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9" name="Picture 14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7610" y="7304"/>
                              <a:ext cx="119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70" name="Group 146"/>
                        <wpg:cNvGrpSpPr>
                          <a:grpSpLocks/>
                        </wpg:cNvGrpSpPr>
                        <wpg:grpSpPr bwMode="auto">
                          <a:xfrm>
                            <a:off x="6055" y="4475"/>
                            <a:ext cx="3624" cy="1313"/>
                            <a:chOff x="6055" y="4475"/>
                            <a:chExt cx="3624" cy="1313"/>
                          </a:xfrm>
                        </wpg:grpSpPr>
                        <wps:wsp>
                          <wps:cNvPr id="471" name="Freeform 147"/>
                          <wps:cNvSpPr>
                            <a:spLocks/>
                          </wps:cNvSpPr>
                          <wps:spPr bwMode="auto">
                            <a:xfrm>
                              <a:off x="6055" y="4475"/>
                              <a:ext cx="3624" cy="1313"/>
                            </a:xfrm>
                            <a:custGeom>
                              <a:avLst/>
                              <a:gdLst>
                                <a:gd name="T0" fmla="+- 0 9679 6055"/>
                                <a:gd name="T1" fmla="*/ T0 w 3624"/>
                                <a:gd name="T2" fmla="+- 0 5787 4475"/>
                                <a:gd name="T3" fmla="*/ 5787 h 1313"/>
                                <a:gd name="T4" fmla="+- 0 9679 6055"/>
                                <a:gd name="T5" fmla="*/ T4 w 3624"/>
                                <a:gd name="T6" fmla="+- 0 4475 4475"/>
                                <a:gd name="T7" fmla="*/ 4475 h 1313"/>
                                <a:gd name="T8" fmla="+- 0 6055 6055"/>
                                <a:gd name="T9" fmla="*/ T8 w 3624"/>
                                <a:gd name="T10" fmla="+- 0 4475 4475"/>
                                <a:gd name="T11" fmla="*/ 4475 h 1313"/>
                                <a:gd name="T12" fmla="+- 0 6055 6055"/>
                                <a:gd name="T13" fmla="*/ T12 w 3624"/>
                                <a:gd name="T14" fmla="+- 0 4933 4475"/>
                                <a:gd name="T15" fmla="*/ 4933 h 1313"/>
                              </a:gdLst>
                              <a:ahLst/>
                              <a:cxnLst>
                                <a:cxn ang="0">
                                  <a:pos x="T1" y="T3"/>
                                </a:cxn>
                                <a:cxn ang="0">
                                  <a:pos x="T5" y="T7"/>
                                </a:cxn>
                                <a:cxn ang="0">
                                  <a:pos x="T9" y="T11"/>
                                </a:cxn>
                                <a:cxn ang="0">
                                  <a:pos x="T13" y="T15"/>
                                </a:cxn>
                              </a:cxnLst>
                              <a:rect l="0" t="0" r="r" b="b"/>
                              <a:pathLst>
                                <a:path w="3624" h="1313">
                                  <a:moveTo>
                                    <a:pt x="3624" y="1312"/>
                                  </a:moveTo>
                                  <a:lnTo>
                                    <a:pt x="3624" y="0"/>
                                  </a:lnTo>
                                  <a:lnTo>
                                    <a:pt x="0" y="0"/>
                                  </a:lnTo>
                                  <a:lnTo>
                                    <a:pt x="0" y="45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2" name="Group 148"/>
                        <wpg:cNvGrpSpPr>
                          <a:grpSpLocks/>
                        </wpg:cNvGrpSpPr>
                        <wpg:grpSpPr bwMode="auto">
                          <a:xfrm>
                            <a:off x="6010" y="4923"/>
                            <a:ext cx="92" cy="89"/>
                            <a:chOff x="6010" y="4923"/>
                            <a:chExt cx="92" cy="89"/>
                          </a:xfrm>
                        </wpg:grpSpPr>
                        <wps:wsp>
                          <wps:cNvPr id="473" name="Freeform 149"/>
                          <wps:cNvSpPr>
                            <a:spLocks/>
                          </wps:cNvSpPr>
                          <wps:spPr bwMode="auto">
                            <a:xfrm>
                              <a:off x="6010" y="4923"/>
                              <a:ext cx="92" cy="89"/>
                            </a:xfrm>
                            <a:custGeom>
                              <a:avLst/>
                              <a:gdLst>
                                <a:gd name="T0" fmla="+- 0 6101 6010"/>
                                <a:gd name="T1" fmla="*/ T0 w 92"/>
                                <a:gd name="T2" fmla="+- 0 4923 4923"/>
                                <a:gd name="T3" fmla="*/ 4923 h 89"/>
                                <a:gd name="T4" fmla="+- 0 6010 6010"/>
                                <a:gd name="T5" fmla="*/ T4 w 92"/>
                                <a:gd name="T6" fmla="+- 0 4923 4923"/>
                                <a:gd name="T7" fmla="*/ 4923 h 89"/>
                                <a:gd name="T8" fmla="+- 0 6055 6010"/>
                                <a:gd name="T9" fmla="*/ T8 w 92"/>
                                <a:gd name="T10" fmla="+- 0 5012 4923"/>
                                <a:gd name="T11" fmla="*/ 5012 h 89"/>
                                <a:gd name="T12" fmla="+- 0 6101 6010"/>
                                <a:gd name="T13" fmla="*/ T12 w 92"/>
                                <a:gd name="T14" fmla="+- 0 4923 4923"/>
                                <a:gd name="T15" fmla="*/ 4923 h 89"/>
                              </a:gdLst>
                              <a:ahLst/>
                              <a:cxnLst>
                                <a:cxn ang="0">
                                  <a:pos x="T1" y="T3"/>
                                </a:cxn>
                                <a:cxn ang="0">
                                  <a:pos x="T5" y="T7"/>
                                </a:cxn>
                                <a:cxn ang="0">
                                  <a:pos x="T9" y="T11"/>
                                </a:cxn>
                                <a:cxn ang="0">
                                  <a:pos x="T13" y="T15"/>
                                </a:cxn>
                              </a:cxnLst>
                              <a:rect l="0" t="0" r="r" b="b"/>
                              <a:pathLst>
                                <a:path w="92" h="89">
                                  <a:moveTo>
                                    <a:pt x="91" y="0"/>
                                  </a:moveTo>
                                  <a:lnTo>
                                    <a:pt x="0" y="0"/>
                                  </a:lnTo>
                                  <a:lnTo>
                                    <a:pt x="45" y="89"/>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4" name="Group 150"/>
                        <wpg:cNvGrpSpPr>
                          <a:grpSpLocks/>
                        </wpg:cNvGrpSpPr>
                        <wpg:grpSpPr bwMode="auto">
                          <a:xfrm>
                            <a:off x="1870" y="6375"/>
                            <a:ext cx="2842" cy="339"/>
                            <a:chOff x="1870" y="6375"/>
                            <a:chExt cx="2842" cy="339"/>
                          </a:xfrm>
                        </wpg:grpSpPr>
                        <wps:wsp>
                          <wps:cNvPr id="475" name="Freeform 151"/>
                          <wps:cNvSpPr>
                            <a:spLocks/>
                          </wps:cNvSpPr>
                          <wps:spPr bwMode="auto">
                            <a:xfrm>
                              <a:off x="1870" y="6375"/>
                              <a:ext cx="2842" cy="339"/>
                            </a:xfrm>
                            <a:custGeom>
                              <a:avLst/>
                              <a:gdLst>
                                <a:gd name="T0" fmla="+- 0 1870 1870"/>
                                <a:gd name="T1" fmla="*/ T0 w 2842"/>
                                <a:gd name="T2" fmla="+- 0 6375 6375"/>
                                <a:gd name="T3" fmla="*/ 6375 h 339"/>
                                <a:gd name="T4" fmla="+- 0 1870 1870"/>
                                <a:gd name="T5" fmla="*/ T4 w 2842"/>
                                <a:gd name="T6" fmla="+- 0 6714 6375"/>
                                <a:gd name="T7" fmla="*/ 6714 h 339"/>
                                <a:gd name="T8" fmla="+- 0 4711 1870"/>
                                <a:gd name="T9" fmla="*/ T8 w 2842"/>
                                <a:gd name="T10" fmla="+- 0 6714 6375"/>
                                <a:gd name="T11" fmla="*/ 6714 h 339"/>
                              </a:gdLst>
                              <a:ahLst/>
                              <a:cxnLst>
                                <a:cxn ang="0">
                                  <a:pos x="T1" y="T3"/>
                                </a:cxn>
                                <a:cxn ang="0">
                                  <a:pos x="T5" y="T7"/>
                                </a:cxn>
                                <a:cxn ang="0">
                                  <a:pos x="T9" y="T11"/>
                                </a:cxn>
                              </a:cxnLst>
                              <a:rect l="0" t="0" r="r" b="b"/>
                              <a:pathLst>
                                <a:path w="2842" h="339">
                                  <a:moveTo>
                                    <a:pt x="0" y="0"/>
                                  </a:moveTo>
                                  <a:lnTo>
                                    <a:pt x="0" y="339"/>
                                  </a:lnTo>
                                  <a:lnTo>
                                    <a:pt x="2841" y="33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6" name="Group 152"/>
                        <wpg:cNvGrpSpPr>
                          <a:grpSpLocks/>
                        </wpg:cNvGrpSpPr>
                        <wpg:grpSpPr bwMode="auto">
                          <a:xfrm>
                            <a:off x="1824" y="6251"/>
                            <a:ext cx="94" cy="135"/>
                            <a:chOff x="1824" y="6251"/>
                            <a:chExt cx="94" cy="135"/>
                          </a:xfrm>
                        </wpg:grpSpPr>
                        <wps:wsp>
                          <wps:cNvPr id="477" name="Freeform 153"/>
                          <wps:cNvSpPr>
                            <a:spLocks/>
                          </wps:cNvSpPr>
                          <wps:spPr bwMode="auto">
                            <a:xfrm>
                              <a:off x="1824" y="6251"/>
                              <a:ext cx="94" cy="135"/>
                            </a:xfrm>
                            <a:custGeom>
                              <a:avLst/>
                              <a:gdLst>
                                <a:gd name="T0" fmla="+- 0 1870 1824"/>
                                <a:gd name="T1" fmla="*/ T0 w 94"/>
                                <a:gd name="T2" fmla="+- 0 6251 6251"/>
                                <a:gd name="T3" fmla="*/ 6251 h 135"/>
                                <a:gd name="T4" fmla="+- 0 1824 1824"/>
                                <a:gd name="T5" fmla="*/ T4 w 94"/>
                                <a:gd name="T6" fmla="+- 0 6385 6251"/>
                                <a:gd name="T7" fmla="*/ 6385 h 135"/>
                                <a:gd name="T8" fmla="+- 0 1918 1824"/>
                                <a:gd name="T9" fmla="*/ T8 w 94"/>
                                <a:gd name="T10" fmla="+- 0 6385 6251"/>
                                <a:gd name="T11" fmla="*/ 6385 h 135"/>
                                <a:gd name="T12" fmla="+- 0 1870 1824"/>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8" name="Group 154"/>
                        <wpg:cNvGrpSpPr>
                          <a:grpSpLocks/>
                        </wpg:cNvGrpSpPr>
                        <wpg:grpSpPr bwMode="auto">
                          <a:xfrm>
                            <a:off x="2294" y="6541"/>
                            <a:ext cx="1248" cy="156"/>
                            <a:chOff x="2294" y="6541"/>
                            <a:chExt cx="1248" cy="156"/>
                          </a:xfrm>
                        </wpg:grpSpPr>
                        <wps:wsp>
                          <wps:cNvPr id="479" name="Freeform 155"/>
                          <wps:cNvSpPr>
                            <a:spLocks/>
                          </wps:cNvSpPr>
                          <wps:spPr bwMode="auto">
                            <a:xfrm>
                              <a:off x="2294" y="6541"/>
                              <a:ext cx="1248" cy="156"/>
                            </a:xfrm>
                            <a:custGeom>
                              <a:avLst/>
                              <a:gdLst>
                                <a:gd name="T0" fmla="+- 0 2294 2294"/>
                                <a:gd name="T1" fmla="*/ T0 w 1248"/>
                                <a:gd name="T2" fmla="+- 0 6541 6541"/>
                                <a:gd name="T3" fmla="*/ 6541 h 156"/>
                                <a:gd name="T4" fmla="+- 0 3542 2294"/>
                                <a:gd name="T5" fmla="*/ T4 w 1248"/>
                                <a:gd name="T6" fmla="+- 0 6541 6541"/>
                                <a:gd name="T7" fmla="*/ 6541 h 156"/>
                                <a:gd name="T8" fmla="+- 0 3542 2294"/>
                                <a:gd name="T9" fmla="*/ T8 w 1248"/>
                                <a:gd name="T10" fmla="+- 0 6697 6541"/>
                                <a:gd name="T11" fmla="*/ 6697 h 156"/>
                                <a:gd name="T12" fmla="+- 0 2294 2294"/>
                                <a:gd name="T13" fmla="*/ T12 w 1248"/>
                                <a:gd name="T14" fmla="+- 0 6697 6541"/>
                                <a:gd name="T15" fmla="*/ 6697 h 156"/>
                                <a:gd name="T16" fmla="+- 0 2294 2294"/>
                                <a:gd name="T17" fmla="*/ T16 w 1248"/>
                                <a:gd name="T18" fmla="+- 0 6541 6541"/>
                                <a:gd name="T19" fmla="*/ 6541 h 156"/>
                              </a:gdLst>
                              <a:ahLst/>
                              <a:cxnLst>
                                <a:cxn ang="0">
                                  <a:pos x="T1" y="T3"/>
                                </a:cxn>
                                <a:cxn ang="0">
                                  <a:pos x="T5" y="T7"/>
                                </a:cxn>
                                <a:cxn ang="0">
                                  <a:pos x="T9" y="T11"/>
                                </a:cxn>
                                <a:cxn ang="0">
                                  <a:pos x="T13" y="T15"/>
                                </a:cxn>
                                <a:cxn ang="0">
                                  <a:pos x="T17" y="T19"/>
                                </a:cxn>
                              </a:cxnLst>
                              <a:rect l="0" t="0" r="r" b="b"/>
                              <a:pathLst>
                                <a:path w="1248" h="156">
                                  <a:moveTo>
                                    <a:pt x="0" y="0"/>
                                  </a:moveTo>
                                  <a:lnTo>
                                    <a:pt x="1248" y="0"/>
                                  </a:lnTo>
                                  <a:lnTo>
                                    <a:pt x="1248"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0" name="Picture 15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2309" y="6565"/>
                              <a:ext cx="61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1" name="Picture 15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2974" y="6565"/>
                              <a:ext cx="56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82" name="Group 158"/>
                        <wpg:cNvGrpSpPr>
                          <a:grpSpLocks/>
                        </wpg:cNvGrpSpPr>
                        <wpg:grpSpPr bwMode="auto">
                          <a:xfrm>
                            <a:off x="1728" y="4563"/>
                            <a:ext cx="3869" cy="1224"/>
                            <a:chOff x="1728" y="4563"/>
                            <a:chExt cx="3869" cy="1224"/>
                          </a:xfrm>
                        </wpg:grpSpPr>
                        <wps:wsp>
                          <wps:cNvPr id="483" name="Freeform 159"/>
                          <wps:cNvSpPr>
                            <a:spLocks/>
                          </wps:cNvSpPr>
                          <wps:spPr bwMode="auto">
                            <a:xfrm>
                              <a:off x="1728" y="4563"/>
                              <a:ext cx="3869" cy="1224"/>
                            </a:xfrm>
                            <a:custGeom>
                              <a:avLst/>
                              <a:gdLst>
                                <a:gd name="T0" fmla="+- 0 1728 1728"/>
                                <a:gd name="T1" fmla="*/ T0 w 3869"/>
                                <a:gd name="T2" fmla="+- 0 5787 4563"/>
                                <a:gd name="T3" fmla="*/ 5787 h 1224"/>
                                <a:gd name="T4" fmla="+- 0 1728 1728"/>
                                <a:gd name="T5" fmla="*/ T4 w 3869"/>
                                <a:gd name="T6" fmla="+- 0 4563 4563"/>
                                <a:gd name="T7" fmla="*/ 4563 h 1224"/>
                                <a:gd name="T8" fmla="+- 0 5597 1728"/>
                                <a:gd name="T9" fmla="*/ T8 w 3869"/>
                                <a:gd name="T10" fmla="+- 0 4563 4563"/>
                                <a:gd name="T11" fmla="*/ 4563 h 1224"/>
                                <a:gd name="T12" fmla="+- 0 5597 1728"/>
                                <a:gd name="T13" fmla="*/ T12 w 3869"/>
                                <a:gd name="T14" fmla="+- 0 4909 4563"/>
                                <a:gd name="T15" fmla="*/ 4909 h 1224"/>
                              </a:gdLst>
                              <a:ahLst/>
                              <a:cxnLst>
                                <a:cxn ang="0">
                                  <a:pos x="T1" y="T3"/>
                                </a:cxn>
                                <a:cxn ang="0">
                                  <a:pos x="T5" y="T7"/>
                                </a:cxn>
                                <a:cxn ang="0">
                                  <a:pos x="T9" y="T11"/>
                                </a:cxn>
                                <a:cxn ang="0">
                                  <a:pos x="T13" y="T15"/>
                                </a:cxn>
                              </a:cxnLst>
                              <a:rect l="0" t="0" r="r" b="b"/>
                              <a:pathLst>
                                <a:path w="3869" h="1224">
                                  <a:moveTo>
                                    <a:pt x="0" y="1224"/>
                                  </a:moveTo>
                                  <a:lnTo>
                                    <a:pt x="0" y="0"/>
                                  </a:lnTo>
                                  <a:lnTo>
                                    <a:pt x="3869" y="0"/>
                                  </a:lnTo>
                                  <a:lnTo>
                                    <a:pt x="3869" y="346"/>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4" name="Group 160"/>
                        <wpg:cNvGrpSpPr>
                          <a:grpSpLocks/>
                        </wpg:cNvGrpSpPr>
                        <wpg:grpSpPr bwMode="auto">
                          <a:xfrm>
                            <a:off x="5551" y="4899"/>
                            <a:ext cx="94" cy="89"/>
                            <a:chOff x="5551" y="4899"/>
                            <a:chExt cx="94" cy="89"/>
                          </a:xfrm>
                        </wpg:grpSpPr>
                        <wps:wsp>
                          <wps:cNvPr id="485" name="Freeform 161"/>
                          <wps:cNvSpPr>
                            <a:spLocks/>
                          </wps:cNvSpPr>
                          <wps:spPr bwMode="auto">
                            <a:xfrm>
                              <a:off x="5551" y="4899"/>
                              <a:ext cx="94" cy="89"/>
                            </a:xfrm>
                            <a:custGeom>
                              <a:avLst/>
                              <a:gdLst>
                                <a:gd name="T0" fmla="+- 0 5645 5551"/>
                                <a:gd name="T1" fmla="*/ T0 w 94"/>
                                <a:gd name="T2" fmla="+- 0 4899 4899"/>
                                <a:gd name="T3" fmla="*/ 4899 h 89"/>
                                <a:gd name="T4" fmla="+- 0 5551 5551"/>
                                <a:gd name="T5" fmla="*/ T4 w 94"/>
                                <a:gd name="T6" fmla="+- 0 4899 4899"/>
                                <a:gd name="T7" fmla="*/ 4899 h 89"/>
                                <a:gd name="T8" fmla="+- 0 5597 5551"/>
                                <a:gd name="T9" fmla="*/ T8 w 94"/>
                                <a:gd name="T10" fmla="+- 0 4988 4899"/>
                                <a:gd name="T11" fmla="*/ 4988 h 89"/>
                                <a:gd name="T12" fmla="+- 0 5645 5551"/>
                                <a:gd name="T13" fmla="*/ T12 w 94"/>
                                <a:gd name="T14" fmla="+- 0 4899 4899"/>
                                <a:gd name="T15" fmla="*/ 4899 h 89"/>
                              </a:gdLst>
                              <a:ahLst/>
                              <a:cxnLst>
                                <a:cxn ang="0">
                                  <a:pos x="T1" y="T3"/>
                                </a:cxn>
                                <a:cxn ang="0">
                                  <a:pos x="T5" y="T7"/>
                                </a:cxn>
                                <a:cxn ang="0">
                                  <a:pos x="T9" y="T11"/>
                                </a:cxn>
                                <a:cxn ang="0">
                                  <a:pos x="T13" y="T15"/>
                                </a:cxn>
                              </a:cxnLst>
                              <a:rect l="0" t="0" r="r" b="b"/>
                              <a:pathLst>
                                <a:path w="94" h="89">
                                  <a:moveTo>
                                    <a:pt x="94" y="0"/>
                                  </a:moveTo>
                                  <a:lnTo>
                                    <a:pt x="0" y="0"/>
                                  </a:lnTo>
                                  <a:lnTo>
                                    <a:pt x="46" y="89"/>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6" name="Picture 16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2753" y="4400"/>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7" name="Picture 16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3070" y="4400"/>
                              <a:ext cx="26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88" name="Group 164"/>
                        <wpg:cNvGrpSpPr>
                          <a:grpSpLocks/>
                        </wpg:cNvGrpSpPr>
                        <wpg:grpSpPr bwMode="auto">
                          <a:xfrm>
                            <a:off x="5705" y="6375"/>
                            <a:ext cx="4212" cy="1863"/>
                            <a:chOff x="5705" y="6375"/>
                            <a:chExt cx="4212" cy="1863"/>
                          </a:xfrm>
                        </wpg:grpSpPr>
                        <wps:wsp>
                          <wps:cNvPr id="489" name="Freeform 165"/>
                          <wps:cNvSpPr>
                            <a:spLocks/>
                          </wps:cNvSpPr>
                          <wps:spPr bwMode="auto">
                            <a:xfrm>
                              <a:off x="5705" y="6375"/>
                              <a:ext cx="4212" cy="1863"/>
                            </a:xfrm>
                            <a:custGeom>
                              <a:avLst/>
                              <a:gdLst>
                                <a:gd name="T0" fmla="+- 0 9917 5705"/>
                                <a:gd name="T1" fmla="*/ T0 w 4212"/>
                                <a:gd name="T2" fmla="+- 0 6375 6375"/>
                                <a:gd name="T3" fmla="*/ 6375 h 1863"/>
                                <a:gd name="T4" fmla="+- 0 9917 5705"/>
                                <a:gd name="T5" fmla="*/ T4 w 4212"/>
                                <a:gd name="T6" fmla="+- 0 8238 6375"/>
                                <a:gd name="T7" fmla="*/ 8238 h 1863"/>
                                <a:gd name="T8" fmla="+- 0 5705 5705"/>
                                <a:gd name="T9" fmla="*/ T8 w 4212"/>
                                <a:gd name="T10" fmla="+- 0 8238 6375"/>
                                <a:gd name="T11" fmla="*/ 8238 h 1863"/>
                                <a:gd name="T12" fmla="+- 0 5705 5705"/>
                                <a:gd name="T13" fmla="*/ T12 w 4212"/>
                                <a:gd name="T14" fmla="+- 0 7083 6375"/>
                                <a:gd name="T15" fmla="*/ 7083 h 1863"/>
                              </a:gdLst>
                              <a:ahLst/>
                              <a:cxnLst>
                                <a:cxn ang="0">
                                  <a:pos x="T1" y="T3"/>
                                </a:cxn>
                                <a:cxn ang="0">
                                  <a:pos x="T5" y="T7"/>
                                </a:cxn>
                                <a:cxn ang="0">
                                  <a:pos x="T9" y="T11"/>
                                </a:cxn>
                                <a:cxn ang="0">
                                  <a:pos x="T13" y="T15"/>
                                </a:cxn>
                              </a:cxnLst>
                              <a:rect l="0" t="0" r="r" b="b"/>
                              <a:pathLst>
                                <a:path w="4212" h="1863">
                                  <a:moveTo>
                                    <a:pt x="4212" y="0"/>
                                  </a:moveTo>
                                  <a:lnTo>
                                    <a:pt x="4212" y="1863"/>
                                  </a:lnTo>
                                  <a:lnTo>
                                    <a:pt x="0" y="1863"/>
                                  </a:lnTo>
                                  <a:lnTo>
                                    <a:pt x="0" y="70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0" name="Group 166"/>
                        <wpg:cNvGrpSpPr>
                          <a:grpSpLocks/>
                        </wpg:cNvGrpSpPr>
                        <wpg:grpSpPr bwMode="auto">
                          <a:xfrm>
                            <a:off x="9871" y="6251"/>
                            <a:ext cx="92" cy="135"/>
                            <a:chOff x="9871" y="6251"/>
                            <a:chExt cx="92" cy="135"/>
                          </a:xfrm>
                        </wpg:grpSpPr>
                        <wps:wsp>
                          <wps:cNvPr id="491" name="Freeform 167"/>
                          <wps:cNvSpPr>
                            <a:spLocks/>
                          </wps:cNvSpPr>
                          <wps:spPr bwMode="auto">
                            <a:xfrm>
                              <a:off x="9871" y="6251"/>
                              <a:ext cx="92" cy="135"/>
                            </a:xfrm>
                            <a:custGeom>
                              <a:avLst/>
                              <a:gdLst>
                                <a:gd name="T0" fmla="+- 0 9917 9871"/>
                                <a:gd name="T1" fmla="*/ T0 w 92"/>
                                <a:gd name="T2" fmla="+- 0 6251 6251"/>
                                <a:gd name="T3" fmla="*/ 6251 h 135"/>
                                <a:gd name="T4" fmla="+- 0 9871 9871"/>
                                <a:gd name="T5" fmla="*/ T4 w 92"/>
                                <a:gd name="T6" fmla="+- 0 6385 6251"/>
                                <a:gd name="T7" fmla="*/ 6385 h 135"/>
                                <a:gd name="T8" fmla="+- 0 9962 9871"/>
                                <a:gd name="T9" fmla="*/ T8 w 92"/>
                                <a:gd name="T10" fmla="+- 0 6385 6251"/>
                                <a:gd name="T11" fmla="*/ 6385 h 135"/>
                                <a:gd name="T12" fmla="+- 0 9917 9871"/>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2" name="Group 168"/>
                        <wpg:cNvGrpSpPr>
                          <a:grpSpLocks/>
                        </wpg:cNvGrpSpPr>
                        <wpg:grpSpPr bwMode="auto">
                          <a:xfrm>
                            <a:off x="7663" y="8022"/>
                            <a:ext cx="1280" cy="156"/>
                            <a:chOff x="7663" y="8022"/>
                            <a:chExt cx="1280" cy="156"/>
                          </a:xfrm>
                        </wpg:grpSpPr>
                        <wps:wsp>
                          <wps:cNvPr id="493" name="Freeform 169"/>
                          <wps:cNvSpPr>
                            <a:spLocks/>
                          </wps:cNvSpPr>
                          <wps:spPr bwMode="auto">
                            <a:xfrm>
                              <a:off x="7663" y="8022"/>
                              <a:ext cx="1280" cy="156"/>
                            </a:xfrm>
                            <a:custGeom>
                              <a:avLst/>
                              <a:gdLst>
                                <a:gd name="T0" fmla="+- 0 7663 7663"/>
                                <a:gd name="T1" fmla="*/ T0 w 1280"/>
                                <a:gd name="T2" fmla="+- 0 8022 8022"/>
                                <a:gd name="T3" fmla="*/ 8022 h 156"/>
                                <a:gd name="T4" fmla="+- 0 8942 7663"/>
                                <a:gd name="T5" fmla="*/ T4 w 1280"/>
                                <a:gd name="T6" fmla="+- 0 8022 8022"/>
                                <a:gd name="T7" fmla="*/ 8022 h 156"/>
                                <a:gd name="T8" fmla="+- 0 8942 7663"/>
                                <a:gd name="T9" fmla="*/ T8 w 1280"/>
                                <a:gd name="T10" fmla="+- 0 8178 8022"/>
                                <a:gd name="T11" fmla="*/ 8178 h 156"/>
                                <a:gd name="T12" fmla="+- 0 7663 7663"/>
                                <a:gd name="T13" fmla="*/ T12 w 1280"/>
                                <a:gd name="T14" fmla="+- 0 8178 8022"/>
                                <a:gd name="T15" fmla="*/ 8178 h 156"/>
                                <a:gd name="T16" fmla="+- 0 7663 7663"/>
                                <a:gd name="T17" fmla="*/ T16 w 1280"/>
                                <a:gd name="T18" fmla="+- 0 8022 8022"/>
                                <a:gd name="T19" fmla="*/ 8022 h 156"/>
                              </a:gdLst>
                              <a:ahLst/>
                              <a:cxnLst>
                                <a:cxn ang="0">
                                  <a:pos x="T1" y="T3"/>
                                </a:cxn>
                                <a:cxn ang="0">
                                  <a:pos x="T5" y="T7"/>
                                </a:cxn>
                                <a:cxn ang="0">
                                  <a:pos x="T9" y="T11"/>
                                </a:cxn>
                                <a:cxn ang="0">
                                  <a:pos x="T13" y="T15"/>
                                </a:cxn>
                                <a:cxn ang="0">
                                  <a:pos x="T17" y="T19"/>
                                </a:cxn>
                              </a:cxnLst>
                              <a:rect l="0" t="0" r="r" b="b"/>
                              <a:pathLst>
                                <a:path w="1280" h="156">
                                  <a:moveTo>
                                    <a:pt x="0" y="0"/>
                                  </a:moveTo>
                                  <a:lnTo>
                                    <a:pt x="1279" y="0"/>
                                  </a:lnTo>
                                  <a:lnTo>
                                    <a:pt x="1279"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94" name="Picture 17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7680" y="8046"/>
                              <a:ext cx="126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5" name="Picture 17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8038" y="4280"/>
                              <a:ext cx="57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96" name="Group 172"/>
                        <wpg:cNvGrpSpPr>
                          <a:grpSpLocks/>
                        </wpg:cNvGrpSpPr>
                        <wpg:grpSpPr bwMode="auto">
                          <a:xfrm>
                            <a:off x="5916" y="4182"/>
                            <a:ext cx="3905" cy="1515"/>
                            <a:chOff x="5916" y="4182"/>
                            <a:chExt cx="3905" cy="1515"/>
                          </a:xfrm>
                        </wpg:grpSpPr>
                        <wps:wsp>
                          <wps:cNvPr id="497" name="Freeform 173"/>
                          <wps:cNvSpPr>
                            <a:spLocks/>
                          </wps:cNvSpPr>
                          <wps:spPr bwMode="auto">
                            <a:xfrm>
                              <a:off x="5916" y="4182"/>
                              <a:ext cx="3905" cy="1515"/>
                            </a:xfrm>
                            <a:custGeom>
                              <a:avLst/>
                              <a:gdLst>
                                <a:gd name="T0" fmla="+- 0 9821 5916"/>
                                <a:gd name="T1" fmla="*/ T0 w 3905"/>
                                <a:gd name="T2" fmla="+- 0 5696 4182"/>
                                <a:gd name="T3" fmla="*/ 5696 h 1515"/>
                                <a:gd name="T4" fmla="+- 0 9821 5916"/>
                                <a:gd name="T5" fmla="*/ T4 w 3905"/>
                                <a:gd name="T6" fmla="+- 0 4182 4182"/>
                                <a:gd name="T7" fmla="*/ 4182 h 1515"/>
                                <a:gd name="T8" fmla="+- 0 5916 5916"/>
                                <a:gd name="T9" fmla="*/ T8 w 3905"/>
                                <a:gd name="T10" fmla="+- 0 4182 4182"/>
                                <a:gd name="T11" fmla="*/ 4182 h 1515"/>
                                <a:gd name="T12" fmla="+- 0 5916 5916"/>
                                <a:gd name="T13" fmla="*/ T12 w 3905"/>
                                <a:gd name="T14" fmla="+- 0 4897 4182"/>
                                <a:gd name="T15" fmla="*/ 4897 h 1515"/>
                              </a:gdLst>
                              <a:ahLst/>
                              <a:cxnLst>
                                <a:cxn ang="0">
                                  <a:pos x="T1" y="T3"/>
                                </a:cxn>
                                <a:cxn ang="0">
                                  <a:pos x="T5" y="T7"/>
                                </a:cxn>
                                <a:cxn ang="0">
                                  <a:pos x="T9" y="T11"/>
                                </a:cxn>
                                <a:cxn ang="0">
                                  <a:pos x="T13" y="T15"/>
                                </a:cxn>
                              </a:cxnLst>
                              <a:rect l="0" t="0" r="r" b="b"/>
                              <a:pathLst>
                                <a:path w="3905" h="1515">
                                  <a:moveTo>
                                    <a:pt x="3905" y="1514"/>
                                  </a:moveTo>
                                  <a:lnTo>
                                    <a:pt x="3905" y="0"/>
                                  </a:lnTo>
                                  <a:lnTo>
                                    <a:pt x="0" y="0"/>
                                  </a:lnTo>
                                  <a:lnTo>
                                    <a:pt x="0" y="71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8" name="Group 174"/>
                        <wpg:cNvGrpSpPr>
                          <a:grpSpLocks/>
                        </wpg:cNvGrpSpPr>
                        <wpg:grpSpPr bwMode="auto">
                          <a:xfrm>
                            <a:off x="5870" y="4885"/>
                            <a:ext cx="92" cy="92"/>
                            <a:chOff x="5870" y="4885"/>
                            <a:chExt cx="92" cy="92"/>
                          </a:xfrm>
                        </wpg:grpSpPr>
                        <wps:wsp>
                          <wps:cNvPr id="499" name="Freeform 175"/>
                          <wps:cNvSpPr>
                            <a:spLocks/>
                          </wps:cNvSpPr>
                          <wps:spPr bwMode="auto">
                            <a:xfrm>
                              <a:off x="5870" y="4885"/>
                              <a:ext cx="92" cy="92"/>
                            </a:xfrm>
                            <a:custGeom>
                              <a:avLst/>
                              <a:gdLst>
                                <a:gd name="T0" fmla="+- 0 5962 5870"/>
                                <a:gd name="T1" fmla="*/ T0 w 92"/>
                                <a:gd name="T2" fmla="+- 0 4885 4885"/>
                                <a:gd name="T3" fmla="*/ 4885 h 92"/>
                                <a:gd name="T4" fmla="+- 0 5870 5870"/>
                                <a:gd name="T5" fmla="*/ T4 w 92"/>
                                <a:gd name="T6" fmla="+- 0 4885 4885"/>
                                <a:gd name="T7" fmla="*/ 4885 h 92"/>
                                <a:gd name="T8" fmla="+- 0 5916 5870"/>
                                <a:gd name="T9" fmla="*/ T8 w 92"/>
                                <a:gd name="T10" fmla="+- 0 4976 4885"/>
                                <a:gd name="T11" fmla="*/ 4976 h 92"/>
                                <a:gd name="T12" fmla="+- 0 5962 5870"/>
                                <a:gd name="T13" fmla="*/ T12 w 92"/>
                                <a:gd name="T14" fmla="+- 0 4885 4885"/>
                                <a:gd name="T15" fmla="*/ 4885 h 92"/>
                              </a:gdLst>
                              <a:ahLst/>
                              <a:cxnLst>
                                <a:cxn ang="0">
                                  <a:pos x="T1" y="T3"/>
                                </a:cxn>
                                <a:cxn ang="0">
                                  <a:pos x="T5" y="T7"/>
                                </a:cxn>
                                <a:cxn ang="0">
                                  <a:pos x="T9" y="T11"/>
                                </a:cxn>
                                <a:cxn ang="0">
                                  <a:pos x="T13" y="T15"/>
                                </a:cxn>
                              </a:cxnLst>
                              <a:rect l="0" t="0" r="r" b="b"/>
                              <a:pathLst>
                                <a:path w="92" h="92">
                                  <a:moveTo>
                                    <a:pt x="92" y="0"/>
                                  </a:moveTo>
                                  <a:lnTo>
                                    <a:pt x="0" y="0"/>
                                  </a:lnTo>
                                  <a:lnTo>
                                    <a:pt x="46" y="91"/>
                                  </a:lnTo>
                                  <a:lnTo>
                                    <a:pt x="9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0" name="Picture 17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7668" y="3987"/>
                              <a:ext cx="126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1" name="Group 177"/>
                        <wpg:cNvGrpSpPr>
                          <a:grpSpLocks/>
                        </wpg:cNvGrpSpPr>
                        <wpg:grpSpPr bwMode="auto">
                          <a:xfrm>
                            <a:off x="1562" y="4251"/>
                            <a:ext cx="4179" cy="1505"/>
                            <a:chOff x="1562" y="4251"/>
                            <a:chExt cx="4179" cy="1505"/>
                          </a:xfrm>
                        </wpg:grpSpPr>
                        <wps:wsp>
                          <wps:cNvPr id="502" name="Freeform 178"/>
                          <wps:cNvSpPr>
                            <a:spLocks/>
                          </wps:cNvSpPr>
                          <wps:spPr bwMode="auto">
                            <a:xfrm>
                              <a:off x="1562" y="4251"/>
                              <a:ext cx="4179" cy="1505"/>
                            </a:xfrm>
                            <a:custGeom>
                              <a:avLst/>
                              <a:gdLst>
                                <a:gd name="T0" fmla="+- 0 1562 1562"/>
                                <a:gd name="T1" fmla="*/ T0 w 4179"/>
                                <a:gd name="T2" fmla="+- 0 5756 4251"/>
                                <a:gd name="T3" fmla="*/ 5756 h 1505"/>
                                <a:gd name="T4" fmla="+- 0 1562 1562"/>
                                <a:gd name="T5" fmla="*/ T4 w 4179"/>
                                <a:gd name="T6" fmla="+- 0 4251 4251"/>
                                <a:gd name="T7" fmla="*/ 4251 h 1505"/>
                                <a:gd name="T8" fmla="+- 0 5741 1562"/>
                                <a:gd name="T9" fmla="*/ T8 w 4179"/>
                                <a:gd name="T10" fmla="+- 0 4251 4251"/>
                                <a:gd name="T11" fmla="*/ 4251 h 1505"/>
                                <a:gd name="T12" fmla="+- 0 5741 1562"/>
                                <a:gd name="T13" fmla="*/ T12 w 4179"/>
                                <a:gd name="T14" fmla="+- 0 4878 4251"/>
                                <a:gd name="T15" fmla="*/ 4878 h 1505"/>
                              </a:gdLst>
                              <a:ahLst/>
                              <a:cxnLst>
                                <a:cxn ang="0">
                                  <a:pos x="T1" y="T3"/>
                                </a:cxn>
                                <a:cxn ang="0">
                                  <a:pos x="T5" y="T7"/>
                                </a:cxn>
                                <a:cxn ang="0">
                                  <a:pos x="T9" y="T11"/>
                                </a:cxn>
                                <a:cxn ang="0">
                                  <a:pos x="T13" y="T15"/>
                                </a:cxn>
                              </a:cxnLst>
                              <a:rect l="0" t="0" r="r" b="b"/>
                              <a:pathLst>
                                <a:path w="4179" h="1505">
                                  <a:moveTo>
                                    <a:pt x="0" y="1505"/>
                                  </a:moveTo>
                                  <a:lnTo>
                                    <a:pt x="0" y="0"/>
                                  </a:lnTo>
                                  <a:lnTo>
                                    <a:pt x="4179" y="0"/>
                                  </a:lnTo>
                                  <a:lnTo>
                                    <a:pt x="4179" y="62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3" name="Group 179"/>
                        <wpg:cNvGrpSpPr>
                          <a:grpSpLocks/>
                        </wpg:cNvGrpSpPr>
                        <wpg:grpSpPr bwMode="auto">
                          <a:xfrm>
                            <a:off x="5693" y="4866"/>
                            <a:ext cx="94" cy="92"/>
                            <a:chOff x="5693" y="4866"/>
                            <a:chExt cx="94" cy="92"/>
                          </a:xfrm>
                        </wpg:grpSpPr>
                        <wps:wsp>
                          <wps:cNvPr id="504" name="Freeform 180"/>
                          <wps:cNvSpPr>
                            <a:spLocks/>
                          </wps:cNvSpPr>
                          <wps:spPr bwMode="auto">
                            <a:xfrm>
                              <a:off x="5693" y="4866"/>
                              <a:ext cx="94" cy="92"/>
                            </a:xfrm>
                            <a:custGeom>
                              <a:avLst/>
                              <a:gdLst>
                                <a:gd name="T0" fmla="+- 0 5786 5693"/>
                                <a:gd name="T1" fmla="*/ T0 w 94"/>
                                <a:gd name="T2" fmla="+- 0 4866 4866"/>
                                <a:gd name="T3" fmla="*/ 4866 h 92"/>
                                <a:gd name="T4" fmla="+- 0 5693 5693"/>
                                <a:gd name="T5" fmla="*/ T4 w 94"/>
                                <a:gd name="T6" fmla="+- 0 4866 4866"/>
                                <a:gd name="T7" fmla="*/ 4866 h 92"/>
                                <a:gd name="T8" fmla="+- 0 5741 5693"/>
                                <a:gd name="T9" fmla="*/ T8 w 94"/>
                                <a:gd name="T10" fmla="+- 0 4957 4866"/>
                                <a:gd name="T11" fmla="*/ 4957 h 92"/>
                                <a:gd name="T12" fmla="+- 0 5786 5693"/>
                                <a:gd name="T13" fmla="*/ T12 w 94"/>
                                <a:gd name="T14" fmla="+- 0 4866 4866"/>
                                <a:gd name="T15" fmla="*/ 4866 h 92"/>
                              </a:gdLst>
                              <a:ahLst/>
                              <a:cxnLst>
                                <a:cxn ang="0">
                                  <a:pos x="T1" y="T3"/>
                                </a:cxn>
                                <a:cxn ang="0">
                                  <a:pos x="T5" y="T7"/>
                                </a:cxn>
                                <a:cxn ang="0">
                                  <a:pos x="T9" y="T11"/>
                                </a:cxn>
                                <a:cxn ang="0">
                                  <a:pos x="T13" y="T15"/>
                                </a:cxn>
                              </a:cxnLst>
                              <a:rect l="0" t="0" r="r" b="b"/>
                              <a:pathLst>
                                <a:path w="94" h="92">
                                  <a:moveTo>
                                    <a:pt x="93" y="0"/>
                                  </a:moveTo>
                                  <a:lnTo>
                                    <a:pt x="0" y="0"/>
                                  </a:lnTo>
                                  <a:lnTo>
                                    <a:pt x="48" y="91"/>
                                  </a:lnTo>
                                  <a:lnTo>
                                    <a:pt x="9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5" name="Picture 18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2578" y="4088"/>
                              <a:ext cx="84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6" name="Group 182"/>
                        <wpg:cNvGrpSpPr>
                          <a:grpSpLocks/>
                        </wpg:cNvGrpSpPr>
                        <wpg:grpSpPr bwMode="auto">
                          <a:xfrm>
                            <a:off x="1682" y="6375"/>
                            <a:ext cx="3171" cy="545"/>
                            <a:chOff x="1682" y="6375"/>
                            <a:chExt cx="3171" cy="545"/>
                          </a:xfrm>
                        </wpg:grpSpPr>
                        <wps:wsp>
                          <wps:cNvPr id="507" name="Freeform 183"/>
                          <wps:cNvSpPr>
                            <a:spLocks/>
                          </wps:cNvSpPr>
                          <wps:spPr bwMode="auto">
                            <a:xfrm>
                              <a:off x="1682" y="6375"/>
                              <a:ext cx="3171" cy="545"/>
                            </a:xfrm>
                            <a:custGeom>
                              <a:avLst/>
                              <a:gdLst>
                                <a:gd name="T0" fmla="+- 0 1682 1682"/>
                                <a:gd name="T1" fmla="*/ T0 w 3171"/>
                                <a:gd name="T2" fmla="+- 0 6375 6375"/>
                                <a:gd name="T3" fmla="*/ 6375 h 545"/>
                                <a:gd name="T4" fmla="+- 0 1682 1682"/>
                                <a:gd name="T5" fmla="*/ T4 w 3171"/>
                                <a:gd name="T6" fmla="+- 0 6920 6375"/>
                                <a:gd name="T7" fmla="*/ 6920 h 545"/>
                                <a:gd name="T8" fmla="+- 0 4853 1682"/>
                                <a:gd name="T9" fmla="*/ T8 w 3171"/>
                                <a:gd name="T10" fmla="+- 0 6920 6375"/>
                                <a:gd name="T11" fmla="*/ 6920 h 545"/>
                              </a:gdLst>
                              <a:ahLst/>
                              <a:cxnLst>
                                <a:cxn ang="0">
                                  <a:pos x="T1" y="T3"/>
                                </a:cxn>
                                <a:cxn ang="0">
                                  <a:pos x="T5" y="T7"/>
                                </a:cxn>
                                <a:cxn ang="0">
                                  <a:pos x="T9" y="T11"/>
                                </a:cxn>
                              </a:cxnLst>
                              <a:rect l="0" t="0" r="r" b="b"/>
                              <a:pathLst>
                                <a:path w="3171" h="545">
                                  <a:moveTo>
                                    <a:pt x="0" y="0"/>
                                  </a:moveTo>
                                  <a:lnTo>
                                    <a:pt x="0" y="545"/>
                                  </a:lnTo>
                                  <a:lnTo>
                                    <a:pt x="3171" y="54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8" name="Group 184"/>
                        <wpg:cNvGrpSpPr>
                          <a:grpSpLocks/>
                        </wpg:cNvGrpSpPr>
                        <wpg:grpSpPr bwMode="auto">
                          <a:xfrm>
                            <a:off x="1634" y="6251"/>
                            <a:ext cx="94" cy="135"/>
                            <a:chOff x="1634" y="6251"/>
                            <a:chExt cx="94" cy="135"/>
                          </a:xfrm>
                        </wpg:grpSpPr>
                        <wps:wsp>
                          <wps:cNvPr id="509" name="Freeform 185"/>
                          <wps:cNvSpPr>
                            <a:spLocks/>
                          </wps:cNvSpPr>
                          <wps:spPr bwMode="auto">
                            <a:xfrm>
                              <a:off x="1634" y="6251"/>
                              <a:ext cx="94" cy="135"/>
                            </a:xfrm>
                            <a:custGeom>
                              <a:avLst/>
                              <a:gdLst>
                                <a:gd name="T0" fmla="+- 0 1682 1634"/>
                                <a:gd name="T1" fmla="*/ T0 w 94"/>
                                <a:gd name="T2" fmla="+- 0 6251 6251"/>
                                <a:gd name="T3" fmla="*/ 6251 h 135"/>
                                <a:gd name="T4" fmla="+- 0 1634 1634"/>
                                <a:gd name="T5" fmla="*/ T4 w 94"/>
                                <a:gd name="T6" fmla="+- 0 6385 6251"/>
                                <a:gd name="T7" fmla="*/ 6385 h 135"/>
                                <a:gd name="T8" fmla="+- 0 1728 1634"/>
                                <a:gd name="T9" fmla="*/ T8 w 94"/>
                                <a:gd name="T10" fmla="+- 0 6385 6251"/>
                                <a:gd name="T11" fmla="*/ 6385 h 135"/>
                                <a:gd name="T12" fmla="+- 0 1682 1634"/>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8" y="0"/>
                                  </a:moveTo>
                                  <a:lnTo>
                                    <a:pt x="0" y="134"/>
                                  </a:lnTo>
                                  <a:lnTo>
                                    <a:pt x="94" y="134"/>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0" name="Group 186"/>
                        <wpg:cNvGrpSpPr>
                          <a:grpSpLocks/>
                        </wpg:cNvGrpSpPr>
                        <wpg:grpSpPr bwMode="auto">
                          <a:xfrm>
                            <a:off x="2062" y="6750"/>
                            <a:ext cx="1411" cy="156"/>
                            <a:chOff x="2062" y="6750"/>
                            <a:chExt cx="1411" cy="156"/>
                          </a:xfrm>
                        </wpg:grpSpPr>
                        <wps:wsp>
                          <wps:cNvPr id="511" name="Freeform 187"/>
                          <wps:cNvSpPr>
                            <a:spLocks/>
                          </wps:cNvSpPr>
                          <wps:spPr bwMode="auto">
                            <a:xfrm>
                              <a:off x="2062" y="6750"/>
                              <a:ext cx="1411" cy="156"/>
                            </a:xfrm>
                            <a:custGeom>
                              <a:avLst/>
                              <a:gdLst>
                                <a:gd name="T0" fmla="+- 0 2062 2062"/>
                                <a:gd name="T1" fmla="*/ T0 w 1411"/>
                                <a:gd name="T2" fmla="+- 0 6750 6750"/>
                                <a:gd name="T3" fmla="*/ 6750 h 156"/>
                                <a:gd name="T4" fmla="+- 0 3473 2062"/>
                                <a:gd name="T5" fmla="*/ T4 w 1411"/>
                                <a:gd name="T6" fmla="+- 0 6750 6750"/>
                                <a:gd name="T7" fmla="*/ 6750 h 156"/>
                                <a:gd name="T8" fmla="+- 0 3473 2062"/>
                                <a:gd name="T9" fmla="*/ T8 w 1411"/>
                                <a:gd name="T10" fmla="+- 0 6906 6750"/>
                                <a:gd name="T11" fmla="*/ 6906 h 156"/>
                                <a:gd name="T12" fmla="+- 0 2062 2062"/>
                                <a:gd name="T13" fmla="*/ T12 w 1411"/>
                                <a:gd name="T14" fmla="+- 0 6906 6750"/>
                                <a:gd name="T15" fmla="*/ 6906 h 156"/>
                                <a:gd name="T16" fmla="+- 0 2062 2062"/>
                                <a:gd name="T17" fmla="*/ T16 w 1411"/>
                                <a:gd name="T18" fmla="+- 0 6750 6750"/>
                                <a:gd name="T19" fmla="*/ 6750 h 156"/>
                              </a:gdLst>
                              <a:ahLst/>
                              <a:cxnLst>
                                <a:cxn ang="0">
                                  <a:pos x="T1" y="T3"/>
                                </a:cxn>
                                <a:cxn ang="0">
                                  <a:pos x="T5" y="T7"/>
                                </a:cxn>
                                <a:cxn ang="0">
                                  <a:pos x="T9" y="T11"/>
                                </a:cxn>
                                <a:cxn ang="0">
                                  <a:pos x="T13" y="T15"/>
                                </a:cxn>
                                <a:cxn ang="0">
                                  <a:pos x="T17" y="T19"/>
                                </a:cxn>
                              </a:cxnLst>
                              <a:rect l="0" t="0" r="r" b="b"/>
                              <a:pathLst>
                                <a:path w="1411" h="156">
                                  <a:moveTo>
                                    <a:pt x="0" y="0"/>
                                  </a:moveTo>
                                  <a:lnTo>
                                    <a:pt x="1411" y="0"/>
                                  </a:lnTo>
                                  <a:lnTo>
                                    <a:pt x="1411"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2" name="Picture 18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2076" y="6771"/>
                              <a:ext cx="61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3" name="Picture 18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2741" y="6771"/>
                              <a:ext cx="737"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14" name="Group 190"/>
                        <wpg:cNvGrpSpPr>
                          <a:grpSpLocks/>
                        </wpg:cNvGrpSpPr>
                        <wpg:grpSpPr bwMode="auto">
                          <a:xfrm>
                            <a:off x="5866" y="3915"/>
                            <a:ext cx="4193" cy="1872"/>
                            <a:chOff x="5866" y="3915"/>
                            <a:chExt cx="4193" cy="1872"/>
                          </a:xfrm>
                        </wpg:grpSpPr>
                        <wps:wsp>
                          <wps:cNvPr id="515" name="Freeform 191"/>
                          <wps:cNvSpPr>
                            <a:spLocks/>
                          </wps:cNvSpPr>
                          <wps:spPr bwMode="auto">
                            <a:xfrm>
                              <a:off x="5866" y="3915"/>
                              <a:ext cx="4193" cy="1872"/>
                            </a:xfrm>
                            <a:custGeom>
                              <a:avLst/>
                              <a:gdLst>
                                <a:gd name="T0" fmla="+- 0 10058 5866"/>
                                <a:gd name="T1" fmla="*/ T0 w 4193"/>
                                <a:gd name="T2" fmla="+- 0 5787 3915"/>
                                <a:gd name="T3" fmla="*/ 5787 h 1872"/>
                                <a:gd name="T4" fmla="+- 0 10058 5866"/>
                                <a:gd name="T5" fmla="*/ T4 w 4193"/>
                                <a:gd name="T6" fmla="+- 0 3915 3915"/>
                                <a:gd name="T7" fmla="*/ 3915 h 1872"/>
                                <a:gd name="T8" fmla="+- 0 5866 5866"/>
                                <a:gd name="T9" fmla="*/ T8 w 4193"/>
                                <a:gd name="T10" fmla="+- 0 3915 3915"/>
                                <a:gd name="T11" fmla="*/ 3915 h 1872"/>
                                <a:gd name="T12" fmla="+- 0 5866 5866"/>
                                <a:gd name="T13" fmla="*/ T12 w 4193"/>
                                <a:gd name="T14" fmla="+- 0 4890 3915"/>
                                <a:gd name="T15" fmla="*/ 4890 h 1872"/>
                              </a:gdLst>
                              <a:ahLst/>
                              <a:cxnLst>
                                <a:cxn ang="0">
                                  <a:pos x="T1" y="T3"/>
                                </a:cxn>
                                <a:cxn ang="0">
                                  <a:pos x="T5" y="T7"/>
                                </a:cxn>
                                <a:cxn ang="0">
                                  <a:pos x="T9" y="T11"/>
                                </a:cxn>
                                <a:cxn ang="0">
                                  <a:pos x="T13" y="T15"/>
                                </a:cxn>
                              </a:cxnLst>
                              <a:rect l="0" t="0" r="r" b="b"/>
                              <a:pathLst>
                                <a:path w="4193" h="1872">
                                  <a:moveTo>
                                    <a:pt x="4192" y="1872"/>
                                  </a:moveTo>
                                  <a:lnTo>
                                    <a:pt x="4192" y="0"/>
                                  </a:lnTo>
                                  <a:lnTo>
                                    <a:pt x="0" y="0"/>
                                  </a:lnTo>
                                  <a:lnTo>
                                    <a:pt x="0" y="97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6" name="Group 192"/>
                        <wpg:cNvGrpSpPr>
                          <a:grpSpLocks/>
                        </wpg:cNvGrpSpPr>
                        <wpg:grpSpPr bwMode="auto">
                          <a:xfrm>
                            <a:off x="5818" y="4878"/>
                            <a:ext cx="94" cy="89"/>
                            <a:chOff x="5818" y="4878"/>
                            <a:chExt cx="94" cy="89"/>
                          </a:xfrm>
                        </wpg:grpSpPr>
                        <wps:wsp>
                          <wps:cNvPr id="517" name="Freeform 193"/>
                          <wps:cNvSpPr>
                            <a:spLocks/>
                          </wps:cNvSpPr>
                          <wps:spPr bwMode="auto">
                            <a:xfrm>
                              <a:off x="5818" y="4878"/>
                              <a:ext cx="94" cy="89"/>
                            </a:xfrm>
                            <a:custGeom>
                              <a:avLst/>
                              <a:gdLst>
                                <a:gd name="T0" fmla="+- 0 5911 5818"/>
                                <a:gd name="T1" fmla="*/ T0 w 94"/>
                                <a:gd name="T2" fmla="+- 0 4878 4878"/>
                                <a:gd name="T3" fmla="*/ 4878 h 89"/>
                                <a:gd name="T4" fmla="+- 0 5818 5818"/>
                                <a:gd name="T5" fmla="*/ T4 w 94"/>
                                <a:gd name="T6" fmla="+- 0 4878 4878"/>
                                <a:gd name="T7" fmla="*/ 4878 h 89"/>
                                <a:gd name="T8" fmla="+- 0 5866 5818"/>
                                <a:gd name="T9" fmla="*/ T8 w 94"/>
                                <a:gd name="T10" fmla="+- 0 4967 4878"/>
                                <a:gd name="T11" fmla="*/ 4967 h 89"/>
                                <a:gd name="T12" fmla="+- 0 5911 5818"/>
                                <a:gd name="T13" fmla="*/ T12 w 94"/>
                                <a:gd name="T14" fmla="+- 0 4878 4878"/>
                                <a:gd name="T15" fmla="*/ 4878 h 89"/>
                              </a:gdLst>
                              <a:ahLst/>
                              <a:cxnLst>
                                <a:cxn ang="0">
                                  <a:pos x="T1" y="T3"/>
                                </a:cxn>
                                <a:cxn ang="0">
                                  <a:pos x="T5" y="T7"/>
                                </a:cxn>
                                <a:cxn ang="0">
                                  <a:pos x="T9" y="T11"/>
                                </a:cxn>
                                <a:cxn ang="0">
                                  <a:pos x="T13" y="T15"/>
                                </a:cxn>
                              </a:cxnLst>
                              <a:rect l="0" t="0" r="r" b="b"/>
                              <a:pathLst>
                                <a:path w="94" h="89">
                                  <a:moveTo>
                                    <a:pt x="93" y="0"/>
                                  </a:moveTo>
                                  <a:lnTo>
                                    <a:pt x="0" y="0"/>
                                  </a:lnTo>
                                  <a:lnTo>
                                    <a:pt x="48" y="89"/>
                                  </a:lnTo>
                                  <a:lnTo>
                                    <a:pt x="9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8" name="Picture 19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7966" y="3745"/>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19" name="Group 195"/>
                        <wpg:cNvGrpSpPr>
                          <a:grpSpLocks/>
                        </wpg:cNvGrpSpPr>
                        <wpg:grpSpPr bwMode="auto">
                          <a:xfrm>
                            <a:off x="5561" y="6467"/>
                            <a:ext cx="4498" cy="2004"/>
                            <a:chOff x="5561" y="6467"/>
                            <a:chExt cx="4498" cy="2004"/>
                          </a:xfrm>
                        </wpg:grpSpPr>
                        <wps:wsp>
                          <wps:cNvPr id="520" name="Freeform 196"/>
                          <wps:cNvSpPr>
                            <a:spLocks/>
                          </wps:cNvSpPr>
                          <wps:spPr bwMode="auto">
                            <a:xfrm>
                              <a:off x="5561" y="6467"/>
                              <a:ext cx="4498" cy="2004"/>
                            </a:xfrm>
                            <a:custGeom>
                              <a:avLst/>
                              <a:gdLst>
                                <a:gd name="T0" fmla="+- 0 10058 5561"/>
                                <a:gd name="T1" fmla="*/ T0 w 4498"/>
                                <a:gd name="T2" fmla="+- 0 6467 6467"/>
                                <a:gd name="T3" fmla="*/ 6467 h 2004"/>
                                <a:gd name="T4" fmla="+- 0 10058 5561"/>
                                <a:gd name="T5" fmla="*/ T4 w 4498"/>
                                <a:gd name="T6" fmla="+- 0 8471 6467"/>
                                <a:gd name="T7" fmla="*/ 8471 h 2004"/>
                                <a:gd name="T8" fmla="+- 0 5561 5561"/>
                                <a:gd name="T9" fmla="*/ T8 w 4498"/>
                                <a:gd name="T10" fmla="+- 0 8471 6467"/>
                                <a:gd name="T11" fmla="*/ 8471 h 2004"/>
                                <a:gd name="T12" fmla="+- 0 5561 5561"/>
                                <a:gd name="T13" fmla="*/ T12 w 4498"/>
                                <a:gd name="T14" fmla="+- 0 7074 6467"/>
                                <a:gd name="T15" fmla="*/ 7074 h 2004"/>
                              </a:gdLst>
                              <a:ahLst/>
                              <a:cxnLst>
                                <a:cxn ang="0">
                                  <a:pos x="T1" y="T3"/>
                                </a:cxn>
                                <a:cxn ang="0">
                                  <a:pos x="T5" y="T7"/>
                                </a:cxn>
                                <a:cxn ang="0">
                                  <a:pos x="T9" y="T11"/>
                                </a:cxn>
                                <a:cxn ang="0">
                                  <a:pos x="T13" y="T15"/>
                                </a:cxn>
                              </a:cxnLst>
                              <a:rect l="0" t="0" r="r" b="b"/>
                              <a:pathLst>
                                <a:path w="4498" h="2004">
                                  <a:moveTo>
                                    <a:pt x="4497" y="0"/>
                                  </a:moveTo>
                                  <a:lnTo>
                                    <a:pt x="4497" y="2004"/>
                                  </a:lnTo>
                                  <a:lnTo>
                                    <a:pt x="0" y="2004"/>
                                  </a:lnTo>
                                  <a:lnTo>
                                    <a:pt x="0" y="60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1" name="Group 197"/>
                        <wpg:cNvGrpSpPr>
                          <a:grpSpLocks/>
                        </wpg:cNvGrpSpPr>
                        <wpg:grpSpPr bwMode="auto">
                          <a:xfrm>
                            <a:off x="10013" y="6344"/>
                            <a:ext cx="92" cy="135"/>
                            <a:chOff x="10013" y="6344"/>
                            <a:chExt cx="92" cy="135"/>
                          </a:xfrm>
                        </wpg:grpSpPr>
                        <wps:wsp>
                          <wps:cNvPr id="522" name="Freeform 198"/>
                          <wps:cNvSpPr>
                            <a:spLocks/>
                          </wps:cNvSpPr>
                          <wps:spPr bwMode="auto">
                            <a:xfrm>
                              <a:off x="10013" y="6344"/>
                              <a:ext cx="92" cy="135"/>
                            </a:xfrm>
                            <a:custGeom>
                              <a:avLst/>
                              <a:gdLst>
                                <a:gd name="T0" fmla="+- 0 10058 10013"/>
                                <a:gd name="T1" fmla="*/ T0 w 92"/>
                                <a:gd name="T2" fmla="+- 0 6344 6344"/>
                                <a:gd name="T3" fmla="*/ 6344 h 135"/>
                                <a:gd name="T4" fmla="+- 0 10013 10013"/>
                                <a:gd name="T5" fmla="*/ T4 w 92"/>
                                <a:gd name="T6" fmla="+- 0 6479 6344"/>
                                <a:gd name="T7" fmla="*/ 6479 h 135"/>
                                <a:gd name="T8" fmla="+- 0 10104 10013"/>
                                <a:gd name="T9" fmla="*/ T8 w 92"/>
                                <a:gd name="T10" fmla="+- 0 6479 6344"/>
                                <a:gd name="T11" fmla="*/ 6479 h 135"/>
                                <a:gd name="T12" fmla="+- 0 10058 10013"/>
                                <a:gd name="T13" fmla="*/ T12 w 92"/>
                                <a:gd name="T14" fmla="+- 0 6344 6344"/>
                                <a:gd name="T15" fmla="*/ 6344 h 135"/>
                              </a:gdLst>
                              <a:ahLst/>
                              <a:cxnLst>
                                <a:cxn ang="0">
                                  <a:pos x="T1" y="T3"/>
                                </a:cxn>
                                <a:cxn ang="0">
                                  <a:pos x="T5" y="T7"/>
                                </a:cxn>
                                <a:cxn ang="0">
                                  <a:pos x="T9" y="T11"/>
                                </a:cxn>
                                <a:cxn ang="0">
                                  <a:pos x="T13" y="T15"/>
                                </a:cxn>
                              </a:cxnLst>
                              <a:rect l="0" t="0" r="r" b="b"/>
                              <a:pathLst>
                                <a:path w="92" h="135">
                                  <a:moveTo>
                                    <a:pt x="45" y="0"/>
                                  </a:moveTo>
                                  <a:lnTo>
                                    <a:pt x="0" y="135"/>
                                  </a:lnTo>
                                  <a:lnTo>
                                    <a:pt x="91" y="135"/>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3" name="Group 199"/>
                        <wpg:cNvGrpSpPr>
                          <a:grpSpLocks/>
                        </wpg:cNvGrpSpPr>
                        <wpg:grpSpPr bwMode="auto">
                          <a:xfrm>
                            <a:off x="7786" y="8300"/>
                            <a:ext cx="795" cy="156"/>
                            <a:chOff x="7786" y="8300"/>
                            <a:chExt cx="795" cy="156"/>
                          </a:xfrm>
                        </wpg:grpSpPr>
                        <wps:wsp>
                          <wps:cNvPr id="524" name="Freeform 200"/>
                          <wps:cNvSpPr>
                            <a:spLocks/>
                          </wps:cNvSpPr>
                          <wps:spPr bwMode="auto">
                            <a:xfrm>
                              <a:off x="7786" y="8300"/>
                              <a:ext cx="795" cy="156"/>
                            </a:xfrm>
                            <a:custGeom>
                              <a:avLst/>
                              <a:gdLst>
                                <a:gd name="T0" fmla="+- 0 7786 7786"/>
                                <a:gd name="T1" fmla="*/ T0 w 795"/>
                                <a:gd name="T2" fmla="+- 0 8300 8300"/>
                                <a:gd name="T3" fmla="*/ 8300 h 156"/>
                                <a:gd name="T4" fmla="+- 0 8580 7786"/>
                                <a:gd name="T5" fmla="*/ T4 w 795"/>
                                <a:gd name="T6" fmla="+- 0 8300 8300"/>
                                <a:gd name="T7" fmla="*/ 8300 h 156"/>
                                <a:gd name="T8" fmla="+- 0 8580 7786"/>
                                <a:gd name="T9" fmla="*/ T8 w 795"/>
                                <a:gd name="T10" fmla="+- 0 8456 8300"/>
                                <a:gd name="T11" fmla="*/ 8456 h 156"/>
                                <a:gd name="T12" fmla="+- 0 7786 7786"/>
                                <a:gd name="T13" fmla="*/ T12 w 795"/>
                                <a:gd name="T14" fmla="+- 0 8456 8300"/>
                                <a:gd name="T15" fmla="*/ 8456 h 156"/>
                                <a:gd name="T16" fmla="+- 0 7786 7786"/>
                                <a:gd name="T17" fmla="*/ T16 w 795"/>
                                <a:gd name="T18" fmla="+- 0 8300 8300"/>
                                <a:gd name="T19" fmla="*/ 8300 h 156"/>
                              </a:gdLst>
                              <a:ahLst/>
                              <a:cxnLst>
                                <a:cxn ang="0">
                                  <a:pos x="T1" y="T3"/>
                                </a:cxn>
                                <a:cxn ang="0">
                                  <a:pos x="T5" y="T7"/>
                                </a:cxn>
                                <a:cxn ang="0">
                                  <a:pos x="T9" y="T11"/>
                                </a:cxn>
                                <a:cxn ang="0">
                                  <a:pos x="T13" y="T15"/>
                                </a:cxn>
                                <a:cxn ang="0">
                                  <a:pos x="T17" y="T19"/>
                                </a:cxn>
                              </a:cxnLst>
                              <a:rect l="0" t="0" r="r" b="b"/>
                              <a:pathLst>
                                <a:path w="795" h="156">
                                  <a:moveTo>
                                    <a:pt x="0" y="0"/>
                                  </a:moveTo>
                                  <a:lnTo>
                                    <a:pt x="794" y="0"/>
                                  </a:lnTo>
                                  <a:lnTo>
                                    <a:pt x="794"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25" name="Picture 20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7800" y="8322"/>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26" name="Group 202"/>
                        <wpg:cNvGrpSpPr>
                          <a:grpSpLocks/>
                        </wpg:cNvGrpSpPr>
                        <wpg:grpSpPr bwMode="auto">
                          <a:xfrm>
                            <a:off x="2486" y="8007"/>
                            <a:ext cx="900" cy="533"/>
                            <a:chOff x="2486" y="8007"/>
                            <a:chExt cx="900" cy="533"/>
                          </a:xfrm>
                        </wpg:grpSpPr>
                        <wps:wsp>
                          <wps:cNvPr id="527" name="Freeform 203"/>
                          <wps:cNvSpPr>
                            <a:spLocks/>
                          </wps:cNvSpPr>
                          <wps:spPr bwMode="auto">
                            <a:xfrm>
                              <a:off x="2486" y="8007"/>
                              <a:ext cx="900" cy="533"/>
                            </a:xfrm>
                            <a:custGeom>
                              <a:avLst/>
                              <a:gdLst>
                                <a:gd name="T0" fmla="+- 0 2486 2486"/>
                                <a:gd name="T1" fmla="*/ T0 w 900"/>
                                <a:gd name="T2" fmla="+- 0 8540 8007"/>
                                <a:gd name="T3" fmla="*/ 8540 h 533"/>
                                <a:gd name="T4" fmla="+- 0 3386 2486"/>
                                <a:gd name="T5" fmla="*/ T4 w 900"/>
                                <a:gd name="T6" fmla="+- 0 8540 8007"/>
                                <a:gd name="T7" fmla="*/ 8540 h 533"/>
                                <a:gd name="T8" fmla="+- 0 3386 2486"/>
                                <a:gd name="T9" fmla="*/ T8 w 900"/>
                                <a:gd name="T10" fmla="+- 0 8007 8007"/>
                                <a:gd name="T11" fmla="*/ 8007 h 533"/>
                                <a:gd name="T12" fmla="+- 0 2486 2486"/>
                                <a:gd name="T13" fmla="*/ T12 w 900"/>
                                <a:gd name="T14" fmla="+- 0 8007 8007"/>
                                <a:gd name="T15" fmla="*/ 8007 h 533"/>
                                <a:gd name="T16" fmla="+- 0 2486 2486"/>
                                <a:gd name="T17" fmla="*/ T16 w 900"/>
                                <a:gd name="T18" fmla="+- 0 8540 8007"/>
                                <a:gd name="T19" fmla="*/ 8540 h 533"/>
                              </a:gdLst>
                              <a:ahLst/>
                              <a:cxnLst>
                                <a:cxn ang="0">
                                  <a:pos x="T1" y="T3"/>
                                </a:cxn>
                                <a:cxn ang="0">
                                  <a:pos x="T5" y="T7"/>
                                </a:cxn>
                                <a:cxn ang="0">
                                  <a:pos x="T9" y="T11"/>
                                </a:cxn>
                                <a:cxn ang="0">
                                  <a:pos x="T13" y="T15"/>
                                </a:cxn>
                                <a:cxn ang="0">
                                  <a:pos x="T17" y="T19"/>
                                </a:cxn>
                              </a:cxnLst>
                              <a:rect l="0" t="0" r="r" b="b"/>
                              <a:pathLst>
                                <a:path w="900" h="533">
                                  <a:moveTo>
                                    <a:pt x="0" y="533"/>
                                  </a:moveTo>
                                  <a:lnTo>
                                    <a:pt x="900" y="533"/>
                                  </a:lnTo>
                                  <a:lnTo>
                                    <a:pt x="900" y="0"/>
                                  </a:lnTo>
                                  <a:lnTo>
                                    <a:pt x="0" y="0"/>
                                  </a:lnTo>
                                  <a:lnTo>
                                    <a:pt x="0" y="533"/>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8" name="Picture 20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2590" y="8219"/>
                              <a:ext cx="69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29" name="Group 205"/>
                        <wpg:cNvGrpSpPr>
                          <a:grpSpLocks/>
                        </wpg:cNvGrpSpPr>
                        <wpg:grpSpPr bwMode="auto">
                          <a:xfrm>
                            <a:off x="2969" y="7062"/>
                            <a:ext cx="2518" cy="1743"/>
                            <a:chOff x="2969" y="7062"/>
                            <a:chExt cx="2518" cy="1743"/>
                          </a:xfrm>
                        </wpg:grpSpPr>
                        <wps:wsp>
                          <wps:cNvPr id="530" name="Freeform 206"/>
                          <wps:cNvSpPr>
                            <a:spLocks/>
                          </wps:cNvSpPr>
                          <wps:spPr bwMode="auto">
                            <a:xfrm>
                              <a:off x="2969" y="7062"/>
                              <a:ext cx="2518" cy="1743"/>
                            </a:xfrm>
                            <a:custGeom>
                              <a:avLst/>
                              <a:gdLst>
                                <a:gd name="T0" fmla="+- 0 2969 2969"/>
                                <a:gd name="T1" fmla="*/ T0 w 2518"/>
                                <a:gd name="T2" fmla="+- 0 8660 7062"/>
                                <a:gd name="T3" fmla="*/ 8660 h 1743"/>
                                <a:gd name="T4" fmla="+- 0 2971 2969"/>
                                <a:gd name="T5" fmla="*/ T4 w 2518"/>
                                <a:gd name="T6" fmla="+- 0 8672 7062"/>
                                <a:gd name="T7" fmla="*/ 8672 h 1743"/>
                                <a:gd name="T8" fmla="+- 0 2971 2969"/>
                                <a:gd name="T9" fmla="*/ T8 w 2518"/>
                                <a:gd name="T10" fmla="+- 0 8804 7062"/>
                                <a:gd name="T11" fmla="*/ 8804 h 1743"/>
                                <a:gd name="T12" fmla="+- 0 5486 2969"/>
                                <a:gd name="T13" fmla="*/ T12 w 2518"/>
                                <a:gd name="T14" fmla="+- 0 8804 7062"/>
                                <a:gd name="T15" fmla="*/ 8804 h 1743"/>
                                <a:gd name="T16" fmla="+- 0 5486 2969"/>
                                <a:gd name="T17" fmla="*/ T16 w 2518"/>
                                <a:gd name="T18" fmla="+- 0 7062 7062"/>
                                <a:gd name="T19" fmla="*/ 7062 h 1743"/>
                              </a:gdLst>
                              <a:ahLst/>
                              <a:cxnLst>
                                <a:cxn ang="0">
                                  <a:pos x="T1" y="T3"/>
                                </a:cxn>
                                <a:cxn ang="0">
                                  <a:pos x="T5" y="T7"/>
                                </a:cxn>
                                <a:cxn ang="0">
                                  <a:pos x="T9" y="T11"/>
                                </a:cxn>
                                <a:cxn ang="0">
                                  <a:pos x="T13" y="T15"/>
                                </a:cxn>
                                <a:cxn ang="0">
                                  <a:pos x="T17" y="T19"/>
                                </a:cxn>
                              </a:cxnLst>
                              <a:rect l="0" t="0" r="r" b="b"/>
                              <a:pathLst>
                                <a:path w="2518" h="1743">
                                  <a:moveTo>
                                    <a:pt x="0" y="1598"/>
                                  </a:moveTo>
                                  <a:lnTo>
                                    <a:pt x="2" y="1610"/>
                                  </a:lnTo>
                                  <a:lnTo>
                                    <a:pt x="2" y="1742"/>
                                  </a:lnTo>
                                  <a:lnTo>
                                    <a:pt x="2517" y="1742"/>
                                  </a:lnTo>
                                  <a:lnTo>
                                    <a:pt x="251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1" name="Group 207"/>
                        <wpg:cNvGrpSpPr>
                          <a:grpSpLocks/>
                        </wpg:cNvGrpSpPr>
                        <wpg:grpSpPr bwMode="auto">
                          <a:xfrm>
                            <a:off x="2926" y="8540"/>
                            <a:ext cx="89" cy="142"/>
                            <a:chOff x="2926" y="8540"/>
                            <a:chExt cx="89" cy="142"/>
                          </a:xfrm>
                        </wpg:grpSpPr>
                        <wps:wsp>
                          <wps:cNvPr id="532" name="Freeform 208"/>
                          <wps:cNvSpPr>
                            <a:spLocks/>
                          </wps:cNvSpPr>
                          <wps:spPr bwMode="auto">
                            <a:xfrm>
                              <a:off x="2926" y="8540"/>
                              <a:ext cx="89" cy="142"/>
                            </a:xfrm>
                            <a:custGeom>
                              <a:avLst/>
                              <a:gdLst>
                                <a:gd name="T0" fmla="+- 0 2938 2926"/>
                                <a:gd name="T1" fmla="*/ T0 w 89"/>
                                <a:gd name="T2" fmla="+- 0 8540 8540"/>
                                <a:gd name="T3" fmla="*/ 8540 h 142"/>
                                <a:gd name="T4" fmla="+- 0 2926 2926"/>
                                <a:gd name="T5" fmla="*/ T4 w 89"/>
                                <a:gd name="T6" fmla="+- 0 8682 8540"/>
                                <a:gd name="T7" fmla="*/ 8682 h 142"/>
                                <a:gd name="T8" fmla="+- 0 3014 2926"/>
                                <a:gd name="T9" fmla="*/ T8 w 89"/>
                                <a:gd name="T10" fmla="+- 0 8660 8540"/>
                                <a:gd name="T11" fmla="*/ 8660 h 142"/>
                                <a:gd name="T12" fmla="+- 0 2938 2926"/>
                                <a:gd name="T13" fmla="*/ T12 w 89"/>
                                <a:gd name="T14" fmla="+- 0 8540 8540"/>
                                <a:gd name="T15" fmla="*/ 8540 h 142"/>
                              </a:gdLst>
                              <a:ahLst/>
                              <a:cxnLst>
                                <a:cxn ang="0">
                                  <a:pos x="T1" y="T3"/>
                                </a:cxn>
                                <a:cxn ang="0">
                                  <a:pos x="T5" y="T7"/>
                                </a:cxn>
                                <a:cxn ang="0">
                                  <a:pos x="T9" y="T11"/>
                                </a:cxn>
                                <a:cxn ang="0">
                                  <a:pos x="T13" y="T15"/>
                                </a:cxn>
                              </a:cxnLst>
                              <a:rect l="0" t="0" r="r" b="b"/>
                              <a:pathLst>
                                <a:path w="89" h="142">
                                  <a:moveTo>
                                    <a:pt x="12" y="0"/>
                                  </a:moveTo>
                                  <a:lnTo>
                                    <a:pt x="0" y="142"/>
                                  </a:lnTo>
                                  <a:lnTo>
                                    <a:pt x="88" y="12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3" name="Group 209"/>
                        <wpg:cNvGrpSpPr>
                          <a:grpSpLocks/>
                        </wpg:cNvGrpSpPr>
                        <wpg:grpSpPr bwMode="auto">
                          <a:xfrm>
                            <a:off x="3559" y="8634"/>
                            <a:ext cx="1412" cy="159"/>
                            <a:chOff x="3559" y="8634"/>
                            <a:chExt cx="1412" cy="159"/>
                          </a:xfrm>
                        </wpg:grpSpPr>
                        <wps:wsp>
                          <wps:cNvPr id="534" name="Freeform 210"/>
                          <wps:cNvSpPr>
                            <a:spLocks/>
                          </wps:cNvSpPr>
                          <wps:spPr bwMode="auto">
                            <a:xfrm>
                              <a:off x="3559" y="8634"/>
                              <a:ext cx="1412" cy="159"/>
                            </a:xfrm>
                            <a:custGeom>
                              <a:avLst/>
                              <a:gdLst>
                                <a:gd name="T0" fmla="+- 0 3559 3559"/>
                                <a:gd name="T1" fmla="*/ T0 w 1412"/>
                                <a:gd name="T2" fmla="+- 0 8634 8634"/>
                                <a:gd name="T3" fmla="*/ 8634 h 159"/>
                                <a:gd name="T4" fmla="+- 0 4970 3559"/>
                                <a:gd name="T5" fmla="*/ T4 w 1412"/>
                                <a:gd name="T6" fmla="+- 0 8634 8634"/>
                                <a:gd name="T7" fmla="*/ 8634 h 159"/>
                                <a:gd name="T8" fmla="+- 0 4970 3559"/>
                                <a:gd name="T9" fmla="*/ T8 w 1412"/>
                                <a:gd name="T10" fmla="+- 0 8792 8634"/>
                                <a:gd name="T11" fmla="*/ 8792 h 159"/>
                                <a:gd name="T12" fmla="+- 0 3559 3559"/>
                                <a:gd name="T13" fmla="*/ T12 w 1412"/>
                                <a:gd name="T14" fmla="+- 0 8792 8634"/>
                                <a:gd name="T15" fmla="*/ 8792 h 159"/>
                                <a:gd name="T16" fmla="+- 0 3559 3559"/>
                                <a:gd name="T17" fmla="*/ T16 w 1412"/>
                                <a:gd name="T18" fmla="+- 0 8634 8634"/>
                                <a:gd name="T19" fmla="*/ 8634 h 159"/>
                              </a:gdLst>
                              <a:ahLst/>
                              <a:cxnLst>
                                <a:cxn ang="0">
                                  <a:pos x="T1" y="T3"/>
                                </a:cxn>
                                <a:cxn ang="0">
                                  <a:pos x="T5" y="T7"/>
                                </a:cxn>
                                <a:cxn ang="0">
                                  <a:pos x="T9" y="T11"/>
                                </a:cxn>
                                <a:cxn ang="0">
                                  <a:pos x="T13" y="T15"/>
                                </a:cxn>
                                <a:cxn ang="0">
                                  <a:pos x="T17" y="T19"/>
                                </a:cxn>
                              </a:cxnLst>
                              <a:rect l="0" t="0" r="r" b="b"/>
                              <a:pathLst>
                                <a:path w="1412" h="159">
                                  <a:moveTo>
                                    <a:pt x="0" y="0"/>
                                  </a:moveTo>
                                  <a:lnTo>
                                    <a:pt x="1411" y="0"/>
                                  </a:lnTo>
                                  <a:lnTo>
                                    <a:pt x="1411"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35" name="Picture 2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3576" y="8658"/>
                              <a:ext cx="610"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6" name="Picture 21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4238" y="8658"/>
                              <a:ext cx="739"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37" name="Group 213"/>
                        <wpg:cNvGrpSpPr>
                          <a:grpSpLocks/>
                        </wpg:cNvGrpSpPr>
                        <wpg:grpSpPr bwMode="auto">
                          <a:xfrm>
                            <a:off x="3514" y="7035"/>
                            <a:ext cx="1868" cy="1527"/>
                            <a:chOff x="3514" y="7035"/>
                            <a:chExt cx="1868" cy="1527"/>
                          </a:xfrm>
                        </wpg:grpSpPr>
                        <wps:wsp>
                          <wps:cNvPr id="538" name="Freeform 214"/>
                          <wps:cNvSpPr>
                            <a:spLocks/>
                          </wps:cNvSpPr>
                          <wps:spPr bwMode="auto">
                            <a:xfrm>
                              <a:off x="3514" y="7035"/>
                              <a:ext cx="1868" cy="1527"/>
                            </a:xfrm>
                            <a:custGeom>
                              <a:avLst/>
                              <a:gdLst>
                                <a:gd name="T0" fmla="+- 0 3514 3514"/>
                                <a:gd name="T1" fmla="*/ T0 w 1868"/>
                                <a:gd name="T2" fmla="+- 0 8562 7035"/>
                                <a:gd name="T3" fmla="*/ 8562 h 1527"/>
                                <a:gd name="T4" fmla="+- 0 5381 3514"/>
                                <a:gd name="T5" fmla="*/ T4 w 1868"/>
                                <a:gd name="T6" fmla="+- 0 8562 7035"/>
                                <a:gd name="T7" fmla="*/ 8562 h 1527"/>
                                <a:gd name="T8" fmla="+- 0 5381 3514"/>
                                <a:gd name="T9" fmla="*/ T8 w 1868"/>
                                <a:gd name="T10" fmla="+- 0 7035 7035"/>
                                <a:gd name="T11" fmla="*/ 7035 h 1527"/>
                              </a:gdLst>
                              <a:ahLst/>
                              <a:cxnLst>
                                <a:cxn ang="0">
                                  <a:pos x="T1" y="T3"/>
                                </a:cxn>
                                <a:cxn ang="0">
                                  <a:pos x="T5" y="T7"/>
                                </a:cxn>
                                <a:cxn ang="0">
                                  <a:pos x="T9" y="T11"/>
                                </a:cxn>
                              </a:cxnLst>
                              <a:rect l="0" t="0" r="r" b="b"/>
                              <a:pathLst>
                                <a:path w="1868" h="1527">
                                  <a:moveTo>
                                    <a:pt x="0" y="1527"/>
                                  </a:moveTo>
                                  <a:lnTo>
                                    <a:pt x="1867" y="1527"/>
                                  </a:lnTo>
                                  <a:lnTo>
                                    <a:pt x="186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9" name="Group 215"/>
                        <wpg:cNvGrpSpPr>
                          <a:grpSpLocks/>
                        </wpg:cNvGrpSpPr>
                        <wpg:grpSpPr bwMode="auto">
                          <a:xfrm>
                            <a:off x="3386" y="8519"/>
                            <a:ext cx="140" cy="89"/>
                            <a:chOff x="3386" y="8519"/>
                            <a:chExt cx="140" cy="89"/>
                          </a:xfrm>
                        </wpg:grpSpPr>
                        <wps:wsp>
                          <wps:cNvPr id="540" name="Freeform 216"/>
                          <wps:cNvSpPr>
                            <a:spLocks/>
                          </wps:cNvSpPr>
                          <wps:spPr bwMode="auto">
                            <a:xfrm>
                              <a:off x="3386" y="8519"/>
                              <a:ext cx="140" cy="89"/>
                            </a:xfrm>
                            <a:custGeom>
                              <a:avLst/>
                              <a:gdLst>
                                <a:gd name="T0" fmla="+- 0 3526 3386"/>
                                <a:gd name="T1" fmla="*/ T0 w 140"/>
                                <a:gd name="T2" fmla="+- 0 8519 8519"/>
                                <a:gd name="T3" fmla="*/ 8519 h 89"/>
                                <a:gd name="T4" fmla="+- 0 3386 3386"/>
                                <a:gd name="T5" fmla="*/ T4 w 140"/>
                                <a:gd name="T6" fmla="+- 0 8562 8519"/>
                                <a:gd name="T7" fmla="*/ 8562 h 89"/>
                                <a:gd name="T8" fmla="+- 0 3526 3386"/>
                                <a:gd name="T9" fmla="*/ T8 w 140"/>
                                <a:gd name="T10" fmla="+- 0 8607 8519"/>
                                <a:gd name="T11" fmla="*/ 8607 h 89"/>
                                <a:gd name="T12" fmla="+- 0 3526 3386"/>
                                <a:gd name="T13" fmla="*/ T12 w 140"/>
                                <a:gd name="T14" fmla="+- 0 8519 8519"/>
                                <a:gd name="T15" fmla="*/ 8519 h 89"/>
                              </a:gdLst>
                              <a:ahLst/>
                              <a:cxnLst>
                                <a:cxn ang="0">
                                  <a:pos x="T1" y="T3"/>
                                </a:cxn>
                                <a:cxn ang="0">
                                  <a:pos x="T5" y="T7"/>
                                </a:cxn>
                                <a:cxn ang="0">
                                  <a:pos x="T9" y="T11"/>
                                </a:cxn>
                                <a:cxn ang="0">
                                  <a:pos x="T13" y="T15"/>
                                </a:cxn>
                              </a:cxnLst>
                              <a:rect l="0" t="0" r="r" b="b"/>
                              <a:pathLst>
                                <a:path w="140" h="89">
                                  <a:moveTo>
                                    <a:pt x="140" y="0"/>
                                  </a:moveTo>
                                  <a:lnTo>
                                    <a:pt x="0" y="43"/>
                                  </a:lnTo>
                                  <a:lnTo>
                                    <a:pt x="140" y="88"/>
                                  </a:lnTo>
                                  <a:lnTo>
                                    <a:pt x="14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1" name="Group 217"/>
                        <wpg:cNvGrpSpPr>
                          <a:grpSpLocks/>
                        </wpg:cNvGrpSpPr>
                        <wpg:grpSpPr bwMode="auto">
                          <a:xfrm>
                            <a:off x="4061" y="8391"/>
                            <a:ext cx="1092" cy="156"/>
                            <a:chOff x="4061" y="8391"/>
                            <a:chExt cx="1092" cy="156"/>
                          </a:xfrm>
                        </wpg:grpSpPr>
                        <wps:wsp>
                          <wps:cNvPr id="542" name="Freeform 218"/>
                          <wps:cNvSpPr>
                            <a:spLocks/>
                          </wps:cNvSpPr>
                          <wps:spPr bwMode="auto">
                            <a:xfrm>
                              <a:off x="4061" y="8391"/>
                              <a:ext cx="1092" cy="156"/>
                            </a:xfrm>
                            <a:custGeom>
                              <a:avLst/>
                              <a:gdLst>
                                <a:gd name="T0" fmla="+- 0 4061 4061"/>
                                <a:gd name="T1" fmla="*/ T0 w 1092"/>
                                <a:gd name="T2" fmla="+- 0 8391 8391"/>
                                <a:gd name="T3" fmla="*/ 8391 h 156"/>
                                <a:gd name="T4" fmla="+- 0 5153 4061"/>
                                <a:gd name="T5" fmla="*/ T4 w 1092"/>
                                <a:gd name="T6" fmla="+- 0 8391 8391"/>
                                <a:gd name="T7" fmla="*/ 8391 h 156"/>
                                <a:gd name="T8" fmla="+- 0 5153 4061"/>
                                <a:gd name="T9" fmla="*/ T8 w 1092"/>
                                <a:gd name="T10" fmla="+- 0 8547 8391"/>
                                <a:gd name="T11" fmla="*/ 8547 h 156"/>
                                <a:gd name="T12" fmla="+- 0 4061 4061"/>
                                <a:gd name="T13" fmla="*/ T12 w 1092"/>
                                <a:gd name="T14" fmla="+- 0 8547 8391"/>
                                <a:gd name="T15" fmla="*/ 8547 h 156"/>
                                <a:gd name="T16" fmla="+- 0 4061 4061"/>
                                <a:gd name="T17" fmla="*/ T16 w 1092"/>
                                <a:gd name="T18" fmla="+- 0 8391 8391"/>
                                <a:gd name="T19" fmla="*/ 8391 h 156"/>
                              </a:gdLst>
                              <a:ahLst/>
                              <a:cxnLst>
                                <a:cxn ang="0">
                                  <a:pos x="T1" y="T3"/>
                                </a:cxn>
                                <a:cxn ang="0">
                                  <a:pos x="T5" y="T7"/>
                                </a:cxn>
                                <a:cxn ang="0">
                                  <a:pos x="T9" y="T11"/>
                                </a:cxn>
                                <a:cxn ang="0">
                                  <a:pos x="T13" y="T15"/>
                                </a:cxn>
                                <a:cxn ang="0">
                                  <a:pos x="T17" y="T19"/>
                                </a:cxn>
                              </a:cxnLst>
                              <a:rect l="0" t="0" r="r" b="b"/>
                              <a:pathLst>
                                <a:path w="1092" h="156">
                                  <a:moveTo>
                                    <a:pt x="0" y="0"/>
                                  </a:moveTo>
                                  <a:lnTo>
                                    <a:pt x="1092" y="0"/>
                                  </a:lnTo>
                                  <a:lnTo>
                                    <a:pt x="1092"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43" name="Picture 2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4075" y="8415"/>
                              <a:ext cx="1078"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44" name="Group 220"/>
                        <wpg:cNvGrpSpPr>
                          <a:grpSpLocks/>
                        </wpg:cNvGrpSpPr>
                        <wpg:grpSpPr bwMode="auto">
                          <a:xfrm>
                            <a:off x="3514" y="7016"/>
                            <a:ext cx="1812" cy="1340"/>
                            <a:chOff x="3514" y="7016"/>
                            <a:chExt cx="1812" cy="1340"/>
                          </a:xfrm>
                        </wpg:grpSpPr>
                        <wps:wsp>
                          <wps:cNvPr id="545" name="Freeform 221"/>
                          <wps:cNvSpPr>
                            <a:spLocks/>
                          </wps:cNvSpPr>
                          <wps:spPr bwMode="auto">
                            <a:xfrm>
                              <a:off x="3514" y="7016"/>
                              <a:ext cx="1812" cy="1340"/>
                            </a:xfrm>
                            <a:custGeom>
                              <a:avLst/>
                              <a:gdLst>
                                <a:gd name="T0" fmla="+- 0 3514 3514"/>
                                <a:gd name="T1" fmla="*/ T0 w 1812"/>
                                <a:gd name="T2" fmla="+- 0 8355 7016"/>
                                <a:gd name="T3" fmla="*/ 8355 h 1340"/>
                                <a:gd name="T4" fmla="+- 0 5326 3514"/>
                                <a:gd name="T5" fmla="*/ T4 w 1812"/>
                                <a:gd name="T6" fmla="+- 0 8355 7016"/>
                                <a:gd name="T7" fmla="*/ 8355 h 1340"/>
                                <a:gd name="T8" fmla="+- 0 5326 3514"/>
                                <a:gd name="T9" fmla="*/ T8 w 1812"/>
                                <a:gd name="T10" fmla="+- 0 7016 7016"/>
                                <a:gd name="T11" fmla="*/ 7016 h 1340"/>
                              </a:gdLst>
                              <a:ahLst/>
                              <a:cxnLst>
                                <a:cxn ang="0">
                                  <a:pos x="T1" y="T3"/>
                                </a:cxn>
                                <a:cxn ang="0">
                                  <a:pos x="T5" y="T7"/>
                                </a:cxn>
                                <a:cxn ang="0">
                                  <a:pos x="T9" y="T11"/>
                                </a:cxn>
                              </a:cxnLst>
                              <a:rect l="0" t="0" r="r" b="b"/>
                              <a:pathLst>
                                <a:path w="1812" h="1340">
                                  <a:moveTo>
                                    <a:pt x="0" y="1339"/>
                                  </a:moveTo>
                                  <a:lnTo>
                                    <a:pt x="1812" y="1339"/>
                                  </a:lnTo>
                                  <a:lnTo>
                                    <a:pt x="1812"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46" name="Group 222"/>
                        <wpg:cNvGrpSpPr>
                          <a:grpSpLocks/>
                        </wpg:cNvGrpSpPr>
                        <wpg:grpSpPr bwMode="auto">
                          <a:xfrm>
                            <a:off x="3386" y="8310"/>
                            <a:ext cx="140" cy="89"/>
                            <a:chOff x="3386" y="8310"/>
                            <a:chExt cx="140" cy="89"/>
                          </a:xfrm>
                        </wpg:grpSpPr>
                        <wps:wsp>
                          <wps:cNvPr id="547" name="Freeform 223"/>
                          <wps:cNvSpPr>
                            <a:spLocks/>
                          </wps:cNvSpPr>
                          <wps:spPr bwMode="auto">
                            <a:xfrm>
                              <a:off x="3386" y="8310"/>
                              <a:ext cx="140" cy="89"/>
                            </a:xfrm>
                            <a:custGeom>
                              <a:avLst/>
                              <a:gdLst>
                                <a:gd name="T0" fmla="+- 0 3526 3386"/>
                                <a:gd name="T1" fmla="*/ T0 w 140"/>
                                <a:gd name="T2" fmla="+- 0 8310 8310"/>
                                <a:gd name="T3" fmla="*/ 8310 h 89"/>
                                <a:gd name="T4" fmla="+- 0 3386 3386"/>
                                <a:gd name="T5" fmla="*/ T4 w 140"/>
                                <a:gd name="T6" fmla="+- 0 8355 8310"/>
                                <a:gd name="T7" fmla="*/ 8355 h 89"/>
                                <a:gd name="T8" fmla="+- 0 3526 3386"/>
                                <a:gd name="T9" fmla="*/ T8 w 140"/>
                                <a:gd name="T10" fmla="+- 0 8399 8310"/>
                                <a:gd name="T11" fmla="*/ 8399 h 89"/>
                                <a:gd name="T12" fmla="+- 0 3526 3386"/>
                                <a:gd name="T13" fmla="*/ T12 w 140"/>
                                <a:gd name="T14" fmla="+- 0 8310 8310"/>
                                <a:gd name="T15" fmla="*/ 8310 h 89"/>
                              </a:gdLst>
                              <a:ahLst/>
                              <a:cxnLst>
                                <a:cxn ang="0">
                                  <a:pos x="T1" y="T3"/>
                                </a:cxn>
                                <a:cxn ang="0">
                                  <a:pos x="T5" y="T7"/>
                                </a:cxn>
                                <a:cxn ang="0">
                                  <a:pos x="T9" y="T11"/>
                                </a:cxn>
                                <a:cxn ang="0">
                                  <a:pos x="T13" y="T15"/>
                                </a:cxn>
                              </a:cxnLst>
                              <a:rect l="0" t="0" r="r" b="b"/>
                              <a:pathLst>
                                <a:path w="140" h="89">
                                  <a:moveTo>
                                    <a:pt x="140" y="0"/>
                                  </a:moveTo>
                                  <a:lnTo>
                                    <a:pt x="0" y="45"/>
                                  </a:lnTo>
                                  <a:lnTo>
                                    <a:pt x="140" y="89"/>
                                  </a:lnTo>
                                  <a:lnTo>
                                    <a:pt x="14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8" name="Group 224"/>
                        <wpg:cNvGrpSpPr>
                          <a:grpSpLocks/>
                        </wpg:cNvGrpSpPr>
                        <wpg:grpSpPr bwMode="auto">
                          <a:xfrm>
                            <a:off x="4020" y="8183"/>
                            <a:ext cx="1001" cy="159"/>
                            <a:chOff x="4020" y="8183"/>
                            <a:chExt cx="1001" cy="159"/>
                          </a:xfrm>
                        </wpg:grpSpPr>
                        <wps:wsp>
                          <wps:cNvPr id="549" name="Freeform 225"/>
                          <wps:cNvSpPr>
                            <a:spLocks/>
                          </wps:cNvSpPr>
                          <wps:spPr bwMode="auto">
                            <a:xfrm>
                              <a:off x="4020" y="8183"/>
                              <a:ext cx="1001" cy="159"/>
                            </a:xfrm>
                            <a:custGeom>
                              <a:avLst/>
                              <a:gdLst>
                                <a:gd name="T0" fmla="+- 0 4020 4020"/>
                                <a:gd name="T1" fmla="*/ T0 w 1001"/>
                                <a:gd name="T2" fmla="+- 0 8183 8183"/>
                                <a:gd name="T3" fmla="*/ 8183 h 159"/>
                                <a:gd name="T4" fmla="+- 0 5021 4020"/>
                                <a:gd name="T5" fmla="*/ T4 w 1001"/>
                                <a:gd name="T6" fmla="+- 0 8183 8183"/>
                                <a:gd name="T7" fmla="*/ 8183 h 159"/>
                                <a:gd name="T8" fmla="+- 0 5021 4020"/>
                                <a:gd name="T9" fmla="*/ T8 w 1001"/>
                                <a:gd name="T10" fmla="+- 0 8341 8183"/>
                                <a:gd name="T11" fmla="*/ 8341 h 159"/>
                                <a:gd name="T12" fmla="+- 0 4020 4020"/>
                                <a:gd name="T13" fmla="*/ T12 w 1001"/>
                                <a:gd name="T14" fmla="+- 0 8341 8183"/>
                                <a:gd name="T15" fmla="*/ 8341 h 159"/>
                                <a:gd name="T16" fmla="+- 0 4020 4020"/>
                                <a:gd name="T17" fmla="*/ T16 w 1001"/>
                                <a:gd name="T18" fmla="+- 0 8183 8183"/>
                                <a:gd name="T19" fmla="*/ 8183 h 159"/>
                              </a:gdLst>
                              <a:ahLst/>
                              <a:cxnLst>
                                <a:cxn ang="0">
                                  <a:pos x="T1" y="T3"/>
                                </a:cxn>
                                <a:cxn ang="0">
                                  <a:pos x="T5" y="T7"/>
                                </a:cxn>
                                <a:cxn ang="0">
                                  <a:pos x="T9" y="T11"/>
                                </a:cxn>
                                <a:cxn ang="0">
                                  <a:pos x="T13" y="T15"/>
                                </a:cxn>
                                <a:cxn ang="0">
                                  <a:pos x="T17" y="T19"/>
                                </a:cxn>
                              </a:cxnLst>
                              <a:rect l="0" t="0" r="r" b="b"/>
                              <a:pathLst>
                                <a:path w="1001" h="159">
                                  <a:moveTo>
                                    <a:pt x="0" y="0"/>
                                  </a:moveTo>
                                  <a:lnTo>
                                    <a:pt x="1001" y="0"/>
                                  </a:lnTo>
                                  <a:lnTo>
                                    <a:pt x="1001"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50" name="Picture 22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4034" y="8207"/>
                              <a:ext cx="98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51" name="Group 227"/>
                        <wpg:cNvGrpSpPr>
                          <a:grpSpLocks/>
                        </wpg:cNvGrpSpPr>
                        <wpg:grpSpPr bwMode="auto">
                          <a:xfrm>
                            <a:off x="2522" y="7153"/>
                            <a:ext cx="2487" cy="855"/>
                            <a:chOff x="2522" y="7153"/>
                            <a:chExt cx="2487" cy="855"/>
                          </a:xfrm>
                        </wpg:grpSpPr>
                        <wps:wsp>
                          <wps:cNvPr id="552" name="Freeform 228"/>
                          <wps:cNvSpPr>
                            <a:spLocks/>
                          </wps:cNvSpPr>
                          <wps:spPr bwMode="auto">
                            <a:xfrm>
                              <a:off x="2522" y="7153"/>
                              <a:ext cx="2487" cy="855"/>
                            </a:xfrm>
                            <a:custGeom>
                              <a:avLst/>
                              <a:gdLst>
                                <a:gd name="T0" fmla="+- 0 2522 2522"/>
                                <a:gd name="T1" fmla="*/ T0 w 2487"/>
                                <a:gd name="T2" fmla="+- 0 8007 7153"/>
                                <a:gd name="T3" fmla="*/ 8007 h 855"/>
                                <a:gd name="T4" fmla="+- 0 2522 2522"/>
                                <a:gd name="T5" fmla="*/ T4 w 2487"/>
                                <a:gd name="T6" fmla="+- 0 7153 7153"/>
                                <a:gd name="T7" fmla="*/ 7153 h 855"/>
                                <a:gd name="T8" fmla="+- 0 5009 2522"/>
                                <a:gd name="T9" fmla="*/ T8 w 2487"/>
                                <a:gd name="T10" fmla="+- 0 7153 7153"/>
                                <a:gd name="T11" fmla="*/ 7153 h 855"/>
                              </a:gdLst>
                              <a:ahLst/>
                              <a:cxnLst>
                                <a:cxn ang="0">
                                  <a:pos x="T1" y="T3"/>
                                </a:cxn>
                                <a:cxn ang="0">
                                  <a:pos x="T5" y="T7"/>
                                </a:cxn>
                                <a:cxn ang="0">
                                  <a:pos x="T9" y="T11"/>
                                </a:cxn>
                              </a:cxnLst>
                              <a:rect l="0" t="0" r="r" b="b"/>
                              <a:pathLst>
                                <a:path w="2487" h="855">
                                  <a:moveTo>
                                    <a:pt x="0" y="854"/>
                                  </a:moveTo>
                                  <a:lnTo>
                                    <a:pt x="0" y="0"/>
                                  </a:lnTo>
                                  <a:lnTo>
                                    <a:pt x="248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53" name="Group 229"/>
                        <wpg:cNvGrpSpPr>
                          <a:grpSpLocks/>
                        </wpg:cNvGrpSpPr>
                        <wpg:grpSpPr bwMode="auto">
                          <a:xfrm>
                            <a:off x="4997" y="7107"/>
                            <a:ext cx="92" cy="89"/>
                            <a:chOff x="4997" y="7107"/>
                            <a:chExt cx="92" cy="89"/>
                          </a:xfrm>
                        </wpg:grpSpPr>
                        <wps:wsp>
                          <wps:cNvPr id="554" name="Freeform 230"/>
                          <wps:cNvSpPr>
                            <a:spLocks/>
                          </wps:cNvSpPr>
                          <wps:spPr bwMode="auto">
                            <a:xfrm>
                              <a:off x="4997" y="7107"/>
                              <a:ext cx="92" cy="89"/>
                            </a:xfrm>
                            <a:custGeom>
                              <a:avLst/>
                              <a:gdLst>
                                <a:gd name="T0" fmla="+- 0 4997 4997"/>
                                <a:gd name="T1" fmla="*/ T0 w 92"/>
                                <a:gd name="T2" fmla="+- 0 7107 7107"/>
                                <a:gd name="T3" fmla="*/ 7107 h 89"/>
                                <a:gd name="T4" fmla="+- 0 4997 4997"/>
                                <a:gd name="T5" fmla="*/ T4 w 92"/>
                                <a:gd name="T6" fmla="+- 0 7196 7107"/>
                                <a:gd name="T7" fmla="*/ 7196 h 89"/>
                                <a:gd name="T8" fmla="+- 0 5088 4997"/>
                                <a:gd name="T9" fmla="*/ T8 w 92"/>
                                <a:gd name="T10" fmla="+- 0 7153 7107"/>
                                <a:gd name="T11" fmla="*/ 7153 h 89"/>
                                <a:gd name="T12" fmla="+- 0 4997 4997"/>
                                <a:gd name="T13" fmla="*/ T12 w 92"/>
                                <a:gd name="T14" fmla="+- 0 7107 7107"/>
                                <a:gd name="T15" fmla="*/ 7107 h 89"/>
                              </a:gdLst>
                              <a:ahLst/>
                              <a:cxnLst>
                                <a:cxn ang="0">
                                  <a:pos x="T1" y="T3"/>
                                </a:cxn>
                                <a:cxn ang="0">
                                  <a:pos x="T5" y="T7"/>
                                </a:cxn>
                                <a:cxn ang="0">
                                  <a:pos x="T9" y="T11"/>
                                </a:cxn>
                                <a:cxn ang="0">
                                  <a:pos x="T13" y="T15"/>
                                </a:cxn>
                              </a:cxnLst>
                              <a:rect l="0" t="0" r="r" b="b"/>
                              <a:pathLst>
                                <a:path w="92" h="89">
                                  <a:moveTo>
                                    <a:pt x="0" y="0"/>
                                  </a:moveTo>
                                  <a:lnTo>
                                    <a:pt x="0" y="89"/>
                                  </a:lnTo>
                                  <a:lnTo>
                                    <a:pt x="91" y="46"/>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55" name="Group 231"/>
                        <wpg:cNvGrpSpPr>
                          <a:grpSpLocks/>
                        </wpg:cNvGrpSpPr>
                        <wpg:grpSpPr bwMode="auto">
                          <a:xfrm>
                            <a:off x="2822" y="6966"/>
                            <a:ext cx="819" cy="159"/>
                            <a:chOff x="2822" y="6966"/>
                            <a:chExt cx="819" cy="159"/>
                          </a:xfrm>
                        </wpg:grpSpPr>
                        <wps:wsp>
                          <wps:cNvPr id="556" name="Freeform 232"/>
                          <wps:cNvSpPr>
                            <a:spLocks/>
                          </wps:cNvSpPr>
                          <wps:spPr bwMode="auto">
                            <a:xfrm>
                              <a:off x="2822" y="6966"/>
                              <a:ext cx="819" cy="159"/>
                            </a:xfrm>
                            <a:custGeom>
                              <a:avLst/>
                              <a:gdLst>
                                <a:gd name="T0" fmla="+- 0 2822 2822"/>
                                <a:gd name="T1" fmla="*/ T0 w 819"/>
                                <a:gd name="T2" fmla="+- 0 6966 6966"/>
                                <a:gd name="T3" fmla="*/ 6966 h 159"/>
                                <a:gd name="T4" fmla="+- 0 3641 2822"/>
                                <a:gd name="T5" fmla="*/ T4 w 819"/>
                                <a:gd name="T6" fmla="+- 0 6966 6966"/>
                                <a:gd name="T7" fmla="*/ 6966 h 159"/>
                                <a:gd name="T8" fmla="+- 0 3641 2822"/>
                                <a:gd name="T9" fmla="*/ T8 w 819"/>
                                <a:gd name="T10" fmla="+- 0 7124 6966"/>
                                <a:gd name="T11" fmla="*/ 7124 h 159"/>
                                <a:gd name="T12" fmla="+- 0 2822 2822"/>
                                <a:gd name="T13" fmla="*/ T12 w 819"/>
                                <a:gd name="T14" fmla="+- 0 7124 6966"/>
                                <a:gd name="T15" fmla="*/ 7124 h 159"/>
                                <a:gd name="T16" fmla="+- 0 2822 2822"/>
                                <a:gd name="T17" fmla="*/ T16 w 819"/>
                                <a:gd name="T18" fmla="+- 0 6966 6966"/>
                                <a:gd name="T19" fmla="*/ 6966 h 159"/>
                              </a:gdLst>
                              <a:ahLst/>
                              <a:cxnLst>
                                <a:cxn ang="0">
                                  <a:pos x="T1" y="T3"/>
                                </a:cxn>
                                <a:cxn ang="0">
                                  <a:pos x="T5" y="T7"/>
                                </a:cxn>
                                <a:cxn ang="0">
                                  <a:pos x="T9" y="T11"/>
                                </a:cxn>
                                <a:cxn ang="0">
                                  <a:pos x="T13" y="T15"/>
                                </a:cxn>
                                <a:cxn ang="0">
                                  <a:pos x="T17" y="T19"/>
                                </a:cxn>
                              </a:cxnLst>
                              <a:rect l="0" t="0" r="r" b="b"/>
                              <a:pathLst>
                                <a:path w="819" h="159">
                                  <a:moveTo>
                                    <a:pt x="0" y="0"/>
                                  </a:moveTo>
                                  <a:lnTo>
                                    <a:pt x="819" y="0"/>
                                  </a:lnTo>
                                  <a:lnTo>
                                    <a:pt x="819"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57" name="Picture 23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2839" y="6990"/>
                              <a:ext cx="80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58" name="Group 234"/>
                        <wpg:cNvGrpSpPr>
                          <a:grpSpLocks/>
                        </wpg:cNvGrpSpPr>
                        <wpg:grpSpPr bwMode="auto">
                          <a:xfrm>
                            <a:off x="2698" y="7407"/>
                            <a:ext cx="2312" cy="624"/>
                            <a:chOff x="2698" y="7407"/>
                            <a:chExt cx="2312" cy="624"/>
                          </a:xfrm>
                        </wpg:grpSpPr>
                        <wps:wsp>
                          <wps:cNvPr id="559" name="Freeform 235"/>
                          <wps:cNvSpPr>
                            <a:spLocks/>
                          </wps:cNvSpPr>
                          <wps:spPr bwMode="auto">
                            <a:xfrm>
                              <a:off x="2698" y="7407"/>
                              <a:ext cx="2312" cy="624"/>
                            </a:xfrm>
                            <a:custGeom>
                              <a:avLst/>
                              <a:gdLst>
                                <a:gd name="T0" fmla="+- 0 2698 2698"/>
                                <a:gd name="T1" fmla="*/ T0 w 2312"/>
                                <a:gd name="T2" fmla="+- 0 8031 7407"/>
                                <a:gd name="T3" fmla="*/ 8031 h 624"/>
                                <a:gd name="T4" fmla="+- 0 2698 2698"/>
                                <a:gd name="T5" fmla="*/ T4 w 2312"/>
                                <a:gd name="T6" fmla="+- 0 7407 7407"/>
                                <a:gd name="T7" fmla="*/ 7407 h 624"/>
                                <a:gd name="T8" fmla="+- 0 5009 2698"/>
                                <a:gd name="T9" fmla="*/ T8 w 2312"/>
                                <a:gd name="T10" fmla="+- 0 7407 7407"/>
                                <a:gd name="T11" fmla="*/ 7407 h 624"/>
                              </a:gdLst>
                              <a:ahLst/>
                              <a:cxnLst>
                                <a:cxn ang="0">
                                  <a:pos x="T1" y="T3"/>
                                </a:cxn>
                                <a:cxn ang="0">
                                  <a:pos x="T5" y="T7"/>
                                </a:cxn>
                                <a:cxn ang="0">
                                  <a:pos x="T9" y="T11"/>
                                </a:cxn>
                              </a:cxnLst>
                              <a:rect l="0" t="0" r="r" b="b"/>
                              <a:pathLst>
                                <a:path w="2312" h="624">
                                  <a:moveTo>
                                    <a:pt x="0" y="624"/>
                                  </a:moveTo>
                                  <a:lnTo>
                                    <a:pt x="0" y="0"/>
                                  </a:lnTo>
                                  <a:lnTo>
                                    <a:pt x="231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0" name="Group 236"/>
                        <wpg:cNvGrpSpPr>
                          <a:grpSpLocks/>
                        </wpg:cNvGrpSpPr>
                        <wpg:grpSpPr bwMode="auto">
                          <a:xfrm>
                            <a:off x="4997" y="7362"/>
                            <a:ext cx="92" cy="89"/>
                            <a:chOff x="4997" y="7362"/>
                            <a:chExt cx="92" cy="89"/>
                          </a:xfrm>
                        </wpg:grpSpPr>
                        <wps:wsp>
                          <wps:cNvPr id="561" name="Freeform 237"/>
                          <wps:cNvSpPr>
                            <a:spLocks/>
                          </wps:cNvSpPr>
                          <wps:spPr bwMode="auto">
                            <a:xfrm>
                              <a:off x="4997" y="7362"/>
                              <a:ext cx="92" cy="89"/>
                            </a:xfrm>
                            <a:custGeom>
                              <a:avLst/>
                              <a:gdLst>
                                <a:gd name="T0" fmla="+- 0 4997 4997"/>
                                <a:gd name="T1" fmla="*/ T0 w 92"/>
                                <a:gd name="T2" fmla="+- 0 7362 7362"/>
                                <a:gd name="T3" fmla="*/ 7362 h 89"/>
                                <a:gd name="T4" fmla="+- 0 4997 4997"/>
                                <a:gd name="T5" fmla="*/ T4 w 92"/>
                                <a:gd name="T6" fmla="+- 0 7451 7362"/>
                                <a:gd name="T7" fmla="*/ 7451 h 89"/>
                                <a:gd name="T8" fmla="+- 0 5088 4997"/>
                                <a:gd name="T9" fmla="*/ T8 w 92"/>
                                <a:gd name="T10" fmla="+- 0 7407 7362"/>
                                <a:gd name="T11" fmla="*/ 7407 h 89"/>
                                <a:gd name="T12" fmla="+- 0 4997 4997"/>
                                <a:gd name="T13" fmla="*/ T12 w 92"/>
                                <a:gd name="T14" fmla="+- 0 7362 7362"/>
                                <a:gd name="T15" fmla="*/ 7362 h 89"/>
                              </a:gdLst>
                              <a:ahLst/>
                              <a:cxnLst>
                                <a:cxn ang="0">
                                  <a:pos x="T1" y="T3"/>
                                </a:cxn>
                                <a:cxn ang="0">
                                  <a:pos x="T5" y="T7"/>
                                </a:cxn>
                                <a:cxn ang="0">
                                  <a:pos x="T9" y="T11"/>
                                </a:cxn>
                                <a:cxn ang="0">
                                  <a:pos x="T13" y="T15"/>
                                </a:cxn>
                              </a:cxnLst>
                              <a:rect l="0" t="0" r="r" b="b"/>
                              <a:pathLst>
                                <a:path w="92" h="89">
                                  <a:moveTo>
                                    <a:pt x="0" y="0"/>
                                  </a:moveTo>
                                  <a:lnTo>
                                    <a:pt x="0" y="89"/>
                                  </a:lnTo>
                                  <a:lnTo>
                                    <a:pt x="91" y="45"/>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2" name="Group 238"/>
                        <wpg:cNvGrpSpPr>
                          <a:grpSpLocks/>
                        </wpg:cNvGrpSpPr>
                        <wpg:grpSpPr bwMode="auto">
                          <a:xfrm>
                            <a:off x="2894" y="7220"/>
                            <a:ext cx="1121" cy="159"/>
                            <a:chOff x="2894" y="7220"/>
                            <a:chExt cx="1121" cy="159"/>
                          </a:xfrm>
                        </wpg:grpSpPr>
                        <wps:wsp>
                          <wps:cNvPr id="563" name="Freeform 239"/>
                          <wps:cNvSpPr>
                            <a:spLocks/>
                          </wps:cNvSpPr>
                          <wps:spPr bwMode="auto">
                            <a:xfrm>
                              <a:off x="2894" y="7220"/>
                              <a:ext cx="1121" cy="159"/>
                            </a:xfrm>
                            <a:custGeom>
                              <a:avLst/>
                              <a:gdLst>
                                <a:gd name="T0" fmla="+- 0 2894 2894"/>
                                <a:gd name="T1" fmla="*/ T0 w 1121"/>
                                <a:gd name="T2" fmla="+- 0 7220 7220"/>
                                <a:gd name="T3" fmla="*/ 7220 h 159"/>
                                <a:gd name="T4" fmla="+- 0 4015 2894"/>
                                <a:gd name="T5" fmla="*/ T4 w 1121"/>
                                <a:gd name="T6" fmla="+- 0 7220 7220"/>
                                <a:gd name="T7" fmla="*/ 7220 h 159"/>
                                <a:gd name="T8" fmla="+- 0 4015 2894"/>
                                <a:gd name="T9" fmla="*/ T8 w 1121"/>
                                <a:gd name="T10" fmla="+- 0 7379 7220"/>
                                <a:gd name="T11" fmla="*/ 7379 h 159"/>
                                <a:gd name="T12" fmla="+- 0 2894 2894"/>
                                <a:gd name="T13" fmla="*/ T12 w 1121"/>
                                <a:gd name="T14" fmla="+- 0 7379 7220"/>
                                <a:gd name="T15" fmla="*/ 7379 h 159"/>
                                <a:gd name="T16" fmla="+- 0 2894 2894"/>
                                <a:gd name="T17" fmla="*/ T16 w 1121"/>
                                <a:gd name="T18" fmla="+- 0 7220 7220"/>
                                <a:gd name="T19" fmla="*/ 7220 h 159"/>
                              </a:gdLst>
                              <a:ahLst/>
                              <a:cxnLst>
                                <a:cxn ang="0">
                                  <a:pos x="T1" y="T3"/>
                                </a:cxn>
                                <a:cxn ang="0">
                                  <a:pos x="T5" y="T7"/>
                                </a:cxn>
                                <a:cxn ang="0">
                                  <a:pos x="T9" y="T11"/>
                                </a:cxn>
                                <a:cxn ang="0">
                                  <a:pos x="T13" y="T15"/>
                                </a:cxn>
                                <a:cxn ang="0">
                                  <a:pos x="T17" y="T19"/>
                                </a:cxn>
                              </a:cxnLst>
                              <a:rect l="0" t="0" r="r" b="b"/>
                              <a:pathLst>
                                <a:path w="1121" h="159">
                                  <a:moveTo>
                                    <a:pt x="0" y="0"/>
                                  </a:moveTo>
                                  <a:lnTo>
                                    <a:pt x="1121" y="0"/>
                                  </a:lnTo>
                                  <a:lnTo>
                                    <a:pt x="1121" y="159"/>
                                  </a:lnTo>
                                  <a:lnTo>
                                    <a:pt x="0" y="159"/>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64" name="Picture 24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2909" y="7242"/>
                              <a:ext cx="110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65" name="Group 241"/>
                        <wpg:cNvGrpSpPr>
                          <a:grpSpLocks/>
                        </wpg:cNvGrpSpPr>
                        <wpg:grpSpPr bwMode="auto">
                          <a:xfrm>
                            <a:off x="2938" y="7662"/>
                            <a:ext cx="2072" cy="346"/>
                            <a:chOff x="2938" y="7662"/>
                            <a:chExt cx="2072" cy="346"/>
                          </a:xfrm>
                        </wpg:grpSpPr>
                        <wps:wsp>
                          <wps:cNvPr id="566" name="Freeform 242"/>
                          <wps:cNvSpPr>
                            <a:spLocks/>
                          </wps:cNvSpPr>
                          <wps:spPr bwMode="auto">
                            <a:xfrm>
                              <a:off x="2938" y="7662"/>
                              <a:ext cx="2072" cy="346"/>
                            </a:xfrm>
                            <a:custGeom>
                              <a:avLst/>
                              <a:gdLst>
                                <a:gd name="T0" fmla="+- 0 2938 2938"/>
                                <a:gd name="T1" fmla="*/ T0 w 2072"/>
                                <a:gd name="T2" fmla="+- 0 8007 7662"/>
                                <a:gd name="T3" fmla="*/ 8007 h 346"/>
                                <a:gd name="T4" fmla="+- 0 2938 2938"/>
                                <a:gd name="T5" fmla="*/ T4 w 2072"/>
                                <a:gd name="T6" fmla="+- 0 7662 7662"/>
                                <a:gd name="T7" fmla="*/ 7662 h 346"/>
                                <a:gd name="T8" fmla="+- 0 5009 2938"/>
                                <a:gd name="T9" fmla="*/ T8 w 2072"/>
                                <a:gd name="T10" fmla="+- 0 7662 7662"/>
                                <a:gd name="T11" fmla="*/ 7662 h 346"/>
                              </a:gdLst>
                              <a:ahLst/>
                              <a:cxnLst>
                                <a:cxn ang="0">
                                  <a:pos x="T1" y="T3"/>
                                </a:cxn>
                                <a:cxn ang="0">
                                  <a:pos x="T5" y="T7"/>
                                </a:cxn>
                                <a:cxn ang="0">
                                  <a:pos x="T9" y="T11"/>
                                </a:cxn>
                              </a:cxnLst>
                              <a:rect l="0" t="0" r="r" b="b"/>
                              <a:pathLst>
                                <a:path w="2072" h="346">
                                  <a:moveTo>
                                    <a:pt x="0" y="345"/>
                                  </a:moveTo>
                                  <a:lnTo>
                                    <a:pt x="0" y="0"/>
                                  </a:lnTo>
                                  <a:lnTo>
                                    <a:pt x="207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7" name="Group 243"/>
                        <wpg:cNvGrpSpPr>
                          <a:grpSpLocks/>
                        </wpg:cNvGrpSpPr>
                        <wpg:grpSpPr bwMode="auto">
                          <a:xfrm>
                            <a:off x="4997" y="7616"/>
                            <a:ext cx="92" cy="89"/>
                            <a:chOff x="4997" y="7616"/>
                            <a:chExt cx="92" cy="89"/>
                          </a:xfrm>
                        </wpg:grpSpPr>
                        <wps:wsp>
                          <wps:cNvPr id="568" name="Freeform 244"/>
                          <wps:cNvSpPr>
                            <a:spLocks/>
                          </wps:cNvSpPr>
                          <wps:spPr bwMode="auto">
                            <a:xfrm>
                              <a:off x="4997" y="7616"/>
                              <a:ext cx="92" cy="89"/>
                            </a:xfrm>
                            <a:custGeom>
                              <a:avLst/>
                              <a:gdLst>
                                <a:gd name="T0" fmla="+- 0 4997 4997"/>
                                <a:gd name="T1" fmla="*/ T0 w 92"/>
                                <a:gd name="T2" fmla="+- 0 7616 7616"/>
                                <a:gd name="T3" fmla="*/ 7616 h 89"/>
                                <a:gd name="T4" fmla="+- 0 4997 4997"/>
                                <a:gd name="T5" fmla="*/ T4 w 92"/>
                                <a:gd name="T6" fmla="+- 0 7705 7616"/>
                                <a:gd name="T7" fmla="*/ 7705 h 89"/>
                                <a:gd name="T8" fmla="+- 0 5088 4997"/>
                                <a:gd name="T9" fmla="*/ T8 w 92"/>
                                <a:gd name="T10" fmla="+- 0 7662 7616"/>
                                <a:gd name="T11" fmla="*/ 7662 h 89"/>
                                <a:gd name="T12" fmla="+- 0 4997 4997"/>
                                <a:gd name="T13" fmla="*/ T12 w 92"/>
                                <a:gd name="T14" fmla="+- 0 7616 7616"/>
                                <a:gd name="T15" fmla="*/ 7616 h 89"/>
                              </a:gdLst>
                              <a:ahLst/>
                              <a:cxnLst>
                                <a:cxn ang="0">
                                  <a:pos x="T1" y="T3"/>
                                </a:cxn>
                                <a:cxn ang="0">
                                  <a:pos x="T5" y="T7"/>
                                </a:cxn>
                                <a:cxn ang="0">
                                  <a:pos x="T9" y="T11"/>
                                </a:cxn>
                                <a:cxn ang="0">
                                  <a:pos x="T13" y="T15"/>
                                </a:cxn>
                              </a:cxnLst>
                              <a:rect l="0" t="0" r="r" b="b"/>
                              <a:pathLst>
                                <a:path w="92" h="89">
                                  <a:moveTo>
                                    <a:pt x="0" y="0"/>
                                  </a:moveTo>
                                  <a:lnTo>
                                    <a:pt x="0" y="89"/>
                                  </a:lnTo>
                                  <a:lnTo>
                                    <a:pt x="91" y="46"/>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9" name="Group 245"/>
                        <wpg:cNvGrpSpPr>
                          <a:grpSpLocks/>
                        </wpg:cNvGrpSpPr>
                        <wpg:grpSpPr bwMode="auto">
                          <a:xfrm>
                            <a:off x="3233" y="7475"/>
                            <a:ext cx="1004" cy="159"/>
                            <a:chOff x="3233" y="7475"/>
                            <a:chExt cx="1004" cy="159"/>
                          </a:xfrm>
                        </wpg:grpSpPr>
                        <wps:wsp>
                          <wps:cNvPr id="570" name="Freeform 246"/>
                          <wps:cNvSpPr>
                            <a:spLocks/>
                          </wps:cNvSpPr>
                          <wps:spPr bwMode="auto">
                            <a:xfrm>
                              <a:off x="3233" y="7475"/>
                              <a:ext cx="1004" cy="159"/>
                            </a:xfrm>
                            <a:custGeom>
                              <a:avLst/>
                              <a:gdLst>
                                <a:gd name="T0" fmla="+- 0 3233 3233"/>
                                <a:gd name="T1" fmla="*/ T0 w 1004"/>
                                <a:gd name="T2" fmla="+- 0 7475 7475"/>
                                <a:gd name="T3" fmla="*/ 7475 h 159"/>
                                <a:gd name="T4" fmla="+- 0 4236 3233"/>
                                <a:gd name="T5" fmla="*/ T4 w 1004"/>
                                <a:gd name="T6" fmla="+- 0 7475 7475"/>
                                <a:gd name="T7" fmla="*/ 7475 h 159"/>
                                <a:gd name="T8" fmla="+- 0 4236 3233"/>
                                <a:gd name="T9" fmla="*/ T8 w 1004"/>
                                <a:gd name="T10" fmla="+- 0 7633 7475"/>
                                <a:gd name="T11" fmla="*/ 7633 h 159"/>
                                <a:gd name="T12" fmla="+- 0 3233 3233"/>
                                <a:gd name="T13" fmla="*/ T12 w 1004"/>
                                <a:gd name="T14" fmla="+- 0 7633 7475"/>
                                <a:gd name="T15" fmla="*/ 7633 h 159"/>
                                <a:gd name="T16" fmla="+- 0 3233 3233"/>
                                <a:gd name="T17" fmla="*/ T16 w 1004"/>
                                <a:gd name="T18" fmla="+- 0 7475 7475"/>
                                <a:gd name="T19" fmla="*/ 7475 h 159"/>
                              </a:gdLst>
                              <a:ahLst/>
                              <a:cxnLst>
                                <a:cxn ang="0">
                                  <a:pos x="T1" y="T3"/>
                                </a:cxn>
                                <a:cxn ang="0">
                                  <a:pos x="T5" y="T7"/>
                                </a:cxn>
                                <a:cxn ang="0">
                                  <a:pos x="T9" y="T11"/>
                                </a:cxn>
                                <a:cxn ang="0">
                                  <a:pos x="T13" y="T15"/>
                                </a:cxn>
                                <a:cxn ang="0">
                                  <a:pos x="T17" y="T19"/>
                                </a:cxn>
                              </a:cxnLst>
                              <a:rect l="0" t="0" r="r" b="b"/>
                              <a:pathLst>
                                <a:path w="1004" h="159">
                                  <a:moveTo>
                                    <a:pt x="0" y="0"/>
                                  </a:moveTo>
                                  <a:lnTo>
                                    <a:pt x="1003" y="0"/>
                                  </a:lnTo>
                                  <a:lnTo>
                                    <a:pt x="1003"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71" name="Picture 24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3250" y="7499"/>
                              <a:ext cx="98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wgp>
                  </a:graphicData>
                </a:graphic>
                <wp14:sizeRelH relativeFrom="page">
                  <wp14:pctWidth>0</wp14:pctWidth>
                </wp14:sizeRelH>
                <wp14:sizeRelV relativeFrom="page">
                  <wp14:pctHeight>0</wp14:pctHeight>
                </wp14:sizeRelV>
              </wp:anchor>
            </w:drawing>
          </mc:Choice>
          <mc:Fallback>
            <w:pict>
              <v:group w14:anchorId="5330AD28" id="Group 11" o:spid="_x0000_s1026" style="position:absolute;margin-left:102.7pt;margin-top:28.2pt;width:401.45pt;height:237.65pt;z-index:-251669504;mso-position-horizontal-relative:page" coordorigin="1536,3745" coordsize="8568,5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">
                <v:group id="Group 12" o:spid="_x0000_s1027" style="position:absolute;left:1538;top:5787;width:948;height:464" coordorigin="1538,5787" coordsize="94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Freeform 13" o:spid="_x0000_s1028" style="position:absolute;left:1538;top:5787;width:948;height:464;visibility:visible;mso-wrap-style:square;v-text-anchor:top" coordsize="94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" path="m,464r948,l948,,,,,464xe" filled="f" strokeweight=".24pt">
                    <v:path arrowok="t" o:connecttype="custom" o:connectlocs="0,6251;948,6251;948,5787;0,5787;0,6251"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9" type="#_x0000_t75" style="position:absolute;left:1745;top:5958;width:545;height: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">
                    <v:imagedata r:id="rId61" o:title=""/>
                  </v:shape>
                </v:group>
                <v:group id="Group 15" o:spid="_x0000_s1030" style="position:absolute;left:4615;top:4957;width:2177;height:2127" coordorigin="4615,4957" coordsize="2177,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reeform 16" o:spid="_x0000_s1031" style="position:absolute;left:4615;top:4957;width:2177;height:2127;visibility:visible;mso-wrap-style:square;v-text-anchor:top" coordsize="2177,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" path="m,1063l4,976,14,891,32,807,56,727,86,649r36,-75l163,503r47,-68l262,371r57,-60l380,256r66,-51l516,159r73,-40l665,84,745,54,828,31,913,14,1000,4,1090,r89,4l1266,14r85,17l1433,54r80,30l1589,119r73,40l1732,205r65,51l1858,311r57,60l1967,435r47,68l2056,574r36,75l2122,727r23,80l2163,891r10,85l2177,1063r-4,87l2163,1235r-18,83l2122,1399r-30,77l2056,1551r-42,72l1967,1690r-52,65l1858,1814r-61,56l1732,1921r-70,46l1589,2007r-76,36l1433,2072r-82,23l1266,2113r-87,10l1090,2126r-90,-3l913,2113r-85,-18l745,2072r-80,-29l589,2007r-73,-40l446,1921r-66,-51l319,1814r-57,-59l210,1690r-47,-67l122,1551,86,1476,56,1399,32,1318,14,1235,4,1150,,1063e" filled="f" strokeweight=".24pt">
                    <v:path arrowok="t" o:connecttype="custom" o:connectlocs="4,5933;32,5764;86,5606;163,5460;262,5328;380,5213;516,5116;665,5041;828,4988;1000,4961;1179,4961;1351,4988;1513,5041;1662,5116;1797,5213;1915,5328;2014,5460;2092,5606;2145,5764;2173,5933;2173,6107;2145,6275;2092,6433;2014,6580;1915,6712;1797,6827;1662,6924;1513,7000;1351,7052;1179,7080;1000,7080;828,7052;665,7000;516,6924;380,6827;262,6712;163,6580;86,6433;32,6275;4,6107" o:connectangles="0,0,0,0,0,0,0,0,0,0,0,0,0,0,0,0,0,0,0,0,0,0,0,0,0,0,0,0,0,0,0,0,0,0,0,0,0,0,0,0"/>
                  </v:shape>
                  <v:shape id="Picture 17" o:spid="_x0000_s1032" type="#_x0000_t75" style="position:absolute;left:5609;top:5675;width:19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">
                    <v:imagedata r:id="rId62" o:title=""/>
                  </v:shape>
                  <v:shape id="Picture 18" o:spid="_x0000_s1033" type="#_x0000_t75" style="position:absolute;left:4730;top:5869;width:1942;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">
                    <v:imagedata r:id="rId63" o:title=""/>
                  </v:shape>
                  <v:shape id="Picture 19" o:spid="_x0000_s1034" type="#_x0000_t75" style="position:absolute;left:4884;top:6066;width:1639;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">
                    <v:imagedata r:id="rId64" o:title=""/>
                  </v:shape>
                </v:group>
                <v:group id="Group 20" o:spid="_x0000_s1035" style="position:absolute;left:2614;top:6020;width:2002;height:2" coordorigin="2614,6020" coordsize="2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Freeform 21" o:spid="_x0000_s1036" style="position:absolute;left:2614;top:6020;width:2002;height:2;visibility:visible;mso-wrap-style:square;v-text-anchor:top" coordsize="2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" path="m,l2001,e" filled="f" strokeweight=".24pt">
                    <v:path arrowok="t" o:connecttype="custom" o:connectlocs="0,0;2001,0" o:connectangles="0,0"/>
                  </v:shape>
                </v:group>
                <v:group id="Group 22" o:spid="_x0000_s1037" style="position:absolute;left:2486;top:5975;width:137;height:89" coordorigin="2486,5975" coordsize="13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Freeform 23" o:spid="_x0000_s1038" style="position:absolute;left:2486;top:5975;width:137;height:89;visibility:visible;mso-wrap-style:square;v-text-anchor:top" coordsize="13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" path="m137,l,45,137,88,137,xe" fillcolor="black" stroked="f">
                    <v:path arrowok="t" o:connecttype="custom" o:connectlocs="137,5975;0,6020;137,6063;137,5975" o:connectangles="0,0,0,0"/>
                  </v:shape>
                  <v:shape id="Picture 24" o:spid="_x0000_s1039" type="#_x0000_t75" style="position:absolute;left:2933;top:5857;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">
                    <v:imagedata r:id="rId65" o:title=""/>
                  </v:shape>
                  <v:shape id="Picture 25" o:spid="_x0000_s1040" type="#_x0000_t75" style="position:absolute;left:3247;top:5857;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">
                    <v:imagedata r:id="rId66" o:title=""/>
                  </v:shape>
                </v:group>
                <v:group id="Group 26" o:spid="_x0000_s1041" style="position:absolute;left:2390;top:5279;width:2477;height:509" coordorigin="2390,5279" coordsize="247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Freeform 27" o:spid="_x0000_s1042" style="position:absolute;left:2390;top:5279;width:2477;height:509;visibility:visible;mso-wrap-style:square;v-text-anchor:top" coordsize="247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" path="m,508l,,2477,e" filled="f" strokeweight=".24pt">
                    <v:path arrowok="t" o:connecttype="custom" o:connectlocs="0,5787;0,5279;2477,5279" o:connectangles="0,0,0"/>
                  </v:shape>
                </v:group>
                <v:group id="Group 28" o:spid="_x0000_s1043" style="position:absolute;left:4855;top:5235;width:92;height:89" coordorigin="4855,5235"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Freeform 29" o:spid="_x0000_s1044" style="position:absolute;left:4855;top:5235;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" path="m,l,89,91,44,,xe" fillcolor="black" stroked="f">
                    <v:path arrowok="t" o:connecttype="custom" o:connectlocs="0,5235;0,5324;91,5279;0,5235" o:connectangles="0,0,0,0"/>
                  </v:shape>
                  <v:shape id="Picture 30" o:spid="_x0000_s1045" type="#_x0000_t75" style="position:absolute;left:2755;top:5118;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">
                    <v:imagedata r:id="rId65" o:title=""/>
                  </v:shape>
                  <v:shape id="Picture 31" o:spid="_x0000_s1046" type="#_x0000_t75" style="position:absolute;left:3070;top:5118;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">
                    <v:imagedata r:id="rId66" o:title=""/>
                  </v:shape>
                </v:group>
                <v:group id="Group 32" o:spid="_x0000_s1047" style="position:absolute;left:2014;top:4830;width:3260;height:958" coordorigin="2014,4830" coordsize="326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shape id="Freeform 33" o:spid="_x0000_s1048" style="position:absolute;left:2014;top:4830;width:3260;height:958;visibility:visible;mso-wrap-style:square;v-text-anchor:top" coordsize="326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" path="m,957l,,3259,r,134e" filled="f" strokeweight=".24pt">
                    <v:path arrowok="t" o:connecttype="custom" o:connectlocs="0,5787;0,4830;3259,4830;3259,4964" o:connectangles="0,0,0,0"/>
                  </v:shape>
                </v:group>
                <v:group id="Group 34" o:spid="_x0000_s1049" style="position:absolute;left:5227;top:4952;width:92;height:92" coordorigin="5227,4952"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Freeform 35" o:spid="_x0000_s1050" style="position:absolute;left:5227;top:4952;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" path="m91,l,,46,91,91,xe" fillcolor="black" stroked="f">
                    <v:path arrowok="t" o:connecttype="custom" o:connectlocs="91,4952;0,4952;46,5043;91,4952" o:connectangles="0,0,0,0"/>
                  </v:shape>
                  <v:shape id="Picture 36" o:spid="_x0000_s1051" type="#_x0000_t75" style="position:absolute;left:2705;top:4667;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">
                    <v:imagedata r:id="rId67" o:title=""/>
                  </v:shape>
                </v:group>
                <v:group id="Group 37" o:spid="_x0000_s1052" style="position:absolute;left:2201;top:5072;width:2926;height:716" coordorigin="2201,5072" coordsize="292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shape id="Freeform 38" o:spid="_x0000_s1053" style="position:absolute;left:2201;top:5072;width:2926;height:716;visibility:visible;mso-wrap-style:square;v-text-anchor:top" coordsize="292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" path="m,715l,,2925,e" filled="f" strokeweight=".24pt">
                    <v:path arrowok="t" o:connecttype="custom" o:connectlocs="0,5787;0,5072;2925,5072" o:connectangles="0,0,0"/>
                  </v:shape>
                </v:group>
                <v:group id="Group 39" o:spid="_x0000_s1054" style="position:absolute;left:5117;top:5029;width:92;height:89" coordorigin="5117,5029"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shape id="Freeform 40" o:spid="_x0000_s1055" style="position:absolute;left:5117;top:5029;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" path="m,l,89,91,43,,xe" fillcolor="black" stroked="f">
                    <v:path arrowok="t" o:connecttype="custom" o:connectlocs="0,5029;0,5118;91,5072;0,5029" o:connectangles="0,0,0,0"/>
                  </v:shape>
                </v:group>
                <v:group id="Group 41" o:spid="_x0000_s1056" style="position:absolute;left:2722;top:4887;width:941;height:156" coordorigin="2722,4887" coordsize="94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Freeform 42" o:spid="_x0000_s1057" style="position:absolute;left:2722;top:4887;width:941;height:156;visibility:visible;mso-wrap-style:square;v-text-anchor:top" coordsize="94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" path="m,l940,r,156l,156,,xe" stroked="f">
                    <v:path arrowok="t" o:connecttype="custom" o:connectlocs="0,4887;940,4887;940,5043;0,5043;0,4887" o:connectangles="0,0,0,0,0"/>
                  </v:shape>
                  <v:shape id="Picture 43" o:spid="_x0000_s1058" type="#_x0000_t75" style="position:absolute;left:2736;top:4909;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">
                    <v:imagedata r:id="rId68" o:title=""/>
                  </v:shape>
                </v:group>
                <v:group id="Group 44" o:spid="_x0000_s1059" style="position:absolute;left:2249;top:6375;width:2458;height:70" coordorigin="2249,6375" coordsize="24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">
                  <v:shape id="Freeform 45" o:spid="_x0000_s1060" style="position:absolute;left:2249;top:6375;width:2458;height:70;visibility:visible;mso-wrap-style:square;v-text-anchor:top" coordsize="24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" path="m,l,70r2457,e" filled="f" strokeweight=".24pt">
                    <v:path arrowok="t" o:connecttype="custom" o:connectlocs="0,6375;0,6445;2457,6445" o:connectangles="0,0,0"/>
                  </v:shape>
                </v:group>
                <v:group id="Group 46" o:spid="_x0000_s1061" style="position:absolute;left:2203;top:6251;width:92;height:135" coordorigin="2203,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Freeform 47" o:spid="_x0000_s1062" style="position:absolute;left:2203;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" path="m46,l,134r91,l46,xe" fillcolor="black" stroked="f">
                    <v:path arrowok="t" o:connecttype="custom" o:connectlocs="46,6251;0,6385;91,6385;46,6251" o:connectangles="0,0,0,0"/>
                  </v:shape>
                </v:group>
                <v:group id="Group 48" o:spid="_x0000_s1063" style="position:absolute;left:2875;top:6260;width:795;height:156" coordorigin="2875,6260"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Freeform 49" o:spid="_x0000_s1064" style="position:absolute;left:2875;top:6260;width:795;height:156;visibility:visible;mso-wrap-style:square;v-text-anchor:top"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" path="m,l794,r,156l,156,,xe" stroked="f">
                    <v:path arrowok="t" o:connecttype="custom" o:connectlocs="0,6260;794,6260;794,6416;0,6416;0,6260" o:connectangles="0,0,0,0,0"/>
                  </v:shape>
                  <v:shape id="Picture 50" o:spid="_x0000_s1065" type="#_x0000_t75" style="position:absolute;left:2890;top:6282;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">
                    <v:imagedata r:id="rId69" o:title=""/>
                  </v:shape>
                </v:group>
                <v:group id="Group 51" o:spid="_x0000_s1066" style="position:absolute;left:2614;top:6251;width:2031;height:5" coordorigin="2614,6251" coordsize="20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shape id="Freeform 52" o:spid="_x0000_s1067" style="position:absolute;left:2614;top:6251;width:2031;height:5;visibility:visible;mso-wrap-style:square;v-text-anchor:top" coordsize="20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" path="m,l2030,4e" filled="f" strokeweight=".24pt">
                    <v:path arrowok="t" o:connecttype="custom" o:connectlocs="0,6251;2030,6255" o:connectangles="0,0"/>
                  </v:shape>
                </v:group>
                <v:group id="Group 53" o:spid="_x0000_s1068" style="position:absolute;left:2486;top:6205;width:137;height:92" coordorigin="2486,6205" coordsize="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Freeform 54" o:spid="_x0000_s1069" style="position:absolute;left:2486;top:6205;width:137;height:92;visibility:visible;mso-wrap-style:square;v-text-anchor:top" coordsize="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" path="m137,l,46,137,91,137,xe" fillcolor="black" stroked="f">
                    <v:path arrowok="t" o:connecttype="custom" o:connectlocs="137,6205;0,6251;137,6296;137,6205" o:connectangles="0,0,0,0"/>
                  </v:shape>
                  <v:shape id="Picture 55" o:spid="_x0000_s1070" type="#_x0000_t75" style="position:absolute;left:3022;top:6090;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">
                    <v:imagedata r:id="rId70" o:title=""/>
                  </v:shape>
                </v:group>
                <v:group id="Group 56" o:spid="_x0000_s1071" style="position:absolute;left:8875;top:5787;width:1184;height:464" coordorigin="8875,5787" coordsize="118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Freeform 57" o:spid="_x0000_s1072" style="position:absolute;left:8875;top:5787;width:1184;height:464;visibility:visible;mso-wrap-style:square;v-text-anchor:top" coordsize="118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" path="m,464r1183,l1183,,,,,464xe" filled="f" strokeweight=".24pt">
                    <v:path arrowok="t" o:connecttype="custom" o:connectlocs="0,6251;1183,6251;1183,5787;0,5787;0,6251" o:connectangles="0,0,0,0,0"/>
                  </v:shape>
                  <v:shape id="Picture 58" o:spid="_x0000_s1073" type="#_x0000_t75" style="position:absolute;left:9276;top:5965;width:370;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">
                    <v:imagedata r:id="rId71" o:title=""/>
                  </v:shape>
                </v:group>
                <v:group id="Group 59" o:spid="_x0000_s1074" style="position:absolute;left:6754;top:5603;width:2194;height:185" coordorigin="6754,5603" coordsize="219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Freeform 60" o:spid="_x0000_s1075" style="position:absolute;left:6754;top:5603;width:2194;height:185;visibility:visible;mso-wrap-style:square;v-text-anchor:top" coordsize="219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" path="m2193,184l2193,,,e" filled="f" strokeweight=".24pt">
                    <v:path arrowok="t" o:connecttype="custom" o:connectlocs="2193,5787;2193,5603;0,5603" o:connectangles="0,0,0"/>
                  </v:shape>
                </v:group>
                <v:group id="Group 61" o:spid="_x0000_s1076" style="position:absolute;left:6672;top:5557;width:94;height:92" coordorigin="6672,5557"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">
                  <v:shape id="Freeform 62" o:spid="_x0000_s1077" style="position:absolute;left:6672;top:5557;width:94;height:92;visibility:visible;mso-wrap-style:square;v-text-anchor:top"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" path="m94,l,46,94,91,94,xe" fillcolor="black" stroked="f">
                    <v:path arrowok="t" o:connecttype="custom" o:connectlocs="94,5557;0,5603;94,5648;94,5557" o:connectangles="0,0,0,0"/>
                  </v:shape>
                  <v:shape id="Picture 63" o:spid="_x0000_s1078" type="#_x0000_t75" style="position:absolute;left:7555;top:5408;width:75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">
                    <v:imagedata r:id="rId72" o:title=""/>
                  </v:shape>
                </v:group>
                <v:group id="Group 64" o:spid="_x0000_s1079" style="position:absolute;left:6864;top:6147;width:2012;height:10" coordorigin="6864,6147" coordsize="20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">
                  <v:shape id="Freeform 65" o:spid="_x0000_s1080" style="position:absolute;left:6864;top:6147;width:2012;height:10;visibility:visible;mso-wrap-style:square;v-text-anchor:top" coordsize="20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" path="m2011,10l,e" filled="f" strokeweight=".24pt">
                    <v:path arrowok="t" o:connecttype="custom" o:connectlocs="2011,6157;0,6147" o:connectangles="0,0"/>
                  </v:shape>
                </v:group>
                <v:group id="Group 66" o:spid="_x0000_s1081" style="position:absolute;left:6785;top:6102;width:92;height:92" coordorigin="6785,6102"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">
                  <v:shape id="Freeform 67" o:spid="_x0000_s1082" style="position:absolute;left:6785;top:6102;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" path="m91,l,45,91,91,91,xe" fillcolor="black" stroked="f">
                    <v:path arrowok="t" o:connecttype="custom" o:connectlocs="91,6102;0,6147;91,6193;91,6102" o:connectangles="0,0,0,0"/>
                  </v:shape>
                  <v:shape id="Picture 68" o:spid="_x0000_s1083" type="#_x0000_t75" style="position:absolute;left:7387;top:5958;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">
                    <v:imagedata r:id="rId73" o:title=""/>
                  </v:shape>
                </v:group>
                <v:group id="Group 69" o:spid="_x0000_s1084" style="position:absolute;left:6862;top:5879;width:2014;height:3" coordorigin="6862,5879" coordsize="20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">
                  <v:shape id="Freeform 70" o:spid="_x0000_s1085" style="position:absolute;left:6862;top:5879;width:2014;height:3;visibility:visible;mso-wrap-style:square;v-text-anchor:top" coordsize="20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" path="m2013,2l,e" filled="f" strokeweight=".24pt">
                    <v:path arrowok="t" o:connecttype="custom" o:connectlocs="2013,5881;0,5879" o:connectangles="0,0"/>
                  </v:shape>
                </v:group>
                <v:group id="Group 71" o:spid="_x0000_s1086" style="position:absolute;left:6782;top:5833;width:92;height:89" coordorigin="6782,5833"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shape id="Freeform 72" o:spid="_x0000_s1087" style="position:absolute;left:6782;top:5833;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" path="m92,l,46,92,89,92,xe" fillcolor="black" stroked="f">
                    <v:path arrowok="t" o:connecttype="custom" o:connectlocs="92,5833;0,5879;92,5922;92,5833" o:connectangles="0,0,0,0"/>
                  </v:shape>
                </v:group>
                <v:group id="Group 73" o:spid="_x0000_s1088" style="position:absolute;left:7519;top:5663;width:646;height:156" coordorigin="7519,5663" coordsize="6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Freeform 74" o:spid="_x0000_s1089" style="position:absolute;left:7519;top:5663;width:646;height:156;visibility:visible;mso-wrap-style:square;v-text-anchor:top" coordsize="6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" path="m,l646,r,156l,156,,xe" stroked="f">
                    <v:path arrowok="t" o:connecttype="custom" o:connectlocs="0,5663;646,5663;646,5819;0,5819;0,5663" o:connectangles="0,0,0,0,0"/>
                  </v:shape>
                  <v:shape id="Picture 75" o:spid="_x0000_s1090" type="#_x0000_t75" style="position:absolute;left:7534;top:5687;width:63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">
                    <v:imagedata r:id="rId74" o:title=""/>
                  </v:shape>
                </v:group>
                <v:group id="Group 76" o:spid="_x0000_s1091" style="position:absolute;left:6204;top:4748;width:3262;height:1040" coordorigin="6204,4748" coordsize="3262,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">
                  <v:shape id="Freeform 77" o:spid="_x0000_s1092" style="position:absolute;left:6204;top:4748;width:3262;height:1040;visibility:visible;mso-wrap-style:square;v-text-anchor:top" coordsize="3262,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" path="m3262,1039l3262,,,,,247e" filled="f" strokeweight=".24pt">
                    <v:path arrowok="t" o:connecttype="custom" o:connectlocs="3262,5787;3262,4748;0,4748;0,4995" o:connectangles="0,0,0,0"/>
                  </v:shape>
                </v:group>
                <v:group id="Group 78" o:spid="_x0000_s1093" style="position:absolute;left:6158;top:4986;width:94;height:89" coordorigin="6158,4986"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shape id="Freeform 79" o:spid="_x0000_s1094" style="position:absolute;left:6158;top:4986;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" path="m94,l,,46,89,94,xe" fillcolor="black" stroked="f">
                    <v:path arrowok="t" o:connecttype="custom" o:connectlocs="94,4986;0,4986;46,5075;94,4986" o:connectangles="0,0,0,0"/>
                  </v:shape>
                  <v:shape id="Picture 80" o:spid="_x0000_s1095" type="#_x0000_t75" style="position:absolute;left:7954;top:4554;width:58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">
                    <v:imagedata r:id="rId75" o:title=""/>
                  </v:shape>
                </v:group>
                <v:group id="Group 81" o:spid="_x0000_s1096" style="position:absolute;left:6353;top:5094;width:2902;height:694" coordorigin="6353,5094" coordsize="290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">
                  <v:shape id="Freeform 82" o:spid="_x0000_s1097" style="position:absolute;left:6353;top:5094;width:2902;height:694;visibility:visible;mso-wrap-style:square;v-text-anchor:top" coordsize="290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" path="m2901,693l2901,,,e" filled="f" strokeweight=".24pt">
                    <v:path arrowok="t" o:connecttype="custom" o:connectlocs="2901,5787;2901,5094;0,5094" o:connectangles="0,0,0"/>
                  </v:shape>
                </v:group>
                <v:group id="Group 83" o:spid="_x0000_s1098" style="position:absolute;left:6271;top:5051;width:94;height:89" coordorigin="6271,5051"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shape id="Freeform 84" o:spid="_x0000_s1099" style="position:absolute;left:6271;top:5051;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" path="m94,l,43,94,88,94,xe" fillcolor="black" stroked="f">
                    <v:path arrowok="t" o:connecttype="custom" o:connectlocs="94,5051;0,5094;94,5139;94,5051" o:connectangles="0,0,0,0"/>
                  </v:shape>
                </v:group>
                <v:group id="Group 85" o:spid="_x0000_s1100" style="position:absolute;left:7543;top:4878;width:1210;height:156" coordorigin="7543,4878"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">
                  <v:shape id="Freeform 86" o:spid="_x0000_s1101" style="position:absolute;left:7543;top:4878;width:1210;height:156;visibility:visible;mso-wrap-style:square;v-text-anchor:top"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" path="m,l1210,r,156l,156,,xe" stroked="f">
                    <v:path arrowok="t" o:connecttype="custom" o:connectlocs="0,4878;1210,4878;1210,5034;0,5034;0,4878" o:connectangles="0,0,0,0,0"/>
                  </v:shape>
                  <v:shape id="Picture 87" o:spid="_x0000_s1102" type="#_x0000_t75" style="position:absolute;left:7558;top:4902;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">
                    <v:imagedata r:id="rId76" o:title=""/>
                  </v:shape>
                  <v:shape id="Picture 88" o:spid="_x0000_s1103" type="#_x0000_t75" style="position:absolute;left:7877;top:4902;width:87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">
                    <v:imagedata r:id="rId77" o:title=""/>
                  </v:shape>
                </v:group>
                <v:group id="Group 89" o:spid="_x0000_s1104" style="position:absolute;left:6602;top:5353;width:2511;height:435" coordorigin="6602,5353" coordsize="2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">
                  <v:shape id="Freeform 90" o:spid="_x0000_s1105" style="position:absolute;left:6602;top:5353;width:2511;height:435;visibility:visible;mso-wrap-style:square;v-text-anchor:top" coordsize="2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" path="m2511,434l2511,,,e" filled="f" strokeweight=".24pt">
                    <v:path arrowok="t" o:connecttype="custom" o:connectlocs="2511,5787;2511,5353;0,5353" o:connectangles="0,0,0"/>
                  </v:shape>
                </v:group>
                <v:group id="Group 91" o:spid="_x0000_s1106" style="position:absolute;left:6523;top:5310;width:92;height:89" coordorigin="6523,5310"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">
                  <v:shape id="Freeform 92" o:spid="_x0000_s1107" style="position:absolute;left:6523;top:5310;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" path="m91,l,43,91,89,91,xe" fillcolor="black" stroked="f">
                    <v:path arrowok="t" o:connecttype="custom" o:connectlocs="91,5310;0,5353;91,5399;91,5310" o:connectangles="0,0,0,0"/>
                  </v:shape>
                </v:group>
                <v:group id="Group 93" o:spid="_x0000_s1108" style="position:absolute;left:7517;top:5137;width:1092;height:156" coordorigin="7517,5137"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jdx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ARv8HfmXAE5PIGAAD//wMAUEsBAi0AFAAGAAgAAAAhANvh9svuAAAAhQEAABMAAAAAAAAA&#10;AAAAAAAAAAAAAFtDb250ZW50X1R5cGVzXS54bWxQSwECLQAUAAYACAAAACEAWvQsW78AAAAVAQAA&#10;CwAAAAAAAAAAAAAAAAAfAQAAX3JlbHMvLnJlbHNQSwECLQAUAAYACAAAACEALJo3ccYAAADcAAAA&#10;DwAAAAAAAAAAAAAAAAAHAgAAZHJzL2Rvd25yZXYueG1sUEsFBgAAAAADAAMAtwAAAPoCAAAAAA==&#10;">
                  <v:shape id="Freeform 94" o:spid="_x0000_s1109" style="position:absolute;left:7517;top:5137;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" path="m,l1092,r,156l,156,,xe" stroked="f">
                    <v:path arrowok="t" o:connecttype="custom" o:connectlocs="0,5137;1092,5137;1092,5293;0,5293;0,5137" o:connectangles="0,0,0,0,0"/>
                  </v:shape>
                  <v:shape id="Picture 95" o:spid="_x0000_s1110" type="#_x0000_t75" style="position:absolute;left:7531;top:5161;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">
                    <v:imagedata r:id="rId65" o:title=""/>
                  </v:shape>
                  <v:shape id="Picture 96" o:spid="_x0000_s1111" type="#_x0000_t75" style="position:absolute;left:7846;top:5161;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">
                    <v:imagedata r:id="rId66" o:title=""/>
                  </v:shape>
                </v:group>
                <v:group id="Group 97" o:spid="_x0000_s1112" style="position:absolute;left:6691;top:6375;width:2278;height:70" coordorigin="6691,6375" coordsize="22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">
                  <v:shape id="Freeform 98" o:spid="_x0000_s1113" style="position:absolute;left:6691;top:6375;width:2278;height:70;visibility:visible;mso-wrap-style:square;v-text-anchor:top" coordsize="22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" path="m2278,r,70l,70e" filled="f" strokeweight=".24pt">
                    <v:path arrowok="t" o:connecttype="custom" o:connectlocs="2278,6375;2278,6445;0,6445" o:connectangles="0,0,0"/>
                  </v:shape>
                </v:group>
                <v:group id="Group 99" o:spid="_x0000_s1114" style="position:absolute;left:8923;top:6251;width:94;height:135" coordorigin="8923,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vP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SeHvTDgCcv0LAAD//wMAUEsBAi0AFAAGAAgAAAAhANvh9svuAAAAhQEAABMAAAAAAAAA&#10;AAAAAAAAAAAAAFtDb250ZW50X1R5cGVzXS54bWxQSwECLQAUAAYACAAAACEAWvQsW78AAAAVAQAA&#10;CwAAAAAAAAAAAAAAAAAfAQAAX3JlbHMvLnJlbHNQSwECLQAUAAYACAAAACEAnc37z8YAAADcAAAA&#10;DwAAAAAAAAAAAAAAAAAHAgAAZHJzL2Rvd25yZXYueG1sUEsFBgAAAAADAAMAtwAAAPoCAAAAAA==&#10;">
                  <v:shape id="Freeform 100" o:spid="_x0000_s1115" style="position:absolute;left:8923;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" path="m46,l,134r94,l46,xe" fillcolor="black" stroked="f">
                    <v:path arrowok="t" o:connecttype="custom" o:connectlocs="46,6251;0,6385;94,6385;46,6251" o:connectangles="0,0,0,0"/>
                  </v:shape>
                </v:group>
                <v:group id="Group 101" o:spid="_x0000_s1116" style="position:absolute;left:7476;top:6229;width:944;height:156" coordorigin="7476,6229" coordsize="94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MYg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ZpPB7JhwBuf4BAAD//wMAUEsBAi0AFAAGAAgAAAAhANvh9svuAAAAhQEAABMAAAAAAAAA&#10;AAAAAAAAAAAAAFtDb250ZW50X1R5cGVzXS54bWxQSwECLQAUAAYACAAAACEAWvQsW78AAAAVAQAA&#10;CwAAAAAAAAAAAAAAAAAfAQAAX3JlbHMvLnJlbHNQSwECLQAUAAYACAAAACEAfWjGIMYAAADcAAAA&#10;DwAAAAAAAAAAAAAAAAAHAgAAZHJzL2Rvd25yZXYueG1sUEsFBgAAAAADAAMAtwAAAPoCAAAAAA==&#10;">
                  <v:shape id="Freeform 102" o:spid="_x0000_s1117" style="position:absolute;left:7476;top:6229;width:944;height:156;visibility:visible;mso-wrap-style:square;v-text-anchor:top" coordsize="94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" path="m,l943,r,156l,156,,xe" stroked="f">
                    <v:path arrowok="t" o:connecttype="custom" o:connectlocs="0,6229;943,6229;943,6385;0,6385;0,6229" o:connectangles="0,0,0,0,0"/>
                  </v:shape>
                  <v:shape id="Picture 103" o:spid="_x0000_s1118" type="#_x0000_t75" style="position:absolute;left:7493;top:6250;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">
                    <v:imagedata r:id="rId78" o:title=""/>
                  </v:shape>
                </v:group>
                <v:group id="Group 104" o:spid="_x0000_s1119" style="position:absolute;left:6173;top:6375;width:3164;height:824" coordorigin="6173,6375" coordsize="31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">
                  <v:shape id="Freeform 105" o:spid="_x0000_s1120" style="position:absolute;left:6173;top:6375;width:3164;height:824;visibility:visible;mso-wrap-style:square;v-text-anchor:top" coordsize="31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" path="m3163,r,824l,824,,605e" filled="f" strokeweight=".24pt">
                    <v:path arrowok="t" o:connecttype="custom" o:connectlocs="3163,6375;3163,7199;0,7199;0,6980" o:connectangles="0,0,0,0"/>
                  </v:shape>
                </v:group>
                <v:group id="Group 106" o:spid="_x0000_s1121" style="position:absolute;left:9290;top:6251;width:92;height:135" coordorigin="9290,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">
                  <v:shape id="Freeform 107" o:spid="_x0000_s1122" style="position:absolute;left:9290;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" path="m46,l,134r92,l46,xe" fillcolor="black" stroked="f">
                    <v:path arrowok="t" o:connecttype="custom" o:connectlocs="46,6251;0,6385;92,6385;46,6251" o:connectangles="0,0,0,0"/>
                  </v:shape>
                </v:group>
                <v:group id="Group 108" o:spid="_x0000_s1123" style="position:absolute;left:7618;top:6983;width:1092;height:156" coordorigin="7618,6983"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MiJ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TeDvTDgCcv0LAAD//wMAUEsBAi0AFAAGAAgAAAAhANvh9svuAAAAhQEAABMAAAAAAAAA&#10;AAAAAAAAAAAAAFtDb250ZW50X1R5cGVzXS54bWxQSwECLQAUAAYACAAAACEAWvQsW78AAAAVAQAA&#10;CwAAAAAAAAAAAAAAAAAfAQAAX3JlbHMvLnJlbHNQSwECLQAUAAYACAAAACEAd1jIicYAAADcAAAA&#10;DwAAAAAAAAAAAAAAAAAHAgAAZHJzL2Rvd25yZXYueG1sUEsFBgAAAAADAAMAtwAAAPoCAAAAAA==&#10;">
                  <v:shape id="Freeform 109" o:spid="_x0000_s1124" style="position:absolute;left:7618;top:6983;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" path="m,l1091,r,156l,156,,xe" stroked="f">
                    <v:path arrowok="t" o:connecttype="custom" o:connectlocs="0,6983;1091,6983;1091,7139;0,7139;0,6983" o:connectangles="0,0,0,0,0"/>
                  </v:shape>
                  <v:shape id="Picture 110" o:spid="_x0000_s1125" type="#_x0000_t75" style="position:absolute;left:7634;top:7004;width:10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">
                    <v:imagedata r:id="rId79" o:title=""/>
                  </v:shape>
                </v:group>
                <v:group id="Group 111" o:spid="_x0000_s1126" style="position:absolute;left:6247;top:6375;width:2960;height:567" coordorigin="6247,6375" coordsize="2960,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VD9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">
                  <v:shape id="Freeform 112" o:spid="_x0000_s1127" style="position:absolute;left:6247;top:6375;width:2960;height:567;visibility:visible;mso-wrap-style:square;v-text-anchor:top" coordsize="2960,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" path="m2959,r,567l,567e" filled="f" strokeweight=".24pt">
                    <v:path arrowok="t" o:connecttype="custom" o:connectlocs="2959,6375;2959,6942;0,6942" o:connectangles="0,0,0"/>
                  </v:shape>
                </v:group>
                <v:group id="Group 113" o:spid="_x0000_s1128" style="position:absolute;left:9161;top:6251;width:92;height:135" coordorigin="9161,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">
                  <v:shape id="Freeform 114" o:spid="_x0000_s1129" style="position:absolute;left:9161;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" path="m45,l,134r91,l45,xe" fillcolor="black" stroked="f">
                    <v:path arrowok="t" o:connecttype="custom" o:connectlocs="45,6251;0,6385;91,6385;45,6251" o:connectangles="0,0,0,0"/>
                  </v:shape>
                </v:group>
                <v:group id="Group 115" o:spid="_x0000_s1130" style="position:absolute;left:7728;top:6726;width:764;height:156" coordorigin="7728,6726" coordsize="76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r4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">
                  <v:shape id="Freeform 116" o:spid="_x0000_s1131" style="position:absolute;left:7728;top:6726;width:764;height:156;visibility:visible;mso-wrap-style:square;v-text-anchor:top" coordsize="76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" path="m,l763,r,156l,156,,xe" stroked="f">
                    <v:path arrowok="t" o:connecttype="custom" o:connectlocs="0,6726;763,6726;763,6882;0,6882;0,6726" o:connectangles="0,0,0,0,0"/>
                  </v:shape>
                  <v:shape id="Picture 117" o:spid="_x0000_s1132" type="#_x0000_t75" style="position:absolute;left:7742;top:6747;width:75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">
                    <v:imagedata r:id="rId80" o:title=""/>
                  </v:shape>
                </v:group>
                <v:group id="Group 118" o:spid="_x0000_s1133" style="position:absolute;left:6506;top:6375;width:2607;height:324" coordorigin="6506,6375" coordsize="260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">
                  <v:shape id="Freeform 119" o:spid="_x0000_s1134" style="position:absolute;left:6506;top:6375;width:2607;height:324;visibility:visible;mso-wrap-style:square;v-text-anchor:top" coordsize="260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" path="m2607,r,324l,324e" filled="f" strokeweight=".24pt">
                    <v:path arrowok="t" o:connecttype="custom" o:connectlocs="2607,6375;2607,6699;0,6699" o:connectangles="0,0,0"/>
                  </v:shape>
                </v:group>
                <v:group id="Group 120" o:spid="_x0000_s1135" style="position:absolute;left:9065;top:6251;width:94;height:135" coordorigin="9065,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">
                  <v:shape id="Freeform 121" o:spid="_x0000_s1136" style="position:absolute;left:9065;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" path="m48,l,134r93,l48,xe" fillcolor="black" stroked="f">
                    <v:path arrowok="t" o:connecttype="custom" o:connectlocs="48,6251;0,6385;93,6385;48,6251" o:connectangles="0,0,0,0"/>
                  </v:shape>
                </v:group>
                <v:group id="Group 122" o:spid="_x0000_s1137" style="position:absolute;left:7740;top:6483;width:646;height:159" coordorigin="7740,6483" coordsize="64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">
                  <v:shape id="Freeform 123" o:spid="_x0000_s1138" style="position:absolute;left:7740;top:6483;width:646;height:159;visibility:visible;mso-wrap-style:square;v-text-anchor:top" coordsize="64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" path="m,l646,r,159l,159,,xe" stroked="f">
                    <v:path arrowok="t" o:connecttype="custom" o:connectlocs="0,6483;646,6483;646,6642;0,6642;0,6483" o:connectangles="0,0,0,0,0"/>
                  </v:shape>
                  <v:shape id="Picture 124" o:spid="_x0000_s1139" type="#_x0000_t75" style="position:absolute;left:7754;top:6507;width:63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">
                    <v:imagedata r:id="rId81" o:title=""/>
                  </v:shape>
                </v:group>
                <v:group id="Group 125" o:spid="_x0000_s1140" style="position:absolute;left:5827;top:6375;width:3900;height:1632" coordorigin="5827,6375" coordsize="3900,1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shape id="Freeform 126" o:spid="_x0000_s1141" style="position:absolute;left:5827;top:6375;width:3900;height:1632;visibility:visible;mso-wrap-style:square;v-text-anchor:top" coordsize="3900,1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" path="m3900,r,1632l,1632,,701e" filled="f" strokeweight=".24pt">
                    <v:path arrowok="t" o:connecttype="custom" o:connectlocs="3900,6375;3900,8007;0,8007;0,7076" o:connectangles="0,0,0,0"/>
                  </v:shape>
                </v:group>
                <v:group id="Group 127" o:spid="_x0000_s1142" style="position:absolute;left:9682;top:6251;width:92;height:135" coordorigin="9682,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shape id="Freeform 128" o:spid="_x0000_s1143" style="position:absolute;left:9682;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" path="m45,l,134r91,l45,xe" fillcolor="black" stroked="f">
                    <v:path arrowok="t" o:connecttype="custom" o:connectlocs="45,6251;0,6385;91,6385;45,6251" o:connectangles="0,0,0,0"/>
                  </v:shape>
                </v:group>
                <v:group id="Group 129" o:spid="_x0000_s1144" style="position:absolute;left:7970;top:7791;width:579;height:156" coordorigin="7970,7791" coordsize="57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Freeform 130" o:spid="_x0000_s1145" style="position:absolute;left:7970;top:7791;width:579;height:156;visibility:visible;mso-wrap-style:square;v-text-anchor:top" coordsize="57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" path="m,l579,r,156l,156,,xe" stroked="f">
                    <v:path arrowok="t" o:connecttype="custom" o:connectlocs="0,7791;579,7791;579,7947;0,7947;0,7791" o:connectangles="0,0,0,0,0"/>
                  </v:shape>
                  <v:shape id="Picture 131" o:spid="_x0000_s1146" type="#_x0000_t75" style="position:absolute;left:7985;top:7813;width:5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">
                    <v:imagedata r:id="rId82" o:title=""/>
                  </v:shape>
                </v:group>
                <v:group id="Group 132" o:spid="_x0000_s1147" style="position:absolute;left:5928;top:6375;width:3658;height:1402" coordorigin="5928,6375" coordsize="3658,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">
                  <v:shape id="Freeform 133" o:spid="_x0000_s1148" style="position:absolute;left:5928;top:6375;width:3658;height:1402;visibility:visible;mso-wrap-style:square;v-text-anchor:top" coordsize="3658,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" path="m3658,r,1402l,1402,,684e" filled="f" strokeweight=".24pt">
                    <v:path arrowok="t" o:connecttype="custom" o:connectlocs="3658,6375;3658,7777;0,7777;0,7059" o:connectangles="0,0,0,0"/>
                  </v:shape>
                </v:group>
                <v:group id="Group 134" o:spid="_x0000_s1149" style="position:absolute;left:9540;top:6251;width:92;height:135" coordorigin="9540,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">
                  <v:shape id="Freeform 135" o:spid="_x0000_s1150" style="position:absolute;left:9540;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" path="m46,l,134r91,l46,xe" fillcolor="black" stroked="f">
                    <v:path arrowok="t" o:connecttype="custom" o:connectlocs="46,6251;0,6385;91,6385;46,6251" o:connectangles="0,0,0,0"/>
                  </v:shape>
                </v:group>
                <v:group id="Group 136" o:spid="_x0000_s1151" style="position:absolute;left:7601;top:7561;width:1246;height:156" coordorigin="7601,7561" coordsize="12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shape id="Freeform 137" o:spid="_x0000_s1152" style="position:absolute;left:7601;top:7561;width:1246;height:156;visibility:visible;mso-wrap-style:square;v-text-anchor:top" coordsize="12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" path="m,l1245,r,156l,156,,xe" stroked="f">
                    <v:path arrowok="t" o:connecttype="custom" o:connectlocs="0,7561;1245,7561;1245,7717;0,7717;0,7561" o:connectangles="0,0,0,0,0"/>
                  </v:shape>
                  <v:shape id="Picture 138" o:spid="_x0000_s1153" type="#_x0000_t75" style="position:absolute;left:7615;top:7583;width:122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">
                    <v:imagedata r:id="rId83" o:title=""/>
                  </v:shape>
                </v:group>
                <v:group id="Group 139" o:spid="_x0000_s1154" style="position:absolute;left:6053;top:6375;width:3413;height:1124" coordorigin="6053,6375" coordsize="3413,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">
                  <v:shape id="Freeform 140" o:spid="_x0000_s1155" style="position:absolute;left:6053;top:6375;width:3413;height:1124;visibility:visible;mso-wrap-style:square;v-text-anchor:top" coordsize="3413,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" path="m3413,r,1124l,1124,,653e" filled="f" strokeweight=".24pt">
                    <v:path arrowok="t" o:connecttype="custom" o:connectlocs="3413,6375;3413,7499;0,7499;0,7028" o:connectangles="0,0,0,0"/>
                  </v:shape>
                </v:group>
                <v:group id="Group 141" o:spid="_x0000_s1156" style="position:absolute;left:9420;top:6251;width:94;height:135" coordorigin="9420,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">
                  <v:shape id="Freeform 142" o:spid="_x0000_s1157" style="position:absolute;left:9420;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" path="m46,l,134r94,l46,xe" fillcolor="black" stroked="f">
                    <v:path arrowok="t" o:connecttype="custom" o:connectlocs="46,6251;0,6385;94,6385;46,6251" o:connectangles="0,0,0,0"/>
                  </v:shape>
                </v:group>
                <v:group id="Group 143" o:spid="_x0000_s1158" style="position:absolute;left:7596;top:7283;width:1210;height:156" coordorigin="7596,7283"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">
                  <v:shape id="Freeform 144" o:spid="_x0000_s1159" style="position:absolute;left:7596;top:7283;width:1210;height:156;visibility:visible;mso-wrap-style:square;v-text-anchor:top"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" path="m,l1210,r,156l,156,,xe" stroked="f">
                    <v:path arrowok="t" o:connecttype="custom" o:connectlocs="0,7283;1210,7283;1210,7439;0,7439;0,7283" o:connectangles="0,0,0,0,0"/>
                  </v:shape>
                  <v:shape id="Picture 145" o:spid="_x0000_s1160" type="#_x0000_t75" style="position:absolute;left:7610;top:7304;width:119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">
                    <v:imagedata r:id="rId84" o:title=""/>
                  </v:shape>
                </v:group>
                <v:group id="Group 146" o:spid="_x0000_s1161" style="position:absolute;left:6055;top:4475;width:3624;height:1313" coordorigin="6055,4475" coordsize="3624,1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">
                  <v:shape id="Freeform 147" o:spid="_x0000_s1162" style="position:absolute;left:6055;top:4475;width:3624;height:1313;visibility:visible;mso-wrap-style:square;v-text-anchor:top" coordsize="3624,1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" path="m3624,1312l3624,,,,,458e" filled="f" strokeweight=".24pt">
                    <v:path arrowok="t" o:connecttype="custom" o:connectlocs="3624,5787;3624,4475;0,4475;0,4933" o:connectangles="0,0,0,0"/>
                  </v:shape>
                </v:group>
                <v:group id="Group 148" o:spid="_x0000_s1163" style="position:absolute;left:6010;top:4923;width:92;height:89" coordorigin="6010,4923"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shape id="Freeform 149" o:spid="_x0000_s1164" style="position:absolute;left:6010;top:4923;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" path="m91,l,,45,89,91,xe" fillcolor="black" stroked="f">
                    <v:path arrowok="t" o:connecttype="custom" o:connectlocs="91,4923;0,4923;45,5012;91,4923" o:connectangles="0,0,0,0"/>
                  </v:shape>
                </v:group>
                <v:group id="Group 150" o:spid="_x0000_s1165" style="position:absolute;left:1870;top:6375;width:2842;height:339" coordorigin="1870,6375" coordsize="284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">
                  <v:shape id="Freeform 151" o:spid="_x0000_s1166" style="position:absolute;left:1870;top:6375;width:2842;height:339;visibility:visible;mso-wrap-style:square;v-text-anchor:top" coordsize="284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" path="m,l,339r2841,e" filled="f" strokeweight=".24pt">
                    <v:path arrowok="t" o:connecttype="custom" o:connectlocs="0,6375;0,6714;2841,6714" o:connectangles="0,0,0"/>
                  </v:shape>
                </v:group>
                <v:group id="Group 152" o:spid="_x0000_s1167" style="position:absolute;left:1824;top:6251;width:94;height:135" coordorigin="1824,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">
                  <v:shape id="Freeform 153" o:spid="_x0000_s1168" style="position:absolute;left:1824;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" path="m46,l,134r94,l46,xe" fillcolor="black" stroked="f">
                    <v:path arrowok="t" o:connecttype="custom" o:connectlocs="46,6251;0,6385;94,6385;46,6251" o:connectangles="0,0,0,0"/>
                  </v:shape>
                </v:group>
                <v:group id="Group 154" o:spid="_x0000_s1169" style="position:absolute;left:2294;top:6541;width:1248;height:156" coordorigin="2294,6541" coordsize="12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Freeform 155" o:spid="_x0000_s1170" style="position:absolute;left:2294;top:6541;width:1248;height:156;visibility:visible;mso-wrap-style:square;v-text-anchor:top" coordsize="12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" path="m,l1248,r,156l,156,,xe" stroked="f">
                    <v:path arrowok="t" o:connecttype="custom" o:connectlocs="0,6541;1248,6541;1248,6697;0,6697;0,6541" o:connectangles="0,0,0,0,0"/>
                  </v:shape>
                  <v:shape id="Picture 156" o:spid="_x0000_s1171" type="#_x0000_t75" style="position:absolute;left:2309;top:6565;width:61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">
                    <v:imagedata r:id="rId85" o:title=""/>
                  </v:shape>
                  <v:shape id="Picture 157" o:spid="_x0000_s1172" type="#_x0000_t75" style="position:absolute;left:2974;top:6565;width:56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">
                    <v:imagedata r:id="rId86" o:title=""/>
                  </v:shape>
                </v:group>
                <v:group id="Group 158" o:spid="_x0000_s1173" style="position:absolute;left:1728;top:4563;width:3869;height:1224" coordorigin="1728,4563" coordsize="3869,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Freeform 159" o:spid="_x0000_s1174" style="position:absolute;left:1728;top:4563;width:3869;height:1224;visibility:visible;mso-wrap-style:square;v-text-anchor:top" coordsize="3869,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" path="m,1224l,,3869,r,346e" filled="f" strokeweight=".24pt">
                    <v:path arrowok="t" o:connecttype="custom" o:connectlocs="0,5787;0,4563;3869,4563;3869,4909" o:connectangles="0,0,0,0"/>
                  </v:shape>
                </v:group>
                <v:group id="Group 160" o:spid="_x0000_s1175" style="position:absolute;left:5551;top:4899;width:94;height:89" coordorigin="5551,4899"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">
                  <v:shape id="Freeform 161" o:spid="_x0000_s1176" style="position:absolute;left:5551;top:4899;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" path="m94,l,,46,89,94,xe" fillcolor="black" stroked="f">
                    <v:path arrowok="t" o:connecttype="custom" o:connectlocs="94,4899;0,4899;46,4988;94,4899" o:connectangles="0,0,0,0"/>
                  </v:shape>
                  <v:shape id="Picture 162" o:spid="_x0000_s1177" type="#_x0000_t75" style="position:absolute;left:2753;top:4400;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">
                    <v:imagedata r:id="rId76" o:title=""/>
                  </v:shape>
                  <v:shape id="Picture 163" o:spid="_x0000_s1178" type="#_x0000_t75" style="position:absolute;left:3070;top:4400;width:26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">
                    <v:imagedata r:id="rId87" o:title=""/>
                  </v:shape>
                </v:group>
                <v:group id="Group 164" o:spid="_x0000_s1179" style="position:absolute;left:5705;top:6375;width:4212;height:1863" coordorigin="5705,6375" coordsize="4212,1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shape id="Freeform 165" o:spid="_x0000_s1180" style="position:absolute;left:5705;top:6375;width:4212;height:1863;visibility:visible;mso-wrap-style:square;v-text-anchor:top" coordsize="4212,1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" path="m4212,r,1863l,1863,,708e" filled="f" strokeweight=".24pt">
                    <v:path arrowok="t" o:connecttype="custom" o:connectlocs="4212,6375;4212,8238;0,8238;0,7083" o:connectangles="0,0,0,0"/>
                  </v:shape>
                </v:group>
                <v:group id="Group 166" o:spid="_x0000_s1181" style="position:absolute;left:9871;top:6251;width:92;height:135" coordorigin="9871,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">
                  <v:shape id="Freeform 167" o:spid="_x0000_s1182" style="position:absolute;left:9871;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" path="m46,l,134r91,l46,xe" fillcolor="black" stroked="f">
                    <v:path arrowok="t" o:connecttype="custom" o:connectlocs="46,6251;0,6385;91,6385;46,6251" o:connectangles="0,0,0,0"/>
                  </v:shape>
                </v:group>
                <v:group id="Group 168" o:spid="_x0000_s1183" style="position:absolute;left:7663;top:8022;width:1280;height:156" coordorigin="7663,8022" coordsize="128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pez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">
                  <v:shape id="Freeform 169" o:spid="_x0000_s1184" style="position:absolute;left:7663;top:8022;width:1280;height:156;visibility:visible;mso-wrap-style:square;v-text-anchor:top" coordsize="128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" path="m,l1279,r,156l,156,,xe" stroked="f">
                    <v:path arrowok="t" o:connecttype="custom" o:connectlocs="0,8022;1279,8022;1279,8178;0,8178;0,8022" o:connectangles="0,0,0,0,0"/>
                  </v:shape>
                  <v:shape id="Picture 170" o:spid="_x0000_s1185" type="#_x0000_t75" style="position:absolute;left:7680;top:8046;width:126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">
                    <v:imagedata r:id="rId88" o:title=""/>
                  </v:shape>
                  <v:shape id="Picture 171" o:spid="_x0000_s1186" type="#_x0000_t75" style="position:absolute;left:8038;top:4280;width:57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">
                    <v:imagedata r:id="rId89" o:title=""/>
                  </v:shape>
                </v:group>
                <v:group id="Group 172" o:spid="_x0000_s1187" style="position:absolute;left:5916;top:4182;width:3905;height:1515" coordorigin="5916,4182" coordsize="3905,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">
                  <v:shape id="Freeform 173" o:spid="_x0000_s1188" style="position:absolute;left:5916;top:4182;width:3905;height:1515;visibility:visible;mso-wrap-style:square;v-text-anchor:top" coordsize="3905,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" path="m3905,1514l3905,,,,,715e" filled="f" strokeweight=".24pt">
                    <v:path arrowok="t" o:connecttype="custom" o:connectlocs="3905,5696;3905,4182;0,4182;0,4897" o:connectangles="0,0,0,0"/>
                  </v:shape>
                </v:group>
                <v:group id="Group 174" o:spid="_x0000_s1189" style="position:absolute;left:5870;top:4885;width:92;height:92" coordorigin="5870,4885"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">
                  <v:shape id="Freeform 175" o:spid="_x0000_s1190" style="position:absolute;left:5870;top:4885;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" path="m92,l,,46,91,92,xe" fillcolor="black" stroked="f">
                    <v:path arrowok="t" o:connecttype="custom" o:connectlocs="92,4885;0,4885;46,4976;92,4885" o:connectangles="0,0,0,0"/>
                  </v:shape>
                  <v:shape id="Picture 176" o:spid="_x0000_s1191" type="#_x0000_t75" style="position:absolute;left:7668;top:3987;width:126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">
                    <v:imagedata r:id="rId90" o:title=""/>
                  </v:shape>
                </v:group>
                <v:group id="Group 177" o:spid="_x0000_s1192" style="position:absolute;left:1562;top:4251;width:4179;height:1505" coordorigin="1562,4251" coordsize="4179,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">
                  <v:shape id="Freeform 178" o:spid="_x0000_s1193" style="position:absolute;left:1562;top:4251;width:4179;height:1505;visibility:visible;mso-wrap-style:square;v-text-anchor:top" coordsize="4179,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" path="m,1505l,,4179,r,627e" filled="f" strokeweight=".24pt">
                    <v:path arrowok="t" o:connecttype="custom" o:connectlocs="0,5756;0,4251;4179,4251;4179,4878" o:connectangles="0,0,0,0"/>
                  </v:shape>
                </v:group>
                <v:group id="Group 179" o:spid="_x0000_s1194" style="position:absolute;left:5693;top:4866;width:94;height:92" coordorigin="5693,4866"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Freeform 180" o:spid="_x0000_s1195" style="position:absolute;left:5693;top:4866;width:94;height:92;visibility:visible;mso-wrap-style:square;v-text-anchor:top"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" path="m93,l,,48,91,93,xe" fillcolor="black" stroked="f">
                    <v:path arrowok="t" o:connecttype="custom" o:connectlocs="93,4866;0,4866;48,4957;93,4866" o:connectangles="0,0,0,0"/>
                  </v:shape>
                  <v:shape id="Picture 181" o:spid="_x0000_s1196" type="#_x0000_t75" style="position:absolute;left:2578;top:4088;width:84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">
                    <v:imagedata r:id="rId91" o:title=""/>
                  </v:shape>
                </v:group>
                <v:group id="Group 182" o:spid="_x0000_s1197" style="position:absolute;left:1682;top:6375;width:3171;height:545" coordorigin="1682,6375" coordsize="317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">
                  <v:shape id="Freeform 183" o:spid="_x0000_s1198" style="position:absolute;left:1682;top:6375;width:3171;height:545;visibility:visible;mso-wrap-style:square;v-text-anchor:top" coordsize="317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" path="m,l,545r3171,e" filled="f" strokeweight=".24pt">
                    <v:path arrowok="t" o:connecttype="custom" o:connectlocs="0,6375;0,6920;3171,6920" o:connectangles="0,0,0"/>
                  </v:shape>
                </v:group>
                <v:group id="Group 184" o:spid="_x0000_s1199" style="position:absolute;left:1634;top:6251;width:94;height:135" coordorigin="1634,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">
                  <v:shape id="Freeform 185" o:spid="_x0000_s1200" style="position:absolute;left:1634;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" path="m48,l,134r94,l48,xe" fillcolor="black" stroked="f">
                    <v:path arrowok="t" o:connecttype="custom" o:connectlocs="48,6251;0,6385;94,6385;48,6251" o:connectangles="0,0,0,0"/>
                  </v:shape>
                </v:group>
                <v:group id="Group 186" o:spid="_x0000_s1201" style="position:absolute;left:2062;top:6750;width:1411;height:156" coordorigin="2062,6750" coordsize="14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shape id="Freeform 187" o:spid="_x0000_s1202" style="position:absolute;left:2062;top:6750;width:1411;height:156;visibility:visible;mso-wrap-style:square;v-text-anchor:top" coordsize="14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" path="m,l1411,r,156l,156,,xe" stroked="f">
                    <v:path arrowok="t" o:connecttype="custom" o:connectlocs="0,6750;1411,6750;1411,6906;0,6906;0,6750" o:connectangles="0,0,0,0,0"/>
                  </v:shape>
                  <v:shape id="Picture 188" o:spid="_x0000_s1203" type="#_x0000_t75" style="position:absolute;left:2076;top:6771;width:61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">
                    <v:imagedata r:id="rId92" o:title=""/>
                  </v:shape>
                  <v:shape id="Picture 189" o:spid="_x0000_s1204" type="#_x0000_t75" style="position:absolute;left:2741;top:6771;width:737;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">
                    <v:imagedata r:id="rId93" o:title=""/>
                  </v:shape>
                </v:group>
                <v:group id="Group 190" o:spid="_x0000_s1205" style="position:absolute;left:5866;top:3915;width:4193;height:1872" coordorigin="5866,3915" coordsize="4193,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">
                  <v:shape id="Freeform 191" o:spid="_x0000_s1206" style="position:absolute;left:5866;top:3915;width:4193;height:1872;visibility:visible;mso-wrap-style:square;v-text-anchor:top" coordsize="4193,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" path="m4192,1872l4192,,,,,975e" filled="f" strokeweight=".24pt">
                    <v:path arrowok="t" o:connecttype="custom" o:connectlocs="4192,5787;4192,3915;0,3915;0,4890" o:connectangles="0,0,0,0"/>
                  </v:shape>
                </v:group>
                <v:group id="Group 192" o:spid="_x0000_s1207" style="position:absolute;left:5818;top:4878;width:94;height:89" coordorigin="5818,4878"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shape id="Freeform 193" o:spid="_x0000_s1208" style="position:absolute;left:5818;top:4878;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" path="m93,l,,48,89,93,xe" fillcolor="black" stroked="f">
                    <v:path arrowok="t" o:connecttype="custom" o:connectlocs="93,4878;0,4878;48,4967;93,4878" o:connectangles="0,0,0,0"/>
                  </v:shape>
                  <v:shape id="Picture 194" o:spid="_x0000_s1209" type="#_x0000_t75" style="position:absolute;left:7966;top:3745;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">
                    <v:imagedata r:id="rId94" o:title=""/>
                  </v:shape>
                </v:group>
                <v:group id="Group 195" o:spid="_x0000_s1210" style="position:absolute;left:5561;top:6467;width:4498;height:2004" coordorigin="5561,6467" coordsize="4498,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">
                  <v:shape id="Freeform 196" o:spid="_x0000_s1211" style="position:absolute;left:5561;top:6467;width:4498;height:2004;visibility:visible;mso-wrap-style:square;v-text-anchor:top" coordsize="4498,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" path="m4497,r,2004l,2004,,607e" filled="f" strokeweight=".24pt">
                    <v:path arrowok="t" o:connecttype="custom" o:connectlocs="4497,6467;4497,8471;0,8471;0,7074" o:connectangles="0,0,0,0"/>
                  </v:shape>
                </v:group>
                <v:group id="Group 197" o:spid="_x0000_s1212" style="position:absolute;left:10013;top:6344;width:92;height:135" coordorigin="10013,6344"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">
                  <v:shape id="Freeform 198" o:spid="_x0000_s1213" style="position:absolute;left:10013;top:6344;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" path="m45,l,135r91,l45,xe" fillcolor="black" stroked="f">
                    <v:path arrowok="t" o:connecttype="custom" o:connectlocs="45,6344;0,6479;91,6479;45,6344" o:connectangles="0,0,0,0"/>
                  </v:shape>
                </v:group>
                <v:group id="Group 199" o:spid="_x0000_s1214" style="position:absolute;left:7786;top:8300;width:795;height:156" coordorigin="7786,8300"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">
                  <v:shape id="Freeform 200" o:spid="_x0000_s1215" style="position:absolute;left:7786;top:8300;width:795;height:156;visibility:visible;mso-wrap-style:square;v-text-anchor:top"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" path="m,l794,r,156l,156,,xe" stroked="f">
                    <v:path arrowok="t" o:connecttype="custom" o:connectlocs="0,8300;794,8300;794,8456;0,8456;0,8300" o:connectangles="0,0,0,0,0"/>
                  </v:shape>
                  <v:shape id="Picture 201" o:spid="_x0000_s1216" type="#_x0000_t75" style="position:absolute;left:7800;top:8322;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">
                    <v:imagedata r:id="rId67" o:title=""/>
                  </v:shape>
                </v:group>
                <v:group id="Group 202" o:spid="_x0000_s1217" style="position:absolute;left:2486;top:8007;width:900;height:533" coordorigin="2486,8007" coordsize="90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">
                  <v:shape id="Freeform 203" o:spid="_x0000_s1218" style="position:absolute;left:2486;top:8007;width:900;height:533;visibility:visible;mso-wrap-style:square;v-text-anchor:top" coordsize="90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" path="m,533r900,l900,,,,,533xe" filled="f" strokeweight=".24pt">
                    <v:path arrowok="t" o:connecttype="custom" o:connectlocs="0,8540;900,8540;900,8007;0,8007;0,8540" o:connectangles="0,0,0,0,0"/>
                  </v:shape>
                  <v:shape id="Picture 204" o:spid="_x0000_s1219" type="#_x0000_t75" style="position:absolute;left:2590;top:8219;width:69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">
                    <v:imagedata r:id="rId95" o:title=""/>
                  </v:shape>
                </v:group>
                <v:group id="Group 205" o:spid="_x0000_s1220" style="position:absolute;left:2969;top:7062;width:2518;height:1743" coordorigin="2969,7062" coordsize="2518,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">
                  <v:shape id="Freeform 206" o:spid="_x0000_s1221" style="position:absolute;left:2969;top:7062;width:2518;height:1743;visibility:visible;mso-wrap-style:square;v-text-anchor:top" coordsize="2518,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" path="m,1598r2,12l2,1742r2515,l2517,e" filled="f" strokeweight=".24pt">
                    <v:path arrowok="t" o:connecttype="custom" o:connectlocs="0,8660;2,8672;2,8804;2517,8804;2517,7062" o:connectangles="0,0,0,0,0"/>
                  </v:shape>
                </v:group>
                <v:group id="Group 207" o:spid="_x0000_s1222" style="position:absolute;left:2926;top:8540;width:89;height:142" coordorigin="2926,8540" coordsize="8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">
                  <v:shape id="Freeform 208" o:spid="_x0000_s1223" style="position:absolute;left:2926;top:8540;width:89;height:142;visibility:visible;mso-wrap-style:square;v-text-anchor:top" coordsize="8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" path="m12,l,142,88,120,12,xe" fillcolor="black" stroked="f">
                    <v:path arrowok="t" o:connecttype="custom" o:connectlocs="12,8540;0,8682;88,8660;12,8540" o:connectangles="0,0,0,0"/>
                  </v:shape>
                </v:group>
                <v:group id="Group 209" o:spid="_x0000_s1224" style="position:absolute;left:3559;top:8634;width:1412;height:159" coordorigin="3559,8634" coordsize="141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">
                  <v:shape id="Freeform 210" o:spid="_x0000_s1225" style="position:absolute;left:3559;top:8634;width:1412;height:159;visibility:visible;mso-wrap-style:square;v-text-anchor:top" coordsize="141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" path="m,l1411,r,158l,158,,xe" stroked="f">
                    <v:path arrowok="t" o:connecttype="custom" o:connectlocs="0,8634;1411,8634;1411,8792;0,8792;0,8634" o:connectangles="0,0,0,0,0"/>
                  </v:shape>
                  <v:shape id="Picture 211" o:spid="_x0000_s1226" type="#_x0000_t75" style="position:absolute;left:3576;top:8658;width:610;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">
                    <v:imagedata r:id="rId96" o:title=""/>
                  </v:shape>
                  <v:shape id="Picture 212" o:spid="_x0000_s1227" type="#_x0000_t75" style="position:absolute;left:4238;top:8658;width:739;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">
                    <v:imagedata r:id="rId97" o:title=""/>
                  </v:shape>
                </v:group>
                <v:group id="Group 213" o:spid="_x0000_s1228" style="position:absolute;left:3514;top:7035;width:1868;height:1527" coordorigin="3514,7035" coordsize="1868,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">
                  <v:shape id="Freeform 214" o:spid="_x0000_s1229" style="position:absolute;left:3514;top:7035;width:1868;height:1527;visibility:visible;mso-wrap-style:square;v-text-anchor:top" coordsize="1868,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" path="m,1527r1867,l1867,e" filled="f" strokeweight=".24pt">
                    <v:path arrowok="t" o:connecttype="custom" o:connectlocs="0,8562;1867,8562;1867,7035" o:connectangles="0,0,0"/>
                  </v:shape>
                </v:group>
                <v:group id="Group 215" o:spid="_x0000_s1230" style="position:absolute;left:3386;top:8519;width:140;height:89" coordorigin="3386,8519"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VVl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AuV/B7JhwBuf4BAAD//wMAUEsBAi0AFAAGAAgAAAAhANvh9svuAAAAhQEAABMAAAAAAAAA&#10;AAAAAAAAAAAAAFtDb250ZW50X1R5cGVzXS54bWxQSwECLQAUAAYACAAAACEAWvQsW78AAAAVAQAA&#10;CwAAAAAAAAAAAAAAAAAfAQAAX3JlbHMvLnJlbHNQSwECLQAUAAYACAAAACEADx1VZcYAAADcAAAA&#10;DwAAAAAAAAAAAAAAAAAHAgAAZHJzL2Rvd25yZXYueG1sUEsFBgAAAAADAAMAtwAAAPoCAAAAAA==&#10;">
                  <v:shape id="Freeform 216" o:spid="_x0000_s1231" style="position:absolute;left:3386;top:8519;width:140;height:89;visibility:visible;mso-wrap-style:square;v-text-anchor:top"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" path="m140,l,43,140,88,140,xe" fillcolor="black" stroked="f">
                    <v:path arrowok="t" o:connecttype="custom" o:connectlocs="140,8519;0,8562;140,8607;140,8519" o:connectangles="0,0,0,0"/>
                  </v:shape>
                </v:group>
                <v:group id="Group 217" o:spid="_x0000_s1232" style="position:absolute;left:4061;top:8391;width:1092;height:156" coordorigin="4061,8391"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">
                  <v:shape id="Freeform 218" o:spid="_x0000_s1233" style="position:absolute;left:4061;top:8391;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" path="m,l1092,r,156l,156,,xe" stroked="f">
                    <v:path arrowok="t" o:connecttype="custom" o:connectlocs="0,8391;1092,8391;1092,8547;0,8547;0,8391" o:connectangles="0,0,0,0,0"/>
                  </v:shape>
                  <v:shape id="Picture 219" o:spid="_x0000_s1234" type="#_x0000_t75" style="position:absolute;left:4075;top:8415;width:1078;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">
                    <v:imagedata r:id="rId98" o:title=""/>
                  </v:shape>
                </v:group>
                <v:group id="Group 220" o:spid="_x0000_s1235" style="position:absolute;left:3514;top:7016;width:1812;height:1340" coordorigin="3514,7016" coordsize="1812,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">
                  <v:shape id="Freeform 221" o:spid="_x0000_s1236" style="position:absolute;left:3514;top:7016;width:1812;height:1340;visibility:visible;mso-wrap-style:square;v-text-anchor:top" coordsize="1812,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" path="m,1339r1812,l1812,e" filled="f" strokeweight=".24pt">
                    <v:path arrowok="t" o:connecttype="custom" o:connectlocs="0,8355;1812,8355;1812,7016" o:connectangles="0,0,0"/>
                  </v:shape>
                </v:group>
                <v:group id="Group 222" o:spid="_x0000_s1237" style="position:absolute;left:3386;top:8310;width:140;height:89" coordorigin="3386,8310"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">
                  <v:shape id="Freeform 223" o:spid="_x0000_s1238" style="position:absolute;left:3386;top:8310;width:140;height:89;visibility:visible;mso-wrap-style:square;v-text-anchor:top"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" path="m140,l,45,140,89,140,xe" fillcolor="black" stroked="f">
                    <v:path arrowok="t" o:connecttype="custom" o:connectlocs="140,8310;0,8355;140,8399;140,8310" o:connectangles="0,0,0,0"/>
                  </v:shape>
                </v:group>
                <v:group id="Group 224" o:spid="_x0000_s1239" style="position:absolute;left:4020;top:8183;width:1001;height:159" coordorigin="4020,8183" coordsize="100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">
                  <v:shape id="Freeform 225" o:spid="_x0000_s1240" style="position:absolute;left:4020;top:8183;width:1001;height:159;visibility:visible;mso-wrap-style:square;v-text-anchor:top" coordsize="100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" path="m,l1001,r,158l,158,,xe" stroked="f">
                    <v:path arrowok="t" o:connecttype="custom" o:connectlocs="0,8183;1001,8183;1001,8341;0,8341;0,8183" o:connectangles="0,0,0,0,0"/>
                  </v:shape>
                  <v:shape id="Picture 226" o:spid="_x0000_s1241" type="#_x0000_t75" style="position:absolute;left:4034;top:8207;width:98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">
                    <v:imagedata r:id="rId99" o:title=""/>
                  </v:shape>
                </v:group>
                <v:group id="Group 227" o:spid="_x0000_s1242" style="position:absolute;left:2522;top:7153;width:2487;height:855" coordorigin="2522,7153" coordsize="248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">
                  <v:shape id="Freeform 228" o:spid="_x0000_s1243" style="position:absolute;left:2522;top:7153;width:2487;height:855;visibility:visible;mso-wrap-style:square;v-text-anchor:top" coordsize="248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" path="m,854l,,2487,e" filled="f" strokeweight=".24pt">
                    <v:path arrowok="t" o:connecttype="custom" o:connectlocs="0,8007;0,7153;2487,7153" o:connectangles="0,0,0"/>
                  </v:shape>
                </v:group>
                <v:group id="Group 229" o:spid="_x0000_s1244" style="position:absolute;left:4997;top:7107;width:92;height:89" coordorigin="4997,7107"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">
                  <v:shape id="Freeform 230" o:spid="_x0000_s1245" style="position:absolute;left:4997;top:7107;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" path="m,l,89,91,46,,xe" fillcolor="black" stroked="f">
                    <v:path arrowok="t" o:connecttype="custom" o:connectlocs="0,7107;0,7196;91,7153;0,7107" o:connectangles="0,0,0,0"/>
                  </v:shape>
                </v:group>
                <v:group id="Group 231" o:spid="_x0000_s1246" style="position:absolute;left:2822;top:6966;width:819;height:159" coordorigin="2822,6966" coordsize="819,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">
                  <v:shape id="Freeform 232" o:spid="_x0000_s1247" style="position:absolute;left:2822;top:6966;width:819;height:159;visibility:visible;mso-wrap-style:square;v-text-anchor:top" coordsize="819,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" path="m,l819,r,158l,158,,xe" stroked="f">
                    <v:path arrowok="t" o:connecttype="custom" o:connectlocs="0,6966;819,6966;819,7124;0,7124;0,6966" o:connectangles="0,0,0,0,0"/>
                  </v:shape>
                  <v:shape id="Picture 233" o:spid="_x0000_s1248" type="#_x0000_t75" style="position:absolute;left:2839;top:6990;width:80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">
                    <v:imagedata r:id="rId100" o:title=""/>
                  </v:shape>
                </v:group>
                <v:group id="Group 234" o:spid="_x0000_s1249" style="position:absolute;left:2698;top:7407;width:2312;height:624" coordorigin="2698,7407" coordsize="23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">
                  <v:shape id="Freeform 235" o:spid="_x0000_s1250" style="position:absolute;left:2698;top:7407;width:2312;height:624;visibility:visible;mso-wrap-style:square;v-text-anchor:top" coordsize="23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" path="m,624l,,2311,e" filled="f" strokeweight=".24pt">
                    <v:path arrowok="t" o:connecttype="custom" o:connectlocs="0,8031;0,7407;2311,7407" o:connectangles="0,0,0"/>
                  </v:shape>
                </v:group>
                <v:group id="Group 236" o:spid="_x0000_s1251" style="position:absolute;left:4997;top:7362;width:92;height:89" coordorigin="4997,7362"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">
                  <v:shape id="Freeform 237" o:spid="_x0000_s1252" style="position:absolute;left:4997;top:7362;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" path="m,l,89,91,45,,xe" fillcolor="black" stroked="f">
                    <v:path arrowok="t" o:connecttype="custom" o:connectlocs="0,7362;0,7451;91,7407;0,7362" o:connectangles="0,0,0,0"/>
                  </v:shape>
                </v:group>
                <v:group id="Group 238" o:spid="_x0000_s1253" style="position:absolute;left:2894;top:7220;width:1121;height:159" coordorigin="2894,7220" coordsize="11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">
                  <v:shape id="Freeform 239" o:spid="_x0000_s1254" style="position:absolute;left:2894;top:7220;width:1121;height:159;visibility:visible;mso-wrap-style:square;v-text-anchor:top" coordsize="11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" path="m,l1121,r,159l,159,,xe" stroked="f">
                    <v:path arrowok="t" o:connecttype="custom" o:connectlocs="0,7220;1121,7220;1121,7379;0,7379;0,7220" o:connectangles="0,0,0,0,0"/>
                  </v:shape>
                  <v:shape id="Picture 240" o:spid="_x0000_s1255" type="#_x0000_t75" style="position:absolute;left:2909;top:7242;width:110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">
                    <v:imagedata r:id="rId101" o:title=""/>
                  </v:shape>
                </v:group>
                <v:group id="Group 241" o:spid="_x0000_s1256" style="position:absolute;left:2938;top:7662;width:2072;height:346" coordorigin="2938,7662" coordsize="2072,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">
                  <v:shape id="Freeform 242" o:spid="_x0000_s1257" style="position:absolute;left:2938;top:7662;width:2072;height:346;visibility:visible;mso-wrap-style:square;v-text-anchor:top" coordsize="2072,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" path="m,345l,,2071,e" filled="f" strokeweight=".24pt">
                    <v:path arrowok="t" o:connecttype="custom" o:connectlocs="0,8007;0,7662;2071,7662" o:connectangles="0,0,0"/>
                  </v:shape>
                </v:group>
                <v:group id="Group 243" o:spid="_x0000_s1258" style="position:absolute;left:4997;top:7616;width:92;height:89" coordorigin="4997,7616"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">
                  <v:shape id="Freeform 244" o:spid="_x0000_s1259" style="position:absolute;left:4997;top:7616;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" path="m,l,89,91,46,,xe" fillcolor="black" stroked="f">
                    <v:path arrowok="t" o:connecttype="custom" o:connectlocs="0,7616;0,7705;91,7662;0,7616" o:connectangles="0,0,0,0"/>
                  </v:shape>
                </v:group>
                <v:group id="Group 245" o:spid="_x0000_s1260" style="position:absolute;left:3233;top:7475;width:1004;height:159" coordorigin="3233,7475" coordsize="100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">
                  <v:shape id="Freeform 246" o:spid="_x0000_s1261" style="position:absolute;left:3233;top:7475;width:1004;height:159;visibility:visible;mso-wrap-style:square;v-text-anchor:top" coordsize="100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" path="m,l1003,r,158l,158,,xe" stroked="f">
                    <v:path arrowok="t" o:connecttype="custom" o:connectlocs="0,7475;1003,7475;1003,7633;0,7633;0,7475" o:connectangles="0,0,0,0,0"/>
                  </v:shape>
                  <v:shape id="Picture 247" o:spid="_x0000_s1262" type="#_x0000_t75" style="position:absolute;left:3250;top:7499;width:98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">
                    <v:imagedata r:id="rId102" o:title=""/>
                  </v:shape>
                </v:group>
                <w10:wrap anchorx="page"/>
              </v:group>
            </w:pict>
          </mc:Fallback>
        </mc:AlternateContent>
      </w:r>
    </w:p>
    <w:p w14:paraId="35E2095C" w14:textId="77777777" w:rsidR="000F161D" w:rsidRDefault="000F161D" w:rsidP="000F161D">
      <w:pPr>
        <w:rPr>
          <w:rFonts w:eastAsia="Times New Roman"/>
          <w:sz w:val="18"/>
          <w:szCs w:val="18"/>
        </w:rPr>
      </w:pPr>
    </w:p>
    <w:p w14:paraId="3B8DE651" w14:textId="77777777" w:rsidR="000F161D" w:rsidRDefault="000F161D" w:rsidP="000F161D">
      <w:pPr>
        <w:rPr>
          <w:rFonts w:eastAsia="Times New Roman"/>
          <w:sz w:val="18"/>
          <w:szCs w:val="18"/>
        </w:rPr>
      </w:pPr>
    </w:p>
    <w:p w14:paraId="4DC972D6" w14:textId="77777777" w:rsidR="000F161D" w:rsidRDefault="000F161D" w:rsidP="000F161D">
      <w:pPr>
        <w:rPr>
          <w:rFonts w:eastAsia="Times New Roman"/>
          <w:sz w:val="18"/>
          <w:szCs w:val="18"/>
        </w:rPr>
      </w:pPr>
    </w:p>
    <w:p w14:paraId="44476B89" w14:textId="77777777" w:rsidR="000F161D" w:rsidRDefault="000F161D" w:rsidP="000F161D">
      <w:pPr>
        <w:rPr>
          <w:rFonts w:eastAsia="Times New Roman"/>
          <w:sz w:val="18"/>
          <w:szCs w:val="18"/>
        </w:rPr>
      </w:pPr>
    </w:p>
    <w:p w14:paraId="02F540EA" w14:textId="77777777" w:rsidR="000F161D" w:rsidRDefault="000F161D" w:rsidP="000F161D">
      <w:pPr>
        <w:rPr>
          <w:rFonts w:eastAsia="Times New Roman"/>
          <w:sz w:val="18"/>
          <w:szCs w:val="18"/>
        </w:rPr>
      </w:pPr>
    </w:p>
    <w:p w14:paraId="15C7F1D4" w14:textId="77777777" w:rsidR="000F161D" w:rsidRDefault="000F161D" w:rsidP="000F161D">
      <w:pPr>
        <w:rPr>
          <w:rFonts w:eastAsia="Times New Roman"/>
          <w:sz w:val="18"/>
          <w:szCs w:val="18"/>
        </w:rPr>
      </w:pPr>
    </w:p>
    <w:p w14:paraId="32951AED" w14:textId="77777777" w:rsidR="000F161D" w:rsidRDefault="000F161D" w:rsidP="000F161D">
      <w:pPr>
        <w:rPr>
          <w:rFonts w:eastAsia="Times New Roman"/>
          <w:sz w:val="18"/>
          <w:szCs w:val="18"/>
        </w:rPr>
      </w:pPr>
    </w:p>
    <w:p w14:paraId="1D36B677" w14:textId="77777777" w:rsidR="000F161D" w:rsidRDefault="000F161D" w:rsidP="000F161D">
      <w:pPr>
        <w:rPr>
          <w:rFonts w:eastAsia="Times New Roman"/>
          <w:sz w:val="18"/>
          <w:szCs w:val="18"/>
        </w:rPr>
      </w:pPr>
    </w:p>
    <w:p w14:paraId="5702A7D4" w14:textId="77777777" w:rsidR="000F161D" w:rsidRDefault="000F161D" w:rsidP="000F161D">
      <w:pPr>
        <w:rPr>
          <w:rFonts w:eastAsia="Times New Roman"/>
          <w:sz w:val="18"/>
          <w:szCs w:val="18"/>
        </w:rPr>
      </w:pPr>
    </w:p>
    <w:p w14:paraId="1BED5D7D" w14:textId="77777777" w:rsidR="000F161D" w:rsidRDefault="000F161D" w:rsidP="000F161D">
      <w:pPr>
        <w:rPr>
          <w:rFonts w:eastAsia="Times New Roman"/>
          <w:sz w:val="18"/>
          <w:szCs w:val="18"/>
        </w:rPr>
      </w:pPr>
    </w:p>
    <w:p w14:paraId="7C284658" w14:textId="77777777" w:rsidR="000F161D" w:rsidRDefault="000F161D" w:rsidP="000F161D">
      <w:pPr>
        <w:rPr>
          <w:rFonts w:eastAsia="Times New Roman"/>
          <w:sz w:val="18"/>
          <w:szCs w:val="18"/>
        </w:rPr>
      </w:pPr>
    </w:p>
    <w:p w14:paraId="301F982E" w14:textId="77777777" w:rsidR="000F161D" w:rsidRDefault="000F161D" w:rsidP="000F161D">
      <w:pPr>
        <w:rPr>
          <w:rFonts w:eastAsia="Times New Roman"/>
          <w:sz w:val="18"/>
          <w:szCs w:val="18"/>
        </w:rPr>
      </w:pPr>
    </w:p>
    <w:p w14:paraId="471DDA14" w14:textId="77777777" w:rsidR="000F161D" w:rsidRDefault="000F161D" w:rsidP="000F161D">
      <w:pPr>
        <w:rPr>
          <w:rFonts w:eastAsia="Times New Roman"/>
          <w:sz w:val="18"/>
          <w:szCs w:val="18"/>
        </w:rPr>
      </w:pPr>
    </w:p>
    <w:p w14:paraId="5F440209" w14:textId="77777777" w:rsidR="000F161D" w:rsidRDefault="000F161D" w:rsidP="000F161D">
      <w:pPr>
        <w:rPr>
          <w:rFonts w:eastAsia="Times New Roman"/>
          <w:sz w:val="18"/>
          <w:szCs w:val="18"/>
        </w:rPr>
      </w:pPr>
    </w:p>
    <w:p w14:paraId="4F0F0C21" w14:textId="77777777" w:rsidR="000F161D" w:rsidRDefault="000F161D" w:rsidP="000F161D">
      <w:pPr>
        <w:rPr>
          <w:rFonts w:eastAsia="Times New Roman"/>
          <w:sz w:val="18"/>
          <w:szCs w:val="18"/>
        </w:rPr>
      </w:pPr>
    </w:p>
    <w:p w14:paraId="1E337118" w14:textId="46A7F2EB" w:rsidR="000F161D" w:rsidRDefault="000F161D" w:rsidP="000F161D">
      <w:pPr>
        <w:rPr>
          <w:rFonts w:eastAsia="Times New Roman"/>
          <w:sz w:val="20"/>
          <w:szCs w:val="20"/>
        </w:rPr>
      </w:pPr>
    </w:p>
    <w:p w14:paraId="408F182B" w14:textId="5825D6E0" w:rsidR="0012064C" w:rsidRPr="00D755DA" w:rsidRDefault="0012064C" w:rsidP="00137E07">
      <w:pPr>
        <w:pStyle w:val="Caption"/>
      </w:pPr>
      <w:bookmarkStart w:id="37" w:name="_Ref461054983"/>
      <w:r w:rsidRPr="0012064C">
        <w:t xml:space="preserve"> </w:t>
      </w:r>
      <w:bookmarkStart w:id="38" w:name="_Toc461058053"/>
      <w:r>
        <w:t>Gambar 3.</w:t>
      </w:r>
      <w:fldSimple w:instr=" SEQ Gambar_3. \* ARABIC ">
        <w:r w:rsidR="00DE4B63">
          <w:rPr>
            <w:noProof/>
          </w:rPr>
          <w:t>1</w:t>
        </w:r>
      </w:fldSimple>
      <w:r>
        <w:t>. DFD level 0</w:t>
      </w:r>
      <w:bookmarkEnd w:id="37"/>
      <w:bookmarkEnd w:id="38"/>
    </w:p>
    <w:p w14:paraId="5EAEEADE" w14:textId="77777777" w:rsidR="00BD0001" w:rsidRPr="00BD0001" w:rsidRDefault="00BD0001" w:rsidP="000F161D">
      <w:pPr>
        <w:rPr>
          <w:lang w:val="en-ID"/>
        </w:rPr>
      </w:pPr>
    </w:p>
    <w:p w14:paraId="0E85D461" w14:textId="77777777" w:rsidR="00D755DA" w:rsidRPr="00D755DA" w:rsidRDefault="00D755DA" w:rsidP="00064366">
      <w:pPr>
        <w:pStyle w:val="Heading2"/>
        <w:rPr>
          <w:lang w:val="en-ID"/>
        </w:rPr>
      </w:pPr>
      <w:bookmarkStart w:id="39" w:name="_Toc461058909"/>
      <w:r w:rsidRPr="00D755DA">
        <w:rPr>
          <w:lang w:val="en-ID"/>
        </w:rPr>
        <w:t>Rancangan Menu Dan Antar Muka</w:t>
      </w:r>
      <w:bookmarkEnd w:id="39"/>
    </w:p>
    <w:p w14:paraId="518FAF09" w14:textId="0D923F21" w:rsidR="008834D9" w:rsidRDefault="00D755DA" w:rsidP="008834D9">
      <w:pPr>
        <w:pStyle w:val="BodyText"/>
      </w:pPr>
      <w:r>
        <w:t>Antarmuka</w:t>
      </w:r>
      <w:r>
        <w:rPr>
          <w:spacing w:val="15"/>
        </w:rPr>
        <w:t xml:space="preserve"> </w:t>
      </w:r>
      <w:r>
        <w:t>atau</w:t>
      </w:r>
      <w:r>
        <w:rPr>
          <w:spacing w:val="21"/>
        </w:rPr>
        <w:t xml:space="preserve"> </w:t>
      </w:r>
      <w:r>
        <w:t>yang</w:t>
      </w:r>
      <w:r>
        <w:rPr>
          <w:spacing w:val="14"/>
        </w:rPr>
        <w:t xml:space="preserve"> </w:t>
      </w:r>
      <w:r>
        <w:t>lebih</w:t>
      </w:r>
      <w:r>
        <w:rPr>
          <w:spacing w:val="16"/>
        </w:rPr>
        <w:t xml:space="preserve"> </w:t>
      </w:r>
      <w:r>
        <w:t>dikenal</w:t>
      </w:r>
      <w:r>
        <w:rPr>
          <w:spacing w:val="17"/>
        </w:rPr>
        <w:t xml:space="preserve"> </w:t>
      </w:r>
      <w:r>
        <w:t>sebagai</w:t>
      </w:r>
      <w:r>
        <w:rPr>
          <w:spacing w:val="17"/>
        </w:rPr>
        <w:t xml:space="preserve"> </w:t>
      </w:r>
      <w:r>
        <w:rPr>
          <w:i/>
        </w:rPr>
        <w:t>user</w:t>
      </w:r>
      <w:r>
        <w:rPr>
          <w:i/>
          <w:spacing w:val="19"/>
        </w:rPr>
        <w:t xml:space="preserve"> </w:t>
      </w:r>
      <w:r>
        <w:rPr>
          <w:i/>
        </w:rPr>
        <w:t>interface</w:t>
      </w:r>
      <w:r>
        <w:rPr>
          <w:i/>
          <w:spacing w:val="15"/>
        </w:rPr>
        <w:t xml:space="preserve"> </w:t>
      </w:r>
      <w:r>
        <w:t>adalah</w:t>
      </w:r>
      <w:r>
        <w:rPr>
          <w:spacing w:val="16"/>
        </w:rPr>
        <w:t xml:space="preserve"> </w:t>
      </w:r>
      <w:r>
        <w:t>sebuah</w:t>
      </w:r>
      <w:r>
        <w:rPr>
          <w:spacing w:val="19"/>
        </w:rPr>
        <w:t xml:space="preserve"> </w:t>
      </w:r>
      <w:r>
        <w:t>media</w:t>
      </w:r>
      <w:r>
        <w:rPr>
          <w:spacing w:val="18"/>
        </w:rPr>
        <w:t xml:space="preserve"> </w:t>
      </w:r>
      <w:r>
        <w:t>yang</w:t>
      </w:r>
      <w:r>
        <w:rPr>
          <w:spacing w:val="77"/>
        </w:rPr>
        <w:t xml:space="preserve"> </w:t>
      </w:r>
      <w:r>
        <w:t>menghubungkan</w:t>
      </w:r>
      <w:r>
        <w:rPr>
          <w:spacing w:val="4"/>
        </w:rPr>
        <w:t xml:space="preserve"> </w:t>
      </w:r>
      <w:r>
        <w:t>manusia</w:t>
      </w:r>
      <w:r>
        <w:rPr>
          <w:spacing w:val="3"/>
        </w:rPr>
        <w:t xml:space="preserve"> </w:t>
      </w:r>
      <w:r>
        <w:t>dengan</w:t>
      </w:r>
      <w:r>
        <w:rPr>
          <w:spacing w:val="4"/>
        </w:rPr>
        <w:t xml:space="preserve"> </w:t>
      </w:r>
      <w:r w:rsidRPr="00D755DA">
        <w:t>komputer</w:t>
      </w:r>
      <w:r>
        <w:rPr>
          <w:spacing w:val="4"/>
        </w:rPr>
        <w:t xml:space="preserve"> </w:t>
      </w:r>
      <w:r>
        <w:t>agar</w:t>
      </w:r>
      <w:r>
        <w:rPr>
          <w:spacing w:val="4"/>
        </w:rPr>
        <w:t xml:space="preserve"> </w:t>
      </w:r>
      <w:r>
        <w:t>dapat</w:t>
      </w:r>
      <w:r>
        <w:rPr>
          <w:spacing w:val="5"/>
        </w:rPr>
        <w:t xml:space="preserve"> </w:t>
      </w:r>
      <w:r>
        <w:t>saling</w:t>
      </w:r>
      <w:r>
        <w:rPr>
          <w:spacing w:val="2"/>
        </w:rPr>
        <w:t xml:space="preserve"> </w:t>
      </w:r>
      <w:r>
        <w:t>berinteraksi.</w:t>
      </w:r>
      <w:r>
        <w:rPr>
          <w:spacing w:val="4"/>
        </w:rPr>
        <w:t xml:space="preserve"> </w:t>
      </w:r>
      <w:r>
        <w:t>Sebelum</w:t>
      </w:r>
      <w:r>
        <w:rPr>
          <w:spacing w:val="87"/>
        </w:rPr>
        <w:t xml:space="preserve"> </w:t>
      </w:r>
      <w:r>
        <w:t>merancang</w:t>
      </w:r>
      <w:r>
        <w:rPr>
          <w:spacing w:val="9"/>
        </w:rPr>
        <w:t xml:space="preserve"> </w:t>
      </w:r>
      <w:r>
        <w:t>antarmuka</w:t>
      </w:r>
      <w:r>
        <w:rPr>
          <w:spacing w:val="13"/>
        </w:rPr>
        <w:t xml:space="preserve"> </w:t>
      </w:r>
      <w:r>
        <w:t>dari</w:t>
      </w:r>
      <w:r>
        <w:rPr>
          <w:spacing w:val="12"/>
        </w:rPr>
        <w:t xml:space="preserve"> </w:t>
      </w:r>
      <w:r>
        <w:t>semua</w:t>
      </w:r>
      <w:r>
        <w:rPr>
          <w:spacing w:val="11"/>
        </w:rPr>
        <w:t xml:space="preserve"> </w:t>
      </w:r>
      <w:r>
        <w:rPr>
          <w:i/>
        </w:rPr>
        <w:t>form</w:t>
      </w:r>
      <w:r>
        <w:rPr>
          <w:i/>
          <w:spacing w:val="14"/>
        </w:rPr>
        <w:t xml:space="preserve"> </w:t>
      </w:r>
      <w:r>
        <w:t>pada</w:t>
      </w:r>
      <w:r>
        <w:rPr>
          <w:spacing w:val="11"/>
        </w:rPr>
        <w:t xml:space="preserve"> </w:t>
      </w:r>
      <w:r>
        <w:rPr>
          <w:i/>
        </w:rPr>
        <w:t>website</w:t>
      </w:r>
      <w:r>
        <w:t>.,</w:t>
      </w:r>
      <w:r>
        <w:rPr>
          <w:spacing w:val="12"/>
        </w:rPr>
        <w:t xml:space="preserve"> </w:t>
      </w:r>
      <w:r>
        <w:t>maka</w:t>
      </w:r>
      <w:r>
        <w:rPr>
          <w:spacing w:val="11"/>
        </w:rPr>
        <w:t xml:space="preserve"> </w:t>
      </w:r>
      <w:r>
        <w:t>untuk</w:t>
      </w:r>
      <w:r>
        <w:rPr>
          <w:spacing w:val="14"/>
        </w:rPr>
        <w:t xml:space="preserve"> </w:t>
      </w:r>
      <w:r>
        <w:t>lebih</w:t>
      </w:r>
      <w:r>
        <w:rPr>
          <w:spacing w:val="12"/>
        </w:rPr>
        <w:t xml:space="preserve"> </w:t>
      </w:r>
      <w:r>
        <w:t>memudahkan</w:t>
      </w:r>
      <w:r>
        <w:rPr>
          <w:spacing w:val="12"/>
        </w:rPr>
        <w:t xml:space="preserve"> </w:t>
      </w:r>
      <w:r>
        <w:t>dalam</w:t>
      </w:r>
      <w:r>
        <w:rPr>
          <w:rFonts w:cs="Times New Roman"/>
        </w:rPr>
        <w:t xml:space="preserve"> </w:t>
      </w:r>
      <w:r>
        <w:t>perancangan</w:t>
      </w:r>
      <w:r>
        <w:rPr>
          <w:spacing w:val="38"/>
        </w:rPr>
        <w:t xml:space="preserve"> </w:t>
      </w:r>
      <w:r>
        <w:t>akan</w:t>
      </w:r>
      <w:r>
        <w:rPr>
          <w:spacing w:val="38"/>
        </w:rPr>
        <w:t xml:space="preserve"> </w:t>
      </w:r>
      <w:r>
        <w:t>dijelaskan</w:t>
      </w:r>
      <w:r>
        <w:rPr>
          <w:spacing w:val="38"/>
        </w:rPr>
        <w:t xml:space="preserve"> </w:t>
      </w:r>
      <w:r>
        <w:t>terlebih</w:t>
      </w:r>
      <w:r>
        <w:rPr>
          <w:spacing w:val="38"/>
        </w:rPr>
        <w:t xml:space="preserve"> </w:t>
      </w:r>
      <w:r>
        <w:t>dahulu</w:t>
      </w:r>
      <w:r>
        <w:rPr>
          <w:spacing w:val="38"/>
        </w:rPr>
        <w:t xml:space="preserve"> </w:t>
      </w:r>
      <w:r>
        <w:t>struktur</w:t>
      </w:r>
      <w:r>
        <w:rPr>
          <w:spacing w:val="37"/>
        </w:rPr>
        <w:t xml:space="preserve"> </w:t>
      </w:r>
      <w:r>
        <w:t>menu</w:t>
      </w:r>
      <w:r>
        <w:rPr>
          <w:spacing w:val="38"/>
        </w:rPr>
        <w:t xml:space="preserve"> </w:t>
      </w:r>
      <w:r w:rsidR="0012064C">
        <w:rPr>
          <w:spacing w:val="38"/>
        </w:rPr>
        <w:t xml:space="preserve">user </w:t>
      </w:r>
      <w:r>
        <w:t>dari</w:t>
      </w:r>
      <w:r>
        <w:rPr>
          <w:spacing w:val="38"/>
        </w:rPr>
        <w:t xml:space="preserve"> </w:t>
      </w:r>
      <w:r w:rsidR="00E0192D">
        <w:t>si</w:t>
      </w:r>
      <w:r w:rsidR="0012064C">
        <w:t xml:space="preserve">stem seperti terlihat pada </w:t>
      </w:r>
      <w:r w:rsidR="008834D9">
        <w:fldChar w:fldCharType="begin"/>
      </w:r>
      <w:r w:rsidR="008834D9">
        <w:instrText xml:space="preserve"> REF _Ref461056133 \h </w:instrText>
      </w:r>
      <w:r w:rsidR="008834D9">
        <w:fldChar w:fldCharType="separate"/>
      </w:r>
      <w:r w:rsidR="00DE4B63">
        <w:t>Gambar 3.</w:t>
      </w:r>
      <w:r w:rsidR="00DE4B63">
        <w:rPr>
          <w:noProof/>
        </w:rPr>
        <w:t>2</w:t>
      </w:r>
      <w:r w:rsidR="008834D9">
        <w:fldChar w:fldCharType="end"/>
      </w:r>
      <w:r w:rsidR="008834D9">
        <w:t>.</w:t>
      </w:r>
    </w:p>
    <w:p w14:paraId="265B725E" w14:textId="77777777" w:rsidR="008834D9" w:rsidRDefault="008834D9" w:rsidP="008834D9">
      <w:pPr>
        <w:pStyle w:val="BodyText"/>
      </w:pPr>
    </w:p>
    <w:p w14:paraId="14A817E3" w14:textId="52E7B694" w:rsidR="0012064C" w:rsidRDefault="0012064C" w:rsidP="008834D9">
      <w:pPr>
        <w:pStyle w:val="BodyText"/>
      </w:pPr>
      <w:r>
        <w:rPr>
          <w:noProof/>
        </w:rPr>
        <mc:AlternateContent>
          <mc:Choice Requires="wpg">
            <w:drawing>
              <wp:inline distT="0" distB="0" distL="0" distR="0" wp14:anchorId="24FEB3A3" wp14:editId="3085CC8B">
                <wp:extent cx="4109163" cy="2441051"/>
                <wp:effectExtent l="0" t="0" r="24765" b="16510"/>
                <wp:docPr id="2433" name="Group 24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09163" cy="2441051"/>
                          <a:chOff x="0" y="0"/>
                          <a:chExt cx="8815" cy="6643"/>
                        </a:xfrm>
                      </wpg:grpSpPr>
                      <wpg:grpSp>
                        <wpg:cNvPr id="2434" name="Group 142"/>
                        <wpg:cNvGrpSpPr>
                          <a:grpSpLocks/>
                        </wpg:cNvGrpSpPr>
                        <wpg:grpSpPr bwMode="auto">
                          <a:xfrm>
                            <a:off x="4071" y="37"/>
                            <a:ext cx="1008" cy="502"/>
                            <a:chOff x="4071" y="37"/>
                            <a:chExt cx="1008" cy="502"/>
                          </a:xfrm>
                        </wpg:grpSpPr>
                        <wps:wsp>
                          <wps:cNvPr id="2435" name="Freeform 143"/>
                          <wps:cNvSpPr>
                            <a:spLocks/>
                          </wps:cNvSpPr>
                          <wps:spPr bwMode="auto">
                            <a:xfrm>
                              <a:off x="4071" y="37"/>
                              <a:ext cx="1008" cy="502"/>
                            </a:xfrm>
                            <a:custGeom>
                              <a:avLst/>
                              <a:gdLst>
                                <a:gd name="T0" fmla="+- 0 4071 4071"/>
                                <a:gd name="T1" fmla="*/ T0 w 1008"/>
                                <a:gd name="T2" fmla="+- 0 37 37"/>
                                <a:gd name="T3" fmla="*/ 37 h 502"/>
                                <a:gd name="T4" fmla="+- 0 5079 4071"/>
                                <a:gd name="T5" fmla="*/ T4 w 1008"/>
                                <a:gd name="T6" fmla="+- 0 37 37"/>
                                <a:gd name="T7" fmla="*/ 37 h 502"/>
                                <a:gd name="T8" fmla="+- 0 5079 4071"/>
                                <a:gd name="T9" fmla="*/ T8 w 1008"/>
                                <a:gd name="T10" fmla="+- 0 538 37"/>
                                <a:gd name="T11" fmla="*/ 538 h 502"/>
                                <a:gd name="T12" fmla="+- 0 4071 4071"/>
                                <a:gd name="T13" fmla="*/ T12 w 1008"/>
                                <a:gd name="T14" fmla="+- 0 538 37"/>
                                <a:gd name="T15" fmla="*/ 538 h 502"/>
                                <a:gd name="T16" fmla="+- 0 4071 4071"/>
                                <a:gd name="T17" fmla="*/ T16 w 1008"/>
                                <a:gd name="T18" fmla="+- 0 37 37"/>
                                <a:gd name="T19" fmla="*/ 37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36" name="Group 144"/>
                        <wpg:cNvGrpSpPr>
                          <a:grpSpLocks/>
                        </wpg:cNvGrpSpPr>
                        <wpg:grpSpPr bwMode="auto">
                          <a:xfrm>
                            <a:off x="4071" y="37"/>
                            <a:ext cx="1008" cy="502"/>
                            <a:chOff x="4071" y="37"/>
                            <a:chExt cx="1008" cy="502"/>
                          </a:xfrm>
                        </wpg:grpSpPr>
                        <wps:wsp>
                          <wps:cNvPr id="2437" name="Freeform 145"/>
                          <wps:cNvSpPr>
                            <a:spLocks/>
                          </wps:cNvSpPr>
                          <wps:spPr bwMode="auto">
                            <a:xfrm>
                              <a:off x="4071" y="37"/>
                              <a:ext cx="1008" cy="502"/>
                            </a:xfrm>
                            <a:custGeom>
                              <a:avLst/>
                              <a:gdLst>
                                <a:gd name="T0" fmla="+- 0 4071 4071"/>
                                <a:gd name="T1" fmla="*/ T0 w 1008"/>
                                <a:gd name="T2" fmla="+- 0 539 37"/>
                                <a:gd name="T3" fmla="*/ 539 h 502"/>
                                <a:gd name="T4" fmla="+- 0 5079 4071"/>
                                <a:gd name="T5" fmla="*/ T4 w 1008"/>
                                <a:gd name="T6" fmla="+- 0 539 37"/>
                                <a:gd name="T7" fmla="*/ 539 h 502"/>
                                <a:gd name="T8" fmla="+- 0 5079 4071"/>
                                <a:gd name="T9" fmla="*/ T8 w 1008"/>
                                <a:gd name="T10" fmla="+- 0 37 37"/>
                                <a:gd name="T11" fmla="*/ 37 h 502"/>
                                <a:gd name="T12" fmla="+- 0 4071 4071"/>
                                <a:gd name="T13" fmla="*/ T12 w 1008"/>
                                <a:gd name="T14" fmla="+- 0 37 37"/>
                                <a:gd name="T15" fmla="*/ 37 h 502"/>
                                <a:gd name="T16" fmla="+- 0 4071 4071"/>
                                <a:gd name="T17" fmla="*/ T16 w 1008"/>
                                <a:gd name="T18" fmla="+- 0 539 37"/>
                                <a:gd name="T19" fmla="*/ 539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38" name="Picture 14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4359" y="224"/>
                              <a:ext cx="442" cy="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39" name="Group 147"/>
                        <wpg:cNvGrpSpPr>
                          <a:grpSpLocks/>
                        </wpg:cNvGrpSpPr>
                        <wpg:grpSpPr bwMode="auto">
                          <a:xfrm>
                            <a:off x="4575" y="539"/>
                            <a:ext cx="2" cy="668"/>
                            <a:chOff x="4575" y="539"/>
                            <a:chExt cx="2" cy="668"/>
                          </a:xfrm>
                        </wpg:grpSpPr>
                        <wps:wsp>
                          <wps:cNvPr id="2440" name="Freeform 148"/>
                          <wps:cNvSpPr>
                            <a:spLocks/>
                          </wps:cNvSpPr>
                          <wps:spPr bwMode="auto">
                            <a:xfrm>
                              <a:off x="4575" y="539"/>
                              <a:ext cx="2" cy="668"/>
                            </a:xfrm>
                            <a:custGeom>
                              <a:avLst/>
                              <a:gdLst>
                                <a:gd name="T0" fmla="+- 0 539 539"/>
                                <a:gd name="T1" fmla="*/ 539 h 668"/>
                                <a:gd name="T2" fmla="+- 0 1206 539"/>
                                <a:gd name="T3" fmla="*/ 1206 h 668"/>
                              </a:gdLst>
                              <a:ahLst/>
                              <a:cxnLst>
                                <a:cxn ang="0">
                                  <a:pos x="0" y="T1"/>
                                </a:cxn>
                                <a:cxn ang="0">
                                  <a:pos x="0" y="T3"/>
                                </a:cxn>
                              </a:cxnLst>
                              <a:rect l="0" t="0" r="r" b="b"/>
                              <a:pathLst>
                                <a:path h="668">
                                  <a:moveTo>
                                    <a:pt x="0" y="0"/>
                                  </a:moveTo>
                                  <a:lnTo>
                                    <a:pt x="0" y="66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41" name="Group 149"/>
                        <wpg:cNvGrpSpPr>
                          <a:grpSpLocks/>
                        </wpg:cNvGrpSpPr>
                        <wpg:grpSpPr bwMode="auto">
                          <a:xfrm>
                            <a:off x="1722" y="1539"/>
                            <a:ext cx="1006" cy="502"/>
                            <a:chOff x="1722" y="1539"/>
                            <a:chExt cx="1006" cy="502"/>
                          </a:xfrm>
                        </wpg:grpSpPr>
                        <wps:wsp>
                          <wps:cNvPr id="2442" name="Freeform 150"/>
                          <wps:cNvSpPr>
                            <a:spLocks/>
                          </wps:cNvSpPr>
                          <wps:spPr bwMode="auto">
                            <a:xfrm>
                              <a:off x="1722" y="1539"/>
                              <a:ext cx="1006" cy="502"/>
                            </a:xfrm>
                            <a:custGeom>
                              <a:avLst/>
                              <a:gdLst>
                                <a:gd name="T0" fmla="+- 0 1722 1722"/>
                                <a:gd name="T1" fmla="*/ T0 w 1006"/>
                                <a:gd name="T2" fmla="+- 0 1539 1539"/>
                                <a:gd name="T3" fmla="*/ 1539 h 502"/>
                                <a:gd name="T4" fmla="+- 0 2727 1722"/>
                                <a:gd name="T5" fmla="*/ T4 w 1006"/>
                                <a:gd name="T6" fmla="+- 0 1539 1539"/>
                                <a:gd name="T7" fmla="*/ 1539 h 502"/>
                                <a:gd name="T8" fmla="+- 0 2727 1722"/>
                                <a:gd name="T9" fmla="*/ T8 w 1006"/>
                                <a:gd name="T10" fmla="+- 0 2041 1539"/>
                                <a:gd name="T11" fmla="*/ 2041 h 502"/>
                                <a:gd name="T12" fmla="+- 0 1722 1722"/>
                                <a:gd name="T13" fmla="*/ T12 w 1006"/>
                                <a:gd name="T14" fmla="+- 0 2041 1539"/>
                                <a:gd name="T15" fmla="*/ 2041 h 502"/>
                                <a:gd name="T16" fmla="+- 0 1722 1722"/>
                                <a:gd name="T17" fmla="*/ T16 w 1006"/>
                                <a:gd name="T18" fmla="+- 0 1539 1539"/>
                                <a:gd name="T19" fmla="*/ 1539 h 502"/>
                              </a:gdLst>
                              <a:ahLst/>
                              <a:cxnLst>
                                <a:cxn ang="0">
                                  <a:pos x="T1" y="T3"/>
                                </a:cxn>
                                <a:cxn ang="0">
                                  <a:pos x="T5" y="T7"/>
                                </a:cxn>
                                <a:cxn ang="0">
                                  <a:pos x="T9" y="T11"/>
                                </a:cxn>
                                <a:cxn ang="0">
                                  <a:pos x="T13" y="T15"/>
                                </a:cxn>
                                <a:cxn ang="0">
                                  <a:pos x="T17" y="T19"/>
                                </a:cxn>
                              </a:cxnLst>
                              <a:rect l="0" t="0" r="r" b="b"/>
                              <a:pathLst>
                                <a:path w="1006" h="502">
                                  <a:moveTo>
                                    <a:pt x="0" y="0"/>
                                  </a:moveTo>
                                  <a:lnTo>
                                    <a:pt x="1005" y="0"/>
                                  </a:lnTo>
                                  <a:lnTo>
                                    <a:pt x="1005"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43" name="Group 151"/>
                        <wpg:cNvGrpSpPr>
                          <a:grpSpLocks/>
                        </wpg:cNvGrpSpPr>
                        <wpg:grpSpPr bwMode="auto">
                          <a:xfrm>
                            <a:off x="1722" y="1539"/>
                            <a:ext cx="1006" cy="502"/>
                            <a:chOff x="1722" y="1539"/>
                            <a:chExt cx="1006" cy="502"/>
                          </a:xfrm>
                        </wpg:grpSpPr>
                        <wps:wsp>
                          <wps:cNvPr id="2444" name="Freeform 152"/>
                          <wps:cNvSpPr>
                            <a:spLocks/>
                          </wps:cNvSpPr>
                          <wps:spPr bwMode="auto">
                            <a:xfrm>
                              <a:off x="1722" y="1539"/>
                              <a:ext cx="1006" cy="502"/>
                            </a:xfrm>
                            <a:custGeom>
                              <a:avLst/>
                              <a:gdLst>
                                <a:gd name="T0" fmla="+- 0 1722 1722"/>
                                <a:gd name="T1" fmla="*/ T0 w 1006"/>
                                <a:gd name="T2" fmla="+- 0 2041 1539"/>
                                <a:gd name="T3" fmla="*/ 2041 h 502"/>
                                <a:gd name="T4" fmla="+- 0 2727 1722"/>
                                <a:gd name="T5" fmla="*/ T4 w 1006"/>
                                <a:gd name="T6" fmla="+- 0 2041 1539"/>
                                <a:gd name="T7" fmla="*/ 2041 h 502"/>
                                <a:gd name="T8" fmla="+- 0 2727 1722"/>
                                <a:gd name="T9" fmla="*/ T8 w 1006"/>
                                <a:gd name="T10" fmla="+- 0 1539 1539"/>
                                <a:gd name="T11" fmla="*/ 1539 h 502"/>
                                <a:gd name="T12" fmla="+- 0 1722 1722"/>
                                <a:gd name="T13" fmla="*/ T12 w 1006"/>
                                <a:gd name="T14" fmla="+- 0 1539 1539"/>
                                <a:gd name="T15" fmla="*/ 1539 h 502"/>
                                <a:gd name="T16" fmla="+- 0 1722 1722"/>
                                <a:gd name="T17" fmla="*/ T16 w 1006"/>
                                <a:gd name="T18" fmla="+- 0 2041 1539"/>
                                <a:gd name="T19" fmla="*/ 2041 h 502"/>
                              </a:gdLst>
                              <a:ahLst/>
                              <a:cxnLst>
                                <a:cxn ang="0">
                                  <a:pos x="T1" y="T3"/>
                                </a:cxn>
                                <a:cxn ang="0">
                                  <a:pos x="T5" y="T7"/>
                                </a:cxn>
                                <a:cxn ang="0">
                                  <a:pos x="T9" y="T11"/>
                                </a:cxn>
                                <a:cxn ang="0">
                                  <a:pos x="T13" y="T15"/>
                                </a:cxn>
                                <a:cxn ang="0">
                                  <a:pos x="T17" y="T19"/>
                                </a:cxn>
                              </a:cxnLst>
                              <a:rect l="0" t="0" r="r" b="b"/>
                              <a:pathLst>
                                <a:path w="1006" h="502">
                                  <a:moveTo>
                                    <a:pt x="0" y="502"/>
                                  </a:moveTo>
                                  <a:lnTo>
                                    <a:pt x="1005" y="502"/>
                                  </a:lnTo>
                                  <a:lnTo>
                                    <a:pt x="1005"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5" name="Picture 153"/>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2053" y="1727"/>
                              <a:ext cx="343"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46" name="Group 154"/>
                        <wpg:cNvGrpSpPr>
                          <a:grpSpLocks/>
                        </wpg:cNvGrpSpPr>
                        <wpg:grpSpPr bwMode="auto">
                          <a:xfrm>
                            <a:off x="3231" y="1539"/>
                            <a:ext cx="1008" cy="502"/>
                            <a:chOff x="3231" y="1539"/>
                            <a:chExt cx="1008" cy="502"/>
                          </a:xfrm>
                        </wpg:grpSpPr>
                        <wps:wsp>
                          <wps:cNvPr id="2447" name="Freeform 155"/>
                          <wps:cNvSpPr>
                            <a:spLocks/>
                          </wps:cNvSpPr>
                          <wps:spPr bwMode="auto">
                            <a:xfrm>
                              <a:off x="3231" y="1539"/>
                              <a:ext cx="1008" cy="502"/>
                            </a:xfrm>
                            <a:custGeom>
                              <a:avLst/>
                              <a:gdLst>
                                <a:gd name="T0" fmla="+- 0 3231 3231"/>
                                <a:gd name="T1" fmla="*/ T0 w 1008"/>
                                <a:gd name="T2" fmla="+- 0 1539 1539"/>
                                <a:gd name="T3" fmla="*/ 1539 h 502"/>
                                <a:gd name="T4" fmla="+- 0 4239 3231"/>
                                <a:gd name="T5" fmla="*/ T4 w 1008"/>
                                <a:gd name="T6" fmla="+- 0 1539 1539"/>
                                <a:gd name="T7" fmla="*/ 1539 h 502"/>
                                <a:gd name="T8" fmla="+- 0 4239 3231"/>
                                <a:gd name="T9" fmla="*/ T8 w 1008"/>
                                <a:gd name="T10" fmla="+- 0 2041 1539"/>
                                <a:gd name="T11" fmla="*/ 2041 h 502"/>
                                <a:gd name="T12" fmla="+- 0 3231 3231"/>
                                <a:gd name="T13" fmla="*/ T12 w 1008"/>
                                <a:gd name="T14" fmla="+- 0 2041 1539"/>
                                <a:gd name="T15" fmla="*/ 2041 h 502"/>
                                <a:gd name="T16" fmla="+- 0 3231 3231"/>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48" name="Group 156"/>
                        <wpg:cNvGrpSpPr>
                          <a:grpSpLocks/>
                        </wpg:cNvGrpSpPr>
                        <wpg:grpSpPr bwMode="auto">
                          <a:xfrm>
                            <a:off x="3231" y="1539"/>
                            <a:ext cx="1008" cy="502"/>
                            <a:chOff x="3231" y="1539"/>
                            <a:chExt cx="1008" cy="502"/>
                          </a:xfrm>
                        </wpg:grpSpPr>
                        <wps:wsp>
                          <wps:cNvPr id="2449" name="Freeform 157"/>
                          <wps:cNvSpPr>
                            <a:spLocks/>
                          </wps:cNvSpPr>
                          <wps:spPr bwMode="auto">
                            <a:xfrm>
                              <a:off x="3231" y="1539"/>
                              <a:ext cx="1008" cy="502"/>
                            </a:xfrm>
                            <a:custGeom>
                              <a:avLst/>
                              <a:gdLst>
                                <a:gd name="T0" fmla="+- 0 3231 3231"/>
                                <a:gd name="T1" fmla="*/ T0 w 1008"/>
                                <a:gd name="T2" fmla="+- 0 2041 1539"/>
                                <a:gd name="T3" fmla="*/ 2041 h 502"/>
                                <a:gd name="T4" fmla="+- 0 4239 3231"/>
                                <a:gd name="T5" fmla="*/ T4 w 1008"/>
                                <a:gd name="T6" fmla="+- 0 2041 1539"/>
                                <a:gd name="T7" fmla="*/ 2041 h 502"/>
                                <a:gd name="T8" fmla="+- 0 4239 3231"/>
                                <a:gd name="T9" fmla="*/ T8 w 1008"/>
                                <a:gd name="T10" fmla="+- 0 1539 1539"/>
                                <a:gd name="T11" fmla="*/ 1539 h 502"/>
                                <a:gd name="T12" fmla="+- 0 3231 3231"/>
                                <a:gd name="T13" fmla="*/ T12 w 1008"/>
                                <a:gd name="T14" fmla="+- 0 1539 1539"/>
                                <a:gd name="T15" fmla="*/ 1539 h 502"/>
                                <a:gd name="T16" fmla="+- 0 3231 3231"/>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50" name="Picture 158"/>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3577" y="1724"/>
                              <a:ext cx="31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51" name="Group 159"/>
                        <wpg:cNvGrpSpPr>
                          <a:grpSpLocks/>
                        </wpg:cNvGrpSpPr>
                        <wpg:grpSpPr bwMode="auto">
                          <a:xfrm>
                            <a:off x="42" y="1539"/>
                            <a:ext cx="1008" cy="502"/>
                            <a:chOff x="42" y="1539"/>
                            <a:chExt cx="1008" cy="502"/>
                          </a:xfrm>
                        </wpg:grpSpPr>
                        <wps:wsp>
                          <wps:cNvPr id="2452" name="Freeform 160"/>
                          <wps:cNvSpPr>
                            <a:spLocks/>
                          </wps:cNvSpPr>
                          <wps:spPr bwMode="auto">
                            <a:xfrm>
                              <a:off x="42" y="1539"/>
                              <a:ext cx="1008" cy="502"/>
                            </a:xfrm>
                            <a:custGeom>
                              <a:avLst/>
                              <a:gdLst>
                                <a:gd name="T0" fmla="+- 0 42 42"/>
                                <a:gd name="T1" fmla="*/ T0 w 1008"/>
                                <a:gd name="T2" fmla="+- 0 1539 1539"/>
                                <a:gd name="T3" fmla="*/ 1539 h 502"/>
                                <a:gd name="T4" fmla="+- 0 1050 42"/>
                                <a:gd name="T5" fmla="*/ T4 w 1008"/>
                                <a:gd name="T6" fmla="+- 0 1539 1539"/>
                                <a:gd name="T7" fmla="*/ 1539 h 502"/>
                                <a:gd name="T8" fmla="+- 0 1050 42"/>
                                <a:gd name="T9" fmla="*/ T8 w 1008"/>
                                <a:gd name="T10" fmla="+- 0 2041 1539"/>
                                <a:gd name="T11" fmla="*/ 2041 h 502"/>
                                <a:gd name="T12" fmla="+- 0 42 42"/>
                                <a:gd name="T13" fmla="*/ T12 w 1008"/>
                                <a:gd name="T14" fmla="+- 0 2041 1539"/>
                                <a:gd name="T15" fmla="*/ 2041 h 502"/>
                                <a:gd name="T16" fmla="+- 0 42 42"/>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53" name="Group 161"/>
                        <wpg:cNvGrpSpPr>
                          <a:grpSpLocks/>
                        </wpg:cNvGrpSpPr>
                        <wpg:grpSpPr bwMode="auto">
                          <a:xfrm>
                            <a:off x="42" y="1539"/>
                            <a:ext cx="1008" cy="502"/>
                            <a:chOff x="42" y="1539"/>
                            <a:chExt cx="1008" cy="502"/>
                          </a:xfrm>
                        </wpg:grpSpPr>
                        <wps:wsp>
                          <wps:cNvPr id="2454" name="Freeform 162"/>
                          <wps:cNvSpPr>
                            <a:spLocks/>
                          </wps:cNvSpPr>
                          <wps:spPr bwMode="auto">
                            <a:xfrm>
                              <a:off x="42" y="1539"/>
                              <a:ext cx="1008" cy="502"/>
                            </a:xfrm>
                            <a:custGeom>
                              <a:avLst/>
                              <a:gdLst>
                                <a:gd name="T0" fmla="+- 0 42 42"/>
                                <a:gd name="T1" fmla="*/ T0 w 1008"/>
                                <a:gd name="T2" fmla="+- 0 2041 1539"/>
                                <a:gd name="T3" fmla="*/ 2041 h 502"/>
                                <a:gd name="T4" fmla="+- 0 1050 42"/>
                                <a:gd name="T5" fmla="*/ T4 w 1008"/>
                                <a:gd name="T6" fmla="+- 0 2041 1539"/>
                                <a:gd name="T7" fmla="*/ 2041 h 502"/>
                                <a:gd name="T8" fmla="+- 0 1050 42"/>
                                <a:gd name="T9" fmla="*/ T8 w 1008"/>
                                <a:gd name="T10" fmla="+- 0 1539 1539"/>
                                <a:gd name="T11" fmla="*/ 1539 h 502"/>
                                <a:gd name="T12" fmla="+- 0 42 42"/>
                                <a:gd name="T13" fmla="*/ T12 w 1008"/>
                                <a:gd name="T14" fmla="+- 0 1539 1539"/>
                                <a:gd name="T15" fmla="*/ 1539 h 502"/>
                                <a:gd name="T16" fmla="+- 0 42 42"/>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55" name="Picture 16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279" y="1727"/>
                              <a:ext cx="547"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56" name="Group 164"/>
                        <wpg:cNvGrpSpPr>
                          <a:grpSpLocks/>
                        </wpg:cNvGrpSpPr>
                        <wpg:grpSpPr bwMode="auto">
                          <a:xfrm>
                            <a:off x="4743" y="1539"/>
                            <a:ext cx="1008" cy="502"/>
                            <a:chOff x="4743" y="1539"/>
                            <a:chExt cx="1008" cy="502"/>
                          </a:xfrm>
                        </wpg:grpSpPr>
                        <wps:wsp>
                          <wps:cNvPr id="2457" name="Freeform 165"/>
                          <wps:cNvSpPr>
                            <a:spLocks/>
                          </wps:cNvSpPr>
                          <wps:spPr bwMode="auto">
                            <a:xfrm>
                              <a:off x="4743" y="1539"/>
                              <a:ext cx="1008" cy="502"/>
                            </a:xfrm>
                            <a:custGeom>
                              <a:avLst/>
                              <a:gdLst>
                                <a:gd name="T0" fmla="+- 0 4743 4743"/>
                                <a:gd name="T1" fmla="*/ T0 w 1008"/>
                                <a:gd name="T2" fmla="+- 0 1539 1539"/>
                                <a:gd name="T3" fmla="*/ 1539 h 502"/>
                                <a:gd name="T4" fmla="+- 0 5751 4743"/>
                                <a:gd name="T5" fmla="*/ T4 w 1008"/>
                                <a:gd name="T6" fmla="+- 0 1539 1539"/>
                                <a:gd name="T7" fmla="*/ 1539 h 502"/>
                                <a:gd name="T8" fmla="+- 0 5751 4743"/>
                                <a:gd name="T9" fmla="*/ T8 w 1008"/>
                                <a:gd name="T10" fmla="+- 0 2041 1539"/>
                                <a:gd name="T11" fmla="*/ 2041 h 502"/>
                                <a:gd name="T12" fmla="+- 0 4743 4743"/>
                                <a:gd name="T13" fmla="*/ T12 w 1008"/>
                                <a:gd name="T14" fmla="+- 0 2041 1539"/>
                                <a:gd name="T15" fmla="*/ 2041 h 502"/>
                                <a:gd name="T16" fmla="+- 0 4743 4743"/>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58" name="Group 166"/>
                        <wpg:cNvGrpSpPr>
                          <a:grpSpLocks/>
                        </wpg:cNvGrpSpPr>
                        <wpg:grpSpPr bwMode="auto">
                          <a:xfrm>
                            <a:off x="4743" y="1539"/>
                            <a:ext cx="1008" cy="502"/>
                            <a:chOff x="4743" y="1539"/>
                            <a:chExt cx="1008" cy="502"/>
                          </a:xfrm>
                        </wpg:grpSpPr>
                        <wps:wsp>
                          <wps:cNvPr id="2459" name="Freeform 167"/>
                          <wps:cNvSpPr>
                            <a:spLocks/>
                          </wps:cNvSpPr>
                          <wps:spPr bwMode="auto">
                            <a:xfrm>
                              <a:off x="4743" y="1539"/>
                              <a:ext cx="1008" cy="502"/>
                            </a:xfrm>
                            <a:custGeom>
                              <a:avLst/>
                              <a:gdLst>
                                <a:gd name="T0" fmla="+- 0 4743 4743"/>
                                <a:gd name="T1" fmla="*/ T0 w 1008"/>
                                <a:gd name="T2" fmla="+- 0 2041 1539"/>
                                <a:gd name="T3" fmla="*/ 2041 h 502"/>
                                <a:gd name="T4" fmla="+- 0 5751 4743"/>
                                <a:gd name="T5" fmla="*/ T4 w 1008"/>
                                <a:gd name="T6" fmla="+- 0 2041 1539"/>
                                <a:gd name="T7" fmla="*/ 2041 h 502"/>
                                <a:gd name="T8" fmla="+- 0 5751 4743"/>
                                <a:gd name="T9" fmla="*/ T8 w 1008"/>
                                <a:gd name="T10" fmla="+- 0 1539 1539"/>
                                <a:gd name="T11" fmla="*/ 1539 h 502"/>
                                <a:gd name="T12" fmla="+- 0 4743 4743"/>
                                <a:gd name="T13" fmla="*/ T12 w 1008"/>
                                <a:gd name="T14" fmla="+- 0 1539 1539"/>
                                <a:gd name="T15" fmla="*/ 1539 h 502"/>
                                <a:gd name="T16" fmla="+- 0 4743 4743"/>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0" name="Picture 16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4859" y="1635"/>
                              <a:ext cx="785"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61" name="Picture 16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5019" y="1815"/>
                              <a:ext cx="44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62" name="Group 170"/>
                        <wpg:cNvGrpSpPr>
                          <a:grpSpLocks/>
                        </wpg:cNvGrpSpPr>
                        <wpg:grpSpPr bwMode="auto">
                          <a:xfrm>
                            <a:off x="6253" y="1539"/>
                            <a:ext cx="1008" cy="502"/>
                            <a:chOff x="6253" y="1539"/>
                            <a:chExt cx="1008" cy="502"/>
                          </a:xfrm>
                        </wpg:grpSpPr>
                        <wps:wsp>
                          <wps:cNvPr id="2463" name="Freeform 171"/>
                          <wps:cNvSpPr>
                            <a:spLocks/>
                          </wps:cNvSpPr>
                          <wps:spPr bwMode="auto">
                            <a:xfrm>
                              <a:off x="6253" y="1539"/>
                              <a:ext cx="1008" cy="502"/>
                            </a:xfrm>
                            <a:custGeom>
                              <a:avLst/>
                              <a:gdLst>
                                <a:gd name="T0" fmla="+- 0 6253 6253"/>
                                <a:gd name="T1" fmla="*/ T0 w 1008"/>
                                <a:gd name="T2" fmla="+- 0 1539 1539"/>
                                <a:gd name="T3" fmla="*/ 1539 h 502"/>
                                <a:gd name="T4" fmla="+- 0 7261 6253"/>
                                <a:gd name="T5" fmla="*/ T4 w 1008"/>
                                <a:gd name="T6" fmla="+- 0 1539 1539"/>
                                <a:gd name="T7" fmla="*/ 1539 h 502"/>
                                <a:gd name="T8" fmla="+- 0 7261 6253"/>
                                <a:gd name="T9" fmla="*/ T8 w 1008"/>
                                <a:gd name="T10" fmla="+- 0 2041 1539"/>
                                <a:gd name="T11" fmla="*/ 2041 h 502"/>
                                <a:gd name="T12" fmla="+- 0 6253 6253"/>
                                <a:gd name="T13" fmla="*/ T12 w 1008"/>
                                <a:gd name="T14" fmla="+- 0 2041 1539"/>
                                <a:gd name="T15" fmla="*/ 2041 h 502"/>
                                <a:gd name="T16" fmla="+- 0 6253 6253"/>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64" name="Group 172"/>
                        <wpg:cNvGrpSpPr>
                          <a:grpSpLocks/>
                        </wpg:cNvGrpSpPr>
                        <wpg:grpSpPr bwMode="auto">
                          <a:xfrm>
                            <a:off x="6253" y="1539"/>
                            <a:ext cx="1008" cy="502"/>
                            <a:chOff x="6253" y="1539"/>
                            <a:chExt cx="1008" cy="502"/>
                          </a:xfrm>
                        </wpg:grpSpPr>
                        <wps:wsp>
                          <wps:cNvPr id="2465" name="Freeform 173"/>
                          <wps:cNvSpPr>
                            <a:spLocks/>
                          </wps:cNvSpPr>
                          <wps:spPr bwMode="auto">
                            <a:xfrm>
                              <a:off x="6253" y="1539"/>
                              <a:ext cx="1008" cy="502"/>
                            </a:xfrm>
                            <a:custGeom>
                              <a:avLst/>
                              <a:gdLst>
                                <a:gd name="T0" fmla="+- 0 6253 6253"/>
                                <a:gd name="T1" fmla="*/ T0 w 1008"/>
                                <a:gd name="T2" fmla="+- 0 2041 1539"/>
                                <a:gd name="T3" fmla="*/ 2041 h 502"/>
                                <a:gd name="T4" fmla="+- 0 7261 6253"/>
                                <a:gd name="T5" fmla="*/ T4 w 1008"/>
                                <a:gd name="T6" fmla="+- 0 2041 1539"/>
                                <a:gd name="T7" fmla="*/ 2041 h 502"/>
                                <a:gd name="T8" fmla="+- 0 7261 6253"/>
                                <a:gd name="T9" fmla="*/ T8 w 1008"/>
                                <a:gd name="T10" fmla="+- 0 1539 1539"/>
                                <a:gd name="T11" fmla="*/ 1539 h 502"/>
                                <a:gd name="T12" fmla="+- 0 6253 6253"/>
                                <a:gd name="T13" fmla="*/ T12 w 1008"/>
                                <a:gd name="T14" fmla="+- 0 1539 1539"/>
                                <a:gd name="T15" fmla="*/ 1539 h 502"/>
                                <a:gd name="T16" fmla="+- 0 6253 6253"/>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6" name="Picture 17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6313" y="1727"/>
                              <a:ext cx="895"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67" name="Group 175"/>
                        <wpg:cNvGrpSpPr>
                          <a:grpSpLocks/>
                        </wpg:cNvGrpSpPr>
                        <wpg:grpSpPr bwMode="auto">
                          <a:xfrm>
                            <a:off x="7765" y="1539"/>
                            <a:ext cx="1008" cy="502"/>
                            <a:chOff x="7765" y="1539"/>
                            <a:chExt cx="1008" cy="502"/>
                          </a:xfrm>
                        </wpg:grpSpPr>
                        <wps:wsp>
                          <wps:cNvPr id="2468" name="Freeform 176"/>
                          <wps:cNvSpPr>
                            <a:spLocks/>
                          </wps:cNvSpPr>
                          <wps:spPr bwMode="auto">
                            <a:xfrm>
                              <a:off x="7765" y="1539"/>
                              <a:ext cx="1008" cy="502"/>
                            </a:xfrm>
                            <a:custGeom>
                              <a:avLst/>
                              <a:gdLst>
                                <a:gd name="T0" fmla="+- 0 7765 7765"/>
                                <a:gd name="T1" fmla="*/ T0 w 1008"/>
                                <a:gd name="T2" fmla="+- 0 1539 1539"/>
                                <a:gd name="T3" fmla="*/ 1539 h 502"/>
                                <a:gd name="T4" fmla="+- 0 8773 7765"/>
                                <a:gd name="T5" fmla="*/ T4 w 1008"/>
                                <a:gd name="T6" fmla="+- 0 1539 1539"/>
                                <a:gd name="T7" fmla="*/ 1539 h 502"/>
                                <a:gd name="T8" fmla="+- 0 8773 7765"/>
                                <a:gd name="T9" fmla="*/ T8 w 1008"/>
                                <a:gd name="T10" fmla="+- 0 2041 1539"/>
                                <a:gd name="T11" fmla="*/ 2041 h 502"/>
                                <a:gd name="T12" fmla="+- 0 7765 7765"/>
                                <a:gd name="T13" fmla="*/ T12 w 1008"/>
                                <a:gd name="T14" fmla="+- 0 2041 1539"/>
                                <a:gd name="T15" fmla="*/ 2041 h 502"/>
                                <a:gd name="T16" fmla="+- 0 7765 7765"/>
                                <a:gd name="T17" fmla="*/ T16 w 1008"/>
                                <a:gd name="T18" fmla="+- 0 1539 1539"/>
                                <a:gd name="T19" fmla="*/ 1539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69" name="Group 177"/>
                        <wpg:cNvGrpSpPr>
                          <a:grpSpLocks/>
                        </wpg:cNvGrpSpPr>
                        <wpg:grpSpPr bwMode="auto">
                          <a:xfrm>
                            <a:off x="7765" y="1539"/>
                            <a:ext cx="1008" cy="502"/>
                            <a:chOff x="7765" y="1539"/>
                            <a:chExt cx="1008" cy="502"/>
                          </a:xfrm>
                        </wpg:grpSpPr>
                        <wps:wsp>
                          <wps:cNvPr id="2470" name="Freeform 178"/>
                          <wps:cNvSpPr>
                            <a:spLocks/>
                          </wps:cNvSpPr>
                          <wps:spPr bwMode="auto">
                            <a:xfrm>
                              <a:off x="7765" y="1539"/>
                              <a:ext cx="1008" cy="502"/>
                            </a:xfrm>
                            <a:custGeom>
                              <a:avLst/>
                              <a:gdLst>
                                <a:gd name="T0" fmla="+- 0 7765 7765"/>
                                <a:gd name="T1" fmla="*/ T0 w 1008"/>
                                <a:gd name="T2" fmla="+- 0 2041 1539"/>
                                <a:gd name="T3" fmla="*/ 2041 h 502"/>
                                <a:gd name="T4" fmla="+- 0 8773 7765"/>
                                <a:gd name="T5" fmla="*/ T4 w 1008"/>
                                <a:gd name="T6" fmla="+- 0 2041 1539"/>
                                <a:gd name="T7" fmla="*/ 2041 h 502"/>
                                <a:gd name="T8" fmla="+- 0 8773 7765"/>
                                <a:gd name="T9" fmla="*/ T8 w 1008"/>
                                <a:gd name="T10" fmla="+- 0 1539 1539"/>
                                <a:gd name="T11" fmla="*/ 1539 h 502"/>
                                <a:gd name="T12" fmla="+- 0 7765 7765"/>
                                <a:gd name="T13" fmla="*/ T12 w 1008"/>
                                <a:gd name="T14" fmla="+- 0 1539 1539"/>
                                <a:gd name="T15" fmla="*/ 1539 h 502"/>
                                <a:gd name="T16" fmla="+- 0 7765 7765"/>
                                <a:gd name="T17" fmla="*/ T16 w 1008"/>
                                <a:gd name="T18" fmla="+- 0 2041 1539"/>
                                <a:gd name="T19" fmla="*/ 2041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71" name="Picture 17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8065" y="1727"/>
                              <a:ext cx="422"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72" name="Group 180"/>
                        <wpg:cNvGrpSpPr>
                          <a:grpSpLocks/>
                        </wpg:cNvGrpSpPr>
                        <wpg:grpSpPr bwMode="auto">
                          <a:xfrm>
                            <a:off x="714" y="1220"/>
                            <a:ext cx="7556" cy="320"/>
                            <a:chOff x="714" y="1220"/>
                            <a:chExt cx="7556" cy="320"/>
                          </a:xfrm>
                        </wpg:grpSpPr>
                        <wps:wsp>
                          <wps:cNvPr id="2473" name="Freeform 181"/>
                          <wps:cNvSpPr>
                            <a:spLocks/>
                          </wps:cNvSpPr>
                          <wps:spPr bwMode="auto">
                            <a:xfrm>
                              <a:off x="714" y="1220"/>
                              <a:ext cx="7556" cy="320"/>
                            </a:xfrm>
                            <a:custGeom>
                              <a:avLst/>
                              <a:gdLst>
                                <a:gd name="T0" fmla="+- 0 714 714"/>
                                <a:gd name="T1" fmla="*/ T0 w 7556"/>
                                <a:gd name="T2" fmla="+- 0 1539 1220"/>
                                <a:gd name="T3" fmla="*/ 1539 h 320"/>
                                <a:gd name="T4" fmla="+- 0 714 714"/>
                                <a:gd name="T5" fmla="*/ T4 w 7556"/>
                                <a:gd name="T6" fmla="+- 0 1220 1220"/>
                                <a:gd name="T7" fmla="*/ 1220 h 320"/>
                                <a:gd name="T8" fmla="+- 0 8269 714"/>
                                <a:gd name="T9" fmla="*/ T8 w 7556"/>
                                <a:gd name="T10" fmla="+- 0 1220 1220"/>
                                <a:gd name="T11" fmla="*/ 1220 h 320"/>
                                <a:gd name="T12" fmla="+- 0 8269 714"/>
                                <a:gd name="T13" fmla="*/ T12 w 7556"/>
                                <a:gd name="T14" fmla="+- 0 1539 1220"/>
                                <a:gd name="T15" fmla="*/ 1539 h 320"/>
                              </a:gdLst>
                              <a:ahLst/>
                              <a:cxnLst>
                                <a:cxn ang="0">
                                  <a:pos x="T1" y="T3"/>
                                </a:cxn>
                                <a:cxn ang="0">
                                  <a:pos x="T5" y="T7"/>
                                </a:cxn>
                                <a:cxn ang="0">
                                  <a:pos x="T9" y="T11"/>
                                </a:cxn>
                                <a:cxn ang="0">
                                  <a:pos x="T13" y="T15"/>
                                </a:cxn>
                              </a:cxnLst>
                              <a:rect l="0" t="0" r="r" b="b"/>
                              <a:pathLst>
                                <a:path w="7556" h="320">
                                  <a:moveTo>
                                    <a:pt x="0" y="319"/>
                                  </a:moveTo>
                                  <a:lnTo>
                                    <a:pt x="0" y="0"/>
                                  </a:lnTo>
                                  <a:lnTo>
                                    <a:pt x="7555" y="0"/>
                                  </a:lnTo>
                                  <a:lnTo>
                                    <a:pt x="7555"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4" name="Group 182"/>
                        <wpg:cNvGrpSpPr>
                          <a:grpSpLocks/>
                        </wpg:cNvGrpSpPr>
                        <wpg:grpSpPr bwMode="auto">
                          <a:xfrm>
                            <a:off x="6757" y="1220"/>
                            <a:ext cx="2" cy="320"/>
                            <a:chOff x="6757" y="1220"/>
                            <a:chExt cx="2" cy="320"/>
                          </a:xfrm>
                        </wpg:grpSpPr>
                        <wps:wsp>
                          <wps:cNvPr id="2475" name="Freeform 183"/>
                          <wps:cNvSpPr>
                            <a:spLocks/>
                          </wps:cNvSpPr>
                          <wps:spPr bwMode="auto">
                            <a:xfrm>
                              <a:off x="6757" y="1220"/>
                              <a:ext cx="2" cy="320"/>
                            </a:xfrm>
                            <a:custGeom>
                              <a:avLst/>
                              <a:gdLst>
                                <a:gd name="T0" fmla="+- 0 1220 1220"/>
                                <a:gd name="T1" fmla="*/ 1220 h 320"/>
                                <a:gd name="T2" fmla="+- 0 1539 1220"/>
                                <a:gd name="T3" fmla="*/ 1539 h 320"/>
                              </a:gdLst>
                              <a:ahLst/>
                              <a:cxnLst>
                                <a:cxn ang="0">
                                  <a:pos x="0" y="T1"/>
                                </a:cxn>
                                <a:cxn ang="0">
                                  <a:pos x="0" y="T3"/>
                                </a:cxn>
                              </a:cxnLst>
                              <a:rect l="0" t="0" r="r" b="b"/>
                              <a:pathLst>
                                <a:path h="320">
                                  <a:moveTo>
                                    <a:pt x="0" y="0"/>
                                  </a:moveTo>
                                  <a:lnTo>
                                    <a:pt x="0"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6" name="Group 184"/>
                        <wpg:cNvGrpSpPr>
                          <a:grpSpLocks/>
                        </wpg:cNvGrpSpPr>
                        <wpg:grpSpPr bwMode="auto">
                          <a:xfrm>
                            <a:off x="5247" y="1220"/>
                            <a:ext cx="2" cy="320"/>
                            <a:chOff x="5247" y="1220"/>
                            <a:chExt cx="2" cy="320"/>
                          </a:xfrm>
                        </wpg:grpSpPr>
                        <wps:wsp>
                          <wps:cNvPr id="2477" name="Freeform 185"/>
                          <wps:cNvSpPr>
                            <a:spLocks/>
                          </wps:cNvSpPr>
                          <wps:spPr bwMode="auto">
                            <a:xfrm>
                              <a:off x="5247" y="1220"/>
                              <a:ext cx="2" cy="320"/>
                            </a:xfrm>
                            <a:custGeom>
                              <a:avLst/>
                              <a:gdLst>
                                <a:gd name="T0" fmla="+- 0 1220 1220"/>
                                <a:gd name="T1" fmla="*/ 1220 h 320"/>
                                <a:gd name="T2" fmla="+- 0 1539 1220"/>
                                <a:gd name="T3" fmla="*/ 1539 h 320"/>
                              </a:gdLst>
                              <a:ahLst/>
                              <a:cxnLst>
                                <a:cxn ang="0">
                                  <a:pos x="0" y="T1"/>
                                </a:cxn>
                                <a:cxn ang="0">
                                  <a:pos x="0" y="T3"/>
                                </a:cxn>
                              </a:cxnLst>
                              <a:rect l="0" t="0" r="r" b="b"/>
                              <a:pathLst>
                                <a:path h="320">
                                  <a:moveTo>
                                    <a:pt x="0" y="0"/>
                                  </a:moveTo>
                                  <a:lnTo>
                                    <a:pt x="0"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78" name="Group 186"/>
                        <wpg:cNvGrpSpPr>
                          <a:grpSpLocks/>
                        </wpg:cNvGrpSpPr>
                        <wpg:grpSpPr bwMode="auto">
                          <a:xfrm>
                            <a:off x="3735" y="1220"/>
                            <a:ext cx="2" cy="320"/>
                            <a:chOff x="3735" y="1220"/>
                            <a:chExt cx="2" cy="320"/>
                          </a:xfrm>
                        </wpg:grpSpPr>
                        <wps:wsp>
                          <wps:cNvPr id="2479" name="Freeform 187"/>
                          <wps:cNvSpPr>
                            <a:spLocks/>
                          </wps:cNvSpPr>
                          <wps:spPr bwMode="auto">
                            <a:xfrm>
                              <a:off x="3735" y="1220"/>
                              <a:ext cx="2" cy="320"/>
                            </a:xfrm>
                            <a:custGeom>
                              <a:avLst/>
                              <a:gdLst>
                                <a:gd name="T0" fmla="+- 0 1220 1220"/>
                                <a:gd name="T1" fmla="*/ 1220 h 320"/>
                                <a:gd name="T2" fmla="+- 0 1539 1220"/>
                                <a:gd name="T3" fmla="*/ 1539 h 320"/>
                              </a:gdLst>
                              <a:ahLst/>
                              <a:cxnLst>
                                <a:cxn ang="0">
                                  <a:pos x="0" y="T1"/>
                                </a:cxn>
                                <a:cxn ang="0">
                                  <a:pos x="0" y="T3"/>
                                </a:cxn>
                              </a:cxnLst>
                              <a:rect l="0" t="0" r="r" b="b"/>
                              <a:pathLst>
                                <a:path h="320">
                                  <a:moveTo>
                                    <a:pt x="0" y="0"/>
                                  </a:moveTo>
                                  <a:lnTo>
                                    <a:pt x="0"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0" name="Group 188"/>
                        <wpg:cNvGrpSpPr>
                          <a:grpSpLocks/>
                        </wpg:cNvGrpSpPr>
                        <wpg:grpSpPr bwMode="auto">
                          <a:xfrm>
                            <a:off x="2226" y="1220"/>
                            <a:ext cx="2" cy="320"/>
                            <a:chOff x="2226" y="1220"/>
                            <a:chExt cx="2" cy="320"/>
                          </a:xfrm>
                        </wpg:grpSpPr>
                        <wps:wsp>
                          <wps:cNvPr id="2481" name="Freeform 189"/>
                          <wps:cNvSpPr>
                            <a:spLocks/>
                          </wps:cNvSpPr>
                          <wps:spPr bwMode="auto">
                            <a:xfrm>
                              <a:off x="2226" y="1220"/>
                              <a:ext cx="2" cy="320"/>
                            </a:xfrm>
                            <a:custGeom>
                              <a:avLst/>
                              <a:gdLst>
                                <a:gd name="T0" fmla="+- 0 1220 1220"/>
                                <a:gd name="T1" fmla="*/ 1220 h 320"/>
                                <a:gd name="T2" fmla="+- 0 1539 1220"/>
                                <a:gd name="T3" fmla="*/ 1539 h 320"/>
                              </a:gdLst>
                              <a:ahLst/>
                              <a:cxnLst>
                                <a:cxn ang="0">
                                  <a:pos x="0" y="T1"/>
                                </a:cxn>
                                <a:cxn ang="0">
                                  <a:pos x="0" y="T3"/>
                                </a:cxn>
                              </a:cxnLst>
                              <a:rect l="0" t="0" r="r" b="b"/>
                              <a:pathLst>
                                <a:path h="320">
                                  <a:moveTo>
                                    <a:pt x="0" y="0"/>
                                  </a:moveTo>
                                  <a:lnTo>
                                    <a:pt x="0" y="3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2" name="Group 190"/>
                        <wpg:cNvGrpSpPr>
                          <a:grpSpLocks/>
                        </wpg:cNvGrpSpPr>
                        <wpg:grpSpPr bwMode="auto">
                          <a:xfrm>
                            <a:off x="1890" y="2041"/>
                            <a:ext cx="2" cy="1462"/>
                            <a:chOff x="1890" y="2041"/>
                            <a:chExt cx="2" cy="1462"/>
                          </a:xfrm>
                        </wpg:grpSpPr>
                        <wps:wsp>
                          <wps:cNvPr id="2483" name="Freeform 191"/>
                          <wps:cNvSpPr>
                            <a:spLocks/>
                          </wps:cNvSpPr>
                          <wps:spPr bwMode="auto">
                            <a:xfrm>
                              <a:off x="1890" y="2041"/>
                              <a:ext cx="2" cy="1462"/>
                            </a:xfrm>
                            <a:custGeom>
                              <a:avLst/>
                              <a:gdLst>
                                <a:gd name="T0" fmla="+- 0 2041 2041"/>
                                <a:gd name="T1" fmla="*/ 2041 h 1462"/>
                                <a:gd name="T2" fmla="+- 0 3503 2041"/>
                                <a:gd name="T3" fmla="*/ 3503 h 1462"/>
                              </a:gdLst>
                              <a:ahLst/>
                              <a:cxnLst>
                                <a:cxn ang="0">
                                  <a:pos x="0" y="T1"/>
                                </a:cxn>
                                <a:cxn ang="0">
                                  <a:pos x="0" y="T3"/>
                                </a:cxn>
                              </a:cxnLst>
                              <a:rect l="0" t="0" r="r" b="b"/>
                              <a:pathLst>
                                <a:path h="1462">
                                  <a:moveTo>
                                    <a:pt x="0" y="0"/>
                                  </a:moveTo>
                                  <a:lnTo>
                                    <a:pt x="0" y="1462"/>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84" name="Group 192"/>
                        <wpg:cNvGrpSpPr>
                          <a:grpSpLocks/>
                        </wpg:cNvGrpSpPr>
                        <wpg:grpSpPr bwMode="auto">
                          <a:xfrm>
                            <a:off x="2058" y="2543"/>
                            <a:ext cx="1006" cy="502"/>
                            <a:chOff x="2058" y="2543"/>
                            <a:chExt cx="1006" cy="502"/>
                          </a:xfrm>
                        </wpg:grpSpPr>
                        <wps:wsp>
                          <wps:cNvPr id="2485" name="Freeform 193"/>
                          <wps:cNvSpPr>
                            <a:spLocks/>
                          </wps:cNvSpPr>
                          <wps:spPr bwMode="auto">
                            <a:xfrm>
                              <a:off x="2058" y="2543"/>
                              <a:ext cx="1006" cy="502"/>
                            </a:xfrm>
                            <a:custGeom>
                              <a:avLst/>
                              <a:gdLst>
                                <a:gd name="T0" fmla="+- 0 2058 2058"/>
                                <a:gd name="T1" fmla="*/ T0 w 1006"/>
                                <a:gd name="T2" fmla="+- 0 2543 2543"/>
                                <a:gd name="T3" fmla="*/ 2543 h 502"/>
                                <a:gd name="T4" fmla="+- 0 3063 2058"/>
                                <a:gd name="T5" fmla="*/ T4 w 1006"/>
                                <a:gd name="T6" fmla="+- 0 2543 2543"/>
                                <a:gd name="T7" fmla="*/ 2543 h 502"/>
                                <a:gd name="T8" fmla="+- 0 3063 2058"/>
                                <a:gd name="T9" fmla="*/ T8 w 1006"/>
                                <a:gd name="T10" fmla="+- 0 3044 2543"/>
                                <a:gd name="T11" fmla="*/ 3044 h 502"/>
                                <a:gd name="T12" fmla="+- 0 2058 2058"/>
                                <a:gd name="T13" fmla="*/ T12 w 1006"/>
                                <a:gd name="T14" fmla="+- 0 3044 2543"/>
                                <a:gd name="T15" fmla="*/ 3044 h 502"/>
                                <a:gd name="T16" fmla="+- 0 2058 2058"/>
                                <a:gd name="T17" fmla="*/ T16 w 1006"/>
                                <a:gd name="T18" fmla="+- 0 2543 2543"/>
                                <a:gd name="T19" fmla="*/ 2543 h 502"/>
                              </a:gdLst>
                              <a:ahLst/>
                              <a:cxnLst>
                                <a:cxn ang="0">
                                  <a:pos x="T1" y="T3"/>
                                </a:cxn>
                                <a:cxn ang="0">
                                  <a:pos x="T5" y="T7"/>
                                </a:cxn>
                                <a:cxn ang="0">
                                  <a:pos x="T9" y="T11"/>
                                </a:cxn>
                                <a:cxn ang="0">
                                  <a:pos x="T13" y="T15"/>
                                </a:cxn>
                                <a:cxn ang="0">
                                  <a:pos x="T17" y="T19"/>
                                </a:cxn>
                              </a:cxnLst>
                              <a:rect l="0" t="0" r="r" b="b"/>
                              <a:pathLst>
                                <a:path w="1006" h="502">
                                  <a:moveTo>
                                    <a:pt x="0" y="0"/>
                                  </a:moveTo>
                                  <a:lnTo>
                                    <a:pt x="1005" y="0"/>
                                  </a:lnTo>
                                  <a:lnTo>
                                    <a:pt x="1005"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86" name="Group 194"/>
                        <wpg:cNvGrpSpPr>
                          <a:grpSpLocks/>
                        </wpg:cNvGrpSpPr>
                        <wpg:grpSpPr bwMode="auto">
                          <a:xfrm>
                            <a:off x="2058" y="2543"/>
                            <a:ext cx="1006" cy="502"/>
                            <a:chOff x="2058" y="2543"/>
                            <a:chExt cx="1006" cy="502"/>
                          </a:xfrm>
                        </wpg:grpSpPr>
                        <wps:wsp>
                          <wps:cNvPr id="2487" name="Freeform 195"/>
                          <wps:cNvSpPr>
                            <a:spLocks/>
                          </wps:cNvSpPr>
                          <wps:spPr bwMode="auto">
                            <a:xfrm>
                              <a:off x="2058" y="2543"/>
                              <a:ext cx="1006" cy="502"/>
                            </a:xfrm>
                            <a:custGeom>
                              <a:avLst/>
                              <a:gdLst>
                                <a:gd name="T0" fmla="+- 0 2058 2058"/>
                                <a:gd name="T1" fmla="*/ T0 w 1006"/>
                                <a:gd name="T2" fmla="+- 0 3044 2543"/>
                                <a:gd name="T3" fmla="*/ 3044 h 502"/>
                                <a:gd name="T4" fmla="+- 0 3063 2058"/>
                                <a:gd name="T5" fmla="*/ T4 w 1006"/>
                                <a:gd name="T6" fmla="+- 0 3044 2543"/>
                                <a:gd name="T7" fmla="*/ 3044 h 502"/>
                                <a:gd name="T8" fmla="+- 0 3063 2058"/>
                                <a:gd name="T9" fmla="*/ T8 w 1006"/>
                                <a:gd name="T10" fmla="+- 0 2543 2543"/>
                                <a:gd name="T11" fmla="*/ 2543 h 502"/>
                                <a:gd name="T12" fmla="+- 0 2058 2058"/>
                                <a:gd name="T13" fmla="*/ T12 w 1006"/>
                                <a:gd name="T14" fmla="+- 0 2543 2543"/>
                                <a:gd name="T15" fmla="*/ 2543 h 502"/>
                                <a:gd name="T16" fmla="+- 0 2058 2058"/>
                                <a:gd name="T17" fmla="*/ T16 w 1006"/>
                                <a:gd name="T18" fmla="+- 0 3044 2543"/>
                                <a:gd name="T19" fmla="*/ 3044 h 502"/>
                              </a:gdLst>
                              <a:ahLst/>
                              <a:cxnLst>
                                <a:cxn ang="0">
                                  <a:pos x="T1" y="T3"/>
                                </a:cxn>
                                <a:cxn ang="0">
                                  <a:pos x="T5" y="T7"/>
                                </a:cxn>
                                <a:cxn ang="0">
                                  <a:pos x="T9" y="T11"/>
                                </a:cxn>
                                <a:cxn ang="0">
                                  <a:pos x="T13" y="T15"/>
                                </a:cxn>
                                <a:cxn ang="0">
                                  <a:pos x="T17" y="T19"/>
                                </a:cxn>
                              </a:cxnLst>
                              <a:rect l="0" t="0" r="r" b="b"/>
                              <a:pathLst>
                                <a:path w="1006" h="502">
                                  <a:moveTo>
                                    <a:pt x="0" y="501"/>
                                  </a:moveTo>
                                  <a:lnTo>
                                    <a:pt x="1005" y="501"/>
                                  </a:lnTo>
                                  <a:lnTo>
                                    <a:pt x="1005"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88" name="Picture 19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2096" y="2727"/>
                              <a:ext cx="92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89" name="Group 197"/>
                        <wpg:cNvGrpSpPr>
                          <a:grpSpLocks/>
                        </wpg:cNvGrpSpPr>
                        <wpg:grpSpPr bwMode="auto">
                          <a:xfrm>
                            <a:off x="1890" y="2792"/>
                            <a:ext cx="168" cy="2"/>
                            <a:chOff x="1890" y="2792"/>
                            <a:chExt cx="168" cy="2"/>
                          </a:xfrm>
                        </wpg:grpSpPr>
                        <wps:wsp>
                          <wps:cNvPr id="2490" name="Freeform 198"/>
                          <wps:cNvSpPr>
                            <a:spLocks/>
                          </wps:cNvSpPr>
                          <wps:spPr bwMode="auto">
                            <a:xfrm>
                              <a:off x="1890" y="2792"/>
                              <a:ext cx="168" cy="2"/>
                            </a:xfrm>
                            <a:custGeom>
                              <a:avLst/>
                              <a:gdLst>
                                <a:gd name="T0" fmla="+- 0 2058 1890"/>
                                <a:gd name="T1" fmla="*/ T0 w 168"/>
                                <a:gd name="T2" fmla="+- 0 1890 1890"/>
                                <a:gd name="T3" fmla="*/ T2 w 168"/>
                              </a:gdLst>
                              <a:ahLst/>
                              <a:cxnLst>
                                <a:cxn ang="0">
                                  <a:pos x="T1" y="0"/>
                                </a:cxn>
                                <a:cxn ang="0">
                                  <a:pos x="T3" y="0"/>
                                </a:cxn>
                              </a:cxnLst>
                              <a:rect l="0" t="0" r="r" b="b"/>
                              <a:pathLst>
                                <a:path w="168">
                                  <a:moveTo>
                                    <a:pt x="168"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91" name="Group 199"/>
                        <wpg:cNvGrpSpPr>
                          <a:grpSpLocks/>
                        </wpg:cNvGrpSpPr>
                        <wpg:grpSpPr bwMode="auto">
                          <a:xfrm>
                            <a:off x="2058" y="3253"/>
                            <a:ext cx="1006" cy="500"/>
                            <a:chOff x="2058" y="3253"/>
                            <a:chExt cx="1006" cy="500"/>
                          </a:xfrm>
                        </wpg:grpSpPr>
                        <wps:wsp>
                          <wps:cNvPr id="2492" name="Freeform 200"/>
                          <wps:cNvSpPr>
                            <a:spLocks/>
                          </wps:cNvSpPr>
                          <wps:spPr bwMode="auto">
                            <a:xfrm>
                              <a:off x="2058" y="3253"/>
                              <a:ext cx="1006" cy="500"/>
                            </a:xfrm>
                            <a:custGeom>
                              <a:avLst/>
                              <a:gdLst>
                                <a:gd name="T0" fmla="+- 0 2058 2058"/>
                                <a:gd name="T1" fmla="*/ T0 w 1006"/>
                                <a:gd name="T2" fmla="+- 0 3253 3253"/>
                                <a:gd name="T3" fmla="*/ 3253 h 500"/>
                                <a:gd name="T4" fmla="+- 0 3063 2058"/>
                                <a:gd name="T5" fmla="*/ T4 w 1006"/>
                                <a:gd name="T6" fmla="+- 0 3253 3253"/>
                                <a:gd name="T7" fmla="*/ 3253 h 500"/>
                                <a:gd name="T8" fmla="+- 0 3063 2058"/>
                                <a:gd name="T9" fmla="*/ T8 w 1006"/>
                                <a:gd name="T10" fmla="+- 0 3752 3253"/>
                                <a:gd name="T11" fmla="*/ 3752 h 500"/>
                                <a:gd name="T12" fmla="+- 0 2058 2058"/>
                                <a:gd name="T13" fmla="*/ T12 w 1006"/>
                                <a:gd name="T14" fmla="+- 0 3752 3253"/>
                                <a:gd name="T15" fmla="*/ 3752 h 500"/>
                                <a:gd name="T16" fmla="+- 0 2058 2058"/>
                                <a:gd name="T17" fmla="*/ T16 w 1006"/>
                                <a:gd name="T18" fmla="+- 0 3253 3253"/>
                                <a:gd name="T19" fmla="*/ 3253 h 500"/>
                              </a:gdLst>
                              <a:ahLst/>
                              <a:cxnLst>
                                <a:cxn ang="0">
                                  <a:pos x="T1" y="T3"/>
                                </a:cxn>
                                <a:cxn ang="0">
                                  <a:pos x="T5" y="T7"/>
                                </a:cxn>
                                <a:cxn ang="0">
                                  <a:pos x="T9" y="T11"/>
                                </a:cxn>
                                <a:cxn ang="0">
                                  <a:pos x="T13" y="T15"/>
                                </a:cxn>
                                <a:cxn ang="0">
                                  <a:pos x="T17" y="T19"/>
                                </a:cxn>
                              </a:cxnLst>
                              <a:rect l="0" t="0" r="r" b="b"/>
                              <a:pathLst>
                                <a:path w="1006" h="500">
                                  <a:moveTo>
                                    <a:pt x="0" y="0"/>
                                  </a:moveTo>
                                  <a:lnTo>
                                    <a:pt x="1005" y="0"/>
                                  </a:lnTo>
                                  <a:lnTo>
                                    <a:pt x="1005" y="499"/>
                                  </a:lnTo>
                                  <a:lnTo>
                                    <a:pt x="0" y="499"/>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3" name="Group 201"/>
                        <wpg:cNvGrpSpPr>
                          <a:grpSpLocks/>
                        </wpg:cNvGrpSpPr>
                        <wpg:grpSpPr bwMode="auto">
                          <a:xfrm>
                            <a:off x="2058" y="3253"/>
                            <a:ext cx="1006" cy="500"/>
                            <a:chOff x="2058" y="3253"/>
                            <a:chExt cx="1006" cy="500"/>
                          </a:xfrm>
                        </wpg:grpSpPr>
                        <wps:wsp>
                          <wps:cNvPr id="2494" name="Freeform 202"/>
                          <wps:cNvSpPr>
                            <a:spLocks/>
                          </wps:cNvSpPr>
                          <wps:spPr bwMode="auto">
                            <a:xfrm>
                              <a:off x="2058" y="3253"/>
                              <a:ext cx="1006" cy="500"/>
                            </a:xfrm>
                            <a:custGeom>
                              <a:avLst/>
                              <a:gdLst>
                                <a:gd name="T0" fmla="+- 0 2058 2058"/>
                                <a:gd name="T1" fmla="*/ T0 w 1006"/>
                                <a:gd name="T2" fmla="+- 0 3752 3253"/>
                                <a:gd name="T3" fmla="*/ 3752 h 500"/>
                                <a:gd name="T4" fmla="+- 0 3063 2058"/>
                                <a:gd name="T5" fmla="*/ T4 w 1006"/>
                                <a:gd name="T6" fmla="+- 0 3752 3253"/>
                                <a:gd name="T7" fmla="*/ 3752 h 500"/>
                                <a:gd name="T8" fmla="+- 0 3063 2058"/>
                                <a:gd name="T9" fmla="*/ T8 w 1006"/>
                                <a:gd name="T10" fmla="+- 0 3253 3253"/>
                                <a:gd name="T11" fmla="*/ 3253 h 500"/>
                                <a:gd name="T12" fmla="+- 0 2058 2058"/>
                                <a:gd name="T13" fmla="*/ T12 w 1006"/>
                                <a:gd name="T14" fmla="+- 0 3253 3253"/>
                                <a:gd name="T15" fmla="*/ 3253 h 500"/>
                                <a:gd name="T16" fmla="+- 0 2058 2058"/>
                                <a:gd name="T17" fmla="*/ T16 w 1006"/>
                                <a:gd name="T18" fmla="+- 0 3752 3253"/>
                                <a:gd name="T19" fmla="*/ 3752 h 500"/>
                              </a:gdLst>
                              <a:ahLst/>
                              <a:cxnLst>
                                <a:cxn ang="0">
                                  <a:pos x="T1" y="T3"/>
                                </a:cxn>
                                <a:cxn ang="0">
                                  <a:pos x="T5" y="T7"/>
                                </a:cxn>
                                <a:cxn ang="0">
                                  <a:pos x="T9" y="T11"/>
                                </a:cxn>
                                <a:cxn ang="0">
                                  <a:pos x="T13" y="T15"/>
                                </a:cxn>
                                <a:cxn ang="0">
                                  <a:pos x="T17" y="T19"/>
                                </a:cxn>
                              </a:cxnLst>
                              <a:rect l="0" t="0" r="r" b="b"/>
                              <a:pathLst>
                                <a:path w="1006" h="500">
                                  <a:moveTo>
                                    <a:pt x="0" y="499"/>
                                  </a:moveTo>
                                  <a:lnTo>
                                    <a:pt x="1005" y="499"/>
                                  </a:lnTo>
                                  <a:lnTo>
                                    <a:pt x="1005" y="0"/>
                                  </a:lnTo>
                                  <a:lnTo>
                                    <a:pt x="0" y="0"/>
                                  </a:lnTo>
                                  <a:lnTo>
                                    <a:pt x="0" y="499"/>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95" name="Picture 203"/>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2334" y="3349"/>
                              <a:ext cx="444"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96" name="Picture 204"/>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2310" y="3527"/>
                              <a:ext cx="502"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97" name="Group 205"/>
                        <wpg:cNvGrpSpPr>
                          <a:grpSpLocks/>
                        </wpg:cNvGrpSpPr>
                        <wpg:grpSpPr bwMode="auto">
                          <a:xfrm>
                            <a:off x="1890" y="3503"/>
                            <a:ext cx="168" cy="2"/>
                            <a:chOff x="1890" y="3503"/>
                            <a:chExt cx="168" cy="2"/>
                          </a:xfrm>
                        </wpg:grpSpPr>
                        <wps:wsp>
                          <wps:cNvPr id="2498" name="Freeform 206"/>
                          <wps:cNvSpPr>
                            <a:spLocks/>
                          </wps:cNvSpPr>
                          <wps:spPr bwMode="auto">
                            <a:xfrm>
                              <a:off x="1890" y="3503"/>
                              <a:ext cx="168" cy="2"/>
                            </a:xfrm>
                            <a:custGeom>
                              <a:avLst/>
                              <a:gdLst>
                                <a:gd name="T0" fmla="+- 0 2058 1890"/>
                                <a:gd name="T1" fmla="*/ T0 w 168"/>
                                <a:gd name="T2" fmla="+- 0 1890 1890"/>
                                <a:gd name="T3" fmla="*/ T2 w 168"/>
                              </a:gdLst>
                              <a:ahLst/>
                              <a:cxnLst>
                                <a:cxn ang="0">
                                  <a:pos x="T1" y="0"/>
                                </a:cxn>
                                <a:cxn ang="0">
                                  <a:pos x="T3" y="0"/>
                                </a:cxn>
                              </a:cxnLst>
                              <a:rect l="0" t="0" r="r" b="b"/>
                              <a:pathLst>
                                <a:path w="168">
                                  <a:moveTo>
                                    <a:pt x="168"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99" name="Group 207"/>
                        <wpg:cNvGrpSpPr>
                          <a:grpSpLocks/>
                        </wpg:cNvGrpSpPr>
                        <wpg:grpSpPr bwMode="auto">
                          <a:xfrm>
                            <a:off x="5247" y="2543"/>
                            <a:ext cx="1006" cy="502"/>
                            <a:chOff x="5247" y="2543"/>
                            <a:chExt cx="1006" cy="502"/>
                          </a:xfrm>
                        </wpg:grpSpPr>
                        <wps:wsp>
                          <wps:cNvPr id="2500" name="Freeform 208"/>
                          <wps:cNvSpPr>
                            <a:spLocks/>
                          </wps:cNvSpPr>
                          <wps:spPr bwMode="auto">
                            <a:xfrm>
                              <a:off x="5247" y="2543"/>
                              <a:ext cx="1006" cy="502"/>
                            </a:xfrm>
                            <a:custGeom>
                              <a:avLst/>
                              <a:gdLst>
                                <a:gd name="T0" fmla="+- 0 5247 5247"/>
                                <a:gd name="T1" fmla="*/ T0 w 1006"/>
                                <a:gd name="T2" fmla="+- 0 2543 2543"/>
                                <a:gd name="T3" fmla="*/ 2543 h 502"/>
                                <a:gd name="T4" fmla="+- 0 6253 5247"/>
                                <a:gd name="T5" fmla="*/ T4 w 1006"/>
                                <a:gd name="T6" fmla="+- 0 2543 2543"/>
                                <a:gd name="T7" fmla="*/ 2543 h 502"/>
                                <a:gd name="T8" fmla="+- 0 6253 5247"/>
                                <a:gd name="T9" fmla="*/ T8 w 1006"/>
                                <a:gd name="T10" fmla="+- 0 3044 2543"/>
                                <a:gd name="T11" fmla="*/ 3044 h 502"/>
                                <a:gd name="T12" fmla="+- 0 5247 5247"/>
                                <a:gd name="T13" fmla="*/ T12 w 1006"/>
                                <a:gd name="T14" fmla="+- 0 3044 2543"/>
                                <a:gd name="T15" fmla="*/ 3044 h 502"/>
                                <a:gd name="T16" fmla="+- 0 5247 5247"/>
                                <a:gd name="T17" fmla="*/ T16 w 1006"/>
                                <a:gd name="T18" fmla="+- 0 2543 2543"/>
                                <a:gd name="T19" fmla="*/ 2543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01" name="Group 209"/>
                        <wpg:cNvGrpSpPr>
                          <a:grpSpLocks/>
                        </wpg:cNvGrpSpPr>
                        <wpg:grpSpPr bwMode="auto">
                          <a:xfrm>
                            <a:off x="5247" y="2543"/>
                            <a:ext cx="1006" cy="502"/>
                            <a:chOff x="5247" y="2543"/>
                            <a:chExt cx="1006" cy="502"/>
                          </a:xfrm>
                        </wpg:grpSpPr>
                        <wps:wsp>
                          <wps:cNvPr id="2502" name="Freeform 210"/>
                          <wps:cNvSpPr>
                            <a:spLocks/>
                          </wps:cNvSpPr>
                          <wps:spPr bwMode="auto">
                            <a:xfrm>
                              <a:off x="5247" y="2543"/>
                              <a:ext cx="1006" cy="502"/>
                            </a:xfrm>
                            <a:custGeom>
                              <a:avLst/>
                              <a:gdLst>
                                <a:gd name="T0" fmla="+- 0 5247 5247"/>
                                <a:gd name="T1" fmla="*/ T0 w 1006"/>
                                <a:gd name="T2" fmla="+- 0 3044 2543"/>
                                <a:gd name="T3" fmla="*/ 3044 h 502"/>
                                <a:gd name="T4" fmla="+- 0 6253 5247"/>
                                <a:gd name="T5" fmla="*/ T4 w 1006"/>
                                <a:gd name="T6" fmla="+- 0 3044 2543"/>
                                <a:gd name="T7" fmla="*/ 3044 h 502"/>
                                <a:gd name="T8" fmla="+- 0 6253 5247"/>
                                <a:gd name="T9" fmla="*/ T8 w 1006"/>
                                <a:gd name="T10" fmla="+- 0 2543 2543"/>
                                <a:gd name="T11" fmla="*/ 2543 h 502"/>
                                <a:gd name="T12" fmla="+- 0 5247 5247"/>
                                <a:gd name="T13" fmla="*/ T12 w 1006"/>
                                <a:gd name="T14" fmla="+- 0 2543 2543"/>
                                <a:gd name="T15" fmla="*/ 2543 h 502"/>
                                <a:gd name="T16" fmla="+- 0 5247 5247"/>
                                <a:gd name="T17" fmla="*/ T16 w 1006"/>
                                <a:gd name="T18" fmla="+- 0 3044 2543"/>
                                <a:gd name="T19" fmla="*/ 3044 h 502"/>
                              </a:gdLst>
                              <a:ahLst/>
                              <a:cxnLst>
                                <a:cxn ang="0">
                                  <a:pos x="T1" y="T3"/>
                                </a:cxn>
                                <a:cxn ang="0">
                                  <a:pos x="T5" y="T7"/>
                                </a:cxn>
                                <a:cxn ang="0">
                                  <a:pos x="T9" y="T11"/>
                                </a:cxn>
                                <a:cxn ang="0">
                                  <a:pos x="T13" y="T15"/>
                                </a:cxn>
                                <a:cxn ang="0">
                                  <a:pos x="T17" y="T19"/>
                                </a:cxn>
                              </a:cxnLst>
                              <a:rect l="0" t="0" r="r" b="b"/>
                              <a:pathLst>
                                <a:path w="1006" h="502">
                                  <a:moveTo>
                                    <a:pt x="0" y="501"/>
                                  </a:moveTo>
                                  <a:lnTo>
                                    <a:pt x="1006" y="501"/>
                                  </a:lnTo>
                                  <a:lnTo>
                                    <a:pt x="1006"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3" name="Picture 21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5353" y="2727"/>
                              <a:ext cx="826"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04" name="Group 212"/>
                        <wpg:cNvGrpSpPr>
                          <a:grpSpLocks/>
                        </wpg:cNvGrpSpPr>
                        <wpg:grpSpPr bwMode="auto">
                          <a:xfrm>
                            <a:off x="5247" y="3433"/>
                            <a:ext cx="1006" cy="502"/>
                            <a:chOff x="5247" y="3433"/>
                            <a:chExt cx="1006" cy="502"/>
                          </a:xfrm>
                        </wpg:grpSpPr>
                        <wps:wsp>
                          <wps:cNvPr id="2505" name="Freeform 213"/>
                          <wps:cNvSpPr>
                            <a:spLocks/>
                          </wps:cNvSpPr>
                          <wps:spPr bwMode="auto">
                            <a:xfrm>
                              <a:off x="5247" y="3433"/>
                              <a:ext cx="1006" cy="502"/>
                            </a:xfrm>
                            <a:custGeom>
                              <a:avLst/>
                              <a:gdLst>
                                <a:gd name="T0" fmla="+- 0 5247 5247"/>
                                <a:gd name="T1" fmla="*/ T0 w 1006"/>
                                <a:gd name="T2" fmla="+- 0 3433 3433"/>
                                <a:gd name="T3" fmla="*/ 3433 h 502"/>
                                <a:gd name="T4" fmla="+- 0 6253 5247"/>
                                <a:gd name="T5" fmla="*/ T4 w 1006"/>
                                <a:gd name="T6" fmla="+- 0 3433 3433"/>
                                <a:gd name="T7" fmla="*/ 3433 h 502"/>
                                <a:gd name="T8" fmla="+- 0 6253 5247"/>
                                <a:gd name="T9" fmla="*/ T8 w 1006"/>
                                <a:gd name="T10" fmla="+- 0 3935 3433"/>
                                <a:gd name="T11" fmla="*/ 3935 h 502"/>
                                <a:gd name="T12" fmla="+- 0 5247 5247"/>
                                <a:gd name="T13" fmla="*/ T12 w 1006"/>
                                <a:gd name="T14" fmla="+- 0 3935 3433"/>
                                <a:gd name="T15" fmla="*/ 3935 h 502"/>
                                <a:gd name="T16" fmla="+- 0 5247 5247"/>
                                <a:gd name="T17" fmla="*/ T16 w 1006"/>
                                <a:gd name="T18" fmla="+- 0 3433 3433"/>
                                <a:gd name="T19" fmla="*/ 3433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06" name="Group 214"/>
                        <wpg:cNvGrpSpPr>
                          <a:grpSpLocks/>
                        </wpg:cNvGrpSpPr>
                        <wpg:grpSpPr bwMode="auto">
                          <a:xfrm>
                            <a:off x="5247" y="3433"/>
                            <a:ext cx="1006" cy="502"/>
                            <a:chOff x="5247" y="3433"/>
                            <a:chExt cx="1006" cy="502"/>
                          </a:xfrm>
                        </wpg:grpSpPr>
                        <wps:wsp>
                          <wps:cNvPr id="2507" name="Freeform 215"/>
                          <wps:cNvSpPr>
                            <a:spLocks/>
                          </wps:cNvSpPr>
                          <wps:spPr bwMode="auto">
                            <a:xfrm>
                              <a:off x="5247" y="3433"/>
                              <a:ext cx="1006" cy="502"/>
                            </a:xfrm>
                            <a:custGeom>
                              <a:avLst/>
                              <a:gdLst>
                                <a:gd name="T0" fmla="+- 0 5247 5247"/>
                                <a:gd name="T1" fmla="*/ T0 w 1006"/>
                                <a:gd name="T2" fmla="+- 0 3935 3433"/>
                                <a:gd name="T3" fmla="*/ 3935 h 502"/>
                                <a:gd name="T4" fmla="+- 0 6253 5247"/>
                                <a:gd name="T5" fmla="*/ T4 w 1006"/>
                                <a:gd name="T6" fmla="+- 0 3935 3433"/>
                                <a:gd name="T7" fmla="*/ 3935 h 502"/>
                                <a:gd name="T8" fmla="+- 0 6253 5247"/>
                                <a:gd name="T9" fmla="*/ T8 w 1006"/>
                                <a:gd name="T10" fmla="+- 0 3433 3433"/>
                                <a:gd name="T11" fmla="*/ 3433 h 502"/>
                                <a:gd name="T12" fmla="+- 0 5247 5247"/>
                                <a:gd name="T13" fmla="*/ T12 w 1006"/>
                                <a:gd name="T14" fmla="+- 0 3433 3433"/>
                                <a:gd name="T15" fmla="*/ 3433 h 502"/>
                                <a:gd name="T16" fmla="+- 0 5247 5247"/>
                                <a:gd name="T17" fmla="*/ T16 w 1006"/>
                                <a:gd name="T18" fmla="+- 0 3935 3433"/>
                                <a:gd name="T19" fmla="*/ 3935 h 502"/>
                              </a:gdLst>
                              <a:ahLst/>
                              <a:cxnLst>
                                <a:cxn ang="0">
                                  <a:pos x="T1" y="T3"/>
                                </a:cxn>
                                <a:cxn ang="0">
                                  <a:pos x="T5" y="T7"/>
                                </a:cxn>
                                <a:cxn ang="0">
                                  <a:pos x="T9" y="T11"/>
                                </a:cxn>
                                <a:cxn ang="0">
                                  <a:pos x="T13" y="T15"/>
                                </a:cxn>
                                <a:cxn ang="0">
                                  <a:pos x="T17" y="T19"/>
                                </a:cxn>
                              </a:cxnLst>
                              <a:rect l="0" t="0" r="r" b="b"/>
                              <a:pathLst>
                                <a:path w="1006" h="502">
                                  <a:moveTo>
                                    <a:pt x="0" y="502"/>
                                  </a:moveTo>
                                  <a:lnTo>
                                    <a:pt x="1006" y="502"/>
                                  </a:lnTo>
                                  <a:lnTo>
                                    <a:pt x="1006"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8" name="Picture 21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5274" y="3618"/>
                              <a:ext cx="941"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09" name="Group 217"/>
                        <wpg:cNvGrpSpPr>
                          <a:grpSpLocks/>
                        </wpg:cNvGrpSpPr>
                        <wpg:grpSpPr bwMode="auto">
                          <a:xfrm>
                            <a:off x="4911" y="2041"/>
                            <a:ext cx="2" cy="752"/>
                            <a:chOff x="4911" y="2041"/>
                            <a:chExt cx="2" cy="752"/>
                          </a:xfrm>
                        </wpg:grpSpPr>
                        <wps:wsp>
                          <wps:cNvPr id="2510" name="Freeform 218"/>
                          <wps:cNvSpPr>
                            <a:spLocks/>
                          </wps:cNvSpPr>
                          <wps:spPr bwMode="auto">
                            <a:xfrm>
                              <a:off x="4911" y="2041"/>
                              <a:ext cx="2" cy="752"/>
                            </a:xfrm>
                            <a:custGeom>
                              <a:avLst/>
                              <a:gdLst>
                                <a:gd name="T0" fmla="+- 0 2041 2041"/>
                                <a:gd name="T1" fmla="*/ 2041 h 752"/>
                                <a:gd name="T2" fmla="+- 0 2792 2041"/>
                                <a:gd name="T3" fmla="*/ 2792 h 752"/>
                              </a:gdLst>
                              <a:ahLst/>
                              <a:cxnLst>
                                <a:cxn ang="0">
                                  <a:pos x="0" y="T1"/>
                                </a:cxn>
                                <a:cxn ang="0">
                                  <a:pos x="0" y="T3"/>
                                </a:cxn>
                              </a:cxnLst>
                              <a:rect l="0" t="0" r="r" b="b"/>
                              <a:pathLst>
                                <a:path h="752">
                                  <a:moveTo>
                                    <a:pt x="0" y="0"/>
                                  </a:moveTo>
                                  <a:lnTo>
                                    <a:pt x="0" y="75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1" name="Group 219"/>
                        <wpg:cNvGrpSpPr>
                          <a:grpSpLocks/>
                        </wpg:cNvGrpSpPr>
                        <wpg:grpSpPr bwMode="auto">
                          <a:xfrm>
                            <a:off x="4911" y="2792"/>
                            <a:ext cx="336" cy="920"/>
                            <a:chOff x="4911" y="2792"/>
                            <a:chExt cx="336" cy="920"/>
                          </a:xfrm>
                        </wpg:grpSpPr>
                        <wps:wsp>
                          <wps:cNvPr id="2512" name="Freeform 220"/>
                          <wps:cNvSpPr>
                            <a:spLocks/>
                          </wps:cNvSpPr>
                          <wps:spPr bwMode="auto">
                            <a:xfrm>
                              <a:off x="4911" y="2792"/>
                              <a:ext cx="336" cy="920"/>
                            </a:xfrm>
                            <a:custGeom>
                              <a:avLst/>
                              <a:gdLst>
                                <a:gd name="T0" fmla="+- 0 5247 4911"/>
                                <a:gd name="T1" fmla="*/ T0 w 336"/>
                                <a:gd name="T2" fmla="+- 0 2792 2792"/>
                                <a:gd name="T3" fmla="*/ 2792 h 920"/>
                                <a:gd name="T4" fmla="+- 0 4911 4911"/>
                                <a:gd name="T5" fmla="*/ T4 w 336"/>
                                <a:gd name="T6" fmla="+- 0 2792 2792"/>
                                <a:gd name="T7" fmla="*/ 2792 h 920"/>
                                <a:gd name="T8" fmla="+- 0 4911 4911"/>
                                <a:gd name="T9" fmla="*/ T8 w 336"/>
                                <a:gd name="T10" fmla="+- 0 3711 2792"/>
                                <a:gd name="T11" fmla="*/ 3711 h 920"/>
                              </a:gdLst>
                              <a:ahLst/>
                              <a:cxnLst>
                                <a:cxn ang="0">
                                  <a:pos x="T1" y="T3"/>
                                </a:cxn>
                                <a:cxn ang="0">
                                  <a:pos x="T5" y="T7"/>
                                </a:cxn>
                                <a:cxn ang="0">
                                  <a:pos x="T9" y="T11"/>
                                </a:cxn>
                              </a:cxnLst>
                              <a:rect l="0" t="0" r="r" b="b"/>
                              <a:pathLst>
                                <a:path w="336" h="920">
                                  <a:moveTo>
                                    <a:pt x="336" y="0"/>
                                  </a:moveTo>
                                  <a:lnTo>
                                    <a:pt x="0" y="0"/>
                                  </a:lnTo>
                                  <a:lnTo>
                                    <a:pt x="0" y="91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3" name="Group 221"/>
                        <wpg:cNvGrpSpPr>
                          <a:grpSpLocks/>
                        </wpg:cNvGrpSpPr>
                        <wpg:grpSpPr bwMode="auto">
                          <a:xfrm>
                            <a:off x="4911" y="3683"/>
                            <a:ext cx="336" cy="29"/>
                            <a:chOff x="4911" y="3683"/>
                            <a:chExt cx="336" cy="29"/>
                          </a:xfrm>
                        </wpg:grpSpPr>
                        <wps:wsp>
                          <wps:cNvPr id="2514" name="Freeform 222"/>
                          <wps:cNvSpPr>
                            <a:spLocks/>
                          </wps:cNvSpPr>
                          <wps:spPr bwMode="auto">
                            <a:xfrm>
                              <a:off x="4911" y="3683"/>
                              <a:ext cx="336" cy="29"/>
                            </a:xfrm>
                            <a:custGeom>
                              <a:avLst/>
                              <a:gdLst>
                                <a:gd name="T0" fmla="+- 0 5247 4911"/>
                                <a:gd name="T1" fmla="*/ T0 w 336"/>
                                <a:gd name="T2" fmla="+- 0 3683 3683"/>
                                <a:gd name="T3" fmla="*/ 3683 h 29"/>
                                <a:gd name="T4" fmla="+- 0 4911 4911"/>
                                <a:gd name="T5" fmla="*/ T4 w 336"/>
                                <a:gd name="T6" fmla="+- 0 3711 3683"/>
                                <a:gd name="T7" fmla="*/ 3711 h 29"/>
                              </a:gdLst>
                              <a:ahLst/>
                              <a:cxnLst>
                                <a:cxn ang="0">
                                  <a:pos x="T1" y="T3"/>
                                </a:cxn>
                                <a:cxn ang="0">
                                  <a:pos x="T5" y="T7"/>
                                </a:cxn>
                              </a:cxnLst>
                              <a:rect l="0" t="0" r="r" b="b"/>
                              <a:pathLst>
                                <a:path w="336" h="29">
                                  <a:moveTo>
                                    <a:pt x="336" y="0"/>
                                  </a:moveTo>
                                  <a:lnTo>
                                    <a:pt x="0" y="2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15" name="Group 223"/>
                        <wpg:cNvGrpSpPr>
                          <a:grpSpLocks/>
                        </wpg:cNvGrpSpPr>
                        <wpg:grpSpPr bwMode="auto">
                          <a:xfrm>
                            <a:off x="5247" y="4323"/>
                            <a:ext cx="1006" cy="502"/>
                            <a:chOff x="5247" y="4323"/>
                            <a:chExt cx="1006" cy="502"/>
                          </a:xfrm>
                        </wpg:grpSpPr>
                        <wps:wsp>
                          <wps:cNvPr id="2516" name="Freeform 224"/>
                          <wps:cNvSpPr>
                            <a:spLocks/>
                          </wps:cNvSpPr>
                          <wps:spPr bwMode="auto">
                            <a:xfrm>
                              <a:off x="5247" y="4323"/>
                              <a:ext cx="1006" cy="502"/>
                            </a:xfrm>
                            <a:custGeom>
                              <a:avLst/>
                              <a:gdLst>
                                <a:gd name="T0" fmla="+- 0 5247 5247"/>
                                <a:gd name="T1" fmla="*/ T0 w 1006"/>
                                <a:gd name="T2" fmla="+- 0 4323 4323"/>
                                <a:gd name="T3" fmla="*/ 4323 h 502"/>
                                <a:gd name="T4" fmla="+- 0 6253 5247"/>
                                <a:gd name="T5" fmla="*/ T4 w 1006"/>
                                <a:gd name="T6" fmla="+- 0 4323 4323"/>
                                <a:gd name="T7" fmla="*/ 4323 h 502"/>
                                <a:gd name="T8" fmla="+- 0 6253 5247"/>
                                <a:gd name="T9" fmla="*/ T8 w 1006"/>
                                <a:gd name="T10" fmla="+- 0 4825 4323"/>
                                <a:gd name="T11" fmla="*/ 4825 h 502"/>
                                <a:gd name="T12" fmla="+- 0 5247 5247"/>
                                <a:gd name="T13" fmla="*/ T12 w 1006"/>
                                <a:gd name="T14" fmla="+- 0 4825 4323"/>
                                <a:gd name="T15" fmla="*/ 4825 h 502"/>
                                <a:gd name="T16" fmla="+- 0 5247 5247"/>
                                <a:gd name="T17" fmla="*/ T16 w 1006"/>
                                <a:gd name="T18" fmla="+- 0 4323 4323"/>
                                <a:gd name="T19" fmla="*/ 4323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17" name="Group 225"/>
                        <wpg:cNvGrpSpPr>
                          <a:grpSpLocks/>
                        </wpg:cNvGrpSpPr>
                        <wpg:grpSpPr bwMode="auto">
                          <a:xfrm>
                            <a:off x="5247" y="4323"/>
                            <a:ext cx="1006" cy="502"/>
                            <a:chOff x="5247" y="4323"/>
                            <a:chExt cx="1006" cy="502"/>
                          </a:xfrm>
                        </wpg:grpSpPr>
                        <wps:wsp>
                          <wps:cNvPr id="2518" name="Freeform 226"/>
                          <wps:cNvSpPr>
                            <a:spLocks/>
                          </wps:cNvSpPr>
                          <wps:spPr bwMode="auto">
                            <a:xfrm>
                              <a:off x="5247" y="4323"/>
                              <a:ext cx="1006" cy="502"/>
                            </a:xfrm>
                            <a:custGeom>
                              <a:avLst/>
                              <a:gdLst>
                                <a:gd name="T0" fmla="+- 0 5247 5247"/>
                                <a:gd name="T1" fmla="*/ T0 w 1006"/>
                                <a:gd name="T2" fmla="+- 0 4825 4323"/>
                                <a:gd name="T3" fmla="*/ 4825 h 502"/>
                                <a:gd name="T4" fmla="+- 0 6253 5247"/>
                                <a:gd name="T5" fmla="*/ T4 w 1006"/>
                                <a:gd name="T6" fmla="+- 0 4825 4323"/>
                                <a:gd name="T7" fmla="*/ 4825 h 502"/>
                                <a:gd name="T8" fmla="+- 0 6253 5247"/>
                                <a:gd name="T9" fmla="*/ T8 w 1006"/>
                                <a:gd name="T10" fmla="+- 0 4323 4323"/>
                                <a:gd name="T11" fmla="*/ 4323 h 502"/>
                                <a:gd name="T12" fmla="+- 0 5247 5247"/>
                                <a:gd name="T13" fmla="*/ T12 w 1006"/>
                                <a:gd name="T14" fmla="+- 0 4323 4323"/>
                                <a:gd name="T15" fmla="*/ 4323 h 502"/>
                                <a:gd name="T16" fmla="+- 0 5247 5247"/>
                                <a:gd name="T17" fmla="*/ T16 w 1006"/>
                                <a:gd name="T18" fmla="+- 0 4825 4323"/>
                                <a:gd name="T19" fmla="*/ 4825 h 502"/>
                              </a:gdLst>
                              <a:ahLst/>
                              <a:cxnLst>
                                <a:cxn ang="0">
                                  <a:pos x="T1" y="T3"/>
                                </a:cxn>
                                <a:cxn ang="0">
                                  <a:pos x="T5" y="T7"/>
                                </a:cxn>
                                <a:cxn ang="0">
                                  <a:pos x="T9" y="T11"/>
                                </a:cxn>
                                <a:cxn ang="0">
                                  <a:pos x="T13" y="T15"/>
                                </a:cxn>
                                <a:cxn ang="0">
                                  <a:pos x="T17" y="T19"/>
                                </a:cxn>
                              </a:cxnLst>
                              <a:rect l="0" t="0" r="r" b="b"/>
                              <a:pathLst>
                                <a:path w="1006" h="502">
                                  <a:moveTo>
                                    <a:pt x="0" y="502"/>
                                  </a:moveTo>
                                  <a:lnTo>
                                    <a:pt x="1006" y="502"/>
                                  </a:lnTo>
                                  <a:lnTo>
                                    <a:pt x="1006"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19" name="Picture 22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5523" y="4419"/>
                              <a:ext cx="44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20" name="Picture 228"/>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5499" y="4597"/>
                              <a:ext cx="497"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21" name="Group 229"/>
                        <wpg:cNvGrpSpPr>
                          <a:grpSpLocks/>
                        </wpg:cNvGrpSpPr>
                        <wpg:grpSpPr bwMode="auto">
                          <a:xfrm>
                            <a:off x="4897" y="4573"/>
                            <a:ext cx="351" cy="2"/>
                            <a:chOff x="4897" y="4573"/>
                            <a:chExt cx="351" cy="2"/>
                          </a:xfrm>
                        </wpg:grpSpPr>
                        <wps:wsp>
                          <wps:cNvPr id="2522" name="Freeform 230"/>
                          <wps:cNvSpPr>
                            <a:spLocks/>
                          </wps:cNvSpPr>
                          <wps:spPr bwMode="auto">
                            <a:xfrm>
                              <a:off x="4897" y="4573"/>
                              <a:ext cx="351" cy="2"/>
                            </a:xfrm>
                            <a:custGeom>
                              <a:avLst/>
                              <a:gdLst>
                                <a:gd name="T0" fmla="+- 0 5247 4897"/>
                                <a:gd name="T1" fmla="*/ T0 w 351"/>
                                <a:gd name="T2" fmla="+- 0 4897 4897"/>
                                <a:gd name="T3" fmla="*/ T2 w 351"/>
                              </a:gdLst>
                              <a:ahLst/>
                              <a:cxnLst>
                                <a:cxn ang="0">
                                  <a:pos x="T1" y="0"/>
                                </a:cxn>
                                <a:cxn ang="0">
                                  <a:pos x="T3" y="0"/>
                                </a:cxn>
                              </a:cxnLst>
                              <a:rect l="0" t="0" r="r" b="b"/>
                              <a:pathLst>
                                <a:path w="351">
                                  <a:moveTo>
                                    <a:pt x="350"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3" name="Group 231"/>
                        <wpg:cNvGrpSpPr>
                          <a:grpSpLocks/>
                        </wpg:cNvGrpSpPr>
                        <wpg:grpSpPr bwMode="auto">
                          <a:xfrm>
                            <a:off x="4923" y="3709"/>
                            <a:ext cx="2" cy="838"/>
                            <a:chOff x="4923" y="3709"/>
                            <a:chExt cx="2" cy="838"/>
                          </a:xfrm>
                        </wpg:grpSpPr>
                        <wps:wsp>
                          <wps:cNvPr id="2524" name="Freeform 232"/>
                          <wps:cNvSpPr>
                            <a:spLocks/>
                          </wps:cNvSpPr>
                          <wps:spPr bwMode="auto">
                            <a:xfrm>
                              <a:off x="4923" y="3709"/>
                              <a:ext cx="2" cy="838"/>
                            </a:xfrm>
                            <a:custGeom>
                              <a:avLst/>
                              <a:gdLst>
                                <a:gd name="T0" fmla="+- 0 3709 3709"/>
                                <a:gd name="T1" fmla="*/ 3709 h 838"/>
                                <a:gd name="T2" fmla="+- 0 4547 3709"/>
                                <a:gd name="T3" fmla="*/ 4547 h 838"/>
                              </a:gdLst>
                              <a:ahLst/>
                              <a:cxnLst>
                                <a:cxn ang="0">
                                  <a:pos x="0" y="T1"/>
                                </a:cxn>
                                <a:cxn ang="0">
                                  <a:pos x="0" y="T3"/>
                                </a:cxn>
                              </a:cxnLst>
                              <a:rect l="0" t="0" r="r" b="b"/>
                              <a:pathLst>
                                <a:path h="838">
                                  <a:moveTo>
                                    <a:pt x="0" y="0"/>
                                  </a:moveTo>
                                  <a:lnTo>
                                    <a:pt x="0" y="83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5" name="Group 233"/>
                        <wpg:cNvGrpSpPr>
                          <a:grpSpLocks/>
                        </wpg:cNvGrpSpPr>
                        <wpg:grpSpPr bwMode="auto">
                          <a:xfrm>
                            <a:off x="4911" y="4573"/>
                            <a:ext cx="2" cy="1810"/>
                            <a:chOff x="4911" y="4573"/>
                            <a:chExt cx="2" cy="1810"/>
                          </a:xfrm>
                        </wpg:grpSpPr>
                        <wps:wsp>
                          <wps:cNvPr id="2526" name="Freeform 234"/>
                          <wps:cNvSpPr>
                            <a:spLocks/>
                          </wps:cNvSpPr>
                          <wps:spPr bwMode="auto">
                            <a:xfrm>
                              <a:off x="4911" y="4573"/>
                              <a:ext cx="2" cy="1810"/>
                            </a:xfrm>
                            <a:custGeom>
                              <a:avLst/>
                              <a:gdLst>
                                <a:gd name="T0" fmla="+- 0 4573 4573"/>
                                <a:gd name="T1" fmla="*/ 4573 h 1810"/>
                                <a:gd name="T2" fmla="+- 0 6383 4573"/>
                                <a:gd name="T3" fmla="*/ 6383 h 1810"/>
                              </a:gdLst>
                              <a:ahLst/>
                              <a:cxnLst>
                                <a:cxn ang="0">
                                  <a:pos x="0" y="T1"/>
                                </a:cxn>
                                <a:cxn ang="0">
                                  <a:pos x="0" y="T3"/>
                                </a:cxn>
                              </a:cxnLst>
                              <a:rect l="0" t="0" r="r" b="b"/>
                              <a:pathLst>
                                <a:path h="1810">
                                  <a:moveTo>
                                    <a:pt x="0" y="0"/>
                                  </a:moveTo>
                                  <a:lnTo>
                                    <a:pt x="0" y="181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27" name="Group 235"/>
                        <wpg:cNvGrpSpPr>
                          <a:grpSpLocks/>
                        </wpg:cNvGrpSpPr>
                        <wpg:grpSpPr bwMode="auto">
                          <a:xfrm>
                            <a:off x="5247" y="5214"/>
                            <a:ext cx="1006" cy="502"/>
                            <a:chOff x="5247" y="5214"/>
                            <a:chExt cx="1006" cy="502"/>
                          </a:xfrm>
                        </wpg:grpSpPr>
                        <wps:wsp>
                          <wps:cNvPr id="2528" name="Freeform 236"/>
                          <wps:cNvSpPr>
                            <a:spLocks/>
                          </wps:cNvSpPr>
                          <wps:spPr bwMode="auto">
                            <a:xfrm>
                              <a:off x="5247" y="5214"/>
                              <a:ext cx="1006" cy="502"/>
                            </a:xfrm>
                            <a:custGeom>
                              <a:avLst/>
                              <a:gdLst>
                                <a:gd name="T0" fmla="+- 0 5247 5247"/>
                                <a:gd name="T1" fmla="*/ T0 w 1006"/>
                                <a:gd name="T2" fmla="+- 0 5214 5214"/>
                                <a:gd name="T3" fmla="*/ 5214 h 502"/>
                                <a:gd name="T4" fmla="+- 0 6253 5247"/>
                                <a:gd name="T5" fmla="*/ T4 w 1006"/>
                                <a:gd name="T6" fmla="+- 0 5214 5214"/>
                                <a:gd name="T7" fmla="*/ 5214 h 502"/>
                                <a:gd name="T8" fmla="+- 0 6253 5247"/>
                                <a:gd name="T9" fmla="*/ T8 w 1006"/>
                                <a:gd name="T10" fmla="+- 0 5715 5214"/>
                                <a:gd name="T11" fmla="*/ 5715 h 502"/>
                                <a:gd name="T12" fmla="+- 0 5247 5247"/>
                                <a:gd name="T13" fmla="*/ T12 w 1006"/>
                                <a:gd name="T14" fmla="+- 0 5715 5214"/>
                                <a:gd name="T15" fmla="*/ 5715 h 502"/>
                                <a:gd name="T16" fmla="+- 0 5247 5247"/>
                                <a:gd name="T17" fmla="*/ T16 w 1006"/>
                                <a:gd name="T18" fmla="+- 0 5214 5214"/>
                                <a:gd name="T19" fmla="*/ 5214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29" name="Group 237"/>
                        <wpg:cNvGrpSpPr>
                          <a:grpSpLocks/>
                        </wpg:cNvGrpSpPr>
                        <wpg:grpSpPr bwMode="auto">
                          <a:xfrm>
                            <a:off x="5247" y="5214"/>
                            <a:ext cx="1006" cy="502"/>
                            <a:chOff x="5247" y="5214"/>
                            <a:chExt cx="1006" cy="502"/>
                          </a:xfrm>
                        </wpg:grpSpPr>
                        <wps:wsp>
                          <wps:cNvPr id="2530" name="Freeform 238"/>
                          <wps:cNvSpPr>
                            <a:spLocks/>
                          </wps:cNvSpPr>
                          <wps:spPr bwMode="auto">
                            <a:xfrm>
                              <a:off x="5247" y="5214"/>
                              <a:ext cx="1006" cy="502"/>
                            </a:xfrm>
                            <a:custGeom>
                              <a:avLst/>
                              <a:gdLst>
                                <a:gd name="T0" fmla="+- 0 5247 5247"/>
                                <a:gd name="T1" fmla="*/ T0 w 1006"/>
                                <a:gd name="T2" fmla="+- 0 5715 5214"/>
                                <a:gd name="T3" fmla="*/ 5715 h 502"/>
                                <a:gd name="T4" fmla="+- 0 6253 5247"/>
                                <a:gd name="T5" fmla="*/ T4 w 1006"/>
                                <a:gd name="T6" fmla="+- 0 5715 5214"/>
                                <a:gd name="T7" fmla="*/ 5715 h 502"/>
                                <a:gd name="T8" fmla="+- 0 6253 5247"/>
                                <a:gd name="T9" fmla="*/ T8 w 1006"/>
                                <a:gd name="T10" fmla="+- 0 5214 5214"/>
                                <a:gd name="T11" fmla="*/ 5214 h 502"/>
                                <a:gd name="T12" fmla="+- 0 5247 5247"/>
                                <a:gd name="T13" fmla="*/ T12 w 1006"/>
                                <a:gd name="T14" fmla="+- 0 5214 5214"/>
                                <a:gd name="T15" fmla="*/ 5214 h 502"/>
                                <a:gd name="T16" fmla="+- 0 5247 5247"/>
                                <a:gd name="T17" fmla="*/ T16 w 1006"/>
                                <a:gd name="T18" fmla="+- 0 5715 5214"/>
                                <a:gd name="T19" fmla="*/ 5715 h 502"/>
                              </a:gdLst>
                              <a:ahLst/>
                              <a:cxnLst>
                                <a:cxn ang="0">
                                  <a:pos x="T1" y="T3"/>
                                </a:cxn>
                                <a:cxn ang="0">
                                  <a:pos x="T5" y="T7"/>
                                </a:cxn>
                                <a:cxn ang="0">
                                  <a:pos x="T9" y="T11"/>
                                </a:cxn>
                                <a:cxn ang="0">
                                  <a:pos x="T13" y="T15"/>
                                </a:cxn>
                                <a:cxn ang="0">
                                  <a:pos x="T17" y="T19"/>
                                </a:cxn>
                              </a:cxnLst>
                              <a:rect l="0" t="0" r="r" b="b"/>
                              <a:pathLst>
                                <a:path w="1006" h="502">
                                  <a:moveTo>
                                    <a:pt x="0" y="501"/>
                                  </a:moveTo>
                                  <a:lnTo>
                                    <a:pt x="1006" y="501"/>
                                  </a:lnTo>
                                  <a:lnTo>
                                    <a:pt x="1006"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31" name="Picture 239"/>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5523" y="5310"/>
                              <a:ext cx="44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32" name="Picture 240"/>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5343" y="5490"/>
                              <a:ext cx="814"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33" name="Group 241"/>
                        <wpg:cNvGrpSpPr>
                          <a:grpSpLocks/>
                        </wpg:cNvGrpSpPr>
                        <wpg:grpSpPr bwMode="auto">
                          <a:xfrm>
                            <a:off x="4911" y="5463"/>
                            <a:ext cx="336" cy="2"/>
                            <a:chOff x="4911" y="5463"/>
                            <a:chExt cx="336" cy="2"/>
                          </a:xfrm>
                        </wpg:grpSpPr>
                        <wps:wsp>
                          <wps:cNvPr id="2534" name="Freeform 242"/>
                          <wps:cNvSpPr>
                            <a:spLocks/>
                          </wps:cNvSpPr>
                          <wps:spPr bwMode="auto">
                            <a:xfrm>
                              <a:off x="4911" y="5463"/>
                              <a:ext cx="336" cy="2"/>
                            </a:xfrm>
                            <a:custGeom>
                              <a:avLst/>
                              <a:gdLst>
                                <a:gd name="T0" fmla="+- 0 5247 4911"/>
                                <a:gd name="T1" fmla="*/ T0 w 336"/>
                                <a:gd name="T2" fmla="+- 0 4911 4911"/>
                                <a:gd name="T3" fmla="*/ T2 w 336"/>
                              </a:gdLst>
                              <a:ahLst/>
                              <a:cxnLst>
                                <a:cxn ang="0">
                                  <a:pos x="T1" y="0"/>
                                </a:cxn>
                                <a:cxn ang="0">
                                  <a:pos x="T3" y="0"/>
                                </a:cxn>
                              </a:cxnLst>
                              <a:rect l="0" t="0" r="r" b="b"/>
                              <a:pathLst>
                                <a:path w="336">
                                  <a:moveTo>
                                    <a:pt x="336"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35" name="Group 243"/>
                        <wpg:cNvGrpSpPr>
                          <a:grpSpLocks/>
                        </wpg:cNvGrpSpPr>
                        <wpg:grpSpPr bwMode="auto">
                          <a:xfrm>
                            <a:off x="5247" y="6104"/>
                            <a:ext cx="1006" cy="502"/>
                            <a:chOff x="5247" y="6104"/>
                            <a:chExt cx="1006" cy="502"/>
                          </a:xfrm>
                        </wpg:grpSpPr>
                        <wps:wsp>
                          <wps:cNvPr id="2536" name="Freeform 244"/>
                          <wps:cNvSpPr>
                            <a:spLocks/>
                          </wps:cNvSpPr>
                          <wps:spPr bwMode="auto">
                            <a:xfrm>
                              <a:off x="5247" y="6104"/>
                              <a:ext cx="1006" cy="502"/>
                            </a:xfrm>
                            <a:custGeom>
                              <a:avLst/>
                              <a:gdLst>
                                <a:gd name="T0" fmla="+- 0 5247 5247"/>
                                <a:gd name="T1" fmla="*/ T0 w 1006"/>
                                <a:gd name="T2" fmla="+- 0 6104 6104"/>
                                <a:gd name="T3" fmla="*/ 6104 h 502"/>
                                <a:gd name="T4" fmla="+- 0 6253 5247"/>
                                <a:gd name="T5" fmla="*/ T4 w 1006"/>
                                <a:gd name="T6" fmla="+- 0 6104 6104"/>
                                <a:gd name="T7" fmla="*/ 6104 h 502"/>
                                <a:gd name="T8" fmla="+- 0 6253 5247"/>
                                <a:gd name="T9" fmla="*/ T8 w 1006"/>
                                <a:gd name="T10" fmla="+- 0 6606 6104"/>
                                <a:gd name="T11" fmla="*/ 6606 h 502"/>
                                <a:gd name="T12" fmla="+- 0 5247 5247"/>
                                <a:gd name="T13" fmla="*/ T12 w 1006"/>
                                <a:gd name="T14" fmla="+- 0 6606 6104"/>
                                <a:gd name="T15" fmla="*/ 6606 h 502"/>
                                <a:gd name="T16" fmla="+- 0 5247 5247"/>
                                <a:gd name="T17" fmla="*/ T16 w 1006"/>
                                <a:gd name="T18" fmla="+- 0 6104 6104"/>
                                <a:gd name="T19" fmla="*/ 6104 h 502"/>
                              </a:gdLst>
                              <a:ahLst/>
                              <a:cxnLst>
                                <a:cxn ang="0">
                                  <a:pos x="T1" y="T3"/>
                                </a:cxn>
                                <a:cxn ang="0">
                                  <a:pos x="T5" y="T7"/>
                                </a:cxn>
                                <a:cxn ang="0">
                                  <a:pos x="T9" y="T11"/>
                                </a:cxn>
                                <a:cxn ang="0">
                                  <a:pos x="T13" y="T15"/>
                                </a:cxn>
                                <a:cxn ang="0">
                                  <a:pos x="T17" y="T19"/>
                                </a:cxn>
                              </a:cxnLst>
                              <a:rect l="0" t="0" r="r" b="b"/>
                              <a:pathLst>
                                <a:path w="1006" h="502">
                                  <a:moveTo>
                                    <a:pt x="0" y="0"/>
                                  </a:moveTo>
                                  <a:lnTo>
                                    <a:pt x="1006" y="0"/>
                                  </a:lnTo>
                                  <a:lnTo>
                                    <a:pt x="1006"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37" name="Group 245"/>
                        <wpg:cNvGrpSpPr>
                          <a:grpSpLocks/>
                        </wpg:cNvGrpSpPr>
                        <wpg:grpSpPr bwMode="auto">
                          <a:xfrm>
                            <a:off x="5247" y="6104"/>
                            <a:ext cx="1006" cy="502"/>
                            <a:chOff x="5247" y="6104"/>
                            <a:chExt cx="1006" cy="502"/>
                          </a:xfrm>
                        </wpg:grpSpPr>
                        <wps:wsp>
                          <wps:cNvPr id="2538" name="Freeform 246"/>
                          <wps:cNvSpPr>
                            <a:spLocks/>
                          </wps:cNvSpPr>
                          <wps:spPr bwMode="auto">
                            <a:xfrm>
                              <a:off x="5247" y="6104"/>
                              <a:ext cx="1006" cy="502"/>
                            </a:xfrm>
                            <a:custGeom>
                              <a:avLst/>
                              <a:gdLst>
                                <a:gd name="T0" fmla="+- 0 5247 5247"/>
                                <a:gd name="T1" fmla="*/ T0 w 1006"/>
                                <a:gd name="T2" fmla="+- 0 6606 6104"/>
                                <a:gd name="T3" fmla="*/ 6606 h 502"/>
                                <a:gd name="T4" fmla="+- 0 6253 5247"/>
                                <a:gd name="T5" fmla="*/ T4 w 1006"/>
                                <a:gd name="T6" fmla="+- 0 6606 6104"/>
                                <a:gd name="T7" fmla="*/ 6606 h 502"/>
                                <a:gd name="T8" fmla="+- 0 6253 5247"/>
                                <a:gd name="T9" fmla="*/ T8 w 1006"/>
                                <a:gd name="T10" fmla="+- 0 6104 6104"/>
                                <a:gd name="T11" fmla="*/ 6104 h 502"/>
                                <a:gd name="T12" fmla="+- 0 5247 5247"/>
                                <a:gd name="T13" fmla="*/ T12 w 1006"/>
                                <a:gd name="T14" fmla="+- 0 6104 6104"/>
                                <a:gd name="T15" fmla="*/ 6104 h 502"/>
                                <a:gd name="T16" fmla="+- 0 5247 5247"/>
                                <a:gd name="T17" fmla="*/ T16 w 1006"/>
                                <a:gd name="T18" fmla="+- 0 6606 6104"/>
                                <a:gd name="T19" fmla="*/ 6606 h 502"/>
                              </a:gdLst>
                              <a:ahLst/>
                              <a:cxnLst>
                                <a:cxn ang="0">
                                  <a:pos x="T1" y="T3"/>
                                </a:cxn>
                                <a:cxn ang="0">
                                  <a:pos x="T5" y="T7"/>
                                </a:cxn>
                                <a:cxn ang="0">
                                  <a:pos x="T9" y="T11"/>
                                </a:cxn>
                                <a:cxn ang="0">
                                  <a:pos x="T13" y="T15"/>
                                </a:cxn>
                                <a:cxn ang="0">
                                  <a:pos x="T17" y="T19"/>
                                </a:cxn>
                              </a:cxnLst>
                              <a:rect l="0" t="0" r="r" b="b"/>
                              <a:pathLst>
                                <a:path w="1006" h="502">
                                  <a:moveTo>
                                    <a:pt x="0" y="502"/>
                                  </a:moveTo>
                                  <a:lnTo>
                                    <a:pt x="1006" y="502"/>
                                  </a:lnTo>
                                  <a:lnTo>
                                    <a:pt x="1006"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39" name="Picture 247"/>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5571" y="6291"/>
                              <a:ext cx="367"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40" name="Group 248"/>
                        <wpg:cNvGrpSpPr>
                          <a:grpSpLocks/>
                        </wpg:cNvGrpSpPr>
                        <wpg:grpSpPr bwMode="auto">
                          <a:xfrm>
                            <a:off x="4911" y="6356"/>
                            <a:ext cx="336" cy="27"/>
                            <a:chOff x="4911" y="6356"/>
                            <a:chExt cx="336" cy="27"/>
                          </a:xfrm>
                        </wpg:grpSpPr>
                        <wps:wsp>
                          <wps:cNvPr id="2541" name="Freeform 249"/>
                          <wps:cNvSpPr>
                            <a:spLocks/>
                          </wps:cNvSpPr>
                          <wps:spPr bwMode="auto">
                            <a:xfrm>
                              <a:off x="4911" y="6356"/>
                              <a:ext cx="336" cy="27"/>
                            </a:xfrm>
                            <a:custGeom>
                              <a:avLst/>
                              <a:gdLst>
                                <a:gd name="T0" fmla="+- 0 5247 4911"/>
                                <a:gd name="T1" fmla="*/ T0 w 336"/>
                                <a:gd name="T2" fmla="+- 0 6356 6356"/>
                                <a:gd name="T3" fmla="*/ 6356 h 27"/>
                                <a:gd name="T4" fmla="+- 0 4911 4911"/>
                                <a:gd name="T5" fmla="*/ T4 w 336"/>
                                <a:gd name="T6" fmla="+- 0 6383 6356"/>
                                <a:gd name="T7" fmla="*/ 6383 h 27"/>
                              </a:gdLst>
                              <a:ahLst/>
                              <a:cxnLst>
                                <a:cxn ang="0">
                                  <a:pos x="T1" y="T3"/>
                                </a:cxn>
                                <a:cxn ang="0">
                                  <a:pos x="T5" y="T7"/>
                                </a:cxn>
                              </a:cxnLst>
                              <a:rect l="0" t="0" r="r" b="b"/>
                              <a:pathLst>
                                <a:path w="336" h="27">
                                  <a:moveTo>
                                    <a:pt x="336" y="0"/>
                                  </a:moveTo>
                                  <a:lnTo>
                                    <a:pt x="0" y="2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42" name="Group 250"/>
                        <wpg:cNvGrpSpPr>
                          <a:grpSpLocks/>
                        </wpg:cNvGrpSpPr>
                        <wpg:grpSpPr bwMode="auto">
                          <a:xfrm>
                            <a:off x="6925" y="2543"/>
                            <a:ext cx="1008" cy="502"/>
                            <a:chOff x="6925" y="2543"/>
                            <a:chExt cx="1008" cy="502"/>
                          </a:xfrm>
                        </wpg:grpSpPr>
                        <wps:wsp>
                          <wps:cNvPr id="2543" name="Freeform 251"/>
                          <wps:cNvSpPr>
                            <a:spLocks/>
                          </wps:cNvSpPr>
                          <wps:spPr bwMode="auto">
                            <a:xfrm>
                              <a:off x="6925" y="2543"/>
                              <a:ext cx="1008" cy="502"/>
                            </a:xfrm>
                            <a:custGeom>
                              <a:avLst/>
                              <a:gdLst>
                                <a:gd name="T0" fmla="+- 0 6925 6925"/>
                                <a:gd name="T1" fmla="*/ T0 w 1008"/>
                                <a:gd name="T2" fmla="+- 0 2543 2543"/>
                                <a:gd name="T3" fmla="*/ 2543 h 502"/>
                                <a:gd name="T4" fmla="+- 0 7933 6925"/>
                                <a:gd name="T5" fmla="*/ T4 w 1008"/>
                                <a:gd name="T6" fmla="+- 0 2543 2543"/>
                                <a:gd name="T7" fmla="*/ 2543 h 502"/>
                                <a:gd name="T8" fmla="+- 0 7933 6925"/>
                                <a:gd name="T9" fmla="*/ T8 w 1008"/>
                                <a:gd name="T10" fmla="+- 0 3044 2543"/>
                                <a:gd name="T11" fmla="*/ 3044 h 502"/>
                                <a:gd name="T12" fmla="+- 0 6925 6925"/>
                                <a:gd name="T13" fmla="*/ T12 w 1008"/>
                                <a:gd name="T14" fmla="+- 0 3044 2543"/>
                                <a:gd name="T15" fmla="*/ 3044 h 502"/>
                                <a:gd name="T16" fmla="+- 0 6925 6925"/>
                                <a:gd name="T17" fmla="*/ T16 w 1008"/>
                                <a:gd name="T18" fmla="+- 0 2543 2543"/>
                                <a:gd name="T19" fmla="*/ 254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44" name="Group 252"/>
                        <wpg:cNvGrpSpPr>
                          <a:grpSpLocks/>
                        </wpg:cNvGrpSpPr>
                        <wpg:grpSpPr bwMode="auto">
                          <a:xfrm>
                            <a:off x="6925" y="2543"/>
                            <a:ext cx="1008" cy="502"/>
                            <a:chOff x="6925" y="2543"/>
                            <a:chExt cx="1008" cy="502"/>
                          </a:xfrm>
                        </wpg:grpSpPr>
                        <wps:wsp>
                          <wps:cNvPr id="2545" name="Freeform 253"/>
                          <wps:cNvSpPr>
                            <a:spLocks/>
                          </wps:cNvSpPr>
                          <wps:spPr bwMode="auto">
                            <a:xfrm>
                              <a:off x="6925" y="2543"/>
                              <a:ext cx="1008" cy="502"/>
                            </a:xfrm>
                            <a:custGeom>
                              <a:avLst/>
                              <a:gdLst>
                                <a:gd name="T0" fmla="+- 0 6925 6925"/>
                                <a:gd name="T1" fmla="*/ T0 w 1008"/>
                                <a:gd name="T2" fmla="+- 0 3044 2543"/>
                                <a:gd name="T3" fmla="*/ 3044 h 502"/>
                                <a:gd name="T4" fmla="+- 0 7933 6925"/>
                                <a:gd name="T5" fmla="*/ T4 w 1008"/>
                                <a:gd name="T6" fmla="+- 0 3044 2543"/>
                                <a:gd name="T7" fmla="*/ 3044 h 502"/>
                                <a:gd name="T8" fmla="+- 0 7933 6925"/>
                                <a:gd name="T9" fmla="*/ T8 w 1008"/>
                                <a:gd name="T10" fmla="+- 0 2543 2543"/>
                                <a:gd name="T11" fmla="*/ 2543 h 502"/>
                                <a:gd name="T12" fmla="+- 0 6925 6925"/>
                                <a:gd name="T13" fmla="*/ T12 w 1008"/>
                                <a:gd name="T14" fmla="+- 0 2543 2543"/>
                                <a:gd name="T15" fmla="*/ 2543 h 502"/>
                                <a:gd name="T16" fmla="+- 0 6925 6925"/>
                                <a:gd name="T17" fmla="*/ T16 w 1008"/>
                                <a:gd name="T18" fmla="+- 0 3044 2543"/>
                                <a:gd name="T19" fmla="*/ 3044 h 502"/>
                              </a:gdLst>
                              <a:ahLst/>
                              <a:cxnLst>
                                <a:cxn ang="0">
                                  <a:pos x="T1" y="T3"/>
                                </a:cxn>
                                <a:cxn ang="0">
                                  <a:pos x="T5" y="T7"/>
                                </a:cxn>
                                <a:cxn ang="0">
                                  <a:pos x="T9" y="T11"/>
                                </a:cxn>
                                <a:cxn ang="0">
                                  <a:pos x="T13" y="T15"/>
                                </a:cxn>
                                <a:cxn ang="0">
                                  <a:pos x="T17" y="T19"/>
                                </a:cxn>
                              </a:cxnLst>
                              <a:rect l="0" t="0" r="r" b="b"/>
                              <a:pathLst>
                                <a:path w="1008" h="502">
                                  <a:moveTo>
                                    <a:pt x="0" y="501"/>
                                  </a:moveTo>
                                  <a:lnTo>
                                    <a:pt x="1008" y="501"/>
                                  </a:lnTo>
                                  <a:lnTo>
                                    <a:pt x="1008"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6" name="Picture 254"/>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7266" y="2727"/>
                              <a:ext cx="326"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47" name="Group 255"/>
                        <wpg:cNvGrpSpPr>
                          <a:grpSpLocks/>
                        </wpg:cNvGrpSpPr>
                        <wpg:grpSpPr bwMode="auto">
                          <a:xfrm>
                            <a:off x="6925" y="3433"/>
                            <a:ext cx="1008" cy="502"/>
                            <a:chOff x="6925" y="3433"/>
                            <a:chExt cx="1008" cy="502"/>
                          </a:xfrm>
                        </wpg:grpSpPr>
                        <wps:wsp>
                          <wps:cNvPr id="2548" name="Freeform 256"/>
                          <wps:cNvSpPr>
                            <a:spLocks/>
                          </wps:cNvSpPr>
                          <wps:spPr bwMode="auto">
                            <a:xfrm>
                              <a:off x="6925" y="3433"/>
                              <a:ext cx="1008" cy="502"/>
                            </a:xfrm>
                            <a:custGeom>
                              <a:avLst/>
                              <a:gdLst>
                                <a:gd name="T0" fmla="+- 0 6925 6925"/>
                                <a:gd name="T1" fmla="*/ T0 w 1008"/>
                                <a:gd name="T2" fmla="+- 0 3433 3433"/>
                                <a:gd name="T3" fmla="*/ 3433 h 502"/>
                                <a:gd name="T4" fmla="+- 0 7933 6925"/>
                                <a:gd name="T5" fmla="*/ T4 w 1008"/>
                                <a:gd name="T6" fmla="+- 0 3433 3433"/>
                                <a:gd name="T7" fmla="*/ 3433 h 502"/>
                                <a:gd name="T8" fmla="+- 0 7933 6925"/>
                                <a:gd name="T9" fmla="*/ T8 w 1008"/>
                                <a:gd name="T10" fmla="+- 0 3935 3433"/>
                                <a:gd name="T11" fmla="*/ 3935 h 502"/>
                                <a:gd name="T12" fmla="+- 0 6925 6925"/>
                                <a:gd name="T13" fmla="*/ T12 w 1008"/>
                                <a:gd name="T14" fmla="+- 0 3935 3433"/>
                                <a:gd name="T15" fmla="*/ 3935 h 502"/>
                                <a:gd name="T16" fmla="+- 0 6925 6925"/>
                                <a:gd name="T17" fmla="*/ T16 w 1008"/>
                                <a:gd name="T18" fmla="+- 0 3433 3433"/>
                                <a:gd name="T19" fmla="*/ 343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49" name="Group 257"/>
                        <wpg:cNvGrpSpPr>
                          <a:grpSpLocks/>
                        </wpg:cNvGrpSpPr>
                        <wpg:grpSpPr bwMode="auto">
                          <a:xfrm>
                            <a:off x="6925" y="3433"/>
                            <a:ext cx="1008" cy="502"/>
                            <a:chOff x="6925" y="3433"/>
                            <a:chExt cx="1008" cy="502"/>
                          </a:xfrm>
                        </wpg:grpSpPr>
                        <wps:wsp>
                          <wps:cNvPr id="2550" name="Freeform 258"/>
                          <wps:cNvSpPr>
                            <a:spLocks/>
                          </wps:cNvSpPr>
                          <wps:spPr bwMode="auto">
                            <a:xfrm>
                              <a:off x="6925" y="3433"/>
                              <a:ext cx="1008" cy="502"/>
                            </a:xfrm>
                            <a:custGeom>
                              <a:avLst/>
                              <a:gdLst>
                                <a:gd name="T0" fmla="+- 0 6925 6925"/>
                                <a:gd name="T1" fmla="*/ T0 w 1008"/>
                                <a:gd name="T2" fmla="+- 0 3935 3433"/>
                                <a:gd name="T3" fmla="*/ 3935 h 502"/>
                                <a:gd name="T4" fmla="+- 0 7933 6925"/>
                                <a:gd name="T5" fmla="*/ T4 w 1008"/>
                                <a:gd name="T6" fmla="+- 0 3935 3433"/>
                                <a:gd name="T7" fmla="*/ 3935 h 502"/>
                                <a:gd name="T8" fmla="+- 0 7933 6925"/>
                                <a:gd name="T9" fmla="*/ T8 w 1008"/>
                                <a:gd name="T10" fmla="+- 0 3433 3433"/>
                                <a:gd name="T11" fmla="*/ 3433 h 502"/>
                                <a:gd name="T12" fmla="+- 0 6925 6925"/>
                                <a:gd name="T13" fmla="*/ T12 w 1008"/>
                                <a:gd name="T14" fmla="+- 0 3433 3433"/>
                                <a:gd name="T15" fmla="*/ 3433 h 502"/>
                                <a:gd name="T16" fmla="+- 0 6925 6925"/>
                                <a:gd name="T17" fmla="*/ T16 w 1008"/>
                                <a:gd name="T18" fmla="+- 0 3935 3433"/>
                                <a:gd name="T19" fmla="*/ 3935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51" name="Picture 259"/>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7076" y="3615"/>
                              <a:ext cx="708"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52" name="Group 260"/>
                        <wpg:cNvGrpSpPr>
                          <a:grpSpLocks/>
                        </wpg:cNvGrpSpPr>
                        <wpg:grpSpPr bwMode="auto">
                          <a:xfrm>
                            <a:off x="6925" y="4323"/>
                            <a:ext cx="1008" cy="502"/>
                            <a:chOff x="6925" y="4323"/>
                            <a:chExt cx="1008" cy="502"/>
                          </a:xfrm>
                        </wpg:grpSpPr>
                        <wps:wsp>
                          <wps:cNvPr id="2553" name="Freeform 261"/>
                          <wps:cNvSpPr>
                            <a:spLocks/>
                          </wps:cNvSpPr>
                          <wps:spPr bwMode="auto">
                            <a:xfrm>
                              <a:off x="6925" y="4323"/>
                              <a:ext cx="1008" cy="502"/>
                            </a:xfrm>
                            <a:custGeom>
                              <a:avLst/>
                              <a:gdLst>
                                <a:gd name="T0" fmla="+- 0 6925 6925"/>
                                <a:gd name="T1" fmla="*/ T0 w 1008"/>
                                <a:gd name="T2" fmla="+- 0 4323 4323"/>
                                <a:gd name="T3" fmla="*/ 4323 h 502"/>
                                <a:gd name="T4" fmla="+- 0 7933 6925"/>
                                <a:gd name="T5" fmla="*/ T4 w 1008"/>
                                <a:gd name="T6" fmla="+- 0 4323 4323"/>
                                <a:gd name="T7" fmla="*/ 4323 h 502"/>
                                <a:gd name="T8" fmla="+- 0 7933 6925"/>
                                <a:gd name="T9" fmla="*/ T8 w 1008"/>
                                <a:gd name="T10" fmla="+- 0 4825 4323"/>
                                <a:gd name="T11" fmla="*/ 4825 h 502"/>
                                <a:gd name="T12" fmla="+- 0 6925 6925"/>
                                <a:gd name="T13" fmla="*/ T12 w 1008"/>
                                <a:gd name="T14" fmla="+- 0 4825 4323"/>
                                <a:gd name="T15" fmla="*/ 4825 h 502"/>
                                <a:gd name="T16" fmla="+- 0 6925 6925"/>
                                <a:gd name="T17" fmla="*/ T16 w 1008"/>
                                <a:gd name="T18" fmla="+- 0 4323 4323"/>
                                <a:gd name="T19" fmla="*/ 432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54" name="Group 262"/>
                        <wpg:cNvGrpSpPr>
                          <a:grpSpLocks/>
                        </wpg:cNvGrpSpPr>
                        <wpg:grpSpPr bwMode="auto">
                          <a:xfrm>
                            <a:off x="6925" y="4323"/>
                            <a:ext cx="1008" cy="502"/>
                            <a:chOff x="6925" y="4323"/>
                            <a:chExt cx="1008" cy="502"/>
                          </a:xfrm>
                        </wpg:grpSpPr>
                        <wps:wsp>
                          <wps:cNvPr id="2555" name="Freeform 263"/>
                          <wps:cNvSpPr>
                            <a:spLocks/>
                          </wps:cNvSpPr>
                          <wps:spPr bwMode="auto">
                            <a:xfrm>
                              <a:off x="6925" y="4323"/>
                              <a:ext cx="1008" cy="502"/>
                            </a:xfrm>
                            <a:custGeom>
                              <a:avLst/>
                              <a:gdLst>
                                <a:gd name="T0" fmla="+- 0 6925 6925"/>
                                <a:gd name="T1" fmla="*/ T0 w 1008"/>
                                <a:gd name="T2" fmla="+- 0 4825 4323"/>
                                <a:gd name="T3" fmla="*/ 4825 h 502"/>
                                <a:gd name="T4" fmla="+- 0 7933 6925"/>
                                <a:gd name="T5" fmla="*/ T4 w 1008"/>
                                <a:gd name="T6" fmla="+- 0 4825 4323"/>
                                <a:gd name="T7" fmla="*/ 4825 h 502"/>
                                <a:gd name="T8" fmla="+- 0 7933 6925"/>
                                <a:gd name="T9" fmla="*/ T8 w 1008"/>
                                <a:gd name="T10" fmla="+- 0 4323 4323"/>
                                <a:gd name="T11" fmla="*/ 4323 h 502"/>
                                <a:gd name="T12" fmla="+- 0 6925 6925"/>
                                <a:gd name="T13" fmla="*/ T12 w 1008"/>
                                <a:gd name="T14" fmla="+- 0 4323 4323"/>
                                <a:gd name="T15" fmla="*/ 4323 h 502"/>
                                <a:gd name="T16" fmla="+- 0 6925 6925"/>
                                <a:gd name="T17" fmla="*/ T16 w 1008"/>
                                <a:gd name="T18" fmla="+- 0 4825 4323"/>
                                <a:gd name="T19" fmla="*/ 4825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56" name="Picture 264"/>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7139" y="4508"/>
                              <a:ext cx="581"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57" name="Group 265"/>
                        <wpg:cNvGrpSpPr>
                          <a:grpSpLocks/>
                        </wpg:cNvGrpSpPr>
                        <wpg:grpSpPr bwMode="auto">
                          <a:xfrm>
                            <a:off x="6589" y="2041"/>
                            <a:ext cx="2" cy="752"/>
                            <a:chOff x="6589" y="2041"/>
                            <a:chExt cx="2" cy="752"/>
                          </a:xfrm>
                        </wpg:grpSpPr>
                        <wps:wsp>
                          <wps:cNvPr id="2558" name="Freeform 266"/>
                          <wps:cNvSpPr>
                            <a:spLocks/>
                          </wps:cNvSpPr>
                          <wps:spPr bwMode="auto">
                            <a:xfrm>
                              <a:off x="6589" y="2041"/>
                              <a:ext cx="2" cy="752"/>
                            </a:xfrm>
                            <a:custGeom>
                              <a:avLst/>
                              <a:gdLst>
                                <a:gd name="T0" fmla="+- 0 2041 2041"/>
                                <a:gd name="T1" fmla="*/ 2041 h 752"/>
                                <a:gd name="T2" fmla="+- 0 2792 2041"/>
                                <a:gd name="T3" fmla="*/ 2792 h 752"/>
                              </a:gdLst>
                              <a:ahLst/>
                              <a:cxnLst>
                                <a:cxn ang="0">
                                  <a:pos x="0" y="T1"/>
                                </a:cxn>
                                <a:cxn ang="0">
                                  <a:pos x="0" y="T3"/>
                                </a:cxn>
                              </a:cxnLst>
                              <a:rect l="0" t="0" r="r" b="b"/>
                              <a:pathLst>
                                <a:path h="752">
                                  <a:moveTo>
                                    <a:pt x="0" y="0"/>
                                  </a:moveTo>
                                  <a:lnTo>
                                    <a:pt x="0" y="75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59" name="Group 267"/>
                        <wpg:cNvGrpSpPr>
                          <a:grpSpLocks/>
                        </wpg:cNvGrpSpPr>
                        <wpg:grpSpPr bwMode="auto">
                          <a:xfrm>
                            <a:off x="6589" y="2792"/>
                            <a:ext cx="336" cy="920"/>
                            <a:chOff x="6589" y="2792"/>
                            <a:chExt cx="336" cy="920"/>
                          </a:xfrm>
                        </wpg:grpSpPr>
                        <wps:wsp>
                          <wps:cNvPr id="2560" name="Freeform 268"/>
                          <wps:cNvSpPr>
                            <a:spLocks/>
                          </wps:cNvSpPr>
                          <wps:spPr bwMode="auto">
                            <a:xfrm>
                              <a:off x="6589" y="2792"/>
                              <a:ext cx="336" cy="920"/>
                            </a:xfrm>
                            <a:custGeom>
                              <a:avLst/>
                              <a:gdLst>
                                <a:gd name="T0" fmla="+- 0 6925 6589"/>
                                <a:gd name="T1" fmla="*/ T0 w 336"/>
                                <a:gd name="T2" fmla="+- 0 2792 2792"/>
                                <a:gd name="T3" fmla="*/ 2792 h 920"/>
                                <a:gd name="T4" fmla="+- 0 6589 6589"/>
                                <a:gd name="T5" fmla="*/ T4 w 336"/>
                                <a:gd name="T6" fmla="+- 0 2792 2792"/>
                                <a:gd name="T7" fmla="*/ 2792 h 920"/>
                                <a:gd name="T8" fmla="+- 0 6589 6589"/>
                                <a:gd name="T9" fmla="*/ T8 w 336"/>
                                <a:gd name="T10" fmla="+- 0 3711 2792"/>
                                <a:gd name="T11" fmla="*/ 3711 h 920"/>
                                <a:gd name="T12" fmla="+- 0 6925 6589"/>
                                <a:gd name="T13" fmla="*/ T12 w 336"/>
                                <a:gd name="T14" fmla="+- 0 3683 2792"/>
                                <a:gd name="T15" fmla="*/ 3683 h 920"/>
                              </a:gdLst>
                              <a:ahLst/>
                              <a:cxnLst>
                                <a:cxn ang="0">
                                  <a:pos x="T1" y="T3"/>
                                </a:cxn>
                                <a:cxn ang="0">
                                  <a:pos x="T5" y="T7"/>
                                </a:cxn>
                                <a:cxn ang="0">
                                  <a:pos x="T9" y="T11"/>
                                </a:cxn>
                                <a:cxn ang="0">
                                  <a:pos x="T13" y="T15"/>
                                </a:cxn>
                              </a:cxnLst>
                              <a:rect l="0" t="0" r="r" b="b"/>
                              <a:pathLst>
                                <a:path w="336" h="920">
                                  <a:moveTo>
                                    <a:pt x="336" y="0"/>
                                  </a:moveTo>
                                  <a:lnTo>
                                    <a:pt x="0" y="0"/>
                                  </a:lnTo>
                                  <a:lnTo>
                                    <a:pt x="0" y="919"/>
                                  </a:lnTo>
                                  <a:lnTo>
                                    <a:pt x="336" y="89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1" name="Group 269"/>
                        <wpg:cNvGrpSpPr>
                          <a:grpSpLocks/>
                        </wpg:cNvGrpSpPr>
                        <wpg:grpSpPr bwMode="auto">
                          <a:xfrm>
                            <a:off x="6589" y="3711"/>
                            <a:ext cx="2" cy="836"/>
                            <a:chOff x="6589" y="3711"/>
                            <a:chExt cx="2" cy="836"/>
                          </a:xfrm>
                        </wpg:grpSpPr>
                        <wps:wsp>
                          <wps:cNvPr id="2562" name="Freeform 270"/>
                          <wps:cNvSpPr>
                            <a:spLocks/>
                          </wps:cNvSpPr>
                          <wps:spPr bwMode="auto">
                            <a:xfrm>
                              <a:off x="6589" y="3711"/>
                              <a:ext cx="2" cy="836"/>
                            </a:xfrm>
                            <a:custGeom>
                              <a:avLst/>
                              <a:gdLst>
                                <a:gd name="T0" fmla="+- 0 3711 3711"/>
                                <a:gd name="T1" fmla="*/ 3711 h 836"/>
                                <a:gd name="T2" fmla="+- 0 4547 3711"/>
                                <a:gd name="T3" fmla="*/ 4547 h 836"/>
                              </a:gdLst>
                              <a:ahLst/>
                              <a:cxnLst>
                                <a:cxn ang="0">
                                  <a:pos x="0" y="T1"/>
                                </a:cxn>
                                <a:cxn ang="0">
                                  <a:pos x="0" y="T3"/>
                                </a:cxn>
                              </a:cxnLst>
                              <a:rect l="0" t="0" r="r" b="b"/>
                              <a:pathLst>
                                <a:path h="836">
                                  <a:moveTo>
                                    <a:pt x="0" y="0"/>
                                  </a:moveTo>
                                  <a:lnTo>
                                    <a:pt x="0" y="836"/>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3" name="Group 271"/>
                        <wpg:cNvGrpSpPr>
                          <a:grpSpLocks/>
                        </wpg:cNvGrpSpPr>
                        <wpg:grpSpPr bwMode="auto">
                          <a:xfrm>
                            <a:off x="6589" y="4547"/>
                            <a:ext cx="336" cy="27"/>
                            <a:chOff x="6589" y="4547"/>
                            <a:chExt cx="336" cy="27"/>
                          </a:xfrm>
                        </wpg:grpSpPr>
                        <wps:wsp>
                          <wps:cNvPr id="2564" name="Freeform 272"/>
                          <wps:cNvSpPr>
                            <a:spLocks/>
                          </wps:cNvSpPr>
                          <wps:spPr bwMode="auto">
                            <a:xfrm>
                              <a:off x="6589" y="4547"/>
                              <a:ext cx="336" cy="27"/>
                            </a:xfrm>
                            <a:custGeom>
                              <a:avLst/>
                              <a:gdLst>
                                <a:gd name="T0" fmla="+- 0 6925 6589"/>
                                <a:gd name="T1" fmla="*/ T0 w 336"/>
                                <a:gd name="T2" fmla="+- 0 4573 4547"/>
                                <a:gd name="T3" fmla="*/ 4573 h 27"/>
                                <a:gd name="T4" fmla="+- 0 6589 6589"/>
                                <a:gd name="T5" fmla="*/ T4 w 336"/>
                                <a:gd name="T6" fmla="+- 0 4547 4547"/>
                                <a:gd name="T7" fmla="*/ 4547 h 27"/>
                              </a:gdLst>
                              <a:ahLst/>
                              <a:cxnLst>
                                <a:cxn ang="0">
                                  <a:pos x="T1" y="T3"/>
                                </a:cxn>
                                <a:cxn ang="0">
                                  <a:pos x="T5" y="T7"/>
                                </a:cxn>
                              </a:cxnLst>
                              <a:rect l="0" t="0" r="r" b="b"/>
                              <a:pathLst>
                                <a:path w="336" h="27">
                                  <a:moveTo>
                                    <a:pt x="336" y="26"/>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65" name="Group 273"/>
                        <wpg:cNvGrpSpPr>
                          <a:grpSpLocks/>
                        </wpg:cNvGrpSpPr>
                        <wpg:grpSpPr bwMode="auto">
                          <a:xfrm>
                            <a:off x="6925" y="5214"/>
                            <a:ext cx="1008" cy="502"/>
                            <a:chOff x="6925" y="5214"/>
                            <a:chExt cx="1008" cy="502"/>
                          </a:xfrm>
                        </wpg:grpSpPr>
                        <wps:wsp>
                          <wps:cNvPr id="2566" name="Freeform 274"/>
                          <wps:cNvSpPr>
                            <a:spLocks/>
                          </wps:cNvSpPr>
                          <wps:spPr bwMode="auto">
                            <a:xfrm>
                              <a:off x="6925" y="5214"/>
                              <a:ext cx="1008" cy="502"/>
                            </a:xfrm>
                            <a:custGeom>
                              <a:avLst/>
                              <a:gdLst>
                                <a:gd name="T0" fmla="+- 0 6925 6925"/>
                                <a:gd name="T1" fmla="*/ T0 w 1008"/>
                                <a:gd name="T2" fmla="+- 0 5214 5214"/>
                                <a:gd name="T3" fmla="*/ 5214 h 502"/>
                                <a:gd name="T4" fmla="+- 0 7933 6925"/>
                                <a:gd name="T5" fmla="*/ T4 w 1008"/>
                                <a:gd name="T6" fmla="+- 0 5214 5214"/>
                                <a:gd name="T7" fmla="*/ 5214 h 502"/>
                                <a:gd name="T8" fmla="+- 0 7933 6925"/>
                                <a:gd name="T9" fmla="*/ T8 w 1008"/>
                                <a:gd name="T10" fmla="+- 0 5715 5214"/>
                                <a:gd name="T11" fmla="*/ 5715 h 502"/>
                                <a:gd name="T12" fmla="+- 0 6925 6925"/>
                                <a:gd name="T13" fmla="*/ T12 w 1008"/>
                                <a:gd name="T14" fmla="+- 0 5715 5214"/>
                                <a:gd name="T15" fmla="*/ 5715 h 502"/>
                                <a:gd name="T16" fmla="+- 0 6925 6925"/>
                                <a:gd name="T17" fmla="*/ T16 w 1008"/>
                                <a:gd name="T18" fmla="+- 0 5214 5214"/>
                                <a:gd name="T19" fmla="*/ 5214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67" name="Group 275"/>
                        <wpg:cNvGrpSpPr>
                          <a:grpSpLocks/>
                        </wpg:cNvGrpSpPr>
                        <wpg:grpSpPr bwMode="auto">
                          <a:xfrm>
                            <a:off x="6925" y="5214"/>
                            <a:ext cx="1008" cy="502"/>
                            <a:chOff x="6925" y="5214"/>
                            <a:chExt cx="1008" cy="502"/>
                          </a:xfrm>
                        </wpg:grpSpPr>
                        <wps:wsp>
                          <wps:cNvPr id="2568" name="Freeform 276"/>
                          <wps:cNvSpPr>
                            <a:spLocks/>
                          </wps:cNvSpPr>
                          <wps:spPr bwMode="auto">
                            <a:xfrm>
                              <a:off x="6925" y="5214"/>
                              <a:ext cx="1008" cy="502"/>
                            </a:xfrm>
                            <a:custGeom>
                              <a:avLst/>
                              <a:gdLst>
                                <a:gd name="T0" fmla="+- 0 6925 6925"/>
                                <a:gd name="T1" fmla="*/ T0 w 1008"/>
                                <a:gd name="T2" fmla="+- 0 5715 5214"/>
                                <a:gd name="T3" fmla="*/ 5715 h 502"/>
                                <a:gd name="T4" fmla="+- 0 7933 6925"/>
                                <a:gd name="T5" fmla="*/ T4 w 1008"/>
                                <a:gd name="T6" fmla="+- 0 5715 5214"/>
                                <a:gd name="T7" fmla="*/ 5715 h 502"/>
                                <a:gd name="T8" fmla="+- 0 7933 6925"/>
                                <a:gd name="T9" fmla="*/ T8 w 1008"/>
                                <a:gd name="T10" fmla="+- 0 5214 5214"/>
                                <a:gd name="T11" fmla="*/ 5214 h 502"/>
                                <a:gd name="T12" fmla="+- 0 6925 6925"/>
                                <a:gd name="T13" fmla="*/ T12 w 1008"/>
                                <a:gd name="T14" fmla="+- 0 5214 5214"/>
                                <a:gd name="T15" fmla="*/ 5214 h 502"/>
                                <a:gd name="T16" fmla="+- 0 6925 6925"/>
                                <a:gd name="T17" fmla="*/ T16 w 1008"/>
                                <a:gd name="T18" fmla="+- 0 5715 5214"/>
                                <a:gd name="T19" fmla="*/ 5715 h 502"/>
                              </a:gdLst>
                              <a:ahLst/>
                              <a:cxnLst>
                                <a:cxn ang="0">
                                  <a:pos x="T1" y="T3"/>
                                </a:cxn>
                                <a:cxn ang="0">
                                  <a:pos x="T5" y="T7"/>
                                </a:cxn>
                                <a:cxn ang="0">
                                  <a:pos x="T9" y="T11"/>
                                </a:cxn>
                                <a:cxn ang="0">
                                  <a:pos x="T13" y="T15"/>
                                </a:cxn>
                                <a:cxn ang="0">
                                  <a:pos x="T17" y="T19"/>
                                </a:cxn>
                              </a:cxnLst>
                              <a:rect l="0" t="0" r="r" b="b"/>
                              <a:pathLst>
                                <a:path w="1008" h="502">
                                  <a:moveTo>
                                    <a:pt x="0" y="501"/>
                                  </a:moveTo>
                                  <a:lnTo>
                                    <a:pt x="1008" y="501"/>
                                  </a:lnTo>
                                  <a:lnTo>
                                    <a:pt x="1008"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9" name="Picture 277"/>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7213" y="5310"/>
                              <a:ext cx="434" cy="1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70" name="Picture 278"/>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7148" y="5487"/>
                              <a:ext cx="569"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71" name="Group 279"/>
                        <wpg:cNvGrpSpPr>
                          <a:grpSpLocks/>
                        </wpg:cNvGrpSpPr>
                        <wpg:grpSpPr bwMode="auto">
                          <a:xfrm>
                            <a:off x="3735" y="2543"/>
                            <a:ext cx="1008" cy="502"/>
                            <a:chOff x="3735" y="2543"/>
                            <a:chExt cx="1008" cy="502"/>
                          </a:xfrm>
                        </wpg:grpSpPr>
                        <wps:wsp>
                          <wps:cNvPr id="2572" name="Freeform 280"/>
                          <wps:cNvSpPr>
                            <a:spLocks/>
                          </wps:cNvSpPr>
                          <wps:spPr bwMode="auto">
                            <a:xfrm>
                              <a:off x="3735" y="2543"/>
                              <a:ext cx="1008" cy="502"/>
                            </a:xfrm>
                            <a:custGeom>
                              <a:avLst/>
                              <a:gdLst>
                                <a:gd name="T0" fmla="+- 0 3735 3735"/>
                                <a:gd name="T1" fmla="*/ T0 w 1008"/>
                                <a:gd name="T2" fmla="+- 0 2543 2543"/>
                                <a:gd name="T3" fmla="*/ 2543 h 502"/>
                                <a:gd name="T4" fmla="+- 0 4743 3735"/>
                                <a:gd name="T5" fmla="*/ T4 w 1008"/>
                                <a:gd name="T6" fmla="+- 0 2543 2543"/>
                                <a:gd name="T7" fmla="*/ 2543 h 502"/>
                                <a:gd name="T8" fmla="+- 0 4743 3735"/>
                                <a:gd name="T9" fmla="*/ T8 w 1008"/>
                                <a:gd name="T10" fmla="+- 0 3044 2543"/>
                                <a:gd name="T11" fmla="*/ 3044 h 502"/>
                                <a:gd name="T12" fmla="+- 0 3735 3735"/>
                                <a:gd name="T13" fmla="*/ T12 w 1008"/>
                                <a:gd name="T14" fmla="+- 0 3044 2543"/>
                                <a:gd name="T15" fmla="*/ 3044 h 502"/>
                                <a:gd name="T16" fmla="+- 0 3735 3735"/>
                                <a:gd name="T17" fmla="*/ T16 w 1008"/>
                                <a:gd name="T18" fmla="+- 0 2543 2543"/>
                                <a:gd name="T19" fmla="*/ 254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1"/>
                                  </a:lnTo>
                                  <a:lnTo>
                                    <a:pt x="0" y="501"/>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73" name="Group 281"/>
                        <wpg:cNvGrpSpPr>
                          <a:grpSpLocks/>
                        </wpg:cNvGrpSpPr>
                        <wpg:grpSpPr bwMode="auto">
                          <a:xfrm>
                            <a:off x="3735" y="2543"/>
                            <a:ext cx="1008" cy="502"/>
                            <a:chOff x="3735" y="2543"/>
                            <a:chExt cx="1008" cy="502"/>
                          </a:xfrm>
                        </wpg:grpSpPr>
                        <wps:wsp>
                          <wps:cNvPr id="2574" name="Freeform 282"/>
                          <wps:cNvSpPr>
                            <a:spLocks/>
                          </wps:cNvSpPr>
                          <wps:spPr bwMode="auto">
                            <a:xfrm>
                              <a:off x="3735" y="2543"/>
                              <a:ext cx="1008" cy="502"/>
                            </a:xfrm>
                            <a:custGeom>
                              <a:avLst/>
                              <a:gdLst>
                                <a:gd name="T0" fmla="+- 0 3735 3735"/>
                                <a:gd name="T1" fmla="*/ T0 w 1008"/>
                                <a:gd name="T2" fmla="+- 0 3044 2543"/>
                                <a:gd name="T3" fmla="*/ 3044 h 502"/>
                                <a:gd name="T4" fmla="+- 0 4743 3735"/>
                                <a:gd name="T5" fmla="*/ T4 w 1008"/>
                                <a:gd name="T6" fmla="+- 0 3044 2543"/>
                                <a:gd name="T7" fmla="*/ 3044 h 502"/>
                                <a:gd name="T8" fmla="+- 0 4743 3735"/>
                                <a:gd name="T9" fmla="*/ T8 w 1008"/>
                                <a:gd name="T10" fmla="+- 0 2543 2543"/>
                                <a:gd name="T11" fmla="*/ 2543 h 502"/>
                                <a:gd name="T12" fmla="+- 0 3735 3735"/>
                                <a:gd name="T13" fmla="*/ T12 w 1008"/>
                                <a:gd name="T14" fmla="+- 0 2543 2543"/>
                                <a:gd name="T15" fmla="*/ 2543 h 502"/>
                                <a:gd name="T16" fmla="+- 0 3735 3735"/>
                                <a:gd name="T17" fmla="*/ T16 w 1008"/>
                                <a:gd name="T18" fmla="+- 0 3044 2543"/>
                                <a:gd name="T19" fmla="*/ 3044 h 502"/>
                              </a:gdLst>
                              <a:ahLst/>
                              <a:cxnLst>
                                <a:cxn ang="0">
                                  <a:pos x="T1" y="T3"/>
                                </a:cxn>
                                <a:cxn ang="0">
                                  <a:pos x="T5" y="T7"/>
                                </a:cxn>
                                <a:cxn ang="0">
                                  <a:pos x="T9" y="T11"/>
                                </a:cxn>
                                <a:cxn ang="0">
                                  <a:pos x="T13" y="T15"/>
                                </a:cxn>
                                <a:cxn ang="0">
                                  <a:pos x="T17" y="T19"/>
                                </a:cxn>
                              </a:cxnLst>
                              <a:rect l="0" t="0" r="r" b="b"/>
                              <a:pathLst>
                                <a:path w="1008" h="502">
                                  <a:moveTo>
                                    <a:pt x="0" y="501"/>
                                  </a:moveTo>
                                  <a:lnTo>
                                    <a:pt x="1008" y="501"/>
                                  </a:lnTo>
                                  <a:lnTo>
                                    <a:pt x="1008" y="0"/>
                                  </a:lnTo>
                                  <a:lnTo>
                                    <a:pt x="0" y="0"/>
                                  </a:lnTo>
                                  <a:lnTo>
                                    <a:pt x="0" y="501"/>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75" name="Picture 283"/>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4052" y="2727"/>
                              <a:ext cx="379"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76" name="Group 284"/>
                        <wpg:cNvGrpSpPr>
                          <a:grpSpLocks/>
                        </wpg:cNvGrpSpPr>
                        <wpg:grpSpPr bwMode="auto">
                          <a:xfrm>
                            <a:off x="3735" y="3433"/>
                            <a:ext cx="1008" cy="502"/>
                            <a:chOff x="3735" y="3433"/>
                            <a:chExt cx="1008" cy="502"/>
                          </a:xfrm>
                        </wpg:grpSpPr>
                        <wps:wsp>
                          <wps:cNvPr id="2577" name="Freeform 285"/>
                          <wps:cNvSpPr>
                            <a:spLocks/>
                          </wps:cNvSpPr>
                          <wps:spPr bwMode="auto">
                            <a:xfrm>
                              <a:off x="3735" y="3433"/>
                              <a:ext cx="1008" cy="502"/>
                            </a:xfrm>
                            <a:custGeom>
                              <a:avLst/>
                              <a:gdLst>
                                <a:gd name="T0" fmla="+- 0 3735 3735"/>
                                <a:gd name="T1" fmla="*/ T0 w 1008"/>
                                <a:gd name="T2" fmla="+- 0 3433 3433"/>
                                <a:gd name="T3" fmla="*/ 3433 h 502"/>
                                <a:gd name="T4" fmla="+- 0 4743 3735"/>
                                <a:gd name="T5" fmla="*/ T4 w 1008"/>
                                <a:gd name="T6" fmla="+- 0 3433 3433"/>
                                <a:gd name="T7" fmla="*/ 3433 h 502"/>
                                <a:gd name="T8" fmla="+- 0 4743 3735"/>
                                <a:gd name="T9" fmla="*/ T8 w 1008"/>
                                <a:gd name="T10" fmla="+- 0 3935 3433"/>
                                <a:gd name="T11" fmla="*/ 3935 h 502"/>
                                <a:gd name="T12" fmla="+- 0 3735 3735"/>
                                <a:gd name="T13" fmla="*/ T12 w 1008"/>
                                <a:gd name="T14" fmla="+- 0 3935 3433"/>
                                <a:gd name="T15" fmla="*/ 3935 h 502"/>
                                <a:gd name="T16" fmla="+- 0 3735 3735"/>
                                <a:gd name="T17" fmla="*/ T16 w 1008"/>
                                <a:gd name="T18" fmla="+- 0 3433 3433"/>
                                <a:gd name="T19" fmla="*/ 343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78" name="Group 286"/>
                        <wpg:cNvGrpSpPr>
                          <a:grpSpLocks/>
                        </wpg:cNvGrpSpPr>
                        <wpg:grpSpPr bwMode="auto">
                          <a:xfrm>
                            <a:off x="3735" y="3433"/>
                            <a:ext cx="1008" cy="502"/>
                            <a:chOff x="3735" y="3433"/>
                            <a:chExt cx="1008" cy="502"/>
                          </a:xfrm>
                        </wpg:grpSpPr>
                        <wps:wsp>
                          <wps:cNvPr id="2579" name="Freeform 287"/>
                          <wps:cNvSpPr>
                            <a:spLocks/>
                          </wps:cNvSpPr>
                          <wps:spPr bwMode="auto">
                            <a:xfrm>
                              <a:off x="3735" y="3433"/>
                              <a:ext cx="1008" cy="502"/>
                            </a:xfrm>
                            <a:custGeom>
                              <a:avLst/>
                              <a:gdLst>
                                <a:gd name="T0" fmla="+- 0 3735 3735"/>
                                <a:gd name="T1" fmla="*/ T0 w 1008"/>
                                <a:gd name="T2" fmla="+- 0 3935 3433"/>
                                <a:gd name="T3" fmla="*/ 3935 h 502"/>
                                <a:gd name="T4" fmla="+- 0 4743 3735"/>
                                <a:gd name="T5" fmla="*/ T4 w 1008"/>
                                <a:gd name="T6" fmla="+- 0 3935 3433"/>
                                <a:gd name="T7" fmla="*/ 3935 h 502"/>
                                <a:gd name="T8" fmla="+- 0 4743 3735"/>
                                <a:gd name="T9" fmla="*/ T8 w 1008"/>
                                <a:gd name="T10" fmla="+- 0 3433 3433"/>
                                <a:gd name="T11" fmla="*/ 3433 h 502"/>
                                <a:gd name="T12" fmla="+- 0 3735 3735"/>
                                <a:gd name="T13" fmla="*/ T12 w 1008"/>
                                <a:gd name="T14" fmla="+- 0 3433 3433"/>
                                <a:gd name="T15" fmla="*/ 3433 h 502"/>
                                <a:gd name="T16" fmla="+- 0 3735 3735"/>
                                <a:gd name="T17" fmla="*/ T16 w 1008"/>
                                <a:gd name="T18" fmla="+- 0 3935 3433"/>
                                <a:gd name="T19" fmla="*/ 3935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0" name="Picture 288"/>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3891" y="3615"/>
                              <a:ext cx="382"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81" name="Picture 289"/>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4326" y="3618"/>
                              <a:ext cx="247"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82" name="Group 290"/>
                        <wpg:cNvGrpSpPr>
                          <a:grpSpLocks/>
                        </wpg:cNvGrpSpPr>
                        <wpg:grpSpPr bwMode="auto">
                          <a:xfrm>
                            <a:off x="3735" y="4323"/>
                            <a:ext cx="1008" cy="502"/>
                            <a:chOff x="3735" y="4323"/>
                            <a:chExt cx="1008" cy="502"/>
                          </a:xfrm>
                        </wpg:grpSpPr>
                        <wps:wsp>
                          <wps:cNvPr id="2583" name="Freeform 291"/>
                          <wps:cNvSpPr>
                            <a:spLocks/>
                          </wps:cNvSpPr>
                          <wps:spPr bwMode="auto">
                            <a:xfrm>
                              <a:off x="3735" y="4323"/>
                              <a:ext cx="1008" cy="502"/>
                            </a:xfrm>
                            <a:custGeom>
                              <a:avLst/>
                              <a:gdLst>
                                <a:gd name="T0" fmla="+- 0 3735 3735"/>
                                <a:gd name="T1" fmla="*/ T0 w 1008"/>
                                <a:gd name="T2" fmla="+- 0 4323 4323"/>
                                <a:gd name="T3" fmla="*/ 4323 h 502"/>
                                <a:gd name="T4" fmla="+- 0 4743 3735"/>
                                <a:gd name="T5" fmla="*/ T4 w 1008"/>
                                <a:gd name="T6" fmla="+- 0 4323 4323"/>
                                <a:gd name="T7" fmla="*/ 4323 h 502"/>
                                <a:gd name="T8" fmla="+- 0 4743 3735"/>
                                <a:gd name="T9" fmla="*/ T8 w 1008"/>
                                <a:gd name="T10" fmla="+- 0 4825 4323"/>
                                <a:gd name="T11" fmla="*/ 4825 h 502"/>
                                <a:gd name="T12" fmla="+- 0 3735 3735"/>
                                <a:gd name="T13" fmla="*/ T12 w 1008"/>
                                <a:gd name="T14" fmla="+- 0 4825 4323"/>
                                <a:gd name="T15" fmla="*/ 4825 h 502"/>
                                <a:gd name="T16" fmla="+- 0 3735 3735"/>
                                <a:gd name="T17" fmla="*/ T16 w 1008"/>
                                <a:gd name="T18" fmla="+- 0 4323 4323"/>
                                <a:gd name="T19" fmla="*/ 4323 h 502"/>
                              </a:gdLst>
                              <a:ahLst/>
                              <a:cxnLst>
                                <a:cxn ang="0">
                                  <a:pos x="T1" y="T3"/>
                                </a:cxn>
                                <a:cxn ang="0">
                                  <a:pos x="T5" y="T7"/>
                                </a:cxn>
                                <a:cxn ang="0">
                                  <a:pos x="T9" y="T11"/>
                                </a:cxn>
                                <a:cxn ang="0">
                                  <a:pos x="T13" y="T15"/>
                                </a:cxn>
                                <a:cxn ang="0">
                                  <a:pos x="T17" y="T19"/>
                                </a:cxn>
                              </a:cxnLst>
                              <a:rect l="0" t="0" r="r" b="b"/>
                              <a:pathLst>
                                <a:path w="1008" h="502">
                                  <a:moveTo>
                                    <a:pt x="0" y="0"/>
                                  </a:moveTo>
                                  <a:lnTo>
                                    <a:pt x="1008" y="0"/>
                                  </a:lnTo>
                                  <a:lnTo>
                                    <a:pt x="1008" y="502"/>
                                  </a:lnTo>
                                  <a:lnTo>
                                    <a:pt x="0" y="502"/>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584" name="Group 292"/>
                        <wpg:cNvGrpSpPr>
                          <a:grpSpLocks/>
                        </wpg:cNvGrpSpPr>
                        <wpg:grpSpPr bwMode="auto">
                          <a:xfrm>
                            <a:off x="3735" y="4323"/>
                            <a:ext cx="1008" cy="502"/>
                            <a:chOff x="3735" y="4323"/>
                            <a:chExt cx="1008" cy="502"/>
                          </a:xfrm>
                        </wpg:grpSpPr>
                        <wps:wsp>
                          <wps:cNvPr id="2585" name="Freeform 293"/>
                          <wps:cNvSpPr>
                            <a:spLocks/>
                          </wps:cNvSpPr>
                          <wps:spPr bwMode="auto">
                            <a:xfrm>
                              <a:off x="3735" y="4323"/>
                              <a:ext cx="1008" cy="502"/>
                            </a:xfrm>
                            <a:custGeom>
                              <a:avLst/>
                              <a:gdLst>
                                <a:gd name="T0" fmla="+- 0 3735 3735"/>
                                <a:gd name="T1" fmla="*/ T0 w 1008"/>
                                <a:gd name="T2" fmla="+- 0 4825 4323"/>
                                <a:gd name="T3" fmla="*/ 4825 h 502"/>
                                <a:gd name="T4" fmla="+- 0 4743 3735"/>
                                <a:gd name="T5" fmla="*/ T4 w 1008"/>
                                <a:gd name="T6" fmla="+- 0 4825 4323"/>
                                <a:gd name="T7" fmla="*/ 4825 h 502"/>
                                <a:gd name="T8" fmla="+- 0 4743 3735"/>
                                <a:gd name="T9" fmla="*/ T8 w 1008"/>
                                <a:gd name="T10" fmla="+- 0 4323 4323"/>
                                <a:gd name="T11" fmla="*/ 4323 h 502"/>
                                <a:gd name="T12" fmla="+- 0 3735 3735"/>
                                <a:gd name="T13" fmla="*/ T12 w 1008"/>
                                <a:gd name="T14" fmla="+- 0 4323 4323"/>
                                <a:gd name="T15" fmla="*/ 4323 h 502"/>
                                <a:gd name="T16" fmla="+- 0 3735 3735"/>
                                <a:gd name="T17" fmla="*/ T16 w 1008"/>
                                <a:gd name="T18" fmla="+- 0 4825 4323"/>
                                <a:gd name="T19" fmla="*/ 4825 h 502"/>
                              </a:gdLst>
                              <a:ahLst/>
                              <a:cxnLst>
                                <a:cxn ang="0">
                                  <a:pos x="T1" y="T3"/>
                                </a:cxn>
                                <a:cxn ang="0">
                                  <a:pos x="T5" y="T7"/>
                                </a:cxn>
                                <a:cxn ang="0">
                                  <a:pos x="T9" y="T11"/>
                                </a:cxn>
                                <a:cxn ang="0">
                                  <a:pos x="T13" y="T15"/>
                                </a:cxn>
                                <a:cxn ang="0">
                                  <a:pos x="T17" y="T19"/>
                                </a:cxn>
                              </a:cxnLst>
                              <a:rect l="0" t="0" r="r" b="b"/>
                              <a:pathLst>
                                <a:path w="1008" h="502">
                                  <a:moveTo>
                                    <a:pt x="0" y="502"/>
                                  </a:moveTo>
                                  <a:lnTo>
                                    <a:pt x="1008" y="502"/>
                                  </a:lnTo>
                                  <a:lnTo>
                                    <a:pt x="1008" y="0"/>
                                  </a:lnTo>
                                  <a:lnTo>
                                    <a:pt x="0" y="0"/>
                                  </a:lnTo>
                                  <a:lnTo>
                                    <a:pt x="0" y="502"/>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6" name="Picture 294"/>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3985" y="4417"/>
                              <a:ext cx="518" cy="1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87" name="Picture 295"/>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3889" y="4597"/>
                              <a:ext cx="696" cy="1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588" name="Group 296"/>
                        <wpg:cNvGrpSpPr>
                          <a:grpSpLocks/>
                        </wpg:cNvGrpSpPr>
                        <wpg:grpSpPr bwMode="auto">
                          <a:xfrm>
                            <a:off x="3399" y="2041"/>
                            <a:ext cx="2" cy="2506"/>
                            <a:chOff x="3399" y="2041"/>
                            <a:chExt cx="2" cy="2506"/>
                          </a:xfrm>
                        </wpg:grpSpPr>
                        <wps:wsp>
                          <wps:cNvPr id="2589" name="Freeform 297"/>
                          <wps:cNvSpPr>
                            <a:spLocks/>
                          </wps:cNvSpPr>
                          <wps:spPr bwMode="auto">
                            <a:xfrm>
                              <a:off x="3399" y="2041"/>
                              <a:ext cx="2" cy="2506"/>
                            </a:xfrm>
                            <a:custGeom>
                              <a:avLst/>
                              <a:gdLst>
                                <a:gd name="T0" fmla="+- 0 2041 2041"/>
                                <a:gd name="T1" fmla="*/ 2041 h 2506"/>
                                <a:gd name="T2" fmla="+- 0 4547 2041"/>
                                <a:gd name="T3" fmla="*/ 4547 h 2506"/>
                              </a:gdLst>
                              <a:ahLst/>
                              <a:cxnLst>
                                <a:cxn ang="0">
                                  <a:pos x="0" y="T1"/>
                                </a:cxn>
                                <a:cxn ang="0">
                                  <a:pos x="0" y="T3"/>
                                </a:cxn>
                              </a:cxnLst>
                              <a:rect l="0" t="0" r="r" b="b"/>
                              <a:pathLst>
                                <a:path h="2506">
                                  <a:moveTo>
                                    <a:pt x="0" y="0"/>
                                  </a:moveTo>
                                  <a:lnTo>
                                    <a:pt x="0" y="2506"/>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0" name="Group 298"/>
                        <wpg:cNvGrpSpPr>
                          <a:grpSpLocks/>
                        </wpg:cNvGrpSpPr>
                        <wpg:grpSpPr bwMode="auto">
                          <a:xfrm>
                            <a:off x="3414" y="4573"/>
                            <a:ext cx="322" cy="2"/>
                            <a:chOff x="3414" y="4573"/>
                            <a:chExt cx="322" cy="2"/>
                          </a:xfrm>
                        </wpg:grpSpPr>
                        <wps:wsp>
                          <wps:cNvPr id="2591" name="Freeform 299"/>
                          <wps:cNvSpPr>
                            <a:spLocks/>
                          </wps:cNvSpPr>
                          <wps:spPr bwMode="auto">
                            <a:xfrm>
                              <a:off x="3414" y="4573"/>
                              <a:ext cx="322" cy="2"/>
                            </a:xfrm>
                            <a:custGeom>
                              <a:avLst/>
                              <a:gdLst>
                                <a:gd name="T0" fmla="+- 0 3735 3414"/>
                                <a:gd name="T1" fmla="*/ T0 w 322"/>
                                <a:gd name="T2" fmla="+- 0 3414 3414"/>
                                <a:gd name="T3" fmla="*/ T2 w 322"/>
                              </a:gdLst>
                              <a:ahLst/>
                              <a:cxnLst>
                                <a:cxn ang="0">
                                  <a:pos x="T1" y="0"/>
                                </a:cxn>
                                <a:cxn ang="0">
                                  <a:pos x="T3" y="0"/>
                                </a:cxn>
                              </a:cxnLst>
                              <a:rect l="0" t="0" r="r" b="b"/>
                              <a:pathLst>
                                <a:path w="322">
                                  <a:moveTo>
                                    <a:pt x="321"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2" name="Group 300"/>
                        <wpg:cNvGrpSpPr>
                          <a:grpSpLocks/>
                        </wpg:cNvGrpSpPr>
                        <wpg:grpSpPr bwMode="auto">
                          <a:xfrm>
                            <a:off x="3399" y="3668"/>
                            <a:ext cx="336" cy="15"/>
                            <a:chOff x="3399" y="3668"/>
                            <a:chExt cx="336" cy="15"/>
                          </a:xfrm>
                        </wpg:grpSpPr>
                        <wps:wsp>
                          <wps:cNvPr id="2593" name="Freeform 301"/>
                          <wps:cNvSpPr>
                            <a:spLocks/>
                          </wps:cNvSpPr>
                          <wps:spPr bwMode="auto">
                            <a:xfrm>
                              <a:off x="3399" y="3668"/>
                              <a:ext cx="336" cy="15"/>
                            </a:xfrm>
                            <a:custGeom>
                              <a:avLst/>
                              <a:gdLst>
                                <a:gd name="T0" fmla="+- 0 3735 3399"/>
                                <a:gd name="T1" fmla="*/ T0 w 336"/>
                                <a:gd name="T2" fmla="+- 0 3683 3668"/>
                                <a:gd name="T3" fmla="*/ 3683 h 15"/>
                                <a:gd name="T4" fmla="+- 0 3399 3399"/>
                                <a:gd name="T5" fmla="*/ T4 w 336"/>
                                <a:gd name="T6" fmla="+- 0 3668 3668"/>
                                <a:gd name="T7" fmla="*/ 3668 h 15"/>
                              </a:gdLst>
                              <a:ahLst/>
                              <a:cxnLst>
                                <a:cxn ang="0">
                                  <a:pos x="T1" y="T3"/>
                                </a:cxn>
                                <a:cxn ang="0">
                                  <a:pos x="T5" y="T7"/>
                                </a:cxn>
                              </a:cxnLst>
                              <a:rect l="0" t="0" r="r" b="b"/>
                              <a:pathLst>
                                <a:path w="336" h="15">
                                  <a:moveTo>
                                    <a:pt x="336" y="15"/>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4" name="Group 302"/>
                        <wpg:cNvGrpSpPr>
                          <a:grpSpLocks/>
                        </wpg:cNvGrpSpPr>
                        <wpg:grpSpPr bwMode="auto">
                          <a:xfrm>
                            <a:off x="3399" y="2792"/>
                            <a:ext cx="336" cy="2"/>
                            <a:chOff x="3399" y="2792"/>
                            <a:chExt cx="336" cy="2"/>
                          </a:xfrm>
                        </wpg:grpSpPr>
                        <wps:wsp>
                          <wps:cNvPr id="2595" name="Freeform 303"/>
                          <wps:cNvSpPr>
                            <a:spLocks/>
                          </wps:cNvSpPr>
                          <wps:spPr bwMode="auto">
                            <a:xfrm>
                              <a:off x="3399" y="2792"/>
                              <a:ext cx="336" cy="2"/>
                            </a:xfrm>
                            <a:custGeom>
                              <a:avLst/>
                              <a:gdLst>
                                <a:gd name="T0" fmla="+- 0 3735 3399"/>
                                <a:gd name="T1" fmla="*/ T0 w 336"/>
                                <a:gd name="T2" fmla="+- 0 3399 3399"/>
                                <a:gd name="T3" fmla="*/ T2 w 336"/>
                              </a:gdLst>
                              <a:ahLst/>
                              <a:cxnLst>
                                <a:cxn ang="0">
                                  <a:pos x="T1" y="0"/>
                                </a:cxn>
                                <a:cxn ang="0">
                                  <a:pos x="T3" y="0"/>
                                </a:cxn>
                              </a:cxnLst>
                              <a:rect l="0" t="0" r="r" b="b"/>
                              <a:pathLst>
                                <a:path w="336">
                                  <a:moveTo>
                                    <a:pt x="336"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6" name="Group 304"/>
                        <wpg:cNvGrpSpPr>
                          <a:grpSpLocks/>
                        </wpg:cNvGrpSpPr>
                        <wpg:grpSpPr bwMode="auto">
                          <a:xfrm>
                            <a:off x="6" y="6"/>
                            <a:ext cx="8804" cy="2"/>
                            <a:chOff x="6" y="6"/>
                            <a:chExt cx="8804" cy="2"/>
                          </a:xfrm>
                        </wpg:grpSpPr>
                        <wps:wsp>
                          <wps:cNvPr id="2597" name="Freeform 305"/>
                          <wps:cNvSpPr>
                            <a:spLocks/>
                          </wps:cNvSpPr>
                          <wps:spPr bwMode="auto">
                            <a:xfrm>
                              <a:off x="6" y="6"/>
                              <a:ext cx="8804" cy="2"/>
                            </a:xfrm>
                            <a:custGeom>
                              <a:avLst/>
                              <a:gdLst>
                                <a:gd name="T0" fmla="+- 0 6 6"/>
                                <a:gd name="T1" fmla="*/ T0 w 8804"/>
                                <a:gd name="T2" fmla="+- 0 8809 6"/>
                                <a:gd name="T3" fmla="*/ T2 w 8804"/>
                              </a:gdLst>
                              <a:ahLst/>
                              <a:cxnLst>
                                <a:cxn ang="0">
                                  <a:pos x="T1" y="0"/>
                                </a:cxn>
                                <a:cxn ang="0">
                                  <a:pos x="T3" y="0"/>
                                </a:cxn>
                              </a:cxnLst>
                              <a:rect l="0" t="0" r="r" b="b"/>
                              <a:pathLst>
                                <a:path w="8804">
                                  <a:moveTo>
                                    <a:pt x="0" y="0"/>
                                  </a:moveTo>
                                  <a:lnTo>
                                    <a:pt x="8803"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598" name="Group 306"/>
                        <wpg:cNvGrpSpPr>
                          <a:grpSpLocks/>
                        </wpg:cNvGrpSpPr>
                        <wpg:grpSpPr bwMode="auto">
                          <a:xfrm>
                            <a:off x="10" y="11"/>
                            <a:ext cx="2" cy="6622"/>
                            <a:chOff x="10" y="11"/>
                            <a:chExt cx="2" cy="6622"/>
                          </a:xfrm>
                        </wpg:grpSpPr>
                        <wps:wsp>
                          <wps:cNvPr id="2599" name="Freeform 307"/>
                          <wps:cNvSpPr>
                            <a:spLocks/>
                          </wps:cNvSpPr>
                          <wps:spPr bwMode="auto">
                            <a:xfrm>
                              <a:off x="10" y="11"/>
                              <a:ext cx="2" cy="6622"/>
                            </a:xfrm>
                            <a:custGeom>
                              <a:avLst/>
                              <a:gdLst>
                                <a:gd name="T0" fmla="+- 0 11 11"/>
                                <a:gd name="T1" fmla="*/ 11 h 6622"/>
                                <a:gd name="T2" fmla="+- 0 6632 11"/>
                                <a:gd name="T3" fmla="*/ 6632 h 6622"/>
                              </a:gdLst>
                              <a:ahLst/>
                              <a:cxnLst>
                                <a:cxn ang="0">
                                  <a:pos x="0" y="T1"/>
                                </a:cxn>
                                <a:cxn ang="0">
                                  <a:pos x="0" y="T3"/>
                                </a:cxn>
                              </a:cxnLst>
                              <a:rect l="0" t="0" r="r" b="b"/>
                              <a:pathLst>
                                <a:path h="6622">
                                  <a:moveTo>
                                    <a:pt x="0" y="0"/>
                                  </a:moveTo>
                                  <a:lnTo>
                                    <a:pt x="0" y="6621"/>
                                  </a:lnTo>
                                </a:path>
                              </a:pathLst>
                            </a:custGeom>
                            <a:noFill/>
                            <a:ln w="723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00" name="Group 308"/>
                        <wpg:cNvGrpSpPr>
                          <a:grpSpLocks/>
                        </wpg:cNvGrpSpPr>
                        <wpg:grpSpPr bwMode="auto">
                          <a:xfrm>
                            <a:off x="8804" y="11"/>
                            <a:ext cx="2" cy="6622"/>
                            <a:chOff x="8804" y="11"/>
                            <a:chExt cx="2" cy="6622"/>
                          </a:xfrm>
                        </wpg:grpSpPr>
                        <wps:wsp>
                          <wps:cNvPr id="2601" name="Freeform 309"/>
                          <wps:cNvSpPr>
                            <a:spLocks/>
                          </wps:cNvSpPr>
                          <wps:spPr bwMode="auto">
                            <a:xfrm>
                              <a:off x="8804" y="11"/>
                              <a:ext cx="2" cy="6622"/>
                            </a:xfrm>
                            <a:custGeom>
                              <a:avLst/>
                              <a:gdLst>
                                <a:gd name="T0" fmla="+- 0 11 11"/>
                                <a:gd name="T1" fmla="*/ 11 h 6622"/>
                                <a:gd name="T2" fmla="+- 0 6632 11"/>
                                <a:gd name="T3" fmla="*/ 6632 h 6622"/>
                              </a:gdLst>
                              <a:ahLst/>
                              <a:cxnLst>
                                <a:cxn ang="0">
                                  <a:pos x="0" y="T1"/>
                                </a:cxn>
                                <a:cxn ang="0">
                                  <a:pos x="0" y="T3"/>
                                </a:cxn>
                              </a:cxnLst>
                              <a:rect l="0" t="0" r="r" b="b"/>
                              <a:pathLst>
                                <a:path h="6622">
                                  <a:moveTo>
                                    <a:pt x="0" y="0"/>
                                  </a:moveTo>
                                  <a:lnTo>
                                    <a:pt x="0" y="6621"/>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602" name="Group 310"/>
                        <wpg:cNvGrpSpPr>
                          <a:grpSpLocks/>
                        </wpg:cNvGrpSpPr>
                        <wpg:grpSpPr bwMode="auto">
                          <a:xfrm>
                            <a:off x="6" y="6637"/>
                            <a:ext cx="8804" cy="2"/>
                            <a:chOff x="6" y="6637"/>
                            <a:chExt cx="8804" cy="2"/>
                          </a:xfrm>
                        </wpg:grpSpPr>
                        <wps:wsp>
                          <wps:cNvPr id="2603" name="Freeform 311"/>
                          <wps:cNvSpPr>
                            <a:spLocks/>
                          </wps:cNvSpPr>
                          <wps:spPr bwMode="auto">
                            <a:xfrm>
                              <a:off x="6" y="6637"/>
                              <a:ext cx="8804" cy="2"/>
                            </a:xfrm>
                            <a:custGeom>
                              <a:avLst/>
                              <a:gdLst>
                                <a:gd name="T0" fmla="+- 0 6 6"/>
                                <a:gd name="T1" fmla="*/ T0 w 8804"/>
                                <a:gd name="T2" fmla="+- 0 8809 6"/>
                                <a:gd name="T3" fmla="*/ T2 w 8804"/>
                              </a:gdLst>
                              <a:ahLst/>
                              <a:cxnLst>
                                <a:cxn ang="0">
                                  <a:pos x="T1" y="0"/>
                                </a:cxn>
                                <a:cxn ang="0">
                                  <a:pos x="T3" y="0"/>
                                </a:cxn>
                              </a:cxnLst>
                              <a:rect l="0" t="0" r="r" b="b"/>
                              <a:pathLst>
                                <a:path w="8804">
                                  <a:moveTo>
                                    <a:pt x="0" y="0"/>
                                  </a:moveTo>
                                  <a:lnTo>
                                    <a:pt x="8803"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74D195F0" id="Group 2433" o:spid="_x0000_s1026" style="width:323.55pt;height:192.2pt;mso-position-horizontal-relative:char;mso-position-vertical-relative:line" coordsize="8815,66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">
                <v:group id="Group 142" o:spid="_x0000_s1027" style="position:absolute;left:4071;top:37;width:1008;height:502" coordorigin="4071,37"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HTV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jeH5JjwBuXgAAAD//wMAUEsBAi0AFAAGAAgAAAAhANvh9svuAAAAhQEAABMAAAAAAAAA&#10;AAAAAAAAAAAAAFtDb250ZW50X1R5cGVzXS54bWxQSwECLQAUAAYACAAAACEAWvQsW78AAAAVAQAA&#10;CwAAAAAAAAAAAAAAAAAfAQAAX3JlbHMvLnJlbHNQSwECLQAUAAYACAAAACEAvCh01cYAAADdAAAA&#10;DwAAAAAAAAAAAAAAAAAHAgAAZHJzL2Rvd25yZXYueG1sUEsFBgAAAAADAAMAtwAAAPoCAAAAAA==&#10;">
                  <v:shape id="Freeform 143" o:spid="_x0000_s1028" style="position:absolute;left:4071;top:37;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" path="m,l1008,r,501l,501,,xe" fillcolor="#e8edf4" stroked="f">
                    <v:path arrowok="t" o:connecttype="custom" o:connectlocs="0,37;1008,37;1008,538;0,538;0,37" o:connectangles="0,0,0,0,0"/>
                  </v:shape>
                </v:group>
                <v:group id="Group 144" o:spid="_x0000_s1029" style="position:absolute;left:4071;top:37;width:1008;height:502" coordorigin="4071,37"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k85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TeH5JjwBuXgAAAD//wMAUEsBAi0AFAAGAAgAAAAhANvh9svuAAAAhQEAABMAAAAAAAAA&#10;AAAAAAAAAAAAAFtDb250ZW50X1R5cGVzXS54bWxQSwECLQAUAAYACAAAACEAWvQsW78AAAAVAQAA&#10;CwAAAAAAAAAAAAAAAAAfAQAAX3JlbHMvLnJlbHNQSwECLQAUAAYACAAAACEAI7ZPOcYAAADdAAAA&#10;DwAAAAAAAAAAAAAAAAAHAgAAZHJzL2Rvd25yZXYueG1sUEsFBgAAAAADAAMAtwAAAPoCAAAAAA==&#10;">
                  <v:shape id="Freeform 145" o:spid="_x0000_s1030" style="position:absolute;left:4071;top:37;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" path="m,502r1008,l1008,,,,,502xe" filled="f" strokeweight=".24pt">
                    <v:path arrowok="t" o:connecttype="custom" o:connectlocs="0,539;1008,539;1008,37;0,37;0,539" o:connectangles="0,0,0,0,0"/>
                  </v:shape>
                  <v:shape id="Picture 146" o:spid="_x0000_s1031" type="#_x0000_t75" style="position:absolute;left:4359;top:224;width:442;height: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">
                    <v:imagedata r:id="rId129" o:title=""/>
                  </v:shape>
                </v:group>
                <v:group id="Group 147" o:spid="_x0000_s1032" style="position:absolute;left:4575;top:539;width:2;height:668" coordorigin="4575,539" coordsize="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">
                  <v:shape id="Freeform 148" o:spid="_x0000_s1033" style="position:absolute;left:4575;top:539;width:2;height:668;visibility:visible;mso-wrap-style:square;v-text-anchor:top" coordsize="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" path="m,l,667e" filled="f" strokeweight=".24pt">
                    <v:path arrowok="t" o:connecttype="custom" o:connectlocs="0,539;0,1206" o:connectangles="0,0"/>
                  </v:shape>
                </v:group>
                <v:group id="Group 149" o:spid="_x0000_s1034" style="position:absolute;left:1722;top:1539;width:1006;height:502" coordorigin="1722,1539"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">
                  <v:shape id="Freeform 150" o:spid="_x0000_s1035" style="position:absolute;left:1722;top:1539;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" path="m,l1005,r,502l,502,,xe" fillcolor="#e8edf4" stroked="f">
                    <v:path arrowok="t" o:connecttype="custom" o:connectlocs="0,1539;1005,1539;1005,2041;0,2041;0,1539" o:connectangles="0,0,0,0,0"/>
                  </v:shape>
                </v:group>
                <v:group id="Group 151" o:spid="_x0000_s1036" style="position:absolute;left:1722;top:1539;width:1006;height:502" coordorigin="1722,1539"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5/c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j+D5JjwBuXgAAAD//wMAUEsBAi0AFAAGAAgAAAAhANvh9svuAAAAhQEAABMAAAAAAAAA&#10;AAAAAAAAAAAAAFtDb250ZW50X1R5cGVzXS54bWxQSwECLQAUAAYACAAAACEAWvQsW78AAAAVAQAA&#10;CwAAAAAAAAAAAAAAAAAfAQAAX3JlbHMvLnJlbHNQSwECLQAUAAYACAAAACEAa8ef3MYAAADdAAAA&#10;DwAAAAAAAAAAAAAAAAAHAgAAZHJzL2Rvd25yZXYueG1sUEsFBgAAAAADAAMAtwAAAPoCAAAAAA==&#10;">
                  <v:shape id="Freeform 152" o:spid="_x0000_s1037" style="position:absolute;left:1722;top:1539;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" path="m,502r1005,l1005,,,,,502xe" filled="f" strokeweight=".24pt">
                    <v:path arrowok="t" o:connecttype="custom" o:connectlocs="0,2041;1005,2041;1005,1539;0,1539;0,2041" o:connectangles="0,0,0,0,0"/>
                  </v:shape>
                  <v:shape id="Picture 153" o:spid="_x0000_s1038" type="#_x0000_t75" style="position:absolute;left:2053;top:1727;width:343;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">
                    <v:imagedata r:id="rId130" o:title=""/>
                  </v:shape>
                </v:group>
                <v:group id="Group 154" o:spid="_x0000_s1039" style="position:absolute;left:3231;top:1539;width:1008;height:502" coordorigin="3231,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">
                  <v:shape id="Freeform 155" o:spid="_x0000_s1040" style="position:absolute;left:3231;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" path="m,l1008,r,502l,502,,xe" fillcolor="#e8edf4" stroked="f">
                    <v:path arrowok="t" o:connecttype="custom" o:connectlocs="0,1539;1008,1539;1008,2041;0,2041;0,1539" o:connectangles="0,0,0,0,0"/>
                  </v:shape>
                </v:group>
                <v:group id="Group 156" o:spid="_x0000_s1041" style="position:absolute;left:3231;top:1539;width:1008;height:502" coordorigin="3231,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">
                  <v:shape id="Freeform 157" o:spid="_x0000_s1042" style="position:absolute;left:3231;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" path="m,502r1008,l1008,,,,,502xe" filled="f" strokeweight=".24pt">
                    <v:path arrowok="t" o:connecttype="custom" o:connectlocs="0,2041;1008,2041;1008,1539;0,1539;0,2041" o:connectangles="0,0,0,0,0"/>
                  </v:shape>
                  <v:shape id="Picture 158" o:spid="_x0000_s1043" type="#_x0000_t75" style="position:absolute;left:3577;top:1724;width:31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">
                    <v:imagedata r:id="rId131" o:title=""/>
                  </v:shape>
                </v:group>
                <v:group id="Group 159" o:spid="_x0000_s1044" style="position:absolute;left:42;top:1539;width:1008;height:502" coordorigin="42,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">
                  <v:shape id="Freeform 160" o:spid="_x0000_s1045" style="position:absolute;left:42;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" path="m,l1008,r,502l,502,,xe" fillcolor="#e8edf4" stroked="f">
                    <v:path arrowok="t" o:connecttype="custom" o:connectlocs="0,1539;1008,1539;1008,2041;0,2041;0,1539" o:connectangles="0,0,0,0,0"/>
                  </v:shape>
                </v:group>
                <v:group id="Group 161" o:spid="_x0000_s1046" style="position:absolute;left:42;top:1539;width:1008;height:502" coordorigin="42,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">
                  <v:shape id="Freeform 162" o:spid="_x0000_s1047" style="position:absolute;left:42;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" path="m,502r1008,l1008,,,,,502xe" filled="f" strokeweight=".24pt">
                    <v:path arrowok="t" o:connecttype="custom" o:connectlocs="0,2041;1008,2041;1008,1539;0,1539;0,2041" o:connectangles="0,0,0,0,0"/>
                  </v:shape>
                  <v:shape id="Picture 163" o:spid="_x0000_s1048" type="#_x0000_t75" style="position:absolute;left:279;top:1727;width:547;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">
                    <v:imagedata r:id="rId132" o:title=""/>
                  </v:shape>
                </v:group>
                <v:group id="Group 164" o:spid="_x0000_s1049" style="position:absolute;left:4743;top:1539;width:1008;height:502" coordorigin="474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">
                  <v:shape id="Freeform 165" o:spid="_x0000_s1050" style="position:absolute;left:474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" path="m,l1008,r,502l,502,,xe" fillcolor="#e8edf4" stroked="f">
                    <v:path arrowok="t" o:connecttype="custom" o:connectlocs="0,1539;1008,1539;1008,2041;0,2041;0,1539" o:connectangles="0,0,0,0,0"/>
                  </v:shape>
                </v:group>
                <v:group id="Group 166" o:spid="_x0000_s1051" style="position:absolute;left:4743;top:1539;width:1008;height:502" coordorigin="474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">
                  <v:shape id="Freeform 167" o:spid="_x0000_s1052" style="position:absolute;left:474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" path="m,502r1008,l1008,,,,,502xe" filled="f" strokeweight=".24pt">
                    <v:path arrowok="t" o:connecttype="custom" o:connectlocs="0,2041;1008,2041;1008,1539;0,1539;0,2041" o:connectangles="0,0,0,0,0"/>
                  </v:shape>
                  <v:shape id="Picture 168" o:spid="_x0000_s1053" type="#_x0000_t75" style="position:absolute;left:4859;top:1635;width:785;height: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">
                    <v:imagedata r:id="rId133" o:title=""/>
                  </v:shape>
                  <v:shape id="Picture 169" o:spid="_x0000_s1054" type="#_x0000_t75" style="position:absolute;left:5019;top:1815;width:44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">
                    <v:imagedata r:id="rId134" o:title=""/>
                  </v:shape>
                </v:group>
                <v:group id="Group 170" o:spid="_x0000_s1055" style="position:absolute;left:6253;top:1539;width:1008;height:502" coordorigin="625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">
                  <v:shape id="Freeform 171" o:spid="_x0000_s1056" style="position:absolute;left:625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" path="m,l1008,r,502l,502,,xe" fillcolor="#e8edf4" stroked="f">
                    <v:path arrowok="t" o:connecttype="custom" o:connectlocs="0,1539;1008,1539;1008,2041;0,2041;0,1539" o:connectangles="0,0,0,0,0"/>
                  </v:shape>
                </v:group>
                <v:group id="Group 172" o:spid="_x0000_s1057" style="position:absolute;left:6253;top:1539;width:1008;height:502" coordorigin="625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">
                  <v:shape id="Freeform 173" o:spid="_x0000_s1058" style="position:absolute;left:625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" path="m,502r1008,l1008,,,,,502xe" filled="f" strokeweight=".24pt">
                    <v:path arrowok="t" o:connecttype="custom" o:connectlocs="0,2041;1008,2041;1008,1539;0,1539;0,2041" o:connectangles="0,0,0,0,0"/>
                  </v:shape>
                  <v:shape id="Picture 174" o:spid="_x0000_s1059" type="#_x0000_t75" style="position:absolute;left:6313;top:1727;width:895;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">
                    <v:imagedata r:id="rId135" o:title=""/>
                  </v:shape>
                </v:group>
                <v:group id="Group 175" o:spid="_x0000_s1060" style="position:absolute;left:7765;top:1539;width:1008;height:502" coordorigin="7765,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">
                  <v:shape id="Freeform 176" o:spid="_x0000_s1061" style="position:absolute;left:7765;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" path="m,l1008,r,502l,502,,xe" fillcolor="#e8edf4" stroked="f">
                    <v:path arrowok="t" o:connecttype="custom" o:connectlocs="0,1539;1008,1539;1008,2041;0,2041;0,1539" o:connectangles="0,0,0,0,0"/>
                  </v:shape>
                </v:group>
                <v:group id="Group 177" o:spid="_x0000_s1062" style="position:absolute;left:7765;top:1539;width:1008;height:502" coordorigin="7765,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">
                  <v:shape id="Freeform 178" o:spid="_x0000_s1063" style="position:absolute;left:7765;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" path="m,502r1008,l1008,,,,,502xe" filled="f" strokeweight=".24pt">
                    <v:path arrowok="t" o:connecttype="custom" o:connectlocs="0,2041;1008,2041;1008,1539;0,1539;0,2041" o:connectangles="0,0,0,0,0"/>
                  </v:shape>
                  <v:shape id="Picture 179" o:spid="_x0000_s1064" type="#_x0000_t75" style="position:absolute;left:8065;top:1727;width:422;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">
                    <v:imagedata r:id="rId136" o:title=""/>
                  </v:shape>
                </v:group>
                <v:group id="Group 180" o:spid="_x0000_s1065" style="position:absolute;left:714;top:1220;width:7556;height:320" coordorigin="714,1220" coordsize="7556,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">
                  <v:shape id="Freeform 181" o:spid="_x0000_s1066" style="position:absolute;left:714;top:1220;width:7556;height:320;visibility:visible;mso-wrap-style:square;v-text-anchor:top" coordsize="7556,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" path="m,319l,,7555,r,319e" filled="f" strokeweight=".24pt">
                    <v:path arrowok="t" o:connecttype="custom" o:connectlocs="0,1539;0,1220;7555,1220;7555,1539" o:connectangles="0,0,0,0"/>
                  </v:shape>
                </v:group>
                <v:group id="Group 182" o:spid="_x0000_s1067" style="position:absolute;left:6757;top:1220;width:2;height:320" coordorigin="6757,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">
                  <v:shape id="Freeform 183" o:spid="_x0000_s1068" style="position:absolute;left:6757;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" path="m,l,319e" filled="f" strokeweight=".24pt">
                    <v:path arrowok="t" o:connecttype="custom" o:connectlocs="0,1220;0,1539" o:connectangles="0,0"/>
                  </v:shape>
                </v:group>
                <v:group id="Group 184" o:spid="_x0000_s1069" style="position:absolute;left:5247;top:1220;width:2;height:320" coordorigin="5247,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">
                  <v:shape id="Freeform 185" o:spid="_x0000_s1070" style="position:absolute;left:5247;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" path="m,l,319e" filled="f" strokeweight=".24pt">
                    <v:path arrowok="t" o:connecttype="custom" o:connectlocs="0,1220;0,1539" o:connectangles="0,0"/>
                  </v:shape>
                </v:group>
                <v:group id="Group 186" o:spid="_x0000_s1071" style="position:absolute;left:3735;top:1220;width:2;height:320" coordorigin="3735,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">
                  <v:shape id="Freeform 187" o:spid="_x0000_s1072" style="position:absolute;left:3735;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" path="m,l,319e" filled="f" strokeweight=".24pt">
                    <v:path arrowok="t" o:connecttype="custom" o:connectlocs="0,1220;0,1539" o:connectangles="0,0"/>
                  </v:shape>
                </v:group>
                <v:group id="Group 188" o:spid="_x0000_s1073" style="position:absolute;left:2226;top:1220;width:2;height:320" coordorigin="2226,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">
                  <v:shape id="Freeform 189" o:spid="_x0000_s1074" style="position:absolute;left:2226;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" path="m,l,319e" filled="f" strokeweight=".24pt">
                    <v:path arrowok="t" o:connecttype="custom" o:connectlocs="0,1220;0,1539" o:connectangles="0,0"/>
                  </v:shape>
                </v:group>
                <v:group id="Group 190" o:spid="_x0000_s1075" style="position:absolute;left:1890;top:2041;width:2;height:1462" coordorigin="1890,2041" coordsize="2,1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">
                  <v:shape id="Freeform 191" o:spid="_x0000_s1076" style="position:absolute;left:1890;top:2041;width:2;height:1462;visibility:visible;mso-wrap-style:square;v-text-anchor:top" coordsize="2,1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" path="m,l,1462e" filled="f" strokeweight=".24pt">
                    <v:path arrowok="t" o:connecttype="custom" o:connectlocs="0,2041;0,3503" o:connectangles="0,0"/>
                  </v:shape>
                </v:group>
                <v:group id="Group 192" o:spid="_x0000_s1077" style="position:absolute;left:2058;top:2543;width:1006;height:502" coordorigin="2058,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">
                  <v:shape id="Freeform 193" o:spid="_x0000_s1078" style="position:absolute;left:2058;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" path="m,l1005,r,501l,501,,xe" fillcolor="#e8edf4" stroked="f">
                    <v:path arrowok="t" o:connecttype="custom" o:connectlocs="0,2543;1005,2543;1005,3044;0,3044;0,2543" o:connectangles="0,0,0,0,0"/>
                  </v:shape>
                </v:group>
                <v:group id="Group 194" o:spid="_x0000_s1079" style="position:absolute;left:2058;top:2543;width:1006;height:502" coordorigin="2058,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">
                  <v:shape id="Freeform 195" o:spid="_x0000_s1080" style="position:absolute;left:2058;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" path="m,501r1005,l1005,,,,,501xe" filled="f" strokeweight=".24pt">
                    <v:path arrowok="t" o:connecttype="custom" o:connectlocs="0,3044;1005,3044;1005,2543;0,2543;0,3044" o:connectangles="0,0,0,0,0"/>
                  </v:shape>
                  <v:shape id="Picture 196" o:spid="_x0000_s1081" type="#_x0000_t75" style="position:absolute;left:2096;top:2727;width:92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">
                    <v:imagedata r:id="rId137" o:title=""/>
                  </v:shape>
                </v:group>
                <v:group id="Group 197" o:spid="_x0000_s1082" style="position:absolute;left:1890;top:2792;width:168;height:2" coordorigin="1890,2792"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">
                  <v:shape id="Freeform 198" o:spid="_x0000_s1083" style="position:absolute;left:1890;top:2792;width:168;height:2;visibility:visible;mso-wrap-style:square;v-text-anchor:top"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" path="m168,l,e" filled="f" strokeweight=".24pt">
                    <v:path arrowok="t" o:connecttype="custom" o:connectlocs="168,0;0,0" o:connectangles="0,0"/>
                  </v:shape>
                </v:group>
                <v:group id="Group 199" o:spid="_x0000_s1084" style="position:absolute;left:2058;top:3253;width:1006;height:500" coordorigin="2058,3253"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">
                  <v:shape id="Freeform 200" o:spid="_x0000_s1085" style="position:absolute;left:2058;top:3253;width:1006;height:500;visibility:visible;mso-wrap-style:square;v-text-anchor:top"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" path="m,l1005,r,499l,499,,xe" fillcolor="#e8edf4" stroked="f">
                    <v:path arrowok="t" o:connecttype="custom" o:connectlocs="0,3253;1005,3253;1005,3752;0,3752;0,3253" o:connectangles="0,0,0,0,0"/>
                  </v:shape>
                </v:group>
                <v:group id="Group 201" o:spid="_x0000_s1086" style="position:absolute;left:2058;top:3253;width:1006;height:500" coordorigin="2058,3253"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">
                  <v:shape id="Freeform 202" o:spid="_x0000_s1087" style="position:absolute;left:2058;top:3253;width:1006;height:500;visibility:visible;mso-wrap-style:square;v-text-anchor:top"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" path="m,499r1005,l1005,,,,,499xe" filled="f" strokeweight=".24pt">
                    <v:path arrowok="t" o:connecttype="custom" o:connectlocs="0,3752;1005,3752;1005,3253;0,3253;0,3752" o:connectangles="0,0,0,0,0"/>
                  </v:shape>
                  <v:shape id="Picture 203" o:spid="_x0000_s1088" type="#_x0000_t75" style="position:absolute;left:2334;top:3349;width:444;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">
                    <v:imagedata r:id="rId138" o:title=""/>
                  </v:shape>
                  <v:shape id="Picture 204" o:spid="_x0000_s1089" type="#_x0000_t75" style="position:absolute;left:2310;top:3527;width:502;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">
                    <v:imagedata r:id="rId139" o:title=""/>
                  </v:shape>
                </v:group>
                <v:group id="Group 205" o:spid="_x0000_s1090" style="position:absolute;left:1890;top:3503;width:168;height:2" coordorigin="1890,3503"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">
                  <v:shape id="Freeform 206" o:spid="_x0000_s1091" style="position:absolute;left:1890;top:3503;width:168;height:2;visibility:visible;mso-wrap-style:square;v-text-anchor:top"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" path="m168,l,e" filled="f" strokeweight=".24pt">
                    <v:path arrowok="t" o:connecttype="custom" o:connectlocs="168,0;0,0" o:connectangles="0,0"/>
                  </v:shape>
                </v:group>
                <v:group id="Group 207" o:spid="_x0000_s1092" style="position:absolute;left:5247;top:2543;width:1006;height:502" coordorigin="5247,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">
                  <v:shape id="Freeform 208" o:spid="_x0000_s1093" style="position:absolute;left:5247;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" path="m,l1006,r,501l,501,,xe" fillcolor="#e8edf4" stroked="f">
                    <v:path arrowok="t" o:connecttype="custom" o:connectlocs="0,2543;1006,2543;1006,3044;0,3044;0,2543" o:connectangles="0,0,0,0,0"/>
                  </v:shape>
                </v:group>
                <v:group id="Group 209" o:spid="_x0000_s1094" style="position:absolute;left:5247;top:2543;width:1006;height:502" coordorigin="5247,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">
                  <v:shape id="Freeform 210" o:spid="_x0000_s1095" style="position:absolute;left:5247;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" path="m,501r1006,l1006,,,,,501xe" filled="f" strokeweight=".24pt">
                    <v:path arrowok="t" o:connecttype="custom" o:connectlocs="0,3044;1006,3044;1006,2543;0,2543;0,3044" o:connectangles="0,0,0,0,0"/>
                  </v:shape>
                  <v:shape id="Picture 211" o:spid="_x0000_s1096" type="#_x0000_t75" style="position:absolute;left:5353;top:2727;width:826;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">
                    <v:imagedata r:id="rId140" o:title=""/>
                  </v:shape>
                </v:group>
                <v:group id="Group 212" o:spid="_x0000_s1097" style="position:absolute;left:5247;top:3433;width:1006;height:502" coordorigin="5247,343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">
                  <v:shape id="Freeform 213" o:spid="_x0000_s1098" style="position:absolute;left:5247;top:343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" path="m,l1006,r,502l,502,,xe" fillcolor="#e8edf4" stroked="f">
                    <v:path arrowok="t" o:connecttype="custom" o:connectlocs="0,3433;1006,3433;1006,3935;0,3935;0,3433" o:connectangles="0,0,0,0,0"/>
                  </v:shape>
                </v:group>
                <v:group id="Group 214" o:spid="_x0000_s1099" style="position:absolute;left:5247;top:3433;width:1006;height:502" coordorigin="5247,343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">
                  <v:shape id="Freeform 215" o:spid="_x0000_s1100" style="position:absolute;left:5247;top:343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" path="m,502r1006,l1006,,,,,502xe" filled="f" strokeweight=".24pt">
                    <v:path arrowok="t" o:connecttype="custom" o:connectlocs="0,3935;1006,3935;1006,3433;0,3433;0,3935" o:connectangles="0,0,0,0,0"/>
                  </v:shape>
                  <v:shape id="Picture 216" o:spid="_x0000_s1101" type="#_x0000_t75" style="position:absolute;left:5274;top:3618;width:941;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">
                    <v:imagedata r:id="rId141" o:title=""/>
                  </v:shape>
                </v:group>
                <v:group id="Group 217" o:spid="_x0000_s1102" style="position:absolute;left:4911;top:2041;width:2;height:752" coordorigin="4911,2041"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">
                  <v:shape id="Freeform 218" o:spid="_x0000_s1103" style="position:absolute;left:4911;top:2041;width:2;height:752;visibility:visible;mso-wrap-style:square;v-text-anchor:top"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" path="m,l,751e" filled="f" strokeweight=".24pt">
                    <v:path arrowok="t" o:connecttype="custom" o:connectlocs="0,2041;0,2792" o:connectangles="0,0"/>
                  </v:shape>
                </v:group>
                <v:group id="Group 219" o:spid="_x0000_s1104" style="position:absolute;left:4911;top:2792;width:336;height:920" coordorigin="4911,2792"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">
                  <v:shape id="Freeform 220" o:spid="_x0000_s1105" style="position:absolute;left:4911;top:2792;width:336;height:920;visibility:visible;mso-wrap-style:square;v-text-anchor:top"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" path="m336,l,,,919e" filled="f" strokeweight=".24pt">
                    <v:path arrowok="t" o:connecttype="custom" o:connectlocs="336,2792;0,2792;0,3711" o:connectangles="0,0,0"/>
                  </v:shape>
                </v:group>
                <v:group id="Group 221" o:spid="_x0000_s1106" style="position:absolute;left:4911;top:3683;width:336;height:29" coordorigin="4911,3683" coordsize="33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">
                  <v:shape id="Freeform 222" o:spid="_x0000_s1107" style="position:absolute;left:4911;top:3683;width:336;height:29;visibility:visible;mso-wrap-style:square;v-text-anchor:top" coordsize="33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" path="m336,l,28e" filled="f" strokeweight=".24pt">
                    <v:path arrowok="t" o:connecttype="custom" o:connectlocs="336,3683;0,3711" o:connectangles="0,0"/>
                  </v:shape>
                </v:group>
                <v:group id="Group 223" o:spid="_x0000_s1108" style="position:absolute;left:5247;top:4323;width:1006;height:502" coordorigin="5247,432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">
                  <v:shape id="Freeform 224" o:spid="_x0000_s1109" style="position:absolute;left:5247;top:432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" path="m,l1006,r,502l,502,,xe" fillcolor="#e8edf4" stroked="f">
                    <v:path arrowok="t" o:connecttype="custom" o:connectlocs="0,4323;1006,4323;1006,4825;0,4825;0,4323" o:connectangles="0,0,0,0,0"/>
                  </v:shape>
                </v:group>
                <v:group id="Group 225" o:spid="_x0000_s1110" style="position:absolute;left:5247;top:4323;width:1006;height:502" coordorigin="5247,432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">
                  <v:shape id="Freeform 226" o:spid="_x0000_s1111" style="position:absolute;left:5247;top:432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" path="m,502r1006,l1006,,,,,502xe" filled="f" strokeweight=".24pt">
                    <v:path arrowok="t" o:connecttype="custom" o:connectlocs="0,4825;1006,4825;1006,4323;0,4323;0,4825" o:connectangles="0,0,0,0,0"/>
                  </v:shape>
                  <v:shape id="Picture 227" o:spid="_x0000_s1112" type="#_x0000_t75" style="position:absolute;left:5523;top:4419;width:44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">
                    <v:imagedata r:id="rId134" o:title=""/>
                  </v:shape>
                  <v:shape id="Picture 228" o:spid="_x0000_s1113" type="#_x0000_t75" style="position:absolute;left:5499;top:4597;width:497;height: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">
                    <v:imagedata r:id="rId142" o:title=""/>
                  </v:shape>
                </v:group>
                <v:group id="Group 229" o:spid="_x0000_s1114" style="position:absolute;left:4897;top:4573;width:351;height:2" coordorigin="4897,4573" coordsize="3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">
                  <v:shape id="Freeform 230" o:spid="_x0000_s1115" style="position:absolute;left:4897;top:4573;width:351;height:2;visibility:visible;mso-wrap-style:square;v-text-anchor:top" coordsize="3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" path="m350,l,e" filled="f" strokeweight=".24pt">
                    <v:path arrowok="t" o:connecttype="custom" o:connectlocs="350,0;0,0" o:connectangles="0,0"/>
                  </v:shape>
                </v:group>
                <v:group id="Group 231" o:spid="_x0000_s1116" style="position:absolute;left:4923;top:3709;width:2;height:838" coordorigin="4923,3709" coordsize="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">
                  <v:shape id="Freeform 232" o:spid="_x0000_s1117" style="position:absolute;left:4923;top:3709;width:2;height:838;visibility:visible;mso-wrap-style:square;v-text-anchor:top" coordsize="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" path="m,l,838e" filled="f" strokeweight=".24pt">
                    <v:path arrowok="t" o:connecttype="custom" o:connectlocs="0,3709;0,4547" o:connectangles="0,0"/>
                  </v:shape>
                </v:group>
                <v:group id="Group 233" o:spid="_x0000_s1118" style="position:absolute;left:4911;top:4573;width:2;height:1810" coordorigin="4911,4573" coordsize="2,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">
                  <v:shape id="Freeform 234" o:spid="_x0000_s1119" style="position:absolute;left:4911;top:4573;width:2;height:1810;visibility:visible;mso-wrap-style:square;v-text-anchor:top" coordsize="2,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" path="m,l,1810e" filled="f" strokeweight=".24pt">
                    <v:path arrowok="t" o:connecttype="custom" o:connectlocs="0,4573;0,6383" o:connectangles="0,0"/>
                  </v:shape>
                </v:group>
                <v:group id="Group 235" o:spid="_x0000_s1120" style="position:absolute;left:5247;top:5214;width:1006;height:502" coordorigin="5247,521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">
                  <v:shape id="Freeform 236" o:spid="_x0000_s1121" style="position:absolute;left:5247;top:521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" path="m,l1006,r,501l,501,,xe" fillcolor="#e8edf4" stroked="f">
                    <v:path arrowok="t" o:connecttype="custom" o:connectlocs="0,5214;1006,5214;1006,5715;0,5715;0,5214" o:connectangles="0,0,0,0,0"/>
                  </v:shape>
                </v:group>
                <v:group id="Group 237" o:spid="_x0000_s1122" style="position:absolute;left:5247;top:5214;width:1006;height:502" coordorigin="5247,521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">
                  <v:shape id="Freeform 238" o:spid="_x0000_s1123" style="position:absolute;left:5247;top:521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" path="m,501r1006,l1006,,,,,501xe" filled="f" strokeweight=".24pt">
                    <v:path arrowok="t" o:connecttype="custom" o:connectlocs="0,5715;1006,5715;1006,5214;0,5214;0,5715" o:connectangles="0,0,0,0,0"/>
                  </v:shape>
                  <v:shape id="Picture 239" o:spid="_x0000_s1124" type="#_x0000_t75" style="position:absolute;left:5523;top:5310;width:44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">
                    <v:imagedata r:id="rId134" o:title=""/>
                  </v:shape>
                  <v:shape id="Picture 240" o:spid="_x0000_s1125" type="#_x0000_t75" style="position:absolute;left:5343;top:5490;width:814;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">
                    <v:imagedata r:id="rId143" o:title=""/>
                  </v:shape>
                </v:group>
                <v:group id="Group 241" o:spid="_x0000_s1126" style="position:absolute;left:4911;top:5463;width:336;height:2" coordorigin="4911,5463"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">
                  <v:shape id="Freeform 242" o:spid="_x0000_s1127" style="position:absolute;left:4911;top:5463;width:336;height:2;visibility:visible;mso-wrap-style:square;v-text-anchor:top"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" path="m336,l,e" filled="f" strokeweight=".24pt">
                    <v:path arrowok="t" o:connecttype="custom" o:connectlocs="336,0;0,0" o:connectangles="0,0"/>
                  </v:shape>
                </v:group>
                <v:group id="Group 243" o:spid="_x0000_s1128" style="position:absolute;left:5247;top:6104;width:1006;height:502" coordorigin="5247,610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">
                  <v:shape id="Freeform 244" o:spid="_x0000_s1129" style="position:absolute;left:5247;top:610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" path="m,l1006,r,502l,502,,xe" fillcolor="#e8edf4" stroked="f">
                    <v:path arrowok="t" o:connecttype="custom" o:connectlocs="0,6104;1006,6104;1006,6606;0,6606;0,6104" o:connectangles="0,0,0,0,0"/>
                  </v:shape>
                </v:group>
                <v:group id="Group 245" o:spid="_x0000_s1130" style="position:absolute;left:5247;top:6104;width:1006;height:502" coordorigin="5247,610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U/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yPpvB8E56AXDwAAAD//wMAUEsBAi0AFAAGAAgAAAAhANvh9svuAAAAhQEAABMAAAAAAAAA&#10;AAAAAAAAAAAAAFtDb250ZW50X1R5cGVzXS54bWxQSwECLQAUAAYACAAAACEAWvQsW78AAAAVAQAA&#10;CwAAAAAAAAAAAAAAAAAfAQAAX3JlbHMvLnJlbHNQSwECLQAUAAYACAAAACEAOhvlP8YAAADdAAAA&#10;DwAAAAAAAAAAAAAAAAAHAgAAZHJzL2Rvd25yZXYueG1sUEsFBgAAAAADAAMAtwAAAPoCAAAAAA==&#10;">
                  <v:shape id="Freeform 246" o:spid="_x0000_s1131" style="position:absolute;left:5247;top:610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" path="m,502r1006,l1006,,,,,502xe" filled="f" strokeweight=".24pt">
                    <v:path arrowok="t" o:connecttype="custom" o:connectlocs="0,6606;1006,6606;1006,6104;0,6104;0,6606" o:connectangles="0,0,0,0,0"/>
                  </v:shape>
                  <v:shape id="Picture 247" o:spid="_x0000_s1132" type="#_x0000_t75" style="position:absolute;left:5571;top:6291;width:367;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">
                    <v:imagedata r:id="rId144" o:title=""/>
                  </v:shape>
                </v:group>
                <v:group id="Group 248" o:spid="_x0000_s1133" style="position:absolute;left:4911;top:6356;width:336;height:27" coordorigin="4911,6356"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">
                  <v:shape id="Freeform 249" o:spid="_x0000_s1134" style="position:absolute;left:4911;top:6356;width:336;height:27;visibility:visible;mso-wrap-style:square;v-text-anchor:top"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" path="m336,l,27e" filled="f" strokeweight=".24pt">
                    <v:path arrowok="t" o:connecttype="custom" o:connectlocs="336,6356;0,6383" o:connectangles="0,0"/>
                  </v:shape>
                </v:group>
                <v:group id="Group 250" o:spid="_x0000_s1135" style="position:absolute;left:6925;top:2543;width:1008;height:502" coordorigin="692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">
                  <v:shape id="Freeform 251" o:spid="_x0000_s1136" style="position:absolute;left:692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" path="m,l1008,r,501l,501,,xe" fillcolor="#e8edf4" stroked="f">
                    <v:path arrowok="t" o:connecttype="custom" o:connectlocs="0,2543;1008,2543;1008,3044;0,3044;0,2543" o:connectangles="0,0,0,0,0"/>
                  </v:shape>
                </v:group>
                <v:group id="Group 252" o:spid="_x0000_s1137" style="position:absolute;left:6925;top:2543;width:1008;height:502" coordorigin="692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">
                  <v:shape id="Freeform 253" o:spid="_x0000_s1138" style="position:absolute;left:692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" path="m,501r1008,l1008,,,,,501xe" filled="f" strokeweight=".24pt">
                    <v:path arrowok="t" o:connecttype="custom" o:connectlocs="0,3044;1008,3044;1008,2543;0,2543;0,3044" o:connectangles="0,0,0,0,0"/>
                  </v:shape>
                  <v:shape id="Picture 254" o:spid="_x0000_s1139" type="#_x0000_t75" style="position:absolute;left:7266;top:2727;width:326;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">
                    <v:imagedata r:id="rId145" o:title=""/>
                  </v:shape>
                </v:group>
                <v:group id="Group 255" o:spid="_x0000_s1140" style="position:absolute;left:6925;top:3433;width:1008;height:502" coordorigin="692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">
                  <v:shape id="Freeform 256" o:spid="_x0000_s1141" style="position:absolute;left:692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" path="m,l1008,r,502l,502,,xe" fillcolor="#e8edf4" stroked="f">
                    <v:path arrowok="t" o:connecttype="custom" o:connectlocs="0,3433;1008,3433;1008,3935;0,3935;0,3433" o:connectangles="0,0,0,0,0"/>
                  </v:shape>
                </v:group>
                <v:group id="Group 257" o:spid="_x0000_s1142" style="position:absolute;left:6925;top:3433;width:1008;height:502" coordorigin="692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">
                  <v:shape id="Freeform 258" o:spid="_x0000_s1143" style="position:absolute;left:692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" path="m,502r1008,l1008,,,,,502xe" filled="f" strokeweight=".24pt">
                    <v:path arrowok="t" o:connecttype="custom" o:connectlocs="0,3935;1008,3935;1008,3433;0,3433;0,3935" o:connectangles="0,0,0,0,0"/>
                  </v:shape>
                  <v:shape id="Picture 259" o:spid="_x0000_s1144" type="#_x0000_t75" style="position:absolute;left:7076;top:3615;width:708;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">
                    <v:imagedata r:id="rId146" o:title=""/>
                  </v:shape>
                </v:group>
                <v:group id="Group 260" o:spid="_x0000_s1145" style="position:absolute;left:6925;top:4323;width:1008;height:502" coordorigin="692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">
                  <v:shape id="Freeform 261" o:spid="_x0000_s1146" style="position:absolute;left:692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" path="m,l1008,r,502l,502,,xe" fillcolor="#e8edf4" stroked="f">
                    <v:path arrowok="t" o:connecttype="custom" o:connectlocs="0,4323;1008,4323;1008,4825;0,4825;0,4323" o:connectangles="0,0,0,0,0"/>
                  </v:shape>
                </v:group>
                <v:group id="Group 262" o:spid="_x0000_s1147" style="position:absolute;left:6925;top:4323;width:1008;height:502" coordorigin="692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">
                  <v:shape id="Freeform 263" o:spid="_x0000_s1148" style="position:absolute;left:692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" path="m,502r1008,l1008,,,,,502xe" filled="f" strokeweight=".24pt">
                    <v:path arrowok="t" o:connecttype="custom" o:connectlocs="0,4825;1008,4825;1008,4323;0,4323;0,4825" o:connectangles="0,0,0,0,0"/>
                  </v:shape>
                  <v:shape id="Picture 264" o:spid="_x0000_s1149" type="#_x0000_t75" style="position:absolute;left:7139;top:4508;width:581;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">
                    <v:imagedata r:id="rId147" o:title=""/>
                  </v:shape>
                </v:group>
                <v:group id="Group 265" o:spid="_x0000_s1150" style="position:absolute;left:6589;top:2041;width:2;height:752" coordorigin="6589,2041"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">
                  <v:shape id="Freeform 266" o:spid="_x0000_s1151" style="position:absolute;left:6589;top:2041;width:2;height:752;visibility:visible;mso-wrap-style:square;v-text-anchor:top"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" path="m,l,751e" filled="f" strokeweight=".24pt">
                    <v:path arrowok="t" o:connecttype="custom" o:connectlocs="0,2041;0,2792" o:connectangles="0,0"/>
                  </v:shape>
                </v:group>
                <v:group id="Group 267" o:spid="_x0000_s1152" style="position:absolute;left:6589;top:2792;width:336;height:920" coordorigin="6589,2792"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">
                  <v:shape id="Freeform 268" o:spid="_x0000_s1153" style="position:absolute;left:6589;top:2792;width:336;height:920;visibility:visible;mso-wrap-style:square;v-text-anchor:top"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" path="m336,l,,,919,336,891e" filled="f" strokeweight=".24pt">
                    <v:path arrowok="t" o:connecttype="custom" o:connectlocs="336,2792;0,2792;0,3711;336,3683" o:connectangles="0,0,0,0"/>
                  </v:shape>
                </v:group>
                <v:group id="Group 269" o:spid="_x0000_s1154" style="position:absolute;left:6589;top:3711;width:2;height:836" coordorigin="6589,3711" coordsize="2,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">
                  <v:shape id="Freeform 270" o:spid="_x0000_s1155" style="position:absolute;left:6589;top:3711;width:2;height:836;visibility:visible;mso-wrap-style:square;v-text-anchor:top" coordsize="2,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" path="m,l,836e" filled="f" strokeweight=".24pt">
                    <v:path arrowok="t" o:connecttype="custom" o:connectlocs="0,3711;0,4547" o:connectangles="0,0"/>
                  </v:shape>
                </v:group>
                <v:group id="Group 271" o:spid="_x0000_s1156" style="position:absolute;left:6589;top:4547;width:336;height:27" coordorigin="6589,4547"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">
                  <v:shape id="Freeform 272" o:spid="_x0000_s1157" style="position:absolute;left:6589;top:4547;width:336;height:27;visibility:visible;mso-wrap-style:square;v-text-anchor:top"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" path="m336,26l,e" filled="f" strokeweight=".24pt">
                    <v:path arrowok="t" o:connecttype="custom" o:connectlocs="336,4573;0,4547" o:connectangles="0,0"/>
                  </v:shape>
                </v:group>
                <v:group id="Group 273" o:spid="_x0000_s1158" style="position:absolute;left:6925;top:5214;width:1008;height:502" coordorigin="6925,5214"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">
                  <v:shape id="Freeform 274" o:spid="_x0000_s1159" style="position:absolute;left:6925;top:5214;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" path="m,l1008,r,501l,501,,xe" fillcolor="#e8edf4" stroked="f">
                    <v:path arrowok="t" o:connecttype="custom" o:connectlocs="0,5214;1008,5214;1008,5715;0,5715;0,5214" o:connectangles="0,0,0,0,0"/>
                  </v:shape>
                </v:group>
                <v:group id="Group 275" o:spid="_x0000_s1160" style="position:absolute;left:6925;top:5214;width:1008;height:502" coordorigin="6925,5214"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">
                  <v:shape id="Freeform 276" o:spid="_x0000_s1161" style="position:absolute;left:6925;top:5214;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" path="m,501r1008,l1008,,,,,501xe" filled="f" strokeweight=".24pt">
                    <v:path arrowok="t" o:connecttype="custom" o:connectlocs="0,5715;1008,5715;1008,5214;0,5214;0,5715" o:connectangles="0,0,0,0,0"/>
                  </v:shape>
                  <v:shape id="Picture 277" o:spid="_x0000_s1162" type="#_x0000_t75" style="position:absolute;left:7213;top:5310;width:434;height: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">
                    <v:imagedata r:id="rId148" o:title=""/>
                  </v:shape>
                  <v:shape id="Picture 278" o:spid="_x0000_s1163" type="#_x0000_t75" style="position:absolute;left:7148;top:5487;width:569;height: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">
                    <v:imagedata r:id="rId149" o:title=""/>
                  </v:shape>
                </v:group>
                <v:group id="Group 279" o:spid="_x0000_s1164" style="position:absolute;left:3735;top:2543;width:1008;height:502" coordorigin="373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">
                  <v:shape id="Freeform 280" o:spid="_x0000_s1165" style="position:absolute;left:373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" path="m,l1008,r,501l,501,,xe" fillcolor="#e8edf4" stroked="f">
                    <v:path arrowok="t" o:connecttype="custom" o:connectlocs="0,2543;1008,2543;1008,3044;0,3044;0,2543" o:connectangles="0,0,0,0,0"/>
                  </v:shape>
                </v:group>
                <v:group id="Group 281" o:spid="_x0000_s1166" style="position:absolute;left:3735;top:2543;width:1008;height:502" coordorigin="373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lr8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xPR/B8E56AXDwAAAD//wMAUEsBAi0AFAAGAAgAAAAhANvh9svuAAAAhQEAABMAAAAAAAAA&#10;AAAAAAAAAAAAAFtDb250ZW50X1R5cGVzXS54bWxQSwECLQAUAAYACAAAACEAWvQsW78AAAAVAQAA&#10;CwAAAAAAAAAAAAAAAAAfAQAAX3JlbHMvLnJlbHNQSwECLQAUAAYACAAAACEA00pa/MYAAADdAAAA&#10;DwAAAAAAAAAAAAAAAAAHAgAAZHJzL2Rvd25yZXYueG1sUEsFBgAAAAADAAMAtwAAAPoCAAAAAA==&#10;">
                  <v:shape id="Freeform 282" o:spid="_x0000_s1167" style="position:absolute;left:373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" path="m,501r1008,l1008,,,,,501xe" filled="f" strokeweight=".24pt">
                    <v:path arrowok="t" o:connecttype="custom" o:connectlocs="0,3044;1008,3044;1008,2543;0,2543;0,3044" o:connectangles="0,0,0,0,0"/>
                  </v:shape>
                  <v:shape id="Picture 283" o:spid="_x0000_s1168" type="#_x0000_t75" style="position:absolute;left:4052;top:2727;width:379;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">
                    <v:imagedata r:id="rId150" o:title=""/>
                  </v:shape>
                </v:group>
                <v:group id="Group 284" o:spid="_x0000_s1169" style="position:absolute;left:3735;top:3433;width:1008;height:502" coordorigin="373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">
                  <v:shape id="Freeform 285" o:spid="_x0000_s1170" style="position:absolute;left:373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" path="m,l1008,r,502l,502,,xe" fillcolor="#e8edf4" stroked="f">
                    <v:path arrowok="t" o:connecttype="custom" o:connectlocs="0,3433;1008,3433;1008,3935;0,3935;0,3433" o:connectangles="0,0,0,0,0"/>
                  </v:shape>
                </v:group>
                <v:group id="Group 286" o:spid="_x0000_s1171" style="position:absolute;left:3735;top:3433;width:1008;height:502" coordorigin="373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">
                  <v:shape id="Freeform 287" o:spid="_x0000_s1172" style="position:absolute;left:373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" path="m,502r1008,l1008,,,,,502xe" filled="f" strokeweight=".24pt">
                    <v:path arrowok="t" o:connecttype="custom" o:connectlocs="0,3935;1008,3935;1008,3433;0,3433;0,3935" o:connectangles="0,0,0,0,0"/>
                  </v:shape>
                  <v:shape id="Picture 288" o:spid="_x0000_s1173" type="#_x0000_t75" style="position:absolute;left:3891;top:3615;width:382;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">
                    <v:imagedata r:id="rId151" o:title=""/>
                  </v:shape>
                  <v:shape id="Picture 289" o:spid="_x0000_s1174" type="#_x0000_t75" style="position:absolute;left:4326;top:3618;width:247;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">
                    <v:imagedata r:id="rId152" o:title=""/>
                  </v:shape>
                </v:group>
                <v:group id="Group 290" o:spid="_x0000_s1175" style="position:absolute;left:3735;top:4323;width:1008;height:502" coordorigin="373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">
                  <v:shape id="Freeform 291" o:spid="_x0000_s1176" style="position:absolute;left:373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" path="m,l1008,r,502l,502,,xe" fillcolor="#e8edf4" stroked="f">
                    <v:path arrowok="t" o:connecttype="custom" o:connectlocs="0,4323;1008,4323;1008,4825;0,4825;0,4323" o:connectangles="0,0,0,0,0"/>
                  </v:shape>
                </v:group>
                <v:group id="Group 292" o:spid="_x0000_s1177" style="position:absolute;left:3735;top:4323;width:1008;height:502" coordorigin="373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">
                  <v:shape id="Freeform 293" o:spid="_x0000_s1178" style="position:absolute;left:373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" path="m,502r1008,l1008,,,,,502xe" filled="f" strokeweight=".24pt">
                    <v:path arrowok="t" o:connecttype="custom" o:connectlocs="0,4825;1008,4825;1008,4323;0,4323;0,4825" o:connectangles="0,0,0,0,0"/>
                  </v:shape>
                  <v:shape id="Picture 294" o:spid="_x0000_s1179" type="#_x0000_t75" style="position:absolute;left:3985;top:4417;width:518;height: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">
                    <v:imagedata r:id="rId153" o:title=""/>
                  </v:shape>
                  <v:shape id="Picture 295" o:spid="_x0000_s1180" type="#_x0000_t75" style="position:absolute;left:3889;top:4597;width:696;height: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">
                    <v:imagedata r:id="rId154" o:title=""/>
                  </v:shape>
                </v:group>
                <v:group id="Group 296" o:spid="_x0000_s1181" style="position:absolute;left:3399;top:2041;width:2;height:2506" coordorigin="3399,2041" coordsize="2,2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">
                  <v:shape id="Freeform 297" o:spid="_x0000_s1182" style="position:absolute;left:3399;top:2041;width:2;height:2506;visibility:visible;mso-wrap-style:square;v-text-anchor:top" coordsize="2,2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" path="m,l,2506e" filled="f" strokeweight=".24pt">
                    <v:path arrowok="t" o:connecttype="custom" o:connectlocs="0,2041;0,4547" o:connectangles="0,0"/>
                  </v:shape>
                </v:group>
                <v:group id="Group 298" o:spid="_x0000_s1183" style="position:absolute;left:3414;top:4573;width:322;height:2" coordorigin="3414,4573"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">
                  <v:shape id="Freeform 299" o:spid="_x0000_s1184" style="position:absolute;left:3414;top:4573;width:322;height:2;visibility:visible;mso-wrap-style:square;v-text-anchor:top"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" path="m321,l,e" filled="f" strokeweight=".24pt">
                    <v:path arrowok="t" o:connecttype="custom" o:connectlocs="321,0;0,0" o:connectangles="0,0"/>
                  </v:shape>
                </v:group>
                <v:group id="Group 300" o:spid="_x0000_s1185" style="position:absolute;left:3399;top:3668;width:336;height:15" coordorigin="3399,3668" coordsize="33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">
                  <v:shape id="Freeform 301" o:spid="_x0000_s1186" style="position:absolute;left:3399;top:3668;width:336;height:15;visibility:visible;mso-wrap-style:square;v-text-anchor:top" coordsize="33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" path="m336,15l,e" filled="f" strokeweight=".24pt">
                    <v:path arrowok="t" o:connecttype="custom" o:connectlocs="336,3683;0,3668" o:connectangles="0,0"/>
                  </v:shape>
                </v:group>
                <v:group id="Group 302" o:spid="_x0000_s1187" style="position:absolute;left:3399;top:2792;width:336;height:2" coordorigin="3399,2792"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">
                  <v:shape id="Freeform 303" o:spid="_x0000_s1188" style="position:absolute;left:3399;top:2792;width:336;height:2;visibility:visible;mso-wrap-style:square;v-text-anchor:top"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" path="m336,l,e" filled="f" strokeweight=".24pt">
                    <v:path arrowok="t" o:connecttype="custom" o:connectlocs="336,0;0,0" o:connectangles="0,0"/>
                  </v:shape>
                </v:group>
                <v:group id="Group 304" o:spid="_x0000_s1189" style="position:absolute;left:6;top:6;width:8804;height:2" coordorigin="6,6"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">
                  <v:shape id="Freeform 305" o:spid="_x0000_s1190" style="position:absolute;left:6;top:6;width:8804;height:2;visibility:visible;mso-wrap-style:square;v-text-anchor:top"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" path="m,l8803,e" filled="f" strokeweight=".58pt">
                    <v:path arrowok="t" o:connecttype="custom" o:connectlocs="0,0;8803,0" o:connectangles="0,0"/>
                  </v:shape>
                </v:group>
                <v:group id="Group 306" o:spid="_x0000_s1191" style="position:absolute;left:10;top:11;width:2;height:6622" coordorigin="10,11"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">
                  <v:shape id="Freeform 307" o:spid="_x0000_s1192" style="position:absolute;left:10;top:11;width:2;height:6622;visibility:visible;mso-wrap-style:square;v-text-anchor:top"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" path="m,l,6621e" filled="f" strokeweight=".57pt">
                    <v:path arrowok="t" o:connecttype="custom" o:connectlocs="0,11;0,6632" o:connectangles="0,0"/>
                  </v:shape>
                </v:group>
                <v:group id="Group 308" o:spid="_x0000_s1193" style="position:absolute;left:8804;top:11;width:2;height:6622" coordorigin="8804,11"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">
                  <v:shape id="Freeform 309" o:spid="_x0000_s1194" style="position:absolute;left:8804;top:11;width:2;height:6622;visibility:visible;mso-wrap-style:square;v-text-anchor:top"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" path="m,l,6621e" filled="f" strokeweight=".58pt">
                    <v:path arrowok="t" o:connecttype="custom" o:connectlocs="0,11;0,6632" o:connectangles="0,0"/>
                  </v:shape>
                </v:group>
                <v:group id="Group 310" o:spid="_x0000_s1195" style="position:absolute;left:6;top:6637;width:8804;height:2" coordorigin="6,6637"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">
                  <v:shape id="Freeform 311" o:spid="_x0000_s1196" style="position:absolute;left:6;top:6637;width:8804;height:2;visibility:visible;mso-wrap-style:square;v-text-anchor:top"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" path="m,l8803,e" filled="f" strokeweight=".58pt">
                    <v:path arrowok="t" o:connecttype="custom" o:connectlocs="0,0;8803,0" o:connectangles="0,0"/>
                  </v:shape>
                </v:group>
                <w10:anchorlock/>
              </v:group>
            </w:pict>
          </mc:Fallback>
        </mc:AlternateContent>
      </w:r>
    </w:p>
    <w:p w14:paraId="1E541C04" w14:textId="77777777" w:rsidR="008834D9" w:rsidRDefault="008834D9" w:rsidP="008834D9">
      <w:pPr>
        <w:pStyle w:val="BodyText"/>
      </w:pPr>
    </w:p>
    <w:p w14:paraId="0FA90E99" w14:textId="5D6F2A1B" w:rsidR="0012064C" w:rsidRDefault="0012064C" w:rsidP="008834D9">
      <w:pPr>
        <w:pStyle w:val="Penomorangambar"/>
      </w:pPr>
      <w:bookmarkStart w:id="40" w:name="_Ref461056133"/>
      <w:bookmarkStart w:id="41" w:name="_Toc461058054"/>
      <w:r>
        <w:t>Gambar 3.</w:t>
      </w:r>
      <w:fldSimple w:instr=" SEQ Gambar_3. \* ARABIC ">
        <w:r w:rsidR="00DE4B63">
          <w:rPr>
            <w:noProof/>
          </w:rPr>
          <w:t>2</w:t>
        </w:r>
      </w:fldSimple>
      <w:bookmarkEnd w:id="40"/>
      <w:r w:rsidR="008834D9">
        <w:t xml:space="preserve">. </w:t>
      </w:r>
      <w:r>
        <w:t>Struktur Menu User</w:t>
      </w:r>
      <w:bookmarkEnd w:id="41"/>
    </w:p>
    <w:p w14:paraId="6FA0CF06" w14:textId="77777777" w:rsidR="008834D9" w:rsidRPr="008834D9" w:rsidRDefault="008834D9" w:rsidP="008834D9"/>
    <w:p w14:paraId="63A1CF17" w14:textId="086A9502" w:rsidR="0012064C" w:rsidRDefault="008834D9" w:rsidP="0012064C">
      <w:pPr>
        <w:pStyle w:val="BodyText"/>
      </w:pPr>
      <w:r>
        <w:fldChar w:fldCharType="begin"/>
      </w:r>
      <w:r>
        <w:instrText xml:space="preserve"> REF _Ref461056141 \h </w:instrText>
      </w:r>
      <w:r>
        <w:fldChar w:fldCharType="separate"/>
      </w:r>
      <w:r w:rsidR="00DE4B63">
        <w:t>Gambar 3.</w:t>
      </w:r>
      <w:r w:rsidR="00DE4B63">
        <w:rPr>
          <w:noProof/>
        </w:rPr>
        <w:t>3</w:t>
      </w:r>
      <w:r>
        <w:fldChar w:fldCharType="end"/>
      </w:r>
      <w:r>
        <w:t>.</w:t>
      </w:r>
      <w:r w:rsidR="0012064C">
        <w:t xml:space="preserve"> menunjukan rancangan struktur menu admin, yang dirancang untuk mengatur s</w:t>
      </w:r>
      <w:r>
        <w:t>i</w:t>
      </w:r>
      <w:r w:rsidR="0012064C">
        <w:t>stem.</w:t>
      </w:r>
    </w:p>
    <w:p w14:paraId="02F93D1A" w14:textId="69935D9F" w:rsidR="0012064C" w:rsidRDefault="0012064C" w:rsidP="0012064C">
      <w:pPr>
        <w:pStyle w:val="gambar"/>
      </w:pPr>
      <w:r>
        <w:rPr>
          <w:noProof/>
        </w:rPr>
        <mc:AlternateContent>
          <mc:Choice Requires="wpg">
            <w:drawing>
              <wp:inline distT="0" distB="0" distL="0" distR="0" wp14:anchorId="5A3E38A0" wp14:editId="37880B4B">
                <wp:extent cx="4362514" cy="2403910"/>
                <wp:effectExtent l="0" t="0" r="19050" b="15875"/>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362514" cy="2403910"/>
                          <a:chOff x="0" y="0"/>
                          <a:chExt cx="9274" cy="5954"/>
                        </a:xfrm>
                      </wpg:grpSpPr>
                      <wpg:grpSp>
                        <wpg:cNvPr id="44" name="Group 3"/>
                        <wpg:cNvGrpSpPr>
                          <a:grpSpLocks/>
                        </wpg:cNvGrpSpPr>
                        <wpg:grpSpPr bwMode="auto">
                          <a:xfrm>
                            <a:off x="3649" y="61"/>
                            <a:ext cx="847" cy="547"/>
                            <a:chOff x="3649" y="61"/>
                            <a:chExt cx="847" cy="547"/>
                          </a:xfrm>
                        </wpg:grpSpPr>
                        <wps:wsp>
                          <wps:cNvPr id="45" name="Freeform 4"/>
                          <wps:cNvSpPr>
                            <a:spLocks/>
                          </wps:cNvSpPr>
                          <wps:spPr bwMode="auto">
                            <a:xfrm>
                              <a:off x="3649" y="61"/>
                              <a:ext cx="847" cy="547"/>
                            </a:xfrm>
                            <a:custGeom>
                              <a:avLst/>
                              <a:gdLst>
                                <a:gd name="T0" fmla="+- 0 3649 3649"/>
                                <a:gd name="T1" fmla="*/ T0 w 847"/>
                                <a:gd name="T2" fmla="+- 0 61 61"/>
                                <a:gd name="T3" fmla="*/ 61 h 547"/>
                                <a:gd name="T4" fmla="+- 0 4496 3649"/>
                                <a:gd name="T5" fmla="*/ T4 w 847"/>
                                <a:gd name="T6" fmla="+- 0 61 61"/>
                                <a:gd name="T7" fmla="*/ 61 h 547"/>
                                <a:gd name="T8" fmla="+- 0 4496 3649"/>
                                <a:gd name="T9" fmla="*/ T8 w 847"/>
                                <a:gd name="T10" fmla="+- 0 608 61"/>
                                <a:gd name="T11" fmla="*/ 608 h 547"/>
                                <a:gd name="T12" fmla="+- 0 3649 3649"/>
                                <a:gd name="T13" fmla="*/ T12 w 847"/>
                                <a:gd name="T14" fmla="+- 0 608 61"/>
                                <a:gd name="T15" fmla="*/ 608 h 547"/>
                                <a:gd name="T16" fmla="+- 0 3649 3649"/>
                                <a:gd name="T17" fmla="*/ T16 w 847"/>
                                <a:gd name="T18" fmla="+- 0 61 61"/>
                                <a:gd name="T19" fmla="*/ 61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 name="Group 5"/>
                        <wpg:cNvGrpSpPr>
                          <a:grpSpLocks/>
                        </wpg:cNvGrpSpPr>
                        <wpg:grpSpPr bwMode="auto">
                          <a:xfrm>
                            <a:off x="3649" y="61"/>
                            <a:ext cx="848" cy="548"/>
                            <a:chOff x="3649" y="61"/>
                            <a:chExt cx="848" cy="548"/>
                          </a:xfrm>
                        </wpg:grpSpPr>
                        <wps:wsp>
                          <wps:cNvPr id="47" name="Freeform 6"/>
                          <wps:cNvSpPr>
                            <a:spLocks/>
                          </wps:cNvSpPr>
                          <wps:spPr bwMode="auto">
                            <a:xfrm>
                              <a:off x="3649" y="61"/>
                              <a:ext cx="848" cy="548"/>
                            </a:xfrm>
                            <a:custGeom>
                              <a:avLst/>
                              <a:gdLst>
                                <a:gd name="T0" fmla="+- 0 3649 3649"/>
                                <a:gd name="T1" fmla="*/ T0 w 848"/>
                                <a:gd name="T2" fmla="+- 0 608 61"/>
                                <a:gd name="T3" fmla="*/ 608 h 548"/>
                                <a:gd name="T4" fmla="+- 0 4496 3649"/>
                                <a:gd name="T5" fmla="*/ T4 w 848"/>
                                <a:gd name="T6" fmla="+- 0 608 61"/>
                                <a:gd name="T7" fmla="*/ 608 h 548"/>
                                <a:gd name="T8" fmla="+- 0 4496 3649"/>
                                <a:gd name="T9" fmla="*/ T8 w 848"/>
                                <a:gd name="T10" fmla="+- 0 61 61"/>
                                <a:gd name="T11" fmla="*/ 61 h 548"/>
                                <a:gd name="T12" fmla="+- 0 3649 3649"/>
                                <a:gd name="T13" fmla="*/ T12 w 848"/>
                                <a:gd name="T14" fmla="+- 0 61 61"/>
                                <a:gd name="T15" fmla="*/ 61 h 548"/>
                                <a:gd name="T16" fmla="+- 0 3649 3649"/>
                                <a:gd name="T17" fmla="*/ T16 w 848"/>
                                <a:gd name="T18" fmla="+- 0 608 61"/>
                                <a:gd name="T19" fmla="*/ 608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 name="Picture 7"/>
                            <pic:cNvPicPr>
                              <a:picLocks noChangeAspect="1" noChangeArrowheads="1"/>
                            </pic:cNvPicPr>
                          </pic:nvPicPr>
                          <pic:blipFill>
                            <a:blip r:embed="rId155" cstate="print">
                              <a:extLst>
                                <a:ext uri="{28A0092B-C50C-407E-A947-70E740481C1C}">
                                  <a14:useLocalDpi xmlns:a14="http://schemas.microsoft.com/office/drawing/2010/main" val="0"/>
                                </a:ext>
                              </a:extLst>
                            </a:blip>
                            <a:srcRect/>
                            <a:stretch>
                              <a:fillRect/>
                            </a:stretch>
                          </pic:blipFill>
                          <pic:spPr bwMode="auto">
                            <a:xfrm>
                              <a:off x="3891" y="265"/>
                              <a:ext cx="348"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 name="Group 8"/>
                        <wpg:cNvGrpSpPr>
                          <a:grpSpLocks/>
                        </wpg:cNvGrpSpPr>
                        <wpg:grpSpPr bwMode="auto">
                          <a:xfrm>
                            <a:off x="3649" y="1609"/>
                            <a:ext cx="847" cy="547"/>
                            <a:chOff x="3649" y="1609"/>
                            <a:chExt cx="847" cy="547"/>
                          </a:xfrm>
                        </wpg:grpSpPr>
                        <wps:wsp>
                          <wps:cNvPr id="52" name="Freeform 9"/>
                          <wps:cNvSpPr>
                            <a:spLocks/>
                          </wps:cNvSpPr>
                          <wps:spPr bwMode="auto">
                            <a:xfrm>
                              <a:off x="3649" y="1609"/>
                              <a:ext cx="847" cy="547"/>
                            </a:xfrm>
                            <a:custGeom>
                              <a:avLst/>
                              <a:gdLst>
                                <a:gd name="T0" fmla="+- 0 3649 3649"/>
                                <a:gd name="T1" fmla="*/ T0 w 847"/>
                                <a:gd name="T2" fmla="+- 0 1609 1609"/>
                                <a:gd name="T3" fmla="*/ 1609 h 547"/>
                                <a:gd name="T4" fmla="+- 0 4496 3649"/>
                                <a:gd name="T5" fmla="*/ T4 w 847"/>
                                <a:gd name="T6" fmla="+- 0 1609 1609"/>
                                <a:gd name="T7" fmla="*/ 1609 h 547"/>
                                <a:gd name="T8" fmla="+- 0 4496 3649"/>
                                <a:gd name="T9" fmla="*/ T8 w 847"/>
                                <a:gd name="T10" fmla="+- 0 2156 1609"/>
                                <a:gd name="T11" fmla="*/ 2156 h 547"/>
                                <a:gd name="T12" fmla="+- 0 3649 3649"/>
                                <a:gd name="T13" fmla="*/ T12 w 847"/>
                                <a:gd name="T14" fmla="+- 0 2156 1609"/>
                                <a:gd name="T15" fmla="*/ 2156 h 547"/>
                                <a:gd name="T16" fmla="+- 0 3649 3649"/>
                                <a:gd name="T17" fmla="*/ T16 w 847"/>
                                <a:gd name="T18" fmla="+- 0 1609 1609"/>
                                <a:gd name="T19" fmla="*/ 1609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 name="Group 10"/>
                        <wpg:cNvGrpSpPr>
                          <a:grpSpLocks/>
                        </wpg:cNvGrpSpPr>
                        <wpg:grpSpPr bwMode="auto">
                          <a:xfrm>
                            <a:off x="3649" y="1609"/>
                            <a:ext cx="848" cy="548"/>
                            <a:chOff x="3649" y="1609"/>
                            <a:chExt cx="848" cy="548"/>
                          </a:xfrm>
                        </wpg:grpSpPr>
                        <wps:wsp>
                          <wps:cNvPr id="54" name="Freeform 11"/>
                          <wps:cNvSpPr>
                            <a:spLocks/>
                          </wps:cNvSpPr>
                          <wps:spPr bwMode="auto">
                            <a:xfrm>
                              <a:off x="3649" y="1609"/>
                              <a:ext cx="848" cy="548"/>
                            </a:xfrm>
                            <a:custGeom>
                              <a:avLst/>
                              <a:gdLst>
                                <a:gd name="T0" fmla="+- 0 3649 3649"/>
                                <a:gd name="T1" fmla="*/ T0 w 848"/>
                                <a:gd name="T2" fmla="+- 0 2156 1609"/>
                                <a:gd name="T3" fmla="*/ 2156 h 548"/>
                                <a:gd name="T4" fmla="+- 0 4496 3649"/>
                                <a:gd name="T5" fmla="*/ T4 w 848"/>
                                <a:gd name="T6" fmla="+- 0 2156 1609"/>
                                <a:gd name="T7" fmla="*/ 2156 h 548"/>
                                <a:gd name="T8" fmla="+- 0 4496 3649"/>
                                <a:gd name="T9" fmla="*/ T8 w 848"/>
                                <a:gd name="T10" fmla="+- 0 1609 1609"/>
                                <a:gd name="T11" fmla="*/ 1609 h 548"/>
                                <a:gd name="T12" fmla="+- 0 3649 3649"/>
                                <a:gd name="T13" fmla="*/ T12 w 848"/>
                                <a:gd name="T14" fmla="+- 0 1609 1609"/>
                                <a:gd name="T15" fmla="*/ 1609 h 548"/>
                                <a:gd name="T16" fmla="+- 0 3649 3649"/>
                                <a:gd name="T17" fmla="*/ T16 w 848"/>
                                <a:gd name="T18" fmla="+- 0 2156 1609"/>
                                <a:gd name="T19" fmla="*/ 2156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12"/>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3769" y="1811"/>
                              <a:ext cx="61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6" name="Group 13"/>
                        <wpg:cNvGrpSpPr>
                          <a:grpSpLocks/>
                        </wpg:cNvGrpSpPr>
                        <wpg:grpSpPr bwMode="auto">
                          <a:xfrm>
                            <a:off x="4074" y="608"/>
                            <a:ext cx="2" cy="1001"/>
                            <a:chOff x="4074" y="608"/>
                            <a:chExt cx="2" cy="1001"/>
                          </a:xfrm>
                        </wpg:grpSpPr>
                        <wps:wsp>
                          <wps:cNvPr id="57" name="Freeform 14"/>
                          <wps:cNvSpPr>
                            <a:spLocks/>
                          </wps:cNvSpPr>
                          <wps:spPr bwMode="auto">
                            <a:xfrm>
                              <a:off x="4074" y="608"/>
                              <a:ext cx="2" cy="1001"/>
                            </a:xfrm>
                            <a:custGeom>
                              <a:avLst/>
                              <a:gdLst>
                                <a:gd name="T0" fmla="+- 0 608 608"/>
                                <a:gd name="T1" fmla="*/ 608 h 1001"/>
                                <a:gd name="T2" fmla="+- 0 1609 608"/>
                                <a:gd name="T3" fmla="*/ 1609 h 1001"/>
                              </a:gdLst>
                              <a:ahLst/>
                              <a:cxnLst>
                                <a:cxn ang="0">
                                  <a:pos x="0" y="T1"/>
                                </a:cxn>
                                <a:cxn ang="0">
                                  <a:pos x="0" y="T3"/>
                                </a:cxn>
                              </a:cxnLst>
                              <a:rect l="0" t="0" r="r" b="b"/>
                              <a:pathLst>
                                <a:path h="1001">
                                  <a:moveTo>
                                    <a:pt x="0" y="0"/>
                                  </a:moveTo>
                                  <a:lnTo>
                                    <a:pt x="0" y="100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8" name="Group 15"/>
                        <wpg:cNvGrpSpPr>
                          <a:grpSpLocks/>
                        </wpg:cNvGrpSpPr>
                        <wpg:grpSpPr bwMode="auto">
                          <a:xfrm>
                            <a:off x="267" y="1609"/>
                            <a:ext cx="847" cy="547"/>
                            <a:chOff x="267" y="1609"/>
                            <a:chExt cx="847" cy="547"/>
                          </a:xfrm>
                        </wpg:grpSpPr>
                        <wps:wsp>
                          <wps:cNvPr id="59" name="Freeform 16"/>
                          <wps:cNvSpPr>
                            <a:spLocks/>
                          </wps:cNvSpPr>
                          <wps:spPr bwMode="auto">
                            <a:xfrm>
                              <a:off x="267" y="1609"/>
                              <a:ext cx="847" cy="547"/>
                            </a:xfrm>
                            <a:custGeom>
                              <a:avLst/>
                              <a:gdLst>
                                <a:gd name="T0" fmla="+- 0 267 267"/>
                                <a:gd name="T1" fmla="*/ T0 w 847"/>
                                <a:gd name="T2" fmla="+- 0 1609 1609"/>
                                <a:gd name="T3" fmla="*/ 1609 h 547"/>
                                <a:gd name="T4" fmla="+- 0 1114 267"/>
                                <a:gd name="T5" fmla="*/ T4 w 847"/>
                                <a:gd name="T6" fmla="+- 0 1609 1609"/>
                                <a:gd name="T7" fmla="*/ 1609 h 547"/>
                                <a:gd name="T8" fmla="+- 0 1114 267"/>
                                <a:gd name="T9" fmla="*/ T8 w 847"/>
                                <a:gd name="T10" fmla="+- 0 2156 1609"/>
                                <a:gd name="T11" fmla="*/ 2156 h 547"/>
                                <a:gd name="T12" fmla="+- 0 267 267"/>
                                <a:gd name="T13" fmla="*/ T12 w 847"/>
                                <a:gd name="T14" fmla="+- 0 2156 1609"/>
                                <a:gd name="T15" fmla="*/ 2156 h 547"/>
                                <a:gd name="T16" fmla="+- 0 267 267"/>
                                <a:gd name="T17" fmla="*/ T16 w 847"/>
                                <a:gd name="T18" fmla="+- 0 1609 1609"/>
                                <a:gd name="T19" fmla="*/ 1609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60" name="Group 17"/>
                        <wpg:cNvGrpSpPr>
                          <a:grpSpLocks/>
                        </wpg:cNvGrpSpPr>
                        <wpg:grpSpPr bwMode="auto">
                          <a:xfrm>
                            <a:off x="267" y="1609"/>
                            <a:ext cx="848" cy="548"/>
                            <a:chOff x="267" y="1609"/>
                            <a:chExt cx="848" cy="548"/>
                          </a:xfrm>
                        </wpg:grpSpPr>
                        <wps:wsp>
                          <wps:cNvPr id="61" name="Freeform 18"/>
                          <wps:cNvSpPr>
                            <a:spLocks/>
                          </wps:cNvSpPr>
                          <wps:spPr bwMode="auto">
                            <a:xfrm>
                              <a:off x="267" y="1609"/>
                              <a:ext cx="848" cy="548"/>
                            </a:xfrm>
                            <a:custGeom>
                              <a:avLst/>
                              <a:gdLst>
                                <a:gd name="T0" fmla="+- 0 267 267"/>
                                <a:gd name="T1" fmla="*/ T0 w 848"/>
                                <a:gd name="T2" fmla="+- 0 2156 1609"/>
                                <a:gd name="T3" fmla="*/ 2156 h 548"/>
                                <a:gd name="T4" fmla="+- 0 1115 267"/>
                                <a:gd name="T5" fmla="*/ T4 w 848"/>
                                <a:gd name="T6" fmla="+- 0 2156 1609"/>
                                <a:gd name="T7" fmla="*/ 2156 h 548"/>
                                <a:gd name="T8" fmla="+- 0 1115 267"/>
                                <a:gd name="T9" fmla="*/ T8 w 848"/>
                                <a:gd name="T10" fmla="+- 0 1609 1609"/>
                                <a:gd name="T11" fmla="*/ 1609 h 548"/>
                                <a:gd name="T12" fmla="+- 0 267 267"/>
                                <a:gd name="T13" fmla="*/ T12 w 848"/>
                                <a:gd name="T14" fmla="+- 0 1609 1609"/>
                                <a:gd name="T15" fmla="*/ 1609 h 548"/>
                                <a:gd name="T16" fmla="+- 0 267 267"/>
                                <a:gd name="T17" fmla="*/ T16 w 848"/>
                                <a:gd name="T18" fmla="+- 0 2156 1609"/>
                                <a:gd name="T19" fmla="*/ 2156 h 548"/>
                              </a:gdLst>
                              <a:ahLst/>
                              <a:cxnLst>
                                <a:cxn ang="0">
                                  <a:pos x="T1" y="T3"/>
                                </a:cxn>
                                <a:cxn ang="0">
                                  <a:pos x="T5" y="T7"/>
                                </a:cxn>
                                <a:cxn ang="0">
                                  <a:pos x="T9" y="T11"/>
                                </a:cxn>
                                <a:cxn ang="0">
                                  <a:pos x="T13" y="T15"/>
                                </a:cxn>
                                <a:cxn ang="0">
                                  <a:pos x="T17" y="T19"/>
                                </a:cxn>
                              </a:cxnLst>
                              <a:rect l="0" t="0" r="r" b="b"/>
                              <a:pathLst>
                                <a:path w="848" h="548">
                                  <a:moveTo>
                                    <a:pt x="0" y="547"/>
                                  </a:moveTo>
                                  <a:lnTo>
                                    <a:pt x="848" y="547"/>
                                  </a:lnTo>
                                  <a:lnTo>
                                    <a:pt x="848"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19"/>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546" y="1813"/>
                              <a:ext cx="288"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63" name="Group 20"/>
                        <wpg:cNvGrpSpPr>
                          <a:grpSpLocks/>
                        </wpg:cNvGrpSpPr>
                        <wpg:grpSpPr bwMode="auto">
                          <a:xfrm>
                            <a:off x="692" y="1155"/>
                            <a:ext cx="2" cy="454"/>
                            <a:chOff x="692" y="1155"/>
                            <a:chExt cx="2" cy="454"/>
                          </a:xfrm>
                        </wpg:grpSpPr>
                        <wps:wsp>
                          <wps:cNvPr id="2304" name="Freeform 21"/>
                          <wps:cNvSpPr>
                            <a:spLocks/>
                          </wps:cNvSpPr>
                          <wps:spPr bwMode="auto">
                            <a:xfrm>
                              <a:off x="692"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05" name="Group 22"/>
                        <wpg:cNvGrpSpPr>
                          <a:grpSpLocks/>
                        </wpg:cNvGrpSpPr>
                        <wpg:grpSpPr bwMode="auto">
                          <a:xfrm>
                            <a:off x="1395" y="1609"/>
                            <a:ext cx="845" cy="547"/>
                            <a:chOff x="1395" y="1609"/>
                            <a:chExt cx="845" cy="547"/>
                          </a:xfrm>
                        </wpg:grpSpPr>
                        <wps:wsp>
                          <wps:cNvPr id="2306" name="Freeform 23"/>
                          <wps:cNvSpPr>
                            <a:spLocks/>
                          </wps:cNvSpPr>
                          <wps:spPr bwMode="auto">
                            <a:xfrm>
                              <a:off x="1395" y="1609"/>
                              <a:ext cx="845" cy="547"/>
                            </a:xfrm>
                            <a:custGeom>
                              <a:avLst/>
                              <a:gdLst>
                                <a:gd name="T0" fmla="+- 0 1395 1395"/>
                                <a:gd name="T1" fmla="*/ T0 w 845"/>
                                <a:gd name="T2" fmla="+- 0 1609 1609"/>
                                <a:gd name="T3" fmla="*/ 1609 h 547"/>
                                <a:gd name="T4" fmla="+- 0 2240 1395"/>
                                <a:gd name="T5" fmla="*/ T4 w 845"/>
                                <a:gd name="T6" fmla="+- 0 1609 1609"/>
                                <a:gd name="T7" fmla="*/ 1609 h 547"/>
                                <a:gd name="T8" fmla="+- 0 2240 1395"/>
                                <a:gd name="T9" fmla="*/ T8 w 845"/>
                                <a:gd name="T10" fmla="+- 0 2156 1609"/>
                                <a:gd name="T11" fmla="*/ 2156 h 547"/>
                                <a:gd name="T12" fmla="+- 0 1395 1395"/>
                                <a:gd name="T13" fmla="*/ T12 w 845"/>
                                <a:gd name="T14" fmla="+- 0 2156 1609"/>
                                <a:gd name="T15" fmla="*/ 2156 h 547"/>
                                <a:gd name="T16" fmla="+- 0 1395 1395"/>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07" name="Group 24"/>
                        <wpg:cNvGrpSpPr>
                          <a:grpSpLocks/>
                        </wpg:cNvGrpSpPr>
                        <wpg:grpSpPr bwMode="auto">
                          <a:xfrm>
                            <a:off x="1395" y="1609"/>
                            <a:ext cx="845" cy="548"/>
                            <a:chOff x="1395" y="1609"/>
                            <a:chExt cx="845" cy="548"/>
                          </a:xfrm>
                        </wpg:grpSpPr>
                        <wps:wsp>
                          <wps:cNvPr id="2308" name="Freeform 25"/>
                          <wps:cNvSpPr>
                            <a:spLocks/>
                          </wps:cNvSpPr>
                          <wps:spPr bwMode="auto">
                            <a:xfrm>
                              <a:off x="1395" y="1609"/>
                              <a:ext cx="845" cy="548"/>
                            </a:xfrm>
                            <a:custGeom>
                              <a:avLst/>
                              <a:gdLst>
                                <a:gd name="T0" fmla="+- 0 1395 1395"/>
                                <a:gd name="T1" fmla="*/ T0 w 845"/>
                                <a:gd name="T2" fmla="+- 0 2156 1609"/>
                                <a:gd name="T3" fmla="*/ 2156 h 548"/>
                                <a:gd name="T4" fmla="+- 0 2240 1395"/>
                                <a:gd name="T5" fmla="*/ T4 w 845"/>
                                <a:gd name="T6" fmla="+- 0 2156 1609"/>
                                <a:gd name="T7" fmla="*/ 2156 h 548"/>
                                <a:gd name="T8" fmla="+- 0 2240 1395"/>
                                <a:gd name="T9" fmla="*/ T8 w 845"/>
                                <a:gd name="T10" fmla="+- 0 1609 1609"/>
                                <a:gd name="T11" fmla="*/ 1609 h 548"/>
                                <a:gd name="T12" fmla="+- 0 1395 1395"/>
                                <a:gd name="T13" fmla="*/ T12 w 845"/>
                                <a:gd name="T14" fmla="+- 0 1609 1609"/>
                                <a:gd name="T15" fmla="*/ 1609 h 548"/>
                                <a:gd name="T16" fmla="+- 0 1395 1395"/>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9" name="Picture 26"/>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1484" y="1811"/>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10" name="Group 27"/>
                        <wpg:cNvGrpSpPr>
                          <a:grpSpLocks/>
                        </wpg:cNvGrpSpPr>
                        <wpg:grpSpPr bwMode="auto">
                          <a:xfrm>
                            <a:off x="1818" y="1155"/>
                            <a:ext cx="2" cy="454"/>
                            <a:chOff x="1818" y="1155"/>
                            <a:chExt cx="2" cy="454"/>
                          </a:xfrm>
                        </wpg:grpSpPr>
                        <wps:wsp>
                          <wps:cNvPr id="2311" name="Freeform 28"/>
                          <wps:cNvSpPr>
                            <a:spLocks/>
                          </wps:cNvSpPr>
                          <wps:spPr bwMode="auto">
                            <a:xfrm>
                              <a:off x="1818"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12" name="Group 29"/>
                        <wpg:cNvGrpSpPr>
                          <a:grpSpLocks/>
                        </wpg:cNvGrpSpPr>
                        <wpg:grpSpPr bwMode="auto">
                          <a:xfrm>
                            <a:off x="1818" y="2156"/>
                            <a:ext cx="2" cy="3190"/>
                            <a:chOff x="1818" y="2156"/>
                            <a:chExt cx="2" cy="3190"/>
                          </a:xfrm>
                        </wpg:grpSpPr>
                        <wps:wsp>
                          <wps:cNvPr id="2313" name="Freeform 30"/>
                          <wps:cNvSpPr>
                            <a:spLocks/>
                          </wps:cNvSpPr>
                          <wps:spPr bwMode="auto">
                            <a:xfrm>
                              <a:off x="1818" y="2156"/>
                              <a:ext cx="2" cy="3190"/>
                            </a:xfrm>
                            <a:custGeom>
                              <a:avLst/>
                              <a:gdLst>
                                <a:gd name="T0" fmla="+- 0 2156 2156"/>
                                <a:gd name="T1" fmla="*/ 2156 h 3190"/>
                                <a:gd name="T2" fmla="+- 0 5346 2156"/>
                                <a:gd name="T3" fmla="*/ 5346 h 3190"/>
                              </a:gdLst>
                              <a:ahLst/>
                              <a:cxnLst>
                                <a:cxn ang="0">
                                  <a:pos x="0" y="T1"/>
                                </a:cxn>
                                <a:cxn ang="0">
                                  <a:pos x="0" y="T3"/>
                                </a:cxn>
                              </a:cxnLst>
                              <a:rect l="0" t="0" r="r" b="b"/>
                              <a:pathLst>
                                <a:path h="3190">
                                  <a:moveTo>
                                    <a:pt x="0" y="0"/>
                                  </a:moveTo>
                                  <a:lnTo>
                                    <a:pt x="0" y="319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14" name="Group 31"/>
                        <wpg:cNvGrpSpPr>
                          <a:grpSpLocks/>
                        </wpg:cNvGrpSpPr>
                        <wpg:grpSpPr bwMode="auto">
                          <a:xfrm>
                            <a:off x="2101" y="5072"/>
                            <a:ext cx="845" cy="547"/>
                            <a:chOff x="2101" y="5072"/>
                            <a:chExt cx="845" cy="547"/>
                          </a:xfrm>
                        </wpg:grpSpPr>
                        <wps:wsp>
                          <wps:cNvPr id="2315" name="Freeform 32"/>
                          <wps:cNvSpPr>
                            <a:spLocks/>
                          </wps:cNvSpPr>
                          <wps:spPr bwMode="auto">
                            <a:xfrm>
                              <a:off x="2101" y="5072"/>
                              <a:ext cx="845" cy="547"/>
                            </a:xfrm>
                            <a:custGeom>
                              <a:avLst/>
                              <a:gdLst>
                                <a:gd name="T0" fmla="+- 0 2101 2101"/>
                                <a:gd name="T1" fmla="*/ T0 w 845"/>
                                <a:gd name="T2" fmla="+- 0 5072 5072"/>
                                <a:gd name="T3" fmla="*/ 5072 h 547"/>
                                <a:gd name="T4" fmla="+- 0 2946 2101"/>
                                <a:gd name="T5" fmla="*/ T4 w 845"/>
                                <a:gd name="T6" fmla="+- 0 5072 5072"/>
                                <a:gd name="T7" fmla="*/ 5072 h 547"/>
                                <a:gd name="T8" fmla="+- 0 2946 2101"/>
                                <a:gd name="T9" fmla="*/ T8 w 845"/>
                                <a:gd name="T10" fmla="+- 0 5619 5072"/>
                                <a:gd name="T11" fmla="*/ 5619 h 547"/>
                                <a:gd name="T12" fmla="+- 0 2101 2101"/>
                                <a:gd name="T13" fmla="*/ T12 w 845"/>
                                <a:gd name="T14" fmla="+- 0 5619 5072"/>
                                <a:gd name="T15" fmla="*/ 5619 h 547"/>
                                <a:gd name="T16" fmla="+- 0 2101 2101"/>
                                <a:gd name="T17" fmla="*/ T16 w 845"/>
                                <a:gd name="T18" fmla="+- 0 5072 5072"/>
                                <a:gd name="T19" fmla="*/ 5072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16" name="Group 33"/>
                        <wpg:cNvGrpSpPr>
                          <a:grpSpLocks/>
                        </wpg:cNvGrpSpPr>
                        <wpg:grpSpPr bwMode="auto">
                          <a:xfrm>
                            <a:off x="2101" y="5072"/>
                            <a:ext cx="845" cy="548"/>
                            <a:chOff x="2101" y="5072"/>
                            <a:chExt cx="845" cy="548"/>
                          </a:xfrm>
                        </wpg:grpSpPr>
                        <wps:wsp>
                          <wps:cNvPr id="2317" name="Freeform 34"/>
                          <wps:cNvSpPr>
                            <a:spLocks/>
                          </wps:cNvSpPr>
                          <wps:spPr bwMode="auto">
                            <a:xfrm>
                              <a:off x="2101" y="5072"/>
                              <a:ext cx="845" cy="548"/>
                            </a:xfrm>
                            <a:custGeom>
                              <a:avLst/>
                              <a:gdLst>
                                <a:gd name="T0" fmla="+- 0 2101 2101"/>
                                <a:gd name="T1" fmla="*/ T0 w 845"/>
                                <a:gd name="T2" fmla="+- 0 5619 5072"/>
                                <a:gd name="T3" fmla="*/ 5619 h 548"/>
                                <a:gd name="T4" fmla="+- 0 2946 2101"/>
                                <a:gd name="T5" fmla="*/ T4 w 845"/>
                                <a:gd name="T6" fmla="+- 0 5619 5072"/>
                                <a:gd name="T7" fmla="*/ 5619 h 548"/>
                                <a:gd name="T8" fmla="+- 0 2946 2101"/>
                                <a:gd name="T9" fmla="*/ T8 w 845"/>
                                <a:gd name="T10" fmla="+- 0 5072 5072"/>
                                <a:gd name="T11" fmla="*/ 5072 h 548"/>
                                <a:gd name="T12" fmla="+- 0 2101 2101"/>
                                <a:gd name="T13" fmla="*/ T12 w 845"/>
                                <a:gd name="T14" fmla="+- 0 5072 5072"/>
                                <a:gd name="T15" fmla="*/ 5072 h 548"/>
                                <a:gd name="T16" fmla="+- 0 2101 2101"/>
                                <a:gd name="T17" fmla="*/ T16 w 845"/>
                                <a:gd name="T18" fmla="+- 0 5619 5072"/>
                                <a:gd name="T19" fmla="*/ 5619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18" name="Picture 35"/>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2187" y="5175"/>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19" name="Picture 3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2180" y="5372"/>
                              <a:ext cx="684"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20" name="Group 37"/>
                        <wpg:cNvGrpSpPr>
                          <a:grpSpLocks/>
                        </wpg:cNvGrpSpPr>
                        <wpg:grpSpPr bwMode="auto">
                          <a:xfrm>
                            <a:off x="1818" y="5346"/>
                            <a:ext cx="284" cy="2"/>
                            <a:chOff x="1818" y="5346"/>
                            <a:chExt cx="284" cy="2"/>
                          </a:xfrm>
                        </wpg:grpSpPr>
                        <wps:wsp>
                          <wps:cNvPr id="2321" name="Freeform 38"/>
                          <wps:cNvSpPr>
                            <a:spLocks/>
                          </wps:cNvSpPr>
                          <wps:spPr bwMode="auto">
                            <a:xfrm>
                              <a:off x="1818" y="5346"/>
                              <a:ext cx="284" cy="2"/>
                            </a:xfrm>
                            <a:custGeom>
                              <a:avLst/>
                              <a:gdLst>
                                <a:gd name="T0" fmla="+- 0 2101 1818"/>
                                <a:gd name="T1" fmla="*/ T0 w 284"/>
                                <a:gd name="T2" fmla="+- 0 1818 1818"/>
                                <a:gd name="T3" fmla="*/ T2 w 284"/>
                              </a:gdLst>
                              <a:ahLst/>
                              <a:cxnLst>
                                <a:cxn ang="0">
                                  <a:pos x="T1" y="0"/>
                                </a:cxn>
                                <a:cxn ang="0">
                                  <a:pos x="T3" y="0"/>
                                </a:cxn>
                              </a:cxnLst>
                              <a:rect l="0" t="0" r="r" b="b"/>
                              <a:pathLst>
                                <a:path w="284">
                                  <a:moveTo>
                                    <a:pt x="283"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22" name="Group 39"/>
                        <wpg:cNvGrpSpPr>
                          <a:grpSpLocks/>
                        </wpg:cNvGrpSpPr>
                        <wpg:grpSpPr bwMode="auto">
                          <a:xfrm>
                            <a:off x="2101" y="4251"/>
                            <a:ext cx="845" cy="547"/>
                            <a:chOff x="2101" y="4251"/>
                            <a:chExt cx="845" cy="547"/>
                          </a:xfrm>
                        </wpg:grpSpPr>
                        <wps:wsp>
                          <wps:cNvPr id="2323" name="Freeform 40"/>
                          <wps:cNvSpPr>
                            <a:spLocks/>
                          </wps:cNvSpPr>
                          <wps:spPr bwMode="auto">
                            <a:xfrm>
                              <a:off x="2101" y="4251"/>
                              <a:ext cx="845" cy="547"/>
                            </a:xfrm>
                            <a:custGeom>
                              <a:avLst/>
                              <a:gdLst>
                                <a:gd name="T0" fmla="+- 0 2101 2101"/>
                                <a:gd name="T1" fmla="*/ T0 w 845"/>
                                <a:gd name="T2" fmla="+- 0 4251 4251"/>
                                <a:gd name="T3" fmla="*/ 4251 h 547"/>
                                <a:gd name="T4" fmla="+- 0 2946 2101"/>
                                <a:gd name="T5" fmla="*/ T4 w 845"/>
                                <a:gd name="T6" fmla="+- 0 4251 4251"/>
                                <a:gd name="T7" fmla="*/ 4251 h 547"/>
                                <a:gd name="T8" fmla="+- 0 2946 2101"/>
                                <a:gd name="T9" fmla="*/ T8 w 845"/>
                                <a:gd name="T10" fmla="+- 0 4798 4251"/>
                                <a:gd name="T11" fmla="*/ 4798 h 547"/>
                                <a:gd name="T12" fmla="+- 0 2101 2101"/>
                                <a:gd name="T13" fmla="*/ T12 w 845"/>
                                <a:gd name="T14" fmla="+- 0 4798 4251"/>
                                <a:gd name="T15" fmla="*/ 4798 h 547"/>
                                <a:gd name="T16" fmla="+- 0 2101 2101"/>
                                <a:gd name="T17" fmla="*/ T16 w 845"/>
                                <a:gd name="T18" fmla="+- 0 4251 4251"/>
                                <a:gd name="T19" fmla="*/ 4251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27" name="Group 41"/>
                        <wpg:cNvGrpSpPr>
                          <a:grpSpLocks/>
                        </wpg:cNvGrpSpPr>
                        <wpg:grpSpPr bwMode="auto">
                          <a:xfrm>
                            <a:off x="2101" y="4251"/>
                            <a:ext cx="845" cy="548"/>
                            <a:chOff x="2101" y="4251"/>
                            <a:chExt cx="845" cy="548"/>
                          </a:xfrm>
                        </wpg:grpSpPr>
                        <wps:wsp>
                          <wps:cNvPr id="2328" name="Freeform 42"/>
                          <wps:cNvSpPr>
                            <a:spLocks/>
                          </wps:cNvSpPr>
                          <wps:spPr bwMode="auto">
                            <a:xfrm>
                              <a:off x="2101" y="4251"/>
                              <a:ext cx="845" cy="548"/>
                            </a:xfrm>
                            <a:custGeom>
                              <a:avLst/>
                              <a:gdLst>
                                <a:gd name="T0" fmla="+- 0 2101 2101"/>
                                <a:gd name="T1" fmla="*/ T0 w 845"/>
                                <a:gd name="T2" fmla="+- 0 4799 4251"/>
                                <a:gd name="T3" fmla="*/ 4799 h 548"/>
                                <a:gd name="T4" fmla="+- 0 2946 2101"/>
                                <a:gd name="T5" fmla="*/ T4 w 845"/>
                                <a:gd name="T6" fmla="+- 0 4799 4251"/>
                                <a:gd name="T7" fmla="*/ 4799 h 548"/>
                                <a:gd name="T8" fmla="+- 0 2946 2101"/>
                                <a:gd name="T9" fmla="*/ T8 w 845"/>
                                <a:gd name="T10" fmla="+- 0 4251 4251"/>
                                <a:gd name="T11" fmla="*/ 4251 h 548"/>
                                <a:gd name="T12" fmla="+- 0 2101 2101"/>
                                <a:gd name="T13" fmla="*/ T12 w 845"/>
                                <a:gd name="T14" fmla="+- 0 4251 4251"/>
                                <a:gd name="T15" fmla="*/ 4251 h 548"/>
                                <a:gd name="T16" fmla="+- 0 2101 2101"/>
                                <a:gd name="T17" fmla="*/ T16 w 845"/>
                                <a:gd name="T18" fmla="+- 0 4799 4251"/>
                                <a:gd name="T19" fmla="*/ 4799 h 548"/>
                              </a:gdLst>
                              <a:ahLst/>
                              <a:cxnLst>
                                <a:cxn ang="0">
                                  <a:pos x="T1" y="T3"/>
                                </a:cxn>
                                <a:cxn ang="0">
                                  <a:pos x="T5" y="T7"/>
                                </a:cxn>
                                <a:cxn ang="0">
                                  <a:pos x="T9" y="T11"/>
                                </a:cxn>
                                <a:cxn ang="0">
                                  <a:pos x="T13" y="T15"/>
                                </a:cxn>
                                <a:cxn ang="0">
                                  <a:pos x="T17" y="T19"/>
                                </a:cxn>
                              </a:cxnLst>
                              <a:rect l="0" t="0" r="r" b="b"/>
                              <a:pathLst>
                                <a:path w="845" h="548">
                                  <a:moveTo>
                                    <a:pt x="0" y="548"/>
                                  </a:moveTo>
                                  <a:lnTo>
                                    <a:pt x="845" y="548"/>
                                  </a:lnTo>
                                  <a:lnTo>
                                    <a:pt x="845" y="0"/>
                                  </a:lnTo>
                                  <a:lnTo>
                                    <a:pt x="0" y="0"/>
                                  </a:lnTo>
                                  <a:lnTo>
                                    <a:pt x="0" y="548"/>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9" name="Picture 43"/>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2187" y="4357"/>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30" name="Picture 44"/>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2312" y="4551"/>
                              <a:ext cx="415"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31" name="Group 45"/>
                        <wpg:cNvGrpSpPr>
                          <a:grpSpLocks/>
                        </wpg:cNvGrpSpPr>
                        <wpg:grpSpPr bwMode="auto">
                          <a:xfrm>
                            <a:off x="1818" y="4525"/>
                            <a:ext cx="284" cy="2"/>
                            <a:chOff x="1818" y="4525"/>
                            <a:chExt cx="284" cy="2"/>
                          </a:xfrm>
                        </wpg:grpSpPr>
                        <wps:wsp>
                          <wps:cNvPr id="2332" name="Freeform 46"/>
                          <wps:cNvSpPr>
                            <a:spLocks/>
                          </wps:cNvSpPr>
                          <wps:spPr bwMode="auto">
                            <a:xfrm>
                              <a:off x="1818" y="4525"/>
                              <a:ext cx="284" cy="2"/>
                            </a:xfrm>
                            <a:custGeom>
                              <a:avLst/>
                              <a:gdLst>
                                <a:gd name="T0" fmla="+- 0 2101 1818"/>
                                <a:gd name="T1" fmla="*/ T0 w 284"/>
                                <a:gd name="T2" fmla="+- 0 1818 1818"/>
                                <a:gd name="T3" fmla="*/ T2 w 284"/>
                              </a:gdLst>
                              <a:ahLst/>
                              <a:cxnLst>
                                <a:cxn ang="0">
                                  <a:pos x="T1" y="0"/>
                                </a:cxn>
                                <a:cxn ang="0">
                                  <a:pos x="T3" y="0"/>
                                </a:cxn>
                              </a:cxnLst>
                              <a:rect l="0" t="0" r="r" b="b"/>
                              <a:pathLst>
                                <a:path w="284">
                                  <a:moveTo>
                                    <a:pt x="283"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33" name="Group 47"/>
                        <wpg:cNvGrpSpPr>
                          <a:grpSpLocks/>
                        </wpg:cNvGrpSpPr>
                        <wpg:grpSpPr bwMode="auto">
                          <a:xfrm>
                            <a:off x="2101" y="3433"/>
                            <a:ext cx="845" cy="548"/>
                            <a:chOff x="2101" y="3433"/>
                            <a:chExt cx="845" cy="548"/>
                          </a:xfrm>
                        </wpg:grpSpPr>
                        <wps:wsp>
                          <wps:cNvPr id="2335" name="Freeform 48"/>
                          <wps:cNvSpPr>
                            <a:spLocks/>
                          </wps:cNvSpPr>
                          <wps:spPr bwMode="auto">
                            <a:xfrm>
                              <a:off x="2101" y="3433"/>
                              <a:ext cx="845" cy="548"/>
                            </a:xfrm>
                            <a:custGeom>
                              <a:avLst/>
                              <a:gdLst>
                                <a:gd name="T0" fmla="+- 0 2101 2101"/>
                                <a:gd name="T1" fmla="*/ T0 w 845"/>
                                <a:gd name="T2" fmla="+- 0 3433 3433"/>
                                <a:gd name="T3" fmla="*/ 3433 h 548"/>
                                <a:gd name="T4" fmla="+- 0 2946 2101"/>
                                <a:gd name="T5" fmla="*/ T4 w 845"/>
                                <a:gd name="T6" fmla="+- 0 3433 3433"/>
                                <a:gd name="T7" fmla="*/ 3433 h 548"/>
                                <a:gd name="T8" fmla="+- 0 2946 2101"/>
                                <a:gd name="T9" fmla="*/ T8 w 845"/>
                                <a:gd name="T10" fmla="+- 0 3980 3433"/>
                                <a:gd name="T11" fmla="*/ 3980 h 548"/>
                                <a:gd name="T12" fmla="+- 0 2101 2101"/>
                                <a:gd name="T13" fmla="*/ T12 w 845"/>
                                <a:gd name="T14" fmla="+- 0 3980 3433"/>
                                <a:gd name="T15" fmla="*/ 3980 h 548"/>
                                <a:gd name="T16" fmla="+- 0 2101 2101"/>
                                <a:gd name="T17" fmla="*/ T16 w 845"/>
                                <a:gd name="T18" fmla="+- 0 3433 3433"/>
                                <a:gd name="T19" fmla="*/ 3433 h 548"/>
                              </a:gdLst>
                              <a:ahLst/>
                              <a:cxnLst>
                                <a:cxn ang="0">
                                  <a:pos x="T1" y="T3"/>
                                </a:cxn>
                                <a:cxn ang="0">
                                  <a:pos x="T5" y="T7"/>
                                </a:cxn>
                                <a:cxn ang="0">
                                  <a:pos x="T9" y="T11"/>
                                </a:cxn>
                                <a:cxn ang="0">
                                  <a:pos x="T13" y="T15"/>
                                </a:cxn>
                                <a:cxn ang="0">
                                  <a:pos x="T17" y="T19"/>
                                </a:cxn>
                              </a:cxnLst>
                              <a:rect l="0" t="0" r="r" b="b"/>
                              <a:pathLst>
                                <a:path w="845" h="548">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36" name="Group 49"/>
                        <wpg:cNvGrpSpPr>
                          <a:grpSpLocks/>
                        </wpg:cNvGrpSpPr>
                        <wpg:grpSpPr bwMode="auto">
                          <a:xfrm>
                            <a:off x="2101" y="3433"/>
                            <a:ext cx="845" cy="548"/>
                            <a:chOff x="2101" y="3433"/>
                            <a:chExt cx="845" cy="548"/>
                          </a:xfrm>
                        </wpg:grpSpPr>
                        <wps:wsp>
                          <wps:cNvPr id="2337" name="Freeform 50"/>
                          <wps:cNvSpPr>
                            <a:spLocks/>
                          </wps:cNvSpPr>
                          <wps:spPr bwMode="auto">
                            <a:xfrm>
                              <a:off x="2101" y="3433"/>
                              <a:ext cx="845" cy="548"/>
                            </a:xfrm>
                            <a:custGeom>
                              <a:avLst/>
                              <a:gdLst>
                                <a:gd name="T0" fmla="+- 0 2101 2101"/>
                                <a:gd name="T1" fmla="*/ T0 w 845"/>
                                <a:gd name="T2" fmla="+- 0 3980 3433"/>
                                <a:gd name="T3" fmla="*/ 3980 h 548"/>
                                <a:gd name="T4" fmla="+- 0 2946 2101"/>
                                <a:gd name="T5" fmla="*/ T4 w 845"/>
                                <a:gd name="T6" fmla="+- 0 3980 3433"/>
                                <a:gd name="T7" fmla="*/ 3980 h 548"/>
                                <a:gd name="T8" fmla="+- 0 2946 2101"/>
                                <a:gd name="T9" fmla="*/ T8 w 845"/>
                                <a:gd name="T10" fmla="+- 0 3433 3433"/>
                                <a:gd name="T11" fmla="*/ 3433 h 548"/>
                                <a:gd name="T12" fmla="+- 0 2101 2101"/>
                                <a:gd name="T13" fmla="*/ T12 w 845"/>
                                <a:gd name="T14" fmla="+- 0 3433 3433"/>
                                <a:gd name="T15" fmla="*/ 3433 h 548"/>
                                <a:gd name="T16" fmla="+- 0 2101 2101"/>
                                <a:gd name="T17" fmla="*/ T16 w 845"/>
                                <a:gd name="T18" fmla="+- 0 3980 3433"/>
                                <a:gd name="T19" fmla="*/ 3980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38" name="Picture 51"/>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2187" y="3536"/>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41" name="Picture 52"/>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2334" y="3733"/>
                              <a:ext cx="377"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45" name="Group 53"/>
                        <wpg:cNvGrpSpPr>
                          <a:grpSpLocks/>
                        </wpg:cNvGrpSpPr>
                        <wpg:grpSpPr bwMode="auto">
                          <a:xfrm>
                            <a:off x="1818" y="3707"/>
                            <a:ext cx="284" cy="2"/>
                            <a:chOff x="1818" y="3707"/>
                            <a:chExt cx="284" cy="2"/>
                          </a:xfrm>
                        </wpg:grpSpPr>
                        <wps:wsp>
                          <wps:cNvPr id="2346" name="Freeform 54"/>
                          <wps:cNvSpPr>
                            <a:spLocks/>
                          </wps:cNvSpPr>
                          <wps:spPr bwMode="auto">
                            <a:xfrm>
                              <a:off x="1818" y="3707"/>
                              <a:ext cx="284" cy="2"/>
                            </a:xfrm>
                            <a:custGeom>
                              <a:avLst/>
                              <a:gdLst>
                                <a:gd name="T0" fmla="+- 0 2101 1818"/>
                                <a:gd name="T1" fmla="*/ T0 w 284"/>
                                <a:gd name="T2" fmla="+- 0 1818 1818"/>
                                <a:gd name="T3" fmla="*/ T2 w 284"/>
                              </a:gdLst>
                              <a:ahLst/>
                              <a:cxnLst>
                                <a:cxn ang="0">
                                  <a:pos x="T1" y="0"/>
                                </a:cxn>
                                <a:cxn ang="0">
                                  <a:pos x="T3" y="0"/>
                                </a:cxn>
                              </a:cxnLst>
                              <a:rect l="0" t="0" r="r" b="b"/>
                              <a:pathLst>
                                <a:path w="284">
                                  <a:moveTo>
                                    <a:pt x="283"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47" name="Group 55"/>
                        <wpg:cNvGrpSpPr>
                          <a:grpSpLocks/>
                        </wpg:cNvGrpSpPr>
                        <wpg:grpSpPr bwMode="auto">
                          <a:xfrm>
                            <a:off x="2101" y="2612"/>
                            <a:ext cx="845" cy="547"/>
                            <a:chOff x="2101" y="2612"/>
                            <a:chExt cx="845" cy="547"/>
                          </a:xfrm>
                        </wpg:grpSpPr>
                        <wps:wsp>
                          <wps:cNvPr id="2348" name="Freeform 56"/>
                          <wps:cNvSpPr>
                            <a:spLocks/>
                          </wps:cNvSpPr>
                          <wps:spPr bwMode="auto">
                            <a:xfrm>
                              <a:off x="2101" y="2612"/>
                              <a:ext cx="845" cy="547"/>
                            </a:xfrm>
                            <a:custGeom>
                              <a:avLst/>
                              <a:gdLst>
                                <a:gd name="T0" fmla="+- 0 2101 2101"/>
                                <a:gd name="T1" fmla="*/ T0 w 845"/>
                                <a:gd name="T2" fmla="+- 0 2612 2612"/>
                                <a:gd name="T3" fmla="*/ 2612 h 547"/>
                                <a:gd name="T4" fmla="+- 0 2946 2101"/>
                                <a:gd name="T5" fmla="*/ T4 w 845"/>
                                <a:gd name="T6" fmla="+- 0 2612 2612"/>
                                <a:gd name="T7" fmla="*/ 2612 h 547"/>
                                <a:gd name="T8" fmla="+- 0 2946 2101"/>
                                <a:gd name="T9" fmla="*/ T8 w 845"/>
                                <a:gd name="T10" fmla="+- 0 3159 2612"/>
                                <a:gd name="T11" fmla="*/ 3159 h 547"/>
                                <a:gd name="T12" fmla="+- 0 2101 2101"/>
                                <a:gd name="T13" fmla="*/ T12 w 845"/>
                                <a:gd name="T14" fmla="+- 0 3159 2612"/>
                                <a:gd name="T15" fmla="*/ 3159 h 547"/>
                                <a:gd name="T16" fmla="+- 0 2101 2101"/>
                                <a:gd name="T17" fmla="*/ T16 w 845"/>
                                <a:gd name="T18" fmla="+- 0 2612 2612"/>
                                <a:gd name="T19" fmla="*/ 2612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49" name="Group 57"/>
                        <wpg:cNvGrpSpPr>
                          <a:grpSpLocks/>
                        </wpg:cNvGrpSpPr>
                        <wpg:grpSpPr bwMode="auto">
                          <a:xfrm>
                            <a:off x="2101" y="2612"/>
                            <a:ext cx="845" cy="548"/>
                            <a:chOff x="2101" y="2612"/>
                            <a:chExt cx="845" cy="548"/>
                          </a:xfrm>
                        </wpg:grpSpPr>
                        <wps:wsp>
                          <wps:cNvPr id="2350" name="Freeform 58"/>
                          <wps:cNvSpPr>
                            <a:spLocks/>
                          </wps:cNvSpPr>
                          <wps:spPr bwMode="auto">
                            <a:xfrm>
                              <a:off x="2101" y="2612"/>
                              <a:ext cx="845" cy="548"/>
                            </a:xfrm>
                            <a:custGeom>
                              <a:avLst/>
                              <a:gdLst>
                                <a:gd name="T0" fmla="+- 0 2101 2101"/>
                                <a:gd name="T1" fmla="*/ T0 w 845"/>
                                <a:gd name="T2" fmla="+- 0 3159 2612"/>
                                <a:gd name="T3" fmla="*/ 3159 h 548"/>
                                <a:gd name="T4" fmla="+- 0 2946 2101"/>
                                <a:gd name="T5" fmla="*/ T4 w 845"/>
                                <a:gd name="T6" fmla="+- 0 3159 2612"/>
                                <a:gd name="T7" fmla="*/ 3159 h 548"/>
                                <a:gd name="T8" fmla="+- 0 2946 2101"/>
                                <a:gd name="T9" fmla="*/ T8 w 845"/>
                                <a:gd name="T10" fmla="+- 0 2612 2612"/>
                                <a:gd name="T11" fmla="*/ 2612 h 548"/>
                                <a:gd name="T12" fmla="+- 0 2101 2101"/>
                                <a:gd name="T13" fmla="*/ T12 w 845"/>
                                <a:gd name="T14" fmla="+- 0 2612 2612"/>
                                <a:gd name="T15" fmla="*/ 2612 h 548"/>
                                <a:gd name="T16" fmla="+- 0 2101 2101"/>
                                <a:gd name="T17" fmla="*/ T16 w 845"/>
                                <a:gd name="T18" fmla="+- 0 3159 2612"/>
                                <a:gd name="T19" fmla="*/ 3159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51" name="Picture 59"/>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2187" y="2715"/>
                              <a:ext cx="67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52" name="Picture 60"/>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2377" y="2912"/>
                              <a:ext cx="281"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53" name="Group 61"/>
                        <wpg:cNvGrpSpPr>
                          <a:grpSpLocks/>
                        </wpg:cNvGrpSpPr>
                        <wpg:grpSpPr bwMode="auto">
                          <a:xfrm>
                            <a:off x="1818" y="2886"/>
                            <a:ext cx="284" cy="2"/>
                            <a:chOff x="1818" y="2886"/>
                            <a:chExt cx="284" cy="2"/>
                          </a:xfrm>
                        </wpg:grpSpPr>
                        <wps:wsp>
                          <wps:cNvPr id="2354" name="Freeform 62"/>
                          <wps:cNvSpPr>
                            <a:spLocks/>
                          </wps:cNvSpPr>
                          <wps:spPr bwMode="auto">
                            <a:xfrm>
                              <a:off x="1818" y="2886"/>
                              <a:ext cx="284" cy="2"/>
                            </a:xfrm>
                            <a:custGeom>
                              <a:avLst/>
                              <a:gdLst>
                                <a:gd name="T0" fmla="+- 0 2101 1818"/>
                                <a:gd name="T1" fmla="*/ T0 w 284"/>
                                <a:gd name="T2" fmla="+- 0 1818 1818"/>
                                <a:gd name="T3" fmla="*/ T2 w 284"/>
                              </a:gdLst>
                              <a:ahLst/>
                              <a:cxnLst>
                                <a:cxn ang="0">
                                  <a:pos x="T1" y="0"/>
                                </a:cxn>
                                <a:cxn ang="0">
                                  <a:pos x="T3" y="0"/>
                                </a:cxn>
                              </a:cxnLst>
                              <a:rect l="0" t="0" r="r" b="b"/>
                              <a:pathLst>
                                <a:path w="284">
                                  <a:moveTo>
                                    <a:pt x="283"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55" name="Group 63"/>
                        <wpg:cNvGrpSpPr>
                          <a:grpSpLocks/>
                        </wpg:cNvGrpSpPr>
                        <wpg:grpSpPr bwMode="auto">
                          <a:xfrm>
                            <a:off x="2523" y="1609"/>
                            <a:ext cx="845" cy="547"/>
                            <a:chOff x="2523" y="1609"/>
                            <a:chExt cx="845" cy="547"/>
                          </a:xfrm>
                        </wpg:grpSpPr>
                        <wps:wsp>
                          <wps:cNvPr id="2356" name="Freeform 64"/>
                          <wps:cNvSpPr>
                            <a:spLocks/>
                          </wps:cNvSpPr>
                          <wps:spPr bwMode="auto">
                            <a:xfrm>
                              <a:off x="2523" y="1609"/>
                              <a:ext cx="845" cy="547"/>
                            </a:xfrm>
                            <a:custGeom>
                              <a:avLst/>
                              <a:gdLst>
                                <a:gd name="T0" fmla="+- 0 2523 2523"/>
                                <a:gd name="T1" fmla="*/ T0 w 845"/>
                                <a:gd name="T2" fmla="+- 0 1609 1609"/>
                                <a:gd name="T3" fmla="*/ 1609 h 547"/>
                                <a:gd name="T4" fmla="+- 0 3368 2523"/>
                                <a:gd name="T5" fmla="*/ T4 w 845"/>
                                <a:gd name="T6" fmla="+- 0 1609 1609"/>
                                <a:gd name="T7" fmla="*/ 1609 h 547"/>
                                <a:gd name="T8" fmla="+- 0 3368 2523"/>
                                <a:gd name="T9" fmla="*/ T8 w 845"/>
                                <a:gd name="T10" fmla="+- 0 2156 1609"/>
                                <a:gd name="T11" fmla="*/ 2156 h 547"/>
                                <a:gd name="T12" fmla="+- 0 2523 2523"/>
                                <a:gd name="T13" fmla="*/ T12 w 845"/>
                                <a:gd name="T14" fmla="+- 0 2156 1609"/>
                                <a:gd name="T15" fmla="*/ 2156 h 547"/>
                                <a:gd name="T16" fmla="+- 0 2523 2523"/>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57" name="Group 65"/>
                        <wpg:cNvGrpSpPr>
                          <a:grpSpLocks/>
                        </wpg:cNvGrpSpPr>
                        <wpg:grpSpPr bwMode="auto">
                          <a:xfrm>
                            <a:off x="2523" y="1609"/>
                            <a:ext cx="845" cy="548"/>
                            <a:chOff x="2523" y="1609"/>
                            <a:chExt cx="845" cy="548"/>
                          </a:xfrm>
                        </wpg:grpSpPr>
                        <wps:wsp>
                          <wps:cNvPr id="2358" name="Freeform 66"/>
                          <wps:cNvSpPr>
                            <a:spLocks/>
                          </wps:cNvSpPr>
                          <wps:spPr bwMode="auto">
                            <a:xfrm>
                              <a:off x="2523" y="1609"/>
                              <a:ext cx="845" cy="548"/>
                            </a:xfrm>
                            <a:custGeom>
                              <a:avLst/>
                              <a:gdLst>
                                <a:gd name="T0" fmla="+- 0 2523 2523"/>
                                <a:gd name="T1" fmla="*/ T0 w 845"/>
                                <a:gd name="T2" fmla="+- 0 2156 1609"/>
                                <a:gd name="T3" fmla="*/ 2156 h 548"/>
                                <a:gd name="T4" fmla="+- 0 3368 2523"/>
                                <a:gd name="T5" fmla="*/ T4 w 845"/>
                                <a:gd name="T6" fmla="+- 0 2156 1609"/>
                                <a:gd name="T7" fmla="*/ 2156 h 548"/>
                                <a:gd name="T8" fmla="+- 0 3368 2523"/>
                                <a:gd name="T9" fmla="*/ T8 w 845"/>
                                <a:gd name="T10" fmla="+- 0 1609 1609"/>
                                <a:gd name="T11" fmla="*/ 1609 h 548"/>
                                <a:gd name="T12" fmla="+- 0 2523 2523"/>
                                <a:gd name="T13" fmla="*/ T12 w 845"/>
                                <a:gd name="T14" fmla="+- 0 1609 1609"/>
                                <a:gd name="T15" fmla="*/ 1609 h 548"/>
                                <a:gd name="T16" fmla="+- 0 2523 2523"/>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59" name="Picture 67"/>
                            <pic:cNvPicPr>
                              <a:picLocks noChangeAspect="1" noChangeArrowheads="1"/>
                            </pic:cNvPicPr>
                          </pic:nvPicPr>
                          <pic:blipFill>
                            <a:blip r:embed="rId164" cstate="print">
                              <a:extLst>
                                <a:ext uri="{28A0092B-C50C-407E-A947-70E740481C1C}">
                                  <a14:useLocalDpi xmlns:a14="http://schemas.microsoft.com/office/drawing/2010/main" val="0"/>
                                </a:ext>
                              </a:extLst>
                            </a:blip>
                            <a:srcRect/>
                            <a:stretch>
                              <a:fillRect/>
                            </a:stretch>
                          </pic:blipFill>
                          <pic:spPr bwMode="auto">
                            <a:xfrm>
                              <a:off x="2571" y="1811"/>
                              <a:ext cx="749"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60" name="Group 68"/>
                        <wpg:cNvGrpSpPr>
                          <a:grpSpLocks/>
                        </wpg:cNvGrpSpPr>
                        <wpg:grpSpPr bwMode="auto">
                          <a:xfrm>
                            <a:off x="2946" y="1155"/>
                            <a:ext cx="2" cy="454"/>
                            <a:chOff x="2946" y="1155"/>
                            <a:chExt cx="2" cy="454"/>
                          </a:xfrm>
                        </wpg:grpSpPr>
                        <wps:wsp>
                          <wps:cNvPr id="2361" name="Freeform 69"/>
                          <wps:cNvSpPr>
                            <a:spLocks/>
                          </wps:cNvSpPr>
                          <wps:spPr bwMode="auto">
                            <a:xfrm>
                              <a:off x="2946"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62" name="Group 70"/>
                        <wpg:cNvGrpSpPr>
                          <a:grpSpLocks/>
                        </wpg:cNvGrpSpPr>
                        <wpg:grpSpPr bwMode="auto">
                          <a:xfrm>
                            <a:off x="3157" y="2156"/>
                            <a:ext cx="2" cy="3190"/>
                            <a:chOff x="3157" y="2156"/>
                            <a:chExt cx="2" cy="3190"/>
                          </a:xfrm>
                        </wpg:grpSpPr>
                        <wps:wsp>
                          <wps:cNvPr id="2363" name="Freeform 71"/>
                          <wps:cNvSpPr>
                            <a:spLocks/>
                          </wps:cNvSpPr>
                          <wps:spPr bwMode="auto">
                            <a:xfrm>
                              <a:off x="3157" y="2156"/>
                              <a:ext cx="2" cy="3190"/>
                            </a:xfrm>
                            <a:custGeom>
                              <a:avLst/>
                              <a:gdLst>
                                <a:gd name="T0" fmla="+- 0 2156 2156"/>
                                <a:gd name="T1" fmla="*/ 2156 h 3190"/>
                                <a:gd name="T2" fmla="+- 0 5346 2156"/>
                                <a:gd name="T3" fmla="*/ 5346 h 3190"/>
                              </a:gdLst>
                              <a:ahLst/>
                              <a:cxnLst>
                                <a:cxn ang="0">
                                  <a:pos x="0" y="T1"/>
                                </a:cxn>
                                <a:cxn ang="0">
                                  <a:pos x="0" y="T3"/>
                                </a:cxn>
                              </a:cxnLst>
                              <a:rect l="0" t="0" r="r" b="b"/>
                              <a:pathLst>
                                <a:path h="3190">
                                  <a:moveTo>
                                    <a:pt x="0" y="0"/>
                                  </a:moveTo>
                                  <a:lnTo>
                                    <a:pt x="0" y="319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64" name="Group 72"/>
                        <wpg:cNvGrpSpPr>
                          <a:grpSpLocks/>
                        </wpg:cNvGrpSpPr>
                        <wpg:grpSpPr bwMode="auto">
                          <a:xfrm>
                            <a:off x="3438" y="5072"/>
                            <a:ext cx="847" cy="547"/>
                            <a:chOff x="3438" y="5072"/>
                            <a:chExt cx="847" cy="547"/>
                          </a:xfrm>
                        </wpg:grpSpPr>
                        <wps:wsp>
                          <wps:cNvPr id="2365" name="Freeform 73"/>
                          <wps:cNvSpPr>
                            <a:spLocks/>
                          </wps:cNvSpPr>
                          <wps:spPr bwMode="auto">
                            <a:xfrm>
                              <a:off x="3438" y="5072"/>
                              <a:ext cx="847" cy="547"/>
                            </a:xfrm>
                            <a:custGeom>
                              <a:avLst/>
                              <a:gdLst>
                                <a:gd name="T0" fmla="+- 0 3438 3438"/>
                                <a:gd name="T1" fmla="*/ T0 w 847"/>
                                <a:gd name="T2" fmla="+- 0 5072 5072"/>
                                <a:gd name="T3" fmla="*/ 5072 h 547"/>
                                <a:gd name="T4" fmla="+- 0 4285 3438"/>
                                <a:gd name="T5" fmla="*/ T4 w 847"/>
                                <a:gd name="T6" fmla="+- 0 5072 5072"/>
                                <a:gd name="T7" fmla="*/ 5072 h 547"/>
                                <a:gd name="T8" fmla="+- 0 4285 3438"/>
                                <a:gd name="T9" fmla="*/ T8 w 847"/>
                                <a:gd name="T10" fmla="+- 0 5619 5072"/>
                                <a:gd name="T11" fmla="*/ 5619 h 547"/>
                                <a:gd name="T12" fmla="+- 0 3438 3438"/>
                                <a:gd name="T13" fmla="*/ T12 w 847"/>
                                <a:gd name="T14" fmla="+- 0 5619 5072"/>
                                <a:gd name="T15" fmla="*/ 5619 h 547"/>
                                <a:gd name="T16" fmla="+- 0 3438 3438"/>
                                <a:gd name="T17" fmla="*/ T16 w 847"/>
                                <a:gd name="T18" fmla="+- 0 5072 5072"/>
                                <a:gd name="T19" fmla="*/ 5072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66" name="Group 74"/>
                        <wpg:cNvGrpSpPr>
                          <a:grpSpLocks/>
                        </wpg:cNvGrpSpPr>
                        <wpg:grpSpPr bwMode="auto">
                          <a:xfrm>
                            <a:off x="3438" y="5072"/>
                            <a:ext cx="848" cy="548"/>
                            <a:chOff x="3438" y="5072"/>
                            <a:chExt cx="848" cy="548"/>
                          </a:xfrm>
                        </wpg:grpSpPr>
                        <wps:wsp>
                          <wps:cNvPr id="2367" name="Freeform 75"/>
                          <wps:cNvSpPr>
                            <a:spLocks/>
                          </wps:cNvSpPr>
                          <wps:spPr bwMode="auto">
                            <a:xfrm>
                              <a:off x="3438" y="5072"/>
                              <a:ext cx="848" cy="548"/>
                            </a:xfrm>
                            <a:custGeom>
                              <a:avLst/>
                              <a:gdLst>
                                <a:gd name="T0" fmla="+- 0 3438 3438"/>
                                <a:gd name="T1" fmla="*/ T0 w 848"/>
                                <a:gd name="T2" fmla="+- 0 5619 5072"/>
                                <a:gd name="T3" fmla="*/ 5619 h 548"/>
                                <a:gd name="T4" fmla="+- 0 4285 3438"/>
                                <a:gd name="T5" fmla="*/ T4 w 848"/>
                                <a:gd name="T6" fmla="+- 0 5619 5072"/>
                                <a:gd name="T7" fmla="*/ 5619 h 548"/>
                                <a:gd name="T8" fmla="+- 0 4285 3438"/>
                                <a:gd name="T9" fmla="*/ T8 w 848"/>
                                <a:gd name="T10" fmla="+- 0 5072 5072"/>
                                <a:gd name="T11" fmla="*/ 5072 h 548"/>
                                <a:gd name="T12" fmla="+- 0 3438 3438"/>
                                <a:gd name="T13" fmla="*/ T12 w 848"/>
                                <a:gd name="T14" fmla="+- 0 5072 5072"/>
                                <a:gd name="T15" fmla="*/ 5072 h 548"/>
                                <a:gd name="T16" fmla="+- 0 3438 3438"/>
                                <a:gd name="T17" fmla="*/ T16 w 848"/>
                                <a:gd name="T18" fmla="+- 0 5619 5072"/>
                                <a:gd name="T19" fmla="*/ 5619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8" name="Picture 76"/>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3529" y="5175"/>
                              <a:ext cx="667"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69" name="Picture 77"/>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3627" y="5370"/>
                              <a:ext cx="478"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70" name="Group 78"/>
                        <wpg:cNvGrpSpPr>
                          <a:grpSpLocks/>
                        </wpg:cNvGrpSpPr>
                        <wpg:grpSpPr bwMode="auto">
                          <a:xfrm>
                            <a:off x="3157" y="5346"/>
                            <a:ext cx="281" cy="2"/>
                            <a:chOff x="3157" y="5346"/>
                            <a:chExt cx="281" cy="2"/>
                          </a:xfrm>
                        </wpg:grpSpPr>
                        <wps:wsp>
                          <wps:cNvPr id="2371" name="Freeform 79"/>
                          <wps:cNvSpPr>
                            <a:spLocks/>
                          </wps:cNvSpPr>
                          <wps:spPr bwMode="auto">
                            <a:xfrm>
                              <a:off x="3157" y="5346"/>
                              <a:ext cx="281" cy="2"/>
                            </a:xfrm>
                            <a:custGeom>
                              <a:avLst/>
                              <a:gdLst>
                                <a:gd name="T0" fmla="+- 0 3438 3157"/>
                                <a:gd name="T1" fmla="*/ T0 w 281"/>
                                <a:gd name="T2" fmla="+- 0 3157 3157"/>
                                <a:gd name="T3" fmla="*/ T2 w 281"/>
                              </a:gdLst>
                              <a:ahLst/>
                              <a:cxnLst>
                                <a:cxn ang="0">
                                  <a:pos x="T1" y="0"/>
                                </a:cxn>
                                <a:cxn ang="0">
                                  <a:pos x="T3" y="0"/>
                                </a:cxn>
                              </a:cxnLst>
                              <a:rect l="0" t="0" r="r" b="b"/>
                              <a:pathLst>
                                <a:path w="281">
                                  <a:moveTo>
                                    <a:pt x="281"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72" name="Group 80"/>
                        <wpg:cNvGrpSpPr>
                          <a:grpSpLocks/>
                        </wpg:cNvGrpSpPr>
                        <wpg:grpSpPr bwMode="auto">
                          <a:xfrm>
                            <a:off x="3438" y="4251"/>
                            <a:ext cx="847" cy="547"/>
                            <a:chOff x="3438" y="4251"/>
                            <a:chExt cx="847" cy="547"/>
                          </a:xfrm>
                        </wpg:grpSpPr>
                        <wps:wsp>
                          <wps:cNvPr id="2373" name="Freeform 81"/>
                          <wps:cNvSpPr>
                            <a:spLocks/>
                          </wps:cNvSpPr>
                          <wps:spPr bwMode="auto">
                            <a:xfrm>
                              <a:off x="3438" y="4251"/>
                              <a:ext cx="847" cy="547"/>
                            </a:xfrm>
                            <a:custGeom>
                              <a:avLst/>
                              <a:gdLst>
                                <a:gd name="T0" fmla="+- 0 3438 3438"/>
                                <a:gd name="T1" fmla="*/ T0 w 847"/>
                                <a:gd name="T2" fmla="+- 0 4251 4251"/>
                                <a:gd name="T3" fmla="*/ 4251 h 547"/>
                                <a:gd name="T4" fmla="+- 0 4285 3438"/>
                                <a:gd name="T5" fmla="*/ T4 w 847"/>
                                <a:gd name="T6" fmla="+- 0 4251 4251"/>
                                <a:gd name="T7" fmla="*/ 4251 h 547"/>
                                <a:gd name="T8" fmla="+- 0 4285 3438"/>
                                <a:gd name="T9" fmla="*/ T8 w 847"/>
                                <a:gd name="T10" fmla="+- 0 4798 4251"/>
                                <a:gd name="T11" fmla="*/ 4798 h 547"/>
                                <a:gd name="T12" fmla="+- 0 3438 3438"/>
                                <a:gd name="T13" fmla="*/ T12 w 847"/>
                                <a:gd name="T14" fmla="+- 0 4798 4251"/>
                                <a:gd name="T15" fmla="*/ 4798 h 547"/>
                                <a:gd name="T16" fmla="+- 0 3438 3438"/>
                                <a:gd name="T17" fmla="*/ T16 w 847"/>
                                <a:gd name="T18" fmla="+- 0 4251 4251"/>
                                <a:gd name="T19" fmla="*/ 4251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74" name="Group 82"/>
                        <wpg:cNvGrpSpPr>
                          <a:grpSpLocks/>
                        </wpg:cNvGrpSpPr>
                        <wpg:grpSpPr bwMode="auto">
                          <a:xfrm>
                            <a:off x="3438" y="4251"/>
                            <a:ext cx="848" cy="548"/>
                            <a:chOff x="3438" y="4251"/>
                            <a:chExt cx="848" cy="548"/>
                          </a:xfrm>
                        </wpg:grpSpPr>
                        <wps:wsp>
                          <wps:cNvPr id="2375" name="Freeform 83"/>
                          <wps:cNvSpPr>
                            <a:spLocks/>
                          </wps:cNvSpPr>
                          <wps:spPr bwMode="auto">
                            <a:xfrm>
                              <a:off x="3438" y="4251"/>
                              <a:ext cx="848" cy="548"/>
                            </a:xfrm>
                            <a:custGeom>
                              <a:avLst/>
                              <a:gdLst>
                                <a:gd name="T0" fmla="+- 0 3438 3438"/>
                                <a:gd name="T1" fmla="*/ T0 w 848"/>
                                <a:gd name="T2" fmla="+- 0 4799 4251"/>
                                <a:gd name="T3" fmla="*/ 4799 h 548"/>
                                <a:gd name="T4" fmla="+- 0 4285 3438"/>
                                <a:gd name="T5" fmla="*/ T4 w 848"/>
                                <a:gd name="T6" fmla="+- 0 4799 4251"/>
                                <a:gd name="T7" fmla="*/ 4799 h 548"/>
                                <a:gd name="T8" fmla="+- 0 4285 3438"/>
                                <a:gd name="T9" fmla="*/ T8 w 848"/>
                                <a:gd name="T10" fmla="+- 0 4251 4251"/>
                                <a:gd name="T11" fmla="*/ 4251 h 548"/>
                                <a:gd name="T12" fmla="+- 0 3438 3438"/>
                                <a:gd name="T13" fmla="*/ T12 w 848"/>
                                <a:gd name="T14" fmla="+- 0 4251 4251"/>
                                <a:gd name="T15" fmla="*/ 4251 h 548"/>
                                <a:gd name="T16" fmla="+- 0 3438 3438"/>
                                <a:gd name="T17" fmla="*/ T16 w 848"/>
                                <a:gd name="T18" fmla="+- 0 4799 4251"/>
                                <a:gd name="T19" fmla="*/ 4799 h 548"/>
                              </a:gdLst>
                              <a:ahLst/>
                              <a:cxnLst>
                                <a:cxn ang="0">
                                  <a:pos x="T1" y="T3"/>
                                </a:cxn>
                                <a:cxn ang="0">
                                  <a:pos x="T5" y="T7"/>
                                </a:cxn>
                                <a:cxn ang="0">
                                  <a:pos x="T9" y="T11"/>
                                </a:cxn>
                                <a:cxn ang="0">
                                  <a:pos x="T13" y="T15"/>
                                </a:cxn>
                                <a:cxn ang="0">
                                  <a:pos x="T17" y="T19"/>
                                </a:cxn>
                              </a:cxnLst>
                              <a:rect l="0" t="0" r="r" b="b"/>
                              <a:pathLst>
                                <a:path w="848" h="548">
                                  <a:moveTo>
                                    <a:pt x="0" y="548"/>
                                  </a:moveTo>
                                  <a:lnTo>
                                    <a:pt x="847" y="548"/>
                                  </a:lnTo>
                                  <a:lnTo>
                                    <a:pt x="847" y="0"/>
                                  </a:lnTo>
                                  <a:lnTo>
                                    <a:pt x="0" y="0"/>
                                  </a:lnTo>
                                  <a:lnTo>
                                    <a:pt x="0" y="548"/>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76" name="Picture 84"/>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3555" y="4357"/>
                              <a:ext cx="62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77" name="Picture 85"/>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3743" y="4551"/>
                              <a:ext cx="23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78" name="Group 86"/>
                        <wpg:cNvGrpSpPr>
                          <a:grpSpLocks/>
                        </wpg:cNvGrpSpPr>
                        <wpg:grpSpPr bwMode="auto">
                          <a:xfrm>
                            <a:off x="3157" y="4511"/>
                            <a:ext cx="281" cy="15"/>
                            <a:chOff x="3157" y="4511"/>
                            <a:chExt cx="281" cy="15"/>
                          </a:xfrm>
                        </wpg:grpSpPr>
                        <wps:wsp>
                          <wps:cNvPr id="2379" name="Freeform 87"/>
                          <wps:cNvSpPr>
                            <a:spLocks/>
                          </wps:cNvSpPr>
                          <wps:spPr bwMode="auto">
                            <a:xfrm>
                              <a:off x="3157" y="4511"/>
                              <a:ext cx="281" cy="15"/>
                            </a:xfrm>
                            <a:custGeom>
                              <a:avLst/>
                              <a:gdLst>
                                <a:gd name="T0" fmla="+- 0 3438 3157"/>
                                <a:gd name="T1" fmla="*/ T0 w 281"/>
                                <a:gd name="T2" fmla="+- 0 4525 4511"/>
                                <a:gd name="T3" fmla="*/ 4525 h 15"/>
                                <a:gd name="T4" fmla="+- 0 3157 3157"/>
                                <a:gd name="T5" fmla="*/ T4 w 281"/>
                                <a:gd name="T6" fmla="+- 0 4511 4511"/>
                                <a:gd name="T7" fmla="*/ 4511 h 15"/>
                              </a:gdLst>
                              <a:ahLst/>
                              <a:cxnLst>
                                <a:cxn ang="0">
                                  <a:pos x="T1" y="T3"/>
                                </a:cxn>
                                <a:cxn ang="0">
                                  <a:pos x="T5" y="T7"/>
                                </a:cxn>
                              </a:cxnLst>
                              <a:rect l="0" t="0" r="r" b="b"/>
                              <a:pathLst>
                                <a:path w="281" h="15">
                                  <a:moveTo>
                                    <a:pt x="281" y="14"/>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80" name="Group 88"/>
                        <wpg:cNvGrpSpPr>
                          <a:grpSpLocks/>
                        </wpg:cNvGrpSpPr>
                        <wpg:grpSpPr bwMode="auto">
                          <a:xfrm>
                            <a:off x="3438" y="3433"/>
                            <a:ext cx="847" cy="548"/>
                            <a:chOff x="3438" y="3433"/>
                            <a:chExt cx="847" cy="548"/>
                          </a:xfrm>
                        </wpg:grpSpPr>
                        <wps:wsp>
                          <wps:cNvPr id="2381" name="Freeform 89"/>
                          <wps:cNvSpPr>
                            <a:spLocks/>
                          </wps:cNvSpPr>
                          <wps:spPr bwMode="auto">
                            <a:xfrm>
                              <a:off x="3438" y="3433"/>
                              <a:ext cx="847" cy="548"/>
                            </a:xfrm>
                            <a:custGeom>
                              <a:avLst/>
                              <a:gdLst>
                                <a:gd name="T0" fmla="+- 0 3438 3438"/>
                                <a:gd name="T1" fmla="*/ T0 w 847"/>
                                <a:gd name="T2" fmla="+- 0 3433 3433"/>
                                <a:gd name="T3" fmla="*/ 3433 h 548"/>
                                <a:gd name="T4" fmla="+- 0 4285 3438"/>
                                <a:gd name="T5" fmla="*/ T4 w 847"/>
                                <a:gd name="T6" fmla="+- 0 3433 3433"/>
                                <a:gd name="T7" fmla="*/ 3433 h 548"/>
                                <a:gd name="T8" fmla="+- 0 4285 3438"/>
                                <a:gd name="T9" fmla="*/ T8 w 847"/>
                                <a:gd name="T10" fmla="+- 0 3980 3433"/>
                                <a:gd name="T11" fmla="*/ 3980 h 548"/>
                                <a:gd name="T12" fmla="+- 0 3438 3438"/>
                                <a:gd name="T13" fmla="*/ T12 w 847"/>
                                <a:gd name="T14" fmla="+- 0 3980 3433"/>
                                <a:gd name="T15" fmla="*/ 3980 h 548"/>
                                <a:gd name="T16" fmla="+- 0 3438 3438"/>
                                <a:gd name="T17" fmla="*/ T16 w 847"/>
                                <a:gd name="T18" fmla="+- 0 3433 3433"/>
                                <a:gd name="T19" fmla="*/ 3433 h 548"/>
                              </a:gdLst>
                              <a:ahLst/>
                              <a:cxnLst>
                                <a:cxn ang="0">
                                  <a:pos x="T1" y="T3"/>
                                </a:cxn>
                                <a:cxn ang="0">
                                  <a:pos x="T5" y="T7"/>
                                </a:cxn>
                                <a:cxn ang="0">
                                  <a:pos x="T9" y="T11"/>
                                </a:cxn>
                                <a:cxn ang="0">
                                  <a:pos x="T13" y="T15"/>
                                </a:cxn>
                                <a:cxn ang="0">
                                  <a:pos x="T17" y="T19"/>
                                </a:cxn>
                              </a:cxnLst>
                              <a:rect l="0" t="0" r="r" b="b"/>
                              <a:pathLst>
                                <a:path w="847" h="548">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82" name="Group 90"/>
                        <wpg:cNvGrpSpPr>
                          <a:grpSpLocks/>
                        </wpg:cNvGrpSpPr>
                        <wpg:grpSpPr bwMode="auto">
                          <a:xfrm>
                            <a:off x="3438" y="3433"/>
                            <a:ext cx="848" cy="548"/>
                            <a:chOff x="3438" y="3433"/>
                            <a:chExt cx="848" cy="548"/>
                          </a:xfrm>
                        </wpg:grpSpPr>
                        <wps:wsp>
                          <wps:cNvPr id="2383" name="Freeform 91"/>
                          <wps:cNvSpPr>
                            <a:spLocks/>
                          </wps:cNvSpPr>
                          <wps:spPr bwMode="auto">
                            <a:xfrm>
                              <a:off x="3438" y="3433"/>
                              <a:ext cx="848" cy="548"/>
                            </a:xfrm>
                            <a:custGeom>
                              <a:avLst/>
                              <a:gdLst>
                                <a:gd name="T0" fmla="+- 0 3438 3438"/>
                                <a:gd name="T1" fmla="*/ T0 w 848"/>
                                <a:gd name="T2" fmla="+- 0 3980 3433"/>
                                <a:gd name="T3" fmla="*/ 3980 h 548"/>
                                <a:gd name="T4" fmla="+- 0 4285 3438"/>
                                <a:gd name="T5" fmla="*/ T4 w 848"/>
                                <a:gd name="T6" fmla="+- 0 3980 3433"/>
                                <a:gd name="T7" fmla="*/ 3980 h 548"/>
                                <a:gd name="T8" fmla="+- 0 4285 3438"/>
                                <a:gd name="T9" fmla="*/ T8 w 848"/>
                                <a:gd name="T10" fmla="+- 0 3433 3433"/>
                                <a:gd name="T11" fmla="*/ 3433 h 548"/>
                                <a:gd name="T12" fmla="+- 0 3438 3438"/>
                                <a:gd name="T13" fmla="*/ T12 w 848"/>
                                <a:gd name="T14" fmla="+- 0 3433 3433"/>
                                <a:gd name="T15" fmla="*/ 3433 h 548"/>
                                <a:gd name="T16" fmla="+- 0 3438 3438"/>
                                <a:gd name="T17" fmla="*/ T16 w 848"/>
                                <a:gd name="T18" fmla="+- 0 3980 3433"/>
                                <a:gd name="T19" fmla="*/ 3980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84" name="Picture 92"/>
                            <pic:cNvPicPr>
                              <a:picLocks noChangeAspect="1" noChangeArrowheads="1"/>
                            </pic:cNvPicPr>
                          </pic:nvPicPr>
                          <pic:blipFill>
                            <a:blip r:embed="rId169" cstate="print">
                              <a:extLst>
                                <a:ext uri="{28A0092B-C50C-407E-A947-70E740481C1C}">
                                  <a14:useLocalDpi xmlns:a14="http://schemas.microsoft.com/office/drawing/2010/main" val="0"/>
                                </a:ext>
                              </a:extLst>
                            </a:blip>
                            <a:srcRect/>
                            <a:stretch>
                              <a:fillRect/>
                            </a:stretch>
                          </pic:blipFill>
                          <pic:spPr bwMode="auto">
                            <a:xfrm>
                              <a:off x="3464" y="3632"/>
                              <a:ext cx="790"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85" name="Group 93"/>
                        <wpg:cNvGrpSpPr>
                          <a:grpSpLocks/>
                        </wpg:cNvGrpSpPr>
                        <wpg:grpSpPr bwMode="auto">
                          <a:xfrm>
                            <a:off x="3157" y="3707"/>
                            <a:ext cx="281" cy="2"/>
                            <a:chOff x="3157" y="3707"/>
                            <a:chExt cx="281" cy="2"/>
                          </a:xfrm>
                        </wpg:grpSpPr>
                        <wps:wsp>
                          <wps:cNvPr id="2386" name="Freeform 94"/>
                          <wps:cNvSpPr>
                            <a:spLocks/>
                          </wps:cNvSpPr>
                          <wps:spPr bwMode="auto">
                            <a:xfrm>
                              <a:off x="3157" y="3707"/>
                              <a:ext cx="281" cy="2"/>
                            </a:xfrm>
                            <a:custGeom>
                              <a:avLst/>
                              <a:gdLst>
                                <a:gd name="T0" fmla="+- 0 3157 3157"/>
                                <a:gd name="T1" fmla="*/ T0 w 281"/>
                                <a:gd name="T2" fmla="+- 0 3438 3157"/>
                                <a:gd name="T3" fmla="*/ T2 w 281"/>
                              </a:gdLst>
                              <a:ahLst/>
                              <a:cxnLst>
                                <a:cxn ang="0">
                                  <a:pos x="T1" y="0"/>
                                </a:cxn>
                                <a:cxn ang="0">
                                  <a:pos x="T3" y="0"/>
                                </a:cxn>
                              </a:cxnLst>
                              <a:rect l="0" t="0" r="r" b="b"/>
                              <a:pathLst>
                                <a:path w="281">
                                  <a:moveTo>
                                    <a:pt x="0" y="0"/>
                                  </a:moveTo>
                                  <a:lnTo>
                                    <a:pt x="28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87" name="Group 95"/>
                        <wpg:cNvGrpSpPr>
                          <a:grpSpLocks/>
                        </wpg:cNvGrpSpPr>
                        <wpg:grpSpPr bwMode="auto">
                          <a:xfrm>
                            <a:off x="3438" y="2612"/>
                            <a:ext cx="847" cy="547"/>
                            <a:chOff x="3438" y="2612"/>
                            <a:chExt cx="847" cy="547"/>
                          </a:xfrm>
                        </wpg:grpSpPr>
                        <wps:wsp>
                          <wps:cNvPr id="2388" name="Freeform 96"/>
                          <wps:cNvSpPr>
                            <a:spLocks/>
                          </wps:cNvSpPr>
                          <wps:spPr bwMode="auto">
                            <a:xfrm>
                              <a:off x="3438" y="2612"/>
                              <a:ext cx="847" cy="547"/>
                            </a:xfrm>
                            <a:custGeom>
                              <a:avLst/>
                              <a:gdLst>
                                <a:gd name="T0" fmla="+- 0 3438 3438"/>
                                <a:gd name="T1" fmla="*/ T0 w 847"/>
                                <a:gd name="T2" fmla="+- 0 2612 2612"/>
                                <a:gd name="T3" fmla="*/ 2612 h 547"/>
                                <a:gd name="T4" fmla="+- 0 4285 3438"/>
                                <a:gd name="T5" fmla="*/ T4 w 847"/>
                                <a:gd name="T6" fmla="+- 0 2612 2612"/>
                                <a:gd name="T7" fmla="*/ 2612 h 547"/>
                                <a:gd name="T8" fmla="+- 0 4285 3438"/>
                                <a:gd name="T9" fmla="*/ T8 w 847"/>
                                <a:gd name="T10" fmla="+- 0 3159 2612"/>
                                <a:gd name="T11" fmla="*/ 3159 h 547"/>
                                <a:gd name="T12" fmla="+- 0 3438 3438"/>
                                <a:gd name="T13" fmla="*/ T12 w 847"/>
                                <a:gd name="T14" fmla="+- 0 3159 2612"/>
                                <a:gd name="T15" fmla="*/ 3159 h 547"/>
                                <a:gd name="T16" fmla="+- 0 3438 3438"/>
                                <a:gd name="T17" fmla="*/ T16 w 847"/>
                                <a:gd name="T18" fmla="+- 0 2612 2612"/>
                                <a:gd name="T19" fmla="*/ 2612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89" name="Group 97"/>
                        <wpg:cNvGrpSpPr>
                          <a:grpSpLocks/>
                        </wpg:cNvGrpSpPr>
                        <wpg:grpSpPr bwMode="auto">
                          <a:xfrm>
                            <a:off x="3438" y="2612"/>
                            <a:ext cx="848" cy="548"/>
                            <a:chOff x="3438" y="2612"/>
                            <a:chExt cx="848" cy="548"/>
                          </a:xfrm>
                        </wpg:grpSpPr>
                        <wps:wsp>
                          <wps:cNvPr id="2390" name="Freeform 98"/>
                          <wps:cNvSpPr>
                            <a:spLocks/>
                          </wps:cNvSpPr>
                          <wps:spPr bwMode="auto">
                            <a:xfrm>
                              <a:off x="3438" y="2612"/>
                              <a:ext cx="848" cy="548"/>
                            </a:xfrm>
                            <a:custGeom>
                              <a:avLst/>
                              <a:gdLst>
                                <a:gd name="T0" fmla="+- 0 3438 3438"/>
                                <a:gd name="T1" fmla="*/ T0 w 848"/>
                                <a:gd name="T2" fmla="+- 0 3159 2612"/>
                                <a:gd name="T3" fmla="*/ 3159 h 548"/>
                                <a:gd name="T4" fmla="+- 0 4285 3438"/>
                                <a:gd name="T5" fmla="*/ T4 w 848"/>
                                <a:gd name="T6" fmla="+- 0 3159 2612"/>
                                <a:gd name="T7" fmla="*/ 3159 h 548"/>
                                <a:gd name="T8" fmla="+- 0 4285 3438"/>
                                <a:gd name="T9" fmla="*/ T8 w 848"/>
                                <a:gd name="T10" fmla="+- 0 2612 2612"/>
                                <a:gd name="T11" fmla="*/ 2612 h 548"/>
                                <a:gd name="T12" fmla="+- 0 3438 3438"/>
                                <a:gd name="T13" fmla="*/ T12 w 848"/>
                                <a:gd name="T14" fmla="+- 0 2612 2612"/>
                                <a:gd name="T15" fmla="*/ 2612 h 548"/>
                                <a:gd name="T16" fmla="+- 0 3438 3438"/>
                                <a:gd name="T17" fmla="*/ T16 w 848"/>
                                <a:gd name="T18" fmla="+- 0 3159 2612"/>
                                <a:gd name="T19" fmla="*/ 3159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91" name="Picture 99"/>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3572" y="2814"/>
                              <a:ext cx="57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392" name="Group 100"/>
                        <wpg:cNvGrpSpPr>
                          <a:grpSpLocks/>
                        </wpg:cNvGrpSpPr>
                        <wpg:grpSpPr bwMode="auto">
                          <a:xfrm>
                            <a:off x="3157" y="2886"/>
                            <a:ext cx="281" cy="2"/>
                            <a:chOff x="3157" y="2886"/>
                            <a:chExt cx="281" cy="2"/>
                          </a:xfrm>
                        </wpg:grpSpPr>
                        <wps:wsp>
                          <wps:cNvPr id="2393" name="Freeform 101"/>
                          <wps:cNvSpPr>
                            <a:spLocks/>
                          </wps:cNvSpPr>
                          <wps:spPr bwMode="auto">
                            <a:xfrm>
                              <a:off x="3157" y="2886"/>
                              <a:ext cx="281" cy="2"/>
                            </a:xfrm>
                            <a:custGeom>
                              <a:avLst/>
                              <a:gdLst>
                                <a:gd name="T0" fmla="+- 0 3438 3157"/>
                                <a:gd name="T1" fmla="*/ T0 w 281"/>
                                <a:gd name="T2" fmla="+- 0 3157 3157"/>
                                <a:gd name="T3" fmla="*/ T2 w 281"/>
                              </a:gdLst>
                              <a:ahLst/>
                              <a:cxnLst>
                                <a:cxn ang="0">
                                  <a:pos x="T1" y="0"/>
                                </a:cxn>
                                <a:cxn ang="0">
                                  <a:pos x="T3" y="0"/>
                                </a:cxn>
                              </a:cxnLst>
                              <a:rect l="0" t="0" r="r" b="b"/>
                              <a:pathLst>
                                <a:path w="281">
                                  <a:moveTo>
                                    <a:pt x="281" y="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394" name="Group 102"/>
                        <wpg:cNvGrpSpPr>
                          <a:grpSpLocks/>
                        </wpg:cNvGrpSpPr>
                        <wpg:grpSpPr bwMode="auto">
                          <a:xfrm>
                            <a:off x="4777" y="1609"/>
                            <a:ext cx="845" cy="547"/>
                            <a:chOff x="4777" y="1609"/>
                            <a:chExt cx="845" cy="547"/>
                          </a:xfrm>
                        </wpg:grpSpPr>
                        <wps:wsp>
                          <wps:cNvPr id="2395" name="Freeform 103"/>
                          <wps:cNvSpPr>
                            <a:spLocks/>
                          </wps:cNvSpPr>
                          <wps:spPr bwMode="auto">
                            <a:xfrm>
                              <a:off x="4777" y="1609"/>
                              <a:ext cx="845" cy="547"/>
                            </a:xfrm>
                            <a:custGeom>
                              <a:avLst/>
                              <a:gdLst>
                                <a:gd name="T0" fmla="+- 0 4777 4777"/>
                                <a:gd name="T1" fmla="*/ T0 w 845"/>
                                <a:gd name="T2" fmla="+- 0 1609 1609"/>
                                <a:gd name="T3" fmla="*/ 1609 h 547"/>
                                <a:gd name="T4" fmla="+- 0 5622 4777"/>
                                <a:gd name="T5" fmla="*/ T4 w 845"/>
                                <a:gd name="T6" fmla="+- 0 1609 1609"/>
                                <a:gd name="T7" fmla="*/ 1609 h 547"/>
                                <a:gd name="T8" fmla="+- 0 5622 4777"/>
                                <a:gd name="T9" fmla="*/ T8 w 845"/>
                                <a:gd name="T10" fmla="+- 0 2156 1609"/>
                                <a:gd name="T11" fmla="*/ 2156 h 547"/>
                                <a:gd name="T12" fmla="+- 0 4777 4777"/>
                                <a:gd name="T13" fmla="*/ T12 w 845"/>
                                <a:gd name="T14" fmla="+- 0 2156 1609"/>
                                <a:gd name="T15" fmla="*/ 2156 h 547"/>
                                <a:gd name="T16" fmla="+- 0 4777 4777"/>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396" name="Group 104"/>
                        <wpg:cNvGrpSpPr>
                          <a:grpSpLocks/>
                        </wpg:cNvGrpSpPr>
                        <wpg:grpSpPr bwMode="auto">
                          <a:xfrm>
                            <a:off x="4777" y="1609"/>
                            <a:ext cx="845" cy="548"/>
                            <a:chOff x="4777" y="1609"/>
                            <a:chExt cx="845" cy="548"/>
                          </a:xfrm>
                        </wpg:grpSpPr>
                        <wps:wsp>
                          <wps:cNvPr id="2397" name="Freeform 105"/>
                          <wps:cNvSpPr>
                            <a:spLocks/>
                          </wps:cNvSpPr>
                          <wps:spPr bwMode="auto">
                            <a:xfrm>
                              <a:off x="4777" y="1609"/>
                              <a:ext cx="845" cy="548"/>
                            </a:xfrm>
                            <a:custGeom>
                              <a:avLst/>
                              <a:gdLst>
                                <a:gd name="T0" fmla="+- 0 4777 4777"/>
                                <a:gd name="T1" fmla="*/ T0 w 845"/>
                                <a:gd name="T2" fmla="+- 0 2156 1609"/>
                                <a:gd name="T3" fmla="*/ 2156 h 548"/>
                                <a:gd name="T4" fmla="+- 0 5622 4777"/>
                                <a:gd name="T5" fmla="*/ T4 w 845"/>
                                <a:gd name="T6" fmla="+- 0 2156 1609"/>
                                <a:gd name="T7" fmla="*/ 2156 h 548"/>
                                <a:gd name="T8" fmla="+- 0 5622 4777"/>
                                <a:gd name="T9" fmla="*/ T8 w 845"/>
                                <a:gd name="T10" fmla="+- 0 1609 1609"/>
                                <a:gd name="T11" fmla="*/ 1609 h 548"/>
                                <a:gd name="T12" fmla="+- 0 4777 4777"/>
                                <a:gd name="T13" fmla="*/ T12 w 845"/>
                                <a:gd name="T14" fmla="+- 0 1609 1609"/>
                                <a:gd name="T15" fmla="*/ 1609 h 548"/>
                                <a:gd name="T16" fmla="+- 0 4777 4777"/>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98" name="Picture 106"/>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4878" y="1717"/>
                              <a:ext cx="638"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399" name="Picture 107"/>
                            <pic:cNvPicPr>
                              <a:picLocks noChangeAspect="1" noChangeArrowheads="1"/>
                            </pic:cNvPicPr>
                          </pic:nvPicPr>
                          <pic:blipFill>
                            <a:blip r:embed="rId172" cstate="print">
                              <a:extLst>
                                <a:ext uri="{28A0092B-C50C-407E-A947-70E740481C1C}">
                                  <a14:useLocalDpi xmlns:a14="http://schemas.microsoft.com/office/drawing/2010/main" val="0"/>
                                </a:ext>
                              </a:extLst>
                            </a:blip>
                            <a:srcRect/>
                            <a:stretch>
                              <a:fillRect/>
                            </a:stretch>
                          </pic:blipFill>
                          <pic:spPr bwMode="auto">
                            <a:xfrm>
                              <a:off x="5077" y="1911"/>
                              <a:ext cx="259"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00" name="Group 108"/>
                        <wpg:cNvGrpSpPr>
                          <a:grpSpLocks/>
                        </wpg:cNvGrpSpPr>
                        <wpg:grpSpPr bwMode="auto">
                          <a:xfrm>
                            <a:off x="5199" y="1155"/>
                            <a:ext cx="2" cy="454"/>
                            <a:chOff x="5199" y="1155"/>
                            <a:chExt cx="2" cy="454"/>
                          </a:xfrm>
                        </wpg:grpSpPr>
                        <wps:wsp>
                          <wps:cNvPr id="2401" name="Freeform 109"/>
                          <wps:cNvSpPr>
                            <a:spLocks/>
                          </wps:cNvSpPr>
                          <wps:spPr bwMode="auto">
                            <a:xfrm>
                              <a:off x="5199"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02" name="Group 110"/>
                        <wpg:cNvGrpSpPr>
                          <a:grpSpLocks/>
                        </wpg:cNvGrpSpPr>
                        <wpg:grpSpPr bwMode="auto">
                          <a:xfrm>
                            <a:off x="5905" y="1609"/>
                            <a:ext cx="845" cy="547"/>
                            <a:chOff x="5905" y="1609"/>
                            <a:chExt cx="845" cy="547"/>
                          </a:xfrm>
                        </wpg:grpSpPr>
                        <wps:wsp>
                          <wps:cNvPr id="2403" name="Freeform 111"/>
                          <wps:cNvSpPr>
                            <a:spLocks/>
                          </wps:cNvSpPr>
                          <wps:spPr bwMode="auto">
                            <a:xfrm>
                              <a:off x="5905" y="1609"/>
                              <a:ext cx="845" cy="547"/>
                            </a:xfrm>
                            <a:custGeom>
                              <a:avLst/>
                              <a:gdLst>
                                <a:gd name="T0" fmla="+- 0 5905 5905"/>
                                <a:gd name="T1" fmla="*/ T0 w 845"/>
                                <a:gd name="T2" fmla="+- 0 1609 1609"/>
                                <a:gd name="T3" fmla="*/ 1609 h 547"/>
                                <a:gd name="T4" fmla="+- 0 6750 5905"/>
                                <a:gd name="T5" fmla="*/ T4 w 845"/>
                                <a:gd name="T6" fmla="+- 0 1609 1609"/>
                                <a:gd name="T7" fmla="*/ 1609 h 547"/>
                                <a:gd name="T8" fmla="+- 0 6750 5905"/>
                                <a:gd name="T9" fmla="*/ T8 w 845"/>
                                <a:gd name="T10" fmla="+- 0 2156 1609"/>
                                <a:gd name="T11" fmla="*/ 2156 h 547"/>
                                <a:gd name="T12" fmla="+- 0 5905 5905"/>
                                <a:gd name="T13" fmla="*/ T12 w 845"/>
                                <a:gd name="T14" fmla="+- 0 2156 1609"/>
                                <a:gd name="T15" fmla="*/ 2156 h 547"/>
                                <a:gd name="T16" fmla="+- 0 5905 5905"/>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04" name="Group 112"/>
                        <wpg:cNvGrpSpPr>
                          <a:grpSpLocks/>
                        </wpg:cNvGrpSpPr>
                        <wpg:grpSpPr bwMode="auto">
                          <a:xfrm>
                            <a:off x="5905" y="1609"/>
                            <a:ext cx="845" cy="548"/>
                            <a:chOff x="5905" y="1609"/>
                            <a:chExt cx="845" cy="548"/>
                          </a:xfrm>
                        </wpg:grpSpPr>
                        <wps:wsp>
                          <wps:cNvPr id="2405" name="Freeform 113"/>
                          <wps:cNvSpPr>
                            <a:spLocks/>
                          </wps:cNvSpPr>
                          <wps:spPr bwMode="auto">
                            <a:xfrm>
                              <a:off x="5905" y="1609"/>
                              <a:ext cx="845" cy="548"/>
                            </a:xfrm>
                            <a:custGeom>
                              <a:avLst/>
                              <a:gdLst>
                                <a:gd name="T0" fmla="+- 0 5905 5905"/>
                                <a:gd name="T1" fmla="*/ T0 w 845"/>
                                <a:gd name="T2" fmla="+- 0 2156 1609"/>
                                <a:gd name="T3" fmla="*/ 2156 h 548"/>
                                <a:gd name="T4" fmla="+- 0 6750 5905"/>
                                <a:gd name="T5" fmla="*/ T4 w 845"/>
                                <a:gd name="T6" fmla="+- 0 2156 1609"/>
                                <a:gd name="T7" fmla="*/ 2156 h 548"/>
                                <a:gd name="T8" fmla="+- 0 6750 5905"/>
                                <a:gd name="T9" fmla="*/ T8 w 845"/>
                                <a:gd name="T10" fmla="+- 0 1609 1609"/>
                                <a:gd name="T11" fmla="*/ 1609 h 548"/>
                                <a:gd name="T12" fmla="+- 0 5905 5905"/>
                                <a:gd name="T13" fmla="*/ T12 w 845"/>
                                <a:gd name="T14" fmla="+- 0 1609 1609"/>
                                <a:gd name="T15" fmla="*/ 1609 h 548"/>
                                <a:gd name="T16" fmla="+- 0 5905 5905"/>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6" name="Picture 114"/>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6015" y="1813"/>
                              <a:ext cx="62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07" name="Group 115"/>
                        <wpg:cNvGrpSpPr>
                          <a:grpSpLocks/>
                        </wpg:cNvGrpSpPr>
                        <wpg:grpSpPr bwMode="auto">
                          <a:xfrm>
                            <a:off x="6327" y="1155"/>
                            <a:ext cx="2" cy="454"/>
                            <a:chOff x="6327" y="1155"/>
                            <a:chExt cx="2" cy="454"/>
                          </a:xfrm>
                        </wpg:grpSpPr>
                        <wps:wsp>
                          <wps:cNvPr id="2408" name="Freeform 116"/>
                          <wps:cNvSpPr>
                            <a:spLocks/>
                          </wps:cNvSpPr>
                          <wps:spPr bwMode="auto">
                            <a:xfrm>
                              <a:off x="6327"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09" name="Group 117"/>
                        <wpg:cNvGrpSpPr>
                          <a:grpSpLocks/>
                        </wpg:cNvGrpSpPr>
                        <wpg:grpSpPr bwMode="auto">
                          <a:xfrm>
                            <a:off x="7033" y="1609"/>
                            <a:ext cx="845" cy="547"/>
                            <a:chOff x="7033" y="1609"/>
                            <a:chExt cx="845" cy="547"/>
                          </a:xfrm>
                        </wpg:grpSpPr>
                        <wps:wsp>
                          <wps:cNvPr id="2410" name="Freeform 118"/>
                          <wps:cNvSpPr>
                            <a:spLocks/>
                          </wps:cNvSpPr>
                          <wps:spPr bwMode="auto">
                            <a:xfrm>
                              <a:off x="7033" y="1609"/>
                              <a:ext cx="845" cy="547"/>
                            </a:xfrm>
                            <a:custGeom>
                              <a:avLst/>
                              <a:gdLst>
                                <a:gd name="T0" fmla="+- 0 7033 7033"/>
                                <a:gd name="T1" fmla="*/ T0 w 845"/>
                                <a:gd name="T2" fmla="+- 0 1609 1609"/>
                                <a:gd name="T3" fmla="*/ 1609 h 547"/>
                                <a:gd name="T4" fmla="+- 0 7878 7033"/>
                                <a:gd name="T5" fmla="*/ T4 w 845"/>
                                <a:gd name="T6" fmla="+- 0 1609 1609"/>
                                <a:gd name="T7" fmla="*/ 1609 h 547"/>
                                <a:gd name="T8" fmla="+- 0 7878 7033"/>
                                <a:gd name="T9" fmla="*/ T8 w 845"/>
                                <a:gd name="T10" fmla="+- 0 2156 1609"/>
                                <a:gd name="T11" fmla="*/ 2156 h 547"/>
                                <a:gd name="T12" fmla="+- 0 7033 7033"/>
                                <a:gd name="T13" fmla="*/ T12 w 845"/>
                                <a:gd name="T14" fmla="+- 0 2156 1609"/>
                                <a:gd name="T15" fmla="*/ 2156 h 547"/>
                                <a:gd name="T16" fmla="+- 0 7033 7033"/>
                                <a:gd name="T17" fmla="*/ T16 w 845"/>
                                <a:gd name="T18" fmla="+- 0 1609 1609"/>
                                <a:gd name="T19" fmla="*/ 1609 h 547"/>
                              </a:gdLst>
                              <a:ahLst/>
                              <a:cxnLst>
                                <a:cxn ang="0">
                                  <a:pos x="T1" y="T3"/>
                                </a:cxn>
                                <a:cxn ang="0">
                                  <a:pos x="T5" y="T7"/>
                                </a:cxn>
                                <a:cxn ang="0">
                                  <a:pos x="T9" y="T11"/>
                                </a:cxn>
                                <a:cxn ang="0">
                                  <a:pos x="T13" y="T15"/>
                                </a:cxn>
                                <a:cxn ang="0">
                                  <a:pos x="T17" y="T19"/>
                                </a:cxn>
                              </a:cxnLst>
                              <a:rect l="0" t="0" r="r" b="b"/>
                              <a:pathLst>
                                <a:path w="845" h="547">
                                  <a:moveTo>
                                    <a:pt x="0" y="0"/>
                                  </a:moveTo>
                                  <a:lnTo>
                                    <a:pt x="845" y="0"/>
                                  </a:lnTo>
                                  <a:lnTo>
                                    <a:pt x="845"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11" name="Group 119"/>
                        <wpg:cNvGrpSpPr>
                          <a:grpSpLocks/>
                        </wpg:cNvGrpSpPr>
                        <wpg:grpSpPr bwMode="auto">
                          <a:xfrm>
                            <a:off x="7033" y="1609"/>
                            <a:ext cx="845" cy="548"/>
                            <a:chOff x="7033" y="1609"/>
                            <a:chExt cx="845" cy="548"/>
                          </a:xfrm>
                        </wpg:grpSpPr>
                        <wps:wsp>
                          <wps:cNvPr id="2412" name="Freeform 120"/>
                          <wps:cNvSpPr>
                            <a:spLocks/>
                          </wps:cNvSpPr>
                          <wps:spPr bwMode="auto">
                            <a:xfrm>
                              <a:off x="7033" y="1609"/>
                              <a:ext cx="845" cy="548"/>
                            </a:xfrm>
                            <a:custGeom>
                              <a:avLst/>
                              <a:gdLst>
                                <a:gd name="T0" fmla="+- 0 7033 7033"/>
                                <a:gd name="T1" fmla="*/ T0 w 845"/>
                                <a:gd name="T2" fmla="+- 0 2156 1609"/>
                                <a:gd name="T3" fmla="*/ 2156 h 548"/>
                                <a:gd name="T4" fmla="+- 0 7878 7033"/>
                                <a:gd name="T5" fmla="*/ T4 w 845"/>
                                <a:gd name="T6" fmla="+- 0 2156 1609"/>
                                <a:gd name="T7" fmla="*/ 2156 h 548"/>
                                <a:gd name="T8" fmla="+- 0 7878 7033"/>
                                <a:gd name="T9" fmla="*/ T8 w 845"/>
                                <a:gd name="T10" fmla="+- 0 1609 1609"/>
                                <a:gd name="T11" fmla="*/ 1609 h 548"/>
                                <a:gd name="T12" fmla="+- 0 7033 7033"/>
                                <a:gd name="T13" fmla="*/ T12 w 845"/>
                                <a:gd name="T14" fmla="+- 0 1609 1609"/>
                                <a:gd name="T15" fmla="*/ 1609 h 548"/>
                                <a:gd name="T16" fmla="+- 0 7033 7033"/>
                                <a:gd name="T17" fmla="*/ T16 w 845"/>
                                <a:gd name="T18" fmla="+- 0 2156 1609"/>
                                <a:gd name="T19" fmla="*/ 2156 h 548"/>
                              </a:gdLst>
                              <a:ahLst/>
                              <a:cxnLst>
                                <a:cxn ang="0">
                                  <a:pos x="T1" y="T3"/>
                                </a:cxn>
                                <a:cxn ang="0">
                                  <a:pos x="T5" y="T7"/>
                                </a:cxn>
                                <a:cxn ang="0">
                                  <a:pos x="T9" y="T11"/>
                                </a:cxn>
                                <a:cxn ang="0">
                                  <a:pos x="T13" y="T15"/>
                                </a:cxn>
                                <a:cxn ang="0">
                                  <a:pos x="T17" y="T19"/>
                                </a:cxn>
                              </a:cxnLst>
                              <a:rect l="0" t="0" r="r" b="b"/>
                              <a:pathLst>
                                <a:path w="845" h="548">
                                  <a:moveTo>
                                    <a:pt x="0" y="547"/>
                                  </a:moveTo>
                                  <a:lnTo>
                                    <a:pt x="845" y="547"/>
                                  </a:lnTo>
                                  <a:lnTo>
                                    <a:pt x="845"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13" name="Picture 121"/>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7117" y="1811"/>
                              <a:ext cx="68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14" name="Group 122"/>
                        <wpg:cNvGrpSpPr>
                          <a:grpSpLocks/>
                        </wpg:cNvGrpSpPr>
                        <wpg:grpSpPr bwMode="auto">
                          <a:xfrm>
                            <a:off x="7455" y="1155"/>
                            <a:ext cx="2" cy="454"/>
                            <a:chOff x="7455" y="1155"/>
                            <a:chExt cx="2" cy="454"/>
                          </a:xfrm>
                        </wpg:grpSpPr>
                        <wps:wsp>
                          <wps:cNvPr id="2415" name="Freeform 123"/>
                          <wps:cNvSpPr>
                            <a:spLocks/>
                          </wps:cNvSpPr>
                          <wps:spPr bwMode="auto">
                            <a:xfrm>
                              <a:off x="7455"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16" name="Group 124"/>
                        <wpg:cNvGrpSpPr>
                          <a:grpSpLocks/>
                        </wpg:cNvGrpSpPr>
                        <wpg:grpSpPr bwMode="auto">
                          <a:xfrm>
                            <a:off x="692" y="1155"/>
                            <a:ext cx="7889" cy="2"/>
                            <a:chOff x="692" y="1155"/>
                            <a:chExt cx="7889" cy="2"/>
                          </a:xfrm>
                        </wpg:grpSpPr>
                        <wps:wsp>
                          <wps:cNvPr id="2417" name="Freeform 125"/>
                          <wps:cNvSpPr>
                            <a:spLocks/>
                          </wps:cNvSpPr>
                          <wps:spPr bwMode="auto">
                            <a:xfrm>
                              <a:off x="692" y="1155"/>
                              <a:ext cx="7889" cy="2"/>
                            </a:xfrm>
                            <a:custGeom>
                              <a:avLst/>
                              <a:gdLst>
                                <a:gd name="T0" fmla="+- 0 692 692"/>
                                <a:gd name="T1" fmla="*/ T0 w 7889"/>
                                <a:gd name="T2" fmla="+- 0 8581 692"/>
                                <a:gd name="T3" fmla="*/ T2 w 7889"/>
                              </a:gdLst>
                              <a:ahLst/>
                              <a:cxnLst>
                                <a:cxn ang="0">
                                  <a:pos x="T1" y="0"/>
                                </a:cxn>
                                <a:cxn ang="0">
                                  <a:pos x="T3" y="0"/>
                                </a:cxn>
                              </a:cxnLst>
                              <a:rect l="0" t="0" r="r" b="b"/>
                              <a:pathLst>
                                <a:path w="7889">
                                  <a:moveTo>
                                    <a:pt x="0" y="0"/>
                                  </a:moveTo>
                                  <a:lnTo>
                                    <a:pt x="7889"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18" name="Group 126"/>
                        <wpg:cNvGrpSpPr>
                          <a:grpSpLocks/>
                        </wpg:cNvGrpSpPr>
                        <wpg:grpSpPr bwMode="auto">
                          <a:xfrm>
                            <a:off x="8159" y="1609"/>
                            <a:ext cx="847" cy="547"/>
                            <a:chOff x="8159" y="1609"/>
                            <a:chExt cx="847" cy="547"/>
                          </a:xfrm>
                        </wpg:grpSpPr>
                        <wps:wsp>
                          <wps:cNvPr id="2419" name="Freeform 127"/>
                          <wps:cNvSpPr>
                            <a:spLocks/>
                          </wps:cNvSpPr>
                          <wps:spPr bwMode="auto">
                            <a:xfrm>
                              <a:off x="8159" y="1609"/>
                              <a:ext cx="847" cy="547"/>
                            </a:xfrm>
                            <a:custGeom>
                              <a:avLst/>
                              <a:gdLst>
                                <a:gd name="T0" fmla="+- 0 8159 8159"/>
                                <a:gd name="T1" fmla="*/ T0 w 847"/>
                                <a:gd name="T2" fmla="+- 0 1609 1609"/>
                                <a:gd name="T3" fmla="*/ 1609 h 547"/>
                                <a:gd name="T4" fmla="+- 0 9006 8159"/>
                                <a:gd name="T5" fmla="*/ T4 w 847"/>
                                <a:gd name="T6" fmla="+- 0 1609 1609"/>
                                <a:gd name="T7" fmla="*/ 1609 h 547"/>
                                <a:gd name="T8" fmla="+- 0 9006 8159"/>
                                <a:gd name="T9" fmla="*/ T8 w 847"/>
                                <a:gd name="T10" fmla="+- 0 2156 1609"/>
                                <a:gd name="T11" fmla="*/ 2156 h 547"/>
                                <a:gd name="T12" fmla="+- 0 8159 8159"/>
                                <a:gd name="T13" fmla="*/ T12 w 847"/>
                                <a:gd name="T14" fmla="+- 0 2156 1609"/>
                                <a:gd name="T15" fmla="*/ 2156 h 547"/>
                                <a:gd name="T16" fmla="+- 0 8159 8159"/>
                                <a:gd name="T17" fmla="*/ T16 w 847"/>
                                <a:gd name="T18" fmla="+- 0 1609 1609"/>
                                <a:gd name="T19" fmla="*/ 1609 h 547"/>
                              </a:gdLst>
                              <a:ahLst/>
                              <a:cxnLst>
                                <a:cxn ang="0">
                                  <a:pos x="T1" y="T3"/>
                                </a:cxn>
                                <a:cxn ang="0">
                                  <a:pos x="T5" y="T7"/>
                                </a:cxn>
                                <a:cxn ang="0">
                                  <a:pos x="T9" y="T11"/>
                                </a:cxn>
                                <a:cxn ang="0">
                                  <a:pos x="T13" y="T15"/>
                                </a:cxn>
                                <a:cxn ang="0">
                                  <a:pos x="T17" y="T19"/>
                                </a:cxn>
                              </a:cxnLst>
                              <a:rect l="0" t="0" r="r" b="b"/>
                              <a:pathLst>
                                <a:path w="847" h="547">
                                  <a:moveTo>
                                    <a:pt x="0" y="0"/>
                                  </a:moveTo>
                                  <a:lnTo>
                                    <a:pt x="847" y="0"/>
                                  </a:lnTo>
                                  <a:lnTo>
                                    <a:pt x="847" y="547"/>
                                  </a:lnTo>
                                  <a:lnTo>
                                    <a:pt x="0" y="547"/>
                                  </a:lnTo>
                                  <a:lnTo>
                                    <a:pt x="0" y="0"/>
                                  </a:lnTo>
                                  <a:close/>
                                </a:path>
                              </a:pathLst>
                            </a:custGeom>
                            <a:solidFill>
                              <a:srgbClr val="E8EDF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20" name="Group 128"/>
                        <wpg:cNvGrpSpPr>
                          <a:grpSpLocks/>
                        </wpg:cNvGrpSpPr>
                        <wpg:grpSpPr bwMode="auto">
                          <a:xfrm>
                            <a:off x="8159" y="1609"/>
                            <a:ext cx="848" cy="548"/>
                            <a:chOff x="8159" y="1609"/>
                            <a:chExt cx="848" cy="548"/>
                          </a:xfrm>
                        </wpg:grpSpPr>
                        <wps:wsp>
                          <wps:cNvPr id="2421" name="Freeform 129"/>
                          <wps:cNvSpPr>
                            <a:spLocks/>
                          </wps:cNvSpPr>
                          <wps:spPr bwMode="auto">
                            <a:xfrm>
                              <a:off x="8159" y="1609"/>
                              <a:ext cx="848" cy="548"/>
                            </a:xfrm>
                            <a:custGeom>
                              <a:avLst/>
                              <a:gdLst>
                                <a:gd name="T0" fmla="+- 0 8159 8159"/>
                                <a:gd name="T1" fmla="*/ T0 w 848"/>
                                <a:gd name="T2" fmla="+- 0 2156 1609"/>
                                <a:gd name="T3" fmla="*/ 2156 h 548"/>
                                <a:gd name="T4" fmla="+- 0 9006 8159"/>
                                <a:gd name="T5" fmla="*/ T4 w 848"/>
                                <a:gd name="T6" fmla="+- 0 2156 1609"/>
                                <a:gd name="T7" fmla="*/ 2156 h 548"/>
                                <a:gd name="T8" fmla="+- 0 9006 8159"/>
                                <a:gd name="T9" fmla="*/ T8 w 848"/>
                                <a:gd name="T10" fmla="+- 0 1609 1609"/>
                                <a:gd name="T11" fmla="*/ 1609 h 548"/>
                                <a:gd name="T12" fmla="+- 0 8159 8159"/>
                                <a:gd name="T13" fmla="*/ T12 w 848"/>
                                <a:gd name="T14" fmla="+- 0 1609 1609"/>
                                <a:gd name="T15" fmla="*/ 1609 h 548"/>
                                <a:gd name="T16" fmla="+- 0 8159 8159"/>
                                <a:gd name="T17" fmla="*/ T16 w 848"/>
                                <a:gd name="T18" fmla="+- 0 2156 1609"/>
                                <a:gd name="T19" fmla="*/ 2156 h 548"/>
                              </a:gdLst>
                              <a:ahLst/>
                              <a:cxnLst>
                                <a:cxn ang="0">
                                  <a:pos x="T1" y="T3"/>
                                </a:cxn>
                                <a:cxn ang="0">
                                  <a:pos x="T5" y="T7"/>
                                </a:cxn>
                                <a:cxn ang="0">
                                  <a:pos x="T9" y="T11"/>
                                </a:cxn>
                                <a:cxn ang="0">
                                  <a:pos x="T13" y="T15"/>
                                </a:cxn>
                                <a:cxn ang="0">
                                  <a:pos x="T17" y="T19"/>
                                </a:cxn>
                              </a:cxnLst>
                              <a:rect l="0" t="0" r="r" b="b"/>
                              <a:pathLst>
                                <a:path w="848" h="548">
                                  <a:moveTo>
                                    <a:pt x="0" y="547"/>
                                  </a:moveTo>
                                  <a:lnTo>
                                    <a:pt x="847" y="547"/>
                                  </a:lnTo>
                                  <a:lnTo>
                                    <a:pt x="847" y="0"/>
                                  </a:lnTo>
                                  <a:lnTo>
                                    <a:pt x="0" y="0"/>
                                  </a:lnTo>
                                  <a:lnTo>
                                    <a:pt x="0" y="547"/>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22" name="Picture 130"/>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8411" y="1813"/>
                              <a:ext cx="35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423" name="Group 131"/>
                        <wpg:cNvGrpSpPr>
                          <a:grpSpLocks/>
                        </wpg:cNvGrpSpPr>
                        <wpg:grpSpPr bwMode="auto">
                          <a:xfrm>
                            <a:off x="8581" y="1155"/>
                            <a:ext cx="2" cy="454"/>
                            <a:chOff x="8581" y="1155"/>
                            <a:chExt cx="2" cy="454"/>
                          </a:xfrm>
                        </wpg:grpSpPr>
                        <wps:wsp>
                          <wps:cNvPr id="2424" name="Freeform 132"/>
                          <wps:cNvSpPr>
                            <a:spLocks/>
                          </wps:cNvSpPr>
                          <wps:spPr bwMode="auto">
                            <a:xfrm>
                              <a:off x="8581" y="1155"/>
                              <a:ext cx="2" cy="454"/>
                            </a:xfrm>
                            <a:custGeom>
                              <a:avLst/>
                              <a:gdLst>
                                <a:gd name="T0" fmla="+- 0 1155 1155"/>
                                <a:gd name="T1" fmla="*/ 1155 h 454"/>
                                <a:gd name="T2" fmla="+- 0 1609 1155"/>
                                <a:gd name="T3" fmla="*/ 1609 h 454"/>
                              </a:gdLst>
                              <a:ahLst/>
                              <a:cxnLst>
                                <a:cxn ang="0">
                                  <a:pos x="0" y="T1"/>
                                </a:cxn>
                                <a:cxn ang="0">
                                  <a:pos x="0" y="T3"/>
                                </a:cxn>
                              </a:cxnLst>
                              <a:rect l="0" t="0" r="r" b="b"/>
                              <a:pathLst>
                                <a:path h="454">
                                  <a:moveTo>
                                    <a:pt x="0" y="0"/>
                                  </a:moveTo>
                                  <a:lnTo>
                                    <a:pt x="0" y="45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5" name="Group 133"/>
                        <wpg:cNvGrpSpPr>
                          <a:grpSpLocks/>
                        </wpg:cNvGrpSpPr>
                        <wpg:grpSpPr bwMode="auto">
                          <a:xfrm>
                            <a:off x="6" y="6"/>
                            <a:ext cx="9262" cy="2"/>
                            <a:chOff x="6" y="6"/>
                            <a:chExt cx="9262" cy="2"/>
                          </a:xfrm>
                        </wpg:grpSpPr>
                        <wps:wsp>
                          <wps:cNvPr id="2426" name="Freeform 134"/>
                          <wps:cNvSpPr>
                            <a:spLocks/>
                          </wps:cNvSpPr>
                          <wps:spPr bwMode="auto">
                            <a:xfrm>
                              <a:off x="6" y="6"/>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7" name="Group 135"/>
                        <wpg:cNvGrpSpPr>
                          <a:grpSpLocks/>
                        </wpg:cNvGrpSpPr>
                        <wpg:grpSpPr bwMode="auto">
                          <a:xfrm>
                            <a:off x="6" y="5948"/>
                            <a:ext cx="9262" cy="2"/>
                            <a:chOff x="6" y="5948"/>
                            <a:chExt cx="9262" cy="2"/>
                          </a:xfrm>
                        </wpg:grpSpPr>
                        <wps:wsp>
                          <wps:cNvPr id="2428" name="Freeform 136"/>
                          <wps:cNvSpPr>
                            <a:spLocks/>
                          </wps:cNvSpPr>
                          <wps:spPr bwMode="auto">
                            <a:xfrm>
                              <a:off x="6" y="5948"/>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29" name="Group 137"/>
                        <wpg:cNvGrpSpPr>
                          <a:grpSpLocks/>
                        </wpg:cNvGrpSpPr>
                        <wpg:grpSpPr bwMode="auto">
                          <a:xfrm>
                            <a:off x="11" y="11"/>
                            <a:ext cx="2" cy="5933"/>
                            <a:chOff x="11" y="11"/>
                            <a:chExt cx="2" cy="5933"/>
                          </a:xfrm>
                        </wpg:grpSpPr>
                        <wps:wsp>
                          <wps:cNvPr id="2430" name="Freeform 138"/>
                          <wps:cNvSpPr>
                            <a:spLocks/>
                          </wps:cNvSpPr>
                          <wps:spPr bwMode="auto">
                            <a:xfrm>
                              <a:off x="11" y="11"/>
                              <a:ext cx="2" cy="5933"/>
                            </a:xfrm>
                            <a:custGeom>
                              <a:avLst/>
                              <a:gdLst>
                                <a:gd name="T0" fmla="+- 0 11 11"/>
                                <a:gd name="T1" fmla="*/ 11 h 5933"/>
                                <a:gd name="T2" fmla="+- 0 5943 11"/>
                                <a:gd name="T3" fmla="*/ 5943 h 5933"/>
                              </a:gdLst>
                              <a:ahLst/>
                              <a:cxnLst>
                                <a:cxn ang="0">
                                  <a:pos x="0" y="T1"/>
                                </a:cxn>
                                <a:cxn ang="0">
                                  <a:pos x="0" y="T3"/>
                                </a:cxn>
                              </a:cxnLst>
                              <a:rect l="0" t="0" r="r" b="b"/>
                              <a:pathLst>
                                <a:path h="5933">
                                  <a:moveTo>
                                    <a:pt x="0" y="0"/>
                                  </a:moveTo>
                                  <a:lnTo>
                                    <a:pt x="0" y="5932"/>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431" name="Group 139"/>
                        <wpg:cNvGrpSpPr>
                          <a:grpSpLocks/>
                        </wpg:cNvGrpSpPr>
                        <wpg:grpSpPr bwMode="auto">
                          <a:xfrm>
                            <a:off x="9263" y="11"/>
                            <a:ext cx="2" cy="5933"/>
                            <a:chOff x="9263" y="11"/>
                            <a:chExt cx="2" cy="5933"/>
                          </a:xfrm>
                        </wpg:grpSpPr>
                        <wps:wsp>
                          <wps:cNvPr id="2432" name="Freeform 140"/>
                          <wps:cNvSpPr>
                            <a:spLocks/>
                          </wps:cNvSpPr>
                          <wps:spPr bwMode="auto">
                            <a:xfrm>
                              <a:off x="9263" y="11"/>
                              <a:ext cx="2" cy="5933"/>
                            </a:xfrm>
                            <a:custGeom>
                              <a:avLst/>
                              <a:gdLst>
                                <a:gd name="T0" fmla="+- 0 11 11"/>
                                <a:gd name="T1" fmla="*/ 11 h 5933"/>
                                <a:gd name="T2" fmla="+- 0 5943 11"/>
                                <a:gd name="T3" fmla="*/ 5943 h 5933"/>
                              </a:gdLst>
                              <a:ahLst/>
                              <a:cxnLst>
                                <a:cxn ang="0">
                                  <a:pos x="0" y="T1"/>
                                </a:cxn>
                                <a:cxn ang="0">
                                  <a:pos x="0" y="T3"/>
                                </a:cxn>
                              </a:cxnLst>
                              <a:rect l="0" t="0" r="r" b="b"/>
                              <a:pathLst>
                                <a:path h="5933">
                                  <a:moveTo>
                                    <a:pt x="0" y="0"/>
                                  </a:moveTo>
                                  <a:lnTo>
                                    <a:pt x="0" y="5932"/>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inline>
            </w:drawing>
          </mc:Choice>
          <mc:Fallback>
            <w:pict>
              <v:group w14:anchorId="13B67191" id="Group 37" o:spid="_x0000_s1026" style="width:343.5pt;height:189.3pt;mso-position-horizontal-relative:char;mso-position-vertical-relative:line" coordsize="9274,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">
                <v:group id="Group 3" o:spid="_x0000_s1027" style="position:absolute;left:3649;top:61;width:847;height:547" coordorigin="3649,61"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Freeform 4" o:spid="_x0000_s1028" style="position:absolute;left:3649;top:61;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" path="m,l847,r,547l,547,,xe" fillcolor="#e8edf4" stroked="f">
                    <v:path arrowok="t" o:connecttype="custom" o:connectlocs="0,61;847,61;847,608;0,608;0,61" o:connectangles="0,0,0,0,0"/>
                  </v:shape>
                </v:group>
                <v:group id="Group 5" o:spid="_x0000_s1029" style="position:absolute;left:3649;top:61;width:848;height:548" coordorigin="3649,61"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Freeform 6" o:spid="_x0000_s1030" style="position:absolute;left:3649;top:61;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" path="m,547r847,l847,,,,,547xe" filled="f" strokeweight=".24pt">
                    <v:path arrowok="t" o:connecttype="custom" o:connectlocs="0,608;847,608;847,61;0,61;0,608" o:connectangles="0,0,0,0,0"/>
                  </v:shape>
                  <v:shape id="Picture 7" o:spid="_x0000_s1031" type="#_x0000_t75" style="position:absolute;left:3891;top:265;width:348;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">
                    <v:imagedata r:id="rId176" o:title=""/>
                  </v:shape>
                </v:group>
                <v:group id="Group 8" o:spid="_x0000_s1032" style="position:absolute;left:3649;top:1609;width:847;height:547" coordorigin="3649,1609"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Freeform 9" o:spid="_x0000_s1033" style="position:absolute;left:3649;top:1609;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" path="m,l847,r,547l,547,,xe" fillcolor="#e8edf4" stroked="f">
                    <v:path arrowok="t" o:connecttype="custom" o:connectlocs="0,1609;847,1609;847,2156;0,2156;0,1609" o:connectangles="0,0,0,0,0"/>
                  </v:shape>
                </v:group>
                <v:group id="Group 10" o:spid="_x0000_s1034" style="position:absolute;left:3649;top:1609;width:848;height:548" coordorigin="3649,1609"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Freeform 11" o:spid="_x0000_s1035" style="position:absolute;left:3649;top:1609;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" path="m,547r847,l847,,,,,547xe" filled="f" strokeweight=".24pt">
                    <v:path arrowok="t" o:connecttype="custom" o:connectlocs="0,2156;847,2156;847,1609;0,1609;0,2156" o:connectangles="0,0,0,0,0"/>
                  </v:shape>
                  <v:shape id="Picture 12" o:spid="_x0000_s1036" type="#_x0000_t75" style="position:absolute;left:3769;top:1811;width:61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">
                    <v:imagedata r:id="rId177" o:title=""/>
                  </v:shape>
                </v:group>
                <v:group id="Group 13" o:spid="_x0000_s1037" style="position:absolute;left:4074;top:608;width:2;height:1001" coordorigin="4074,608" coordsize="2,1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Freeform 14" o:spid="_x0000_s1038" style="position:absolute;left:4074;top:608;width:2;height:1001;visibility:visible;mso-wrap-style:square;v-text-anchor:top" coordsize="2,1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" path="m,l,1001e" filled="f" strokeweight=".24pt">
                    <v:path arrowok="t" o:connecttype="custom" o:connectlocs="0,608;0,1609" o:connectangles="0,0"/>
                  </v:shape>
                </v:group>
                <v:group id="Group 15" o:spid="_x0000_s1039" style="position:absolute;left:267;top:1609;width:847;height:547" coordorigin="267,1609"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Freeform 16" o:spid="_x0000_s1040" style="position:absolute;left:267;top:1609;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" path="m,l847,r,547l,547,,xe" fillcolor="#e8edf4" stroked="f">
                    <v:path arrowok="t" o:connecttype="custom" o:connectlocs="0,1609;847,1609;847,2156;0,2156;0,1609" o:connectangles="0,0,0,0,0"/>
                  </v:shape>
                </v:group>
                <v:group id="Group 17" o:spid="_x0000_s1041" style="position:absolute;left:267;top:1609;width:848;height:548" coordorigin="267,1609"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Freeform 18" o:spid="_x0000_s1042" style="position:absolute;left:267;top:1609;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" path="m,547r848,l848,,,,,547xe" filled="f" strokeweight=".24pt">
                    <v:path arrowok="t" o:connecttype="custom" o:connectlocs="0,2156;848,2156;848,1609;0,1609;0,2156" o:connectangles="0,0,0,0,0"/>
                  </v:shape>
                  <v:shape id="Picture 19" o:spid="_x0000_s1043" type="#_x0000_t75" style="position:absolute;left:546;top:1813;width:288;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">
                    <v:imagedata r:id="rId178" o:title=""/>
                  </v:shape>
                </v:group>
                <v:group id="Group 20" o:spid="_x0000_s1044" style="position:absolute;left:692;top:1155;width:2;height:454" coordorigin="692,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Freeform 21" o:spid="_x0000_s1045" style="position:absolute;left:692;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" path="m,l,454e" filled="f" strokeweight=".24pt">
                    <v:path arrowok="t" o:connecttype="custom" o:connectlocs="0,1155;0,1609" o:connectangles="0,0"/>
                  </v:shape>
                </v:group>
                <v:group id="Group 22" o:spid="_x0000_s1046" style="position:absolute;left:1395;top:1609;width:845;height:547" coordorigin="1395,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">
                  <v:shape id="Freeform 23" o:spid="_x0000_s1047" style="position:absolute;left:1395;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" path="m,l845,r,547l,547,,xe" fillcolor="#e8edf4" stroked="f">
                    <v:path arrowok="t" o:connecttype="custom" o:connectlocs="0,1609;845,1609;845,2156;0,2156;0,1609" o:connectangles="0,0,0,0,0"/>
                  </v:shape>
                </v:group>
                <v:group id="Group 24" o:spid="_x0000_s1048" style="position:absolute;left:1395;top:1609;width:845;height:548" coordorigin="1395,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">
                  <v:shape id="Freeform 25" o:spid="_x0000_s1049" style="position:absolute;left:1395;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" path="m,547r845,l845,,,,,547xe" filled="f" strokeweight=".24pt">
                    <v:path arrowok="t" o:connecttype="custom" o:connectlocs="0,2156;845,2156;845,1609;0,1609;0,2156" o:connectangles="0,0,0,0,0"/>
                  </v:shape>
                  <v:shape id="Picture 26" o:spid="_x0000_s1050" type="#_x0000_t75" style="position:absolute;left:1484;top:1811;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">
                    <v:imagedata r:id="rId179" o:title=""/>
                  </v:shape>
                </v:group>
                <v:group id="Group 27" o:spid="_x0000_s1051" style="position:absolute;left:1818;top:1155;width:2;height:454" coordorigin="1818,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">
                  <v:shape id="Freeform 28" o:spid="_x0000_s1052" style="position:absolute;left:1818;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" path="m,l,454e" filled="f" strokeweight=".24pt">
                    <v:path arrowok="t" o:connecttype="custom" o:connectlocs="0,1155;0,1609" o:connectangles="0,0"/>
                  </v:shape>
                </v:group>
                <v:group id="Group 29" o:spid="_x0000_s1053" style="position:absolute;left:1818;top:2156;width:2;height:3190" coordorigin="1818,2156"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">
                  <v:shape id="Freeform 30" o:spid="_x0000_s1054" style="position:absolute;left:1818;top:2156;width:2;height:3190;visibility:visible;mso-wrap-style:square;v-text-anchor:top"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" path="m,l,3190e" filled="f" strokeweight=".24pt">
                    <v:path arrowok="t" o:connecttype="custom" o:connectlocs="0,2156;0,5346" o:connectangles="0,0"/>
                  </v:shape>
                </v:group>
                <v:group id="Group 31" o:spid="_x0000_s1055" style="position:absolute;left:2101;top:5072;width:845;height:547" coordorigin="2101,5072"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">
                  <v:shape id="Freeform 32" o:spid="_x0000_s1056" style="position:absolute;left:2101;top:5072;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" path="m,l845,r,547l,547,,xe" fillcolor="#e8edf4" stroked="f">
                    <v:path arrowok="t" o:connecttype="custom" o:connectlocs="0,5072;845,5072;845,5619;0,5619;0,5072" o:connectangles="0,0,0,0,0"/>
                  </v:shape>
                </v:group>
                <v:group id="Group 33" o:spid="_x0000_s1057" style="position:absolute;left:2101;top:5072;width:845;height:548" coordorigin="2101,5072"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">
                  <v:shape id="Freeform 34" o:spid="_x0000_s1058" style="position:absolute;left:2101;top:5072;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" path="m,547r845,l845,,,,,547xe" filled="f" strokeweight=".24pt">
                    <v:path arrowok="t" o:connecttype="custom" o:connectlocs="0,5619;845,5619;845,5072;0,5072;0,5619" o:connectangles="0,0,0,0,0"/>
                  </v:shape>
                  <v:shape id="Picture 35" o:spid="_x0000_s1059" type="#_x0000_t75" style="position:absolute;left:2187;top:5175;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">
                    <v:imagedata r:id="rId180" o:title=""/>
                  </v:shape>
                  <v:shape id="Picture 36" o:spid="_x0000_s1060" type="#_x0000_t75" style="position:absolute;left:2180;top:5372;width:684;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">
                    <v:imagedata r:id="rId181" o:title=""/>
                  </v:shape>
                </v:group>
                <v:group id="_x0000_s1061" style="position:absolute;left:1818;top:5346;width:284;height:2" coordorigin="1818,5346"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">
                  <v:shape id="Freeform 38" o:spid="_x0000_s1062" style="position:absolute;left:1818;top:5346;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" path="m283,l,e" filled="f" strokeweight=".24pt">
                    <v:path arrowok="t" o:connecttype="custom" o:connectlocs="283,0;0,0" o:connectangles="0,0"/>
                  </v:shape>
                </v:group>
                <v:group id="Group 39" o:spid="_x0000_s1063" style="position:absolute;left:2101;top:4251;width:845;height:547" coordorigin="2101,4251"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">
                  <v:shape id="Freeform 40" o:spid="_x0000_s1064" style="position:absolute;left:2101;top:4251;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" path="m,l845,r,547l,547,,xe" fillcolor="#e8edf4" stroked="f">
                    <v:path arrowok="t" o:connecttype="custom" o:connectlocs="0,4251;845,4251;845,4798;0,4798;0,4251" o:connectangles="0,0,0,0,0"/>
                  </v:shape>
                </v:group>
                <v:group id="Group 41" o:spid="_x0000_s1065" style="position:absolute;left:2101;top:4251;width:845;height:548" coordorigin="2101,4251"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">
                  <v:shape id="Freeform 42" o:spid="_x0000_s1066" style="position:absolute;left:2101;top:4251;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" path="m,548r845,l845,,,,,548xe" filled="f" strokeweight=".24pt">
                    <v:path arrowok="t" o:connecttype="custom" o:connectlocs="0,4799;845,4799;845,4251;0,4251;0,4799" o:connectangles="0,0,0,0,0"/>
                  </v:shape>
                  <v:shape id="Picture 43" o:spid="_x0000_s1067" type="#_x0000_t75" style="position:absolute;left:2187;top:4357;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">
                    <v:imagedata r:id="rId180" o:title=""/>
                  </v:shape>
                  <v:shape id="Picture 44" o:spid="_x0000_s1068" type="#_x0000_t75" style="position:absolute;left:2312;top:4551;width:415;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">
                    <v:imagedata r:id="rId182" o:title=""/>
                  </v:shape>
                </v:group>
                <v:group id="Group 45" o:spid="_x0000_s1069" style="position:absolute;left:1818;top:4525;width:284;height:2" coordorigin="1818,4525"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">
                  <v:shape id="Freeform 46" o:spid="_x0000_s1070" style="position:absolute;left:1818;top:4525;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" path="m283,l,e" filled="f" strokeweight=".24pt">
                    <v:path arrowok="t" o:connecttype="custom" o:connectlocs="283,0;0,0" o:connectangles="0,0"/>
                  </v:shape>
                </v:group>
                <v:group id="Group 47" o:spid="_x0000_s1071" style="position:absolute;left:2101;top:3433;width:845;height:548" coordorigin="2101,3433"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">
                  <v:shape id="Freeform 48" o:spid="_x0000_s1072" style="position:absolute;left:2101;top:3433;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" path="m,l845,r,547l,547,,xe" fillcolor="#e8edf4" stroked="f">
                    <v:path arrowok="t" o:connecttype="custom" o:connectlocs="0,3433;845,3433;845,3980;0,3980;0,3433" o:connectangles="0,0,0,0,0"/>
                  </v:shape>
                </v:group>
                <v:group id="Group 49" o:spid="_x0000_s1073" style="position:absolute;left:2101;top:3433;width:845;height:548" coordorigin="2101,3433"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">
                  <v:shape id="Freeform 50" o:spid="_x0000_s1074" style="position:absolute;left:2101;top:3433;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" path="m,547r845,l845,,,,,547xe" filled="f" strokeweight=".24pt">
                    <v:path arrowok="t" o:connecttype="custom" o:connectlocs="0,3980;845,3980;845,3433;0,3433;0,3980" o:connectangles="0,0,0,0,0"/>
                  </v:shape>
                  <v:shape id="Picture 51" o:spid="_x0000_s1075" type="#_x0000_t75" style="position:absolute;left:2187;top:3536;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">
                    <v:imagedata r:id="rId180" o:title=""/>
                  </v:shape>
                  <v:shape id="Picture 52" o:spid="_x0000_s1076" type="#_x0000_t75" style="position:absolute;left:2334;top:3733;width:377;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">
                    <v:imagedata r:id="rId183" o:title=""/>
                  </v:shape>
                </v:group>
                <v:group id="Group 53" o:spid="_x0000_s1077" style="position:absolute;left:1818;top:3707;width:284;height:2" coordorigin="1818,3707"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">
                  <v:shape id="Freeform 54" o:spid="_x0000_s1078" style="position:absolute;left:1818;top:3707;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" path="m283,l,e" filled="f" strokeweight=".24pt">
                    <v:path arrowok="t" o:connecttype="custom" o:connectlocs="283,0;0,0" o:connectangles="0,0"/>
                  </v:shape>
                </v:group>
                <v:group id="Group 55" o:spid="_x0000_s1079" style="position:absolute;left:2101;top:2612;width:845;height:547" coordorigin="2101,2612"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">
                  <v:shape id="Freeform 56" o:spid="_x0000_s1080" style="position:absolute;left:2101;top:2612;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" path="m,l845,r,547l,547,,xe" fillcolor="#e8edf4" stroked="f">
                    <v:path arrowok="t" o:connecttype="custom" o:connectlocs="0,2612;845,2612;845,3159;0,3159;0,2612" o:connectangles="0,0,0,0,0"/>
                  </v:shape>
                </v:group>
                <v:group id="Group 57" o:spid="_x0000_s1081" style="position:absolute;left:2101;top:2612;width:845;height:548" coordorigin="2101,2612"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">
                  <v:shape id="Freeform 58" o:spid="_x0000_s1082" style="position:absolute;left:2101;top:2612;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" path="m,547r845,l845,,,,,547xe" filled="f" strokeweight=".24pt">
                    <v:path arrowok="t" o:connecttype="custom" o:connectlocs="0,3159;845,3159;845,2612;0,2612;0,3159" o:connectangles="0,0,0,0,0"/>
                  </v:shape>
                  <v:shape id="Picture 59" o:spid="_x0000_s1083" type="#_x0000_t75" style="position:absolute;left:2187;top:2715;width:67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">
                    <v:imagedata r:id="rId180" o:title=""/>
                  </v:shape>
                  <v:shape id="Picture 60" o:spid="_x0000_s1084" type="#_x0000_t75" style="position:absolute;left:2377;top:2912;width:281;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">
                    <v:imagedata r:id="rId184" o:title=""/>
                  </v:shape>
                </v:group>
                <v:group id="Group 61" o:spid="_x0000_s1085" style="position:absolute;left:1818;top:2886;width:284;height:2" coordorigin="1818,2886"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">
                  <v:shape id="Freeform 62" o:spid="_x0000_s1086" style="position:absolute;left:1818;top:2886;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" path="m283,l,e" filled="f" strokeweight=".24pt">
                    <v:path arrowok="t" o:connecttype="custom" o:connectlocs="283,0;0,0" o:connectangles="0,0"/>
                  </v:shape>
                </v:group>
                <v:group id="Group 63" o:spid="_x0000_s1087" style="position:absolute;left:2523;top:1609;width:845;height:547" coordorigin="2523,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">
                  <v:shape id="Freeform 64" o:spid="_x0000_s1088" style="position:absolute;left:2523;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" path="m,l845,r,547l,547,,xe" fillcolor="#e8edf4" stroked="f">
                    <v:path arrowok="t" o:connecttype="custom" o:connectlocs="0,1609;845,1609;845,2156;0,2156;0,1609" o:connectangles="0,0,0,0,0"/>
                  </v:shape>
                </v:group>
                <v:group id="Group 65" o:spid="_x0000_s1089" style="position:absolute;left:2523;top:1609;width:845;height:548" coordorigin="2523,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8Jn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yNp/B8E56AXDwAAAD//wMAUEsBAi0AFAAGAAgAAAAhANvh9svuAAAAhQEAABMAAAAAAAAA&#10;AAAAAAAAAAAAAFtDb250ZW50X1R5cGVzXS54bWxQSwECLQAUAAYACAAAACEAWvQsW78AAAAVAQAA&#10;CwAAAAAAAAAAAAAAAAAfAQAAX3JlbHMvLnJlbHNQSwECLQAUAAYACAAAACEAUY/CZ8YAAADdAAAA&#10;DwAAAAAAAAAAAAAAAAAHAgAAZHJzL2Rvd25yZXYueG1sUEsFBgAAAAADAAMAtwAAAPoCAAAAAA==&#10;">
                  <v:shape id="Freeform 66" o:spid="_x0000_s1090" style="position:absolute;left:2523;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" path="m,547r845,l845,,,,,547xe" filled="f" strokeweight=".24pt">
                    <v:path arrowok="t" o:connecttype="custom" o:connectlocs="0,2156;845,2156;845,1609;0,1609;0,2156" o:connectangles="0,0,0,0,0"/>
                  </v:shape>
                  <v:shape id="Picture 67" o:spid="_x0000_s1091" type="#_x0000_t75" style="position:absolute;left:2571;top:1811;width:749;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">
                    <v:imagedata r:id="rId185" o:title=""/>
                  </v:shape>
                </v:group>
                <v:group id="Group 68" o:spid="_x0000_s1092" style="position:absolute;left:2946;top:1155;width:2;height:454" coordorigin="2946,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">
                  <v:shape id="Freeform 69" o:spid="_x0000_s1093" style="position:absolute;left:2946;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" path="m,l,454e" filled="f" strokeweight=".24pt">
                    <v:path arrowok="t" o:connecttype="custom" o:connectlocs="0,1155;0,1609" o:connectangles="0,0"/>
                  </v:shape>
                </v:group>
                <v:group id="Group 70" o:spid="_x0000_s1094" style="position:absolute;left:3157;top:2156;width:2;height:3190" coordorigin="3157,2156"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">
                  <v:shape id="Freeform 71" o:spid="_x0000_s1095" style="position:absolute;left:3157;top:2156;width:2;height:3190;visibility:visible;mso-wrap-style:square;v-text-anchor:top"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" path="m,l,3190e" filled="f" strokeweight=".24pt">
                    <v:path arrowok="t" o:connecttype="custom" o:connectlocs="0,2156;0,5346" o:connectangles="0,0"/>
                  </v:shape>
                </v:group>
                <v:group id="Group 72" o:spid="_x0000_s1096" style="position:absolute;left:3438;top:5072;width:847;height:547" coordorigin="3438,5072"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Zat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iajuH5JjwBuXgAAAD//wMAUEsBAi0AFAAGAAgAAAAhANvh9svuAAAAhQEAABMAAAAAAAAA&#10;AAAAAAAAAAAAAFtDb250ZW50X1R5cGVzXS54bWxQSwECLQAUAAYACAAAACEAWvQsW78AAAAVAQAA&#10;CwAAAAAAAAAAAAAAAAAfAQAAX3JlbHMvLnJlbHNQSwECLQAUAAYACAAAACEAbzGWrcYAAADdAAAA&#10;DwAAAAAAAAAAAAAAAAAHAgAAZHJzL2Rvd25yZXYueG1sUEsFBgAAAAADAAMAtwAAAPoCAAAAAA==&#10;">
                  <v:shape id="Freeform 73" o:spid="_x0000_s1097" style="position:absolute;left:3438;top:5072;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" path="m,l847,r,547l,547,,xe" fillcolor="#e8edf4" stroked="f">
                    <v:path arrowok="t" o:connecttype="custom" o:connectlocs="0,5072;847,5072;847,5619;0,5619;0,5072" o:connectangles="0,0,0,0,0"/>
                  </v:shape>
                </v:group>
                <v:group id="Group 74" o:spid="_x0000_s1098" style="position:absolute;left:3438;top:5072;width:848;height:548" coordorigin="3438,5072"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">
                  <v:shape id="Freeform 75" o:spid="_x0000_s1099" style="position:absolute;left:3438;top:5072;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" path="m,547r847,l847,,,,,547xe" filled="f" strokeweight=".24pt">
                    <v:path arrowok="t" o:connecttype="custom" o:connectlocs="0,5619;847,5619;847,5072;0,5072;0,5619" o:connectangles="0,0,0,0,0"/>
                  </v:shape>
                  <v:shape id="Picture 76" o:spid="_x0000_s1100" type="#_x0000_t75" style="position:absolute;left:3529;top:5175;width:667;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">
                    <v:imagedata r:id="rId186" o:title=""/>
                  </v:shape>
                  <v:shape id="Picture 77" o:spid="_x0000_s1101" type="#_x0000_t75" style="position:absolute;left:3627;top:5370;width:478;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">
                    <v:imagedata r:id="rId187" o:title=""/>
                  </v:shape>
                </v:group>
                <v:group id="Group 78" o:spid="_x0000_s1102" style="position:absolute;left:3157;top:5346;width:281;height:2" coordorigin="3157,5346"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">
                  <v:shape id="Freeform 79" o:spid="_x0000_s1103" style="position:absolute;left:3157;top:5346;width:281;height:2;visibility:visible;mso-wrap-style:square;v-text-anchor:top"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" path="m281,l,e" filled="f" strokeweight=".24pt">
                    <v:path arrowok="t" o:connecttype="custom" o:connectlocs="281,0;0,0" o:connectangles="0,0"/>
                  </v:shape>
                </v:group>
                <v:group id="Group 80" o:spid="_x0000_s1104" style="position:absolute;left:3438;top:4251;width:847;height:547" coordorigin="3438,4251"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">
                  <v:shape id="Freeform 81" o:spid="_x0000_s1105" style="position:absolute;left:3438;top:4251;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" path="m,l847,r,547l,547,,xe" fillcolor="#e8edf4" stroked="f">
                    <v:path arrowok="t" o:connecttype="custom" o:connectlocs="0,4251;847,4251;847,4798;0,4798;0,4251" o:connectangles="0,0,0,0,0"/>
                  </v:shape>
                </v:group>
                <v:group id="Group 82" o:spid="_x0000_s1106" style="position:absolute;left:3438;top:4251;width:848;height:548" coordorigin="3438,4251"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">
                  <v:shape id="Freeform 83" o:spid="_x0000_s1107" style="position:absolute;left:3438;top:4251;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" path="m,548r847,l847,,,,,548xe" filled="f" strokeweight=".24pt">
                    <v:path arrowok="t" o:connecttype="custom" o:connectlocs="0,4799;847,4799;847,4251;0,4251;0,4799" o:connectangles="0,0,0,0,0"/>
                  </v:shape>
                  <v:shape id="Picture 84" o:spid="_x0000_s1108" type="#_x0000_t75" style="position:absolute;left:3555;top:4357;width:62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">
                    <v:imagedata r:id="rId188" o:title=""/>
                  </v:shape>
                  <v:shape id="Picture 85" o:spid="_x0000_s1109" type="#_x0000_t75" style="position:absolute;left:3743;top:4551;width:23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">
                    <v:imagedata r:id="rId189" o:title=""/>
                  </v:shape>
                </v:group>
                <v:group id="Group 86" o:spid="_x0000_s1110" style="position:absolute;left:3157;top:4511;width:281;height:15" coordorigin="3157,4511" coordsize="28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">
                  <v:shape id="Freeform 87" o:spid="_x0000_s1111" style="position:absolute;left:3157;top:4511;width:281;height:15;visibility:visible;mso-wrap-style:square;v-text-anchor:top" coordsize="28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" path="m281,14l,e" filled="f" strokeweight=".24pt">
                    <v:path arrowok="t" o:connecttype="custom" o:connectlocs="281,4525;0,4511" o:connectangles="0,0"/>
                  </v:shape>
                </v:group>
                <v:group id="Group 88" o:spid="_x0000_s1112" style="position:absolute;left:3438;top:3433;width:847;height:548" coordorigin="3438,3433" coordsize="847,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">
                  <v:shape id="Freeform 89" o:spid="_x0000_s1113" style="position:absolute;left:3438;top:3433;width:847;height:548;visibility:visible;mso-wrap-style:square;v-text-anchor:top" coordsize="847,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" path="m,l847,r,547l,547,,xe" fillcolor="#e8edf4" stroked="f">
                    <v:path arrowok="t" o:connecttype="custom" o:connectlocs="0,3433;847,3433;847,3980;0,3980;0,3433" o:connectangles="0,0,0,0,0"/>
                  </v:shape>
                </v:group>
                <v:group id="Group 90" o:spid="_x0000_s1114" style="position:absolute;left:3438;top:3433;width:848;height:548" coordorigin="3438,3433"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">
                  <v:shape id="Freeform 91" o:spid="_x0000_s1115" style="position:absolute;left:3438;top:3433;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" path="m,547r847,l847,,,,,547xe" filled="f" strokeweight=".24pt">
                    <v:path arrowok="t" o:connecttype="custom" o:connectlocs="0,3980;847,3980;847,3433;0,3433;0,3980" o:connectangles="0,0,0,0,0"/>
                  </v:shape>
                  <v:shape id="Picture 92" o:spid="_x0000_s1116" type="#_x0000_t75" style="position:absolute;left:3464;top:3632;width:790;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">
                    <v:imagedata r:id="rId190" o:title=""/>
                  </v:shape>
                </v:group>
                <v:group id="Group 93" o:spid="_x0000_s1117" style="position:absolute;left:3157;top:3707;width:281;height:2" coordorigin="3157,3707"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">
                  <v:shape id="Freeform 94" o:spid="_x0000_s1118" style="position:absolute;left:3157;top:3707;width:281;height:2;visibility:visible;mso-wrap-style:square;v-text-anchor:top"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" path="m,l281,e" filled="f" strokeweight=".24pt">
                    <v:path arrowok="t" o:connecttype="custom" o:connectlocs="0,0;281,0" o:connectangles="0,0"/>
                  </v:shape>
                </v:group>
                <v:group id="Group 95" o:spid="_x0000_s1119" style="position:absolute;left:3438;top:2612;width:847;height:547" coordorigin="3438,2612"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">
                  <v:shape id="Freeform 96" o:spid="_x0000_s1120" style="position:absolute;left:3438;top:2612;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" path="m,l847,r,547l,547,,xe" fillcolor="#e8edf4" stroked="f">
                    <v:path arrowok="t" o:connecttype="custom" o:connectlocs="0,2612;847,2612;847,3159;0,3159;0,2612" o:connectangles="0,0,0,0,0"/>
                  </v:shape>
                </v:group>
                <v:group id="Group 97" o:spid="_x0000_s1121" style="position:absolute;left:3438;top:2612;width:848;height:548" coordorigin="3438,2612"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">
                  <v:shape id="Freeform 98" o:spid="_x0000_s1122" style="position:absolute;left:3438;top:2612;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" path="m,547r847,l847,,,,,547xe" filled="f" strokeweight=".24pt">
                    <v:path arrowok="t" o:connecttype="custom" o:connectlocs="0,3159;847,3159;847,2612;0,2612;0,3159" o:connectangles="0,0,0,0,0"/>
                  </v:shape>
                  <v:shape id="Picture 99" o:spid="_x0000_s1123" type="#_x0000_t75" style="position:absolute;left:3572;top:2814;width:57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">
                    <v:imagedata r:id="rId191" o:title=""/>
                  </v:shape>
                </v:group>
                <v:group id="Group 100" o:spid="_x0000_s1124" style="position:absolute;left:3157;top:2886;width:281;height:2" coordorigin="3157,2886"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">
                  <v:shape id="Freeform 101" o:spid="_x0000_s1125" style="position:absolute;left:3157;top:2886;width:281;height:2;visibility:visible;mso-wrap-style:square;v-text-anchor:top"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" path="m281,l,e" filled="f" strokeweight=".24pt">
                    <v:path arrowok="t" o:connecttype="custom" o:connectlocs="281,0;0,0" o:connectangles="0,0"/>
                  </v:shape>
                </v:group>
                <v:group id="Group 102" o:spid="_x0000_s1126" style="position:absolute;left:4777;top:1609;width:845;height:547" coordorigin="4777,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">
                  <v:shape id="Freeform 103" o:spid="_x0000_s1127" style="position:absolute;left:4777;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" path="m,l845,r,547l,547,,xe" fillcolor="#e8edf4" stroked="f">
                    <v:path arrowok="t" o:connecttype="custom" o:connectlocs="0,1609;845,1609;845,2156;0,2156;0,1609" o:connectangles="0,0,0,0,0"/>
                  </v:shape>
                </v:group>
                <v:group id="Group 104" o:spid="_x0000_s1128" style="position:absolute;left:4777;top:1609;width:845;height:548" coordorigin="4777,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">
                  <v:shape id="Freeform 105" o:spid="_x0000_s1129" style="position:absolute;left:4777;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" path="m,547r845,l845,,,,,547xe" filled="f" strokeweight=".24pt">
                    <v:path arrowok="t" o:connecttype="custom" o:connectlocs="0,2156;845,2156;845,1609;0,1609;0,2156" o:connectangles="0,0,0,0,0"/>
                  </v:shape>
                  <v:shape id="Picture 106" o:spid="_x0000_s1130" type="#_x0000_t75" style="position:absolute;left:4878;top:1717;width:638;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">
                    <v:imagedata r:id="rId192" o:title=""/>
                  </v:shape>
                  <v:shape id="Picture 107" o:spid="_x0000_s1131" type="#_x0000_t75" style="position:absolute;left:5077;top:1911;width:259;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">
                    <v:imagedata r:id="rId193" o:title=""/>
                  </v:shape>
                </v:group>
                <v:group id="Group 108" o:spid="_x0000_s1132" style="position:absolute;left:5199;top:1155;width:2;height:454" coordorigin="5199,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">
                  <v:shape id="Freeform 109" o:spid="_x0000_s1133" style="position:absolute;left:5199;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" path="m,l,454e" filled="f" strokeweight=".24pt">
                    <v:path arrowok="t" o:connecttype="custom" o:connectlocs="0,1155;0,1609" o:connectangles="0,0"/>
                  </v:shape>
                </v:group>
                <v:group id="Group 110" o:spid="_x0000_s1134" style="position:absolute;left:5905;top:1609;width:845;height:547" coordorigin="5905,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">
                  <v:shape id="Freeform 111" o:spid="_x0000_s1135" style="position:absolute;left:5905;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" path="m,l845,r,547l,547,,xe" fillcolor="#e8edf4" stroked="f">
                    <v:path arrowok="t" o:connecttype="custom" o:connectlocs="0,1609;845,1609;845,2156;0,2156;0,1609" o:connectangles="0,0,0,0,0"/>
                  </v:shape>
                </v:group>
                <v:group id="Group 112" o:spid="_x0000_s1136" style="position:absolute;left:5905;top:1609;width:845;height:548" coordorigin="5905,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">
                  <v:shape id="Freeform 113" o:spid="_x0000_s1137" style="position:absolute;left:5905;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" path="m,547r845,l845,,,,,547xe" filled="f" strokeweight=".24pt">
                    <v:path arrowok="t" o:connecttype="custom" o:connectlocs="0,2156;845,2156;845,1609;0,1609;0,2156" o:connectangles="0,0,0,0,0"/>
                  </v:shape>
                  <v:shape id="Picture 114" o:spid="_x0000_s1138" type="#_x0000_t75" style="position:absolute;left:6015;top:1813;width:62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">
                    <v:imagedata r:id="rId194" o:title=""/>
                  </v:shape>
                </v:group>
                <v:group id="Group 115" o:spid="_x0000_s1139" style="position:absolute;left:6327;top:1155;width:2;height:454" coordorigin="6327,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">
                  <v:shape id="Freeform 116" o:spid="_x0000_s1140" style="position:absolute;left:6327;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" path="m,l,454e" filled="f" strokeweight=".24pt">
                    <v:path arrowok="t" o:connecttype="custom" o:connectlocs="0,1155;0,1609" o:connectangles="0,0"/>
                  </v:shape>
                </v:group>
                <v:group id="Group 117" o:spid="_x0000_s1141" style="position:absolute;left:7033;top:1609;width:845;height:547" coordorigin="7033,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">
                  <v:shape id="Freeform 118" o:spid="_x0000_s1142" style="position:absolute;left:7033;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" path="m,l845,r,547l,547,,xe" fillcolor="#e8edf4" stroked="f">
                    <v:path arrowok="t" o:connecttype="custom" o:connectlocs="0,1609;845,1609;845,2156;0,2156;0,1609" o:connectangles="0,0,0,0,0"/>
                  </v:shape>
                </v:group>
                <v:group id="Group 119" o:spid="_x0000_s1143" style="position:absolute;left:7033;top:1609;width:845;height:548" coordorigin="7033,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">
                  <v:shape id="Freeform 120" o:spid="_x0000_s1144" style="position:absolute;left:7033;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" path="m,547r845,l845,,,,,547xe" filled="f" strokeweight=".24pt">
                    <v:path arrowok="t" o:connecttype="custom" o:connectlocs="0,2156;845,2156;845,1609;0,1609;0,2156" o:connectangles="0,0,0,0,0"/>
                  </v:shape>
                  <v:shape id="Picture 121" o:spid="_x0000_s1145" type="#_x0000_t75" style="position:absolute;left:7117;top:1811;width:68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">
                    <v:imagedata r:id="rId195" o:title=""/>
                  </v:shape>
                </v:group>
                <v:group id="Group 122" o:spid="_x0000_s1146" style="position:absolute;left:7455;top:1155;width:2;height:454" coordorigin="7455,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">
                  <v:shape id="Freeform 123" o:spid="_x0000_s1147" style="position:absolute;left:7455;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" path="m,l,454e" filled="f" strokeweight=".24pt">
                    <v:path arrowok="t" o:connecttype="custom" o:connectlocs="0,1155;0,1609" o:connectangles="0,0"/>
                  </v:shape>
                </v:group>
                <v:group id="Group 124" o:spid="_x0000_s1148" style="position:absolute;left:692;top:1155;width:7889;height:2" coordorigin="692,1155" coordsize="7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">
                  <v:shape id="Freeform 125" o:spid="_x0000_s1149" style="position:absolute;left:692;top:1155;width:7889;height:2;visibility:visible;mso-wrap-style:square;v-text-anchor:top" coordsize="7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" path="m,l7889,e" filled="f" strokeweight=".24pt">
                    <v:path arrowok="t" o:connecttype="custom" o:connectlocs="0,0;7889,0" o:connectangles="0,0"/>
                  </v:shape>
                </v:group>
                <v:group id="Group 126" o:spid="_x0000_s1150" style="position:absolute;left:8159;top:1609;width:847;height:547" coordorigin="8159,1609"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">
                  <v:shape id="Freeform 127" o:spid="_x0000_s1151" style="position:absolute;left:8159;top:1609;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" path="m,l847,r,547l,547,,xe" fillcolor="#e8edf4" stroked="f">
                    <v:path arrowok="t" o:connecttype="custom" o:connectlocs="0,1609;847,1609;847,2156;0,2156;0,1609" o:connectangles="0,0,0,0,0"/>
                  </v:shape>
                </v:group>
                <v:group id="Group 128" o:spid="_x0000_s1152" style="position:absolute;left:8159;top:1609;width:848;height:548" coordorigin="8159,1609"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">
                  <v:shape id="Freeform 129" o:spid="_x0000_s1153" style="position:absolute;left:8159;top:1609;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" path="m,547r847,l847,,,,,547xe" filled="f" strokeweight=".24pt">
                    <v:path arrowok="t" o:connecttype="custom" o:connectlocs="0,2156;847,2156;847,1609;0,1609;0,2156" o:connectangles="0,0,0,0,0"/>
                  </v:shape>
                  <v:shape id="Picture 130" o:spid="_x0000_s1154" type="#_x0000_t75" style="position:absolute;left:8411;top:1813;width:35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">
                    <v:imagedata r:id="rId196" o:title=""/>
                  </v:shape>
                </v:group>
                <v:group id="Group 131" o:spid="_x0000_s1155" style="position:absolute;left:8581;top:1155;width:2;height:454" coordorigin="8581,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">
                  <v:shape id="Freeform 132" o:spid="_x0000_s1156" style="position:absolute;left:8581;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" path="m,l,454e" filled="f" strokeweight=".24pt">
                    <v:path arrowok="t" o:connecttype="custom" o:connectlocs="0,1155;0,1609" o:connectangles="0,0"/>
                  </v:shape>
                </v:group>
                <v:group id="Group 133" o:spid="_x0000_s1157" style="position:absolute;left:6;top:6;width:9262;height:2" coordorigin="6,6"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">
                  <v:shape id="Freeform 134" o:spid="_x0000_s1158" style="position:absolute;left:6;top:6;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" path="m,l9261,e" filled="f" strokeweight=".58pt">
                    <v:path arrowok="t" o:connecttype="custom" o:connectlocs="0,0;9261,0" o:connectangles="0,0"/>
                  </v:shape>
                </v:group>
                <v:group id="Group 135" o:spid="_x0000_s1159" style="position:absolute;left:6;top:5948;width:9262;height:2" coordorigin="6,5948"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">
                  <v:shape id="Freeform 136" o:spid="_x0000_s1160" style="position:absolute;left:6;top:5948;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" path="m,l9261,e" filled="f" strokeweight=".58pt">
                    <v:path arrowok="t" o:connecttype="custom" o:connectlocs="0,0;9261,0" o:connectangles="0,0"/>
                  </v:shape>
                </v:group>
                <v:group id="Group 137" o:spid="_x0000_s1161" style="position:absolute;left:11;top:11;width:2;height:5933" coordorigin="11,11"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">
                  <v:shape id="Freeform 138" o:spid="_x0000_s1162" style="position:absolute;left:11;top:11;width:2;height:5933;visibility:visible;mso-wrap-style:square;v-text-anchor:top"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" path="m,l,5932e" filled="f" strokeweight=".58pt">
                    <v:path arrowok="t" o:connecttype="custom" o:connectlocs="0,11;0,5943" o:connectangles="0,0"/>
                  </v:shape>
                </v:group>
                <v:group id="Group 139" o:spid="_x0000_s1163" style="position:absolute;left:9263;top:11;width:2;height:5933" coordorigin="9263,11"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">
                  <v:shape id="Freeform 140" o:spid="_x0000_s1164" style="position:absolute;left:9263;top:11;width:2;height:5933;visibility:visible;mso-wrap-style:square;v-text-anchor:top"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" path="m,l,5932e" filled="f" strokeweight=".58pt">
                    <v:path arrowok="t" o:connecttype="custom" o:connectlocs="0,11;0,5943" o:connectangles="0,0"/>
                  </v:shape>
                </v:group>
                <w10:anchorlock/>
              </v:group>
            </w:pict>
          </mc:Fallback>
        </mc:AlternateContent>
      </w:r>
    </w:p>
    <w:p w14:paraId="5D7BB3A7" w14:textId="1B9C82D0" w:rsidR="0012064C" w:rsidRDefault="008834D9" w:rsidP="008834D9">
      <w:pPr>
        <w:pStyle w:val="Penomorangambar"/>
      </w:pPr>
      <w:bookmarkStart w:id="42" w:name="_Ref461056141"/>
      <w:bookmarkStart w:id="43" w:name="_Toc461058055"/>
      <w:r>
        <w:t>Gambar 3.</w:t>
      </w:r>
      <w:fldSimple w:instr=" SEQ Gambar_3. \* ARABIC ">
        <w:r w:rsidR="00DE4B63">
          <w:rPr>
            <w:noProof/>
          </w:rPr>
          <w:t>3</w:t>
        </w:r>
      </w:fldSimple>
      <w:bookmarkEnd w:id="42"/>
      <w:r>
        <w:t xml:space="preserve">. </w:t>
      </w:r>
      <w:r w:rsidR="0012064C">
        <w:t>Struktur Menu Admin</w:t>
      </w:r>
      <w:bookmarkEnd w:id="43"/>
    </w:p>
    <w:p w14:paraId="787D2CBE" w14:textId="77777777" w:rsidR="006E3329" w:rsidRDefault="006E3329" w:rsidP="006E3329">
      <w:pPr>
        <w:spacing w:after="160" w:line="259" w:lineRule="auto"/>
        <w:ind w:firstLine="0"/>
        <w:jc w:val="left"/>
        <w:sectPr w:rsidR="006E3329" w:rsidSect="004E70A6">
          <w:pgSz w:w="11900" w:h="16840" w:code="9"/>
          <w:pgMar w:top="2268" w:right="1701" w:bottom="1701" w:left="2268" w:header="1134" w:footer="1134" w:gutter="0"/>
          <w:cols w:space="720"/>
          <w:titlePg/>
          <w:docGrid w:linePitch="326"/>
        </w:sectPr>
      </w:pPr>
    </w:p>
    <w:p w14:paraId="4D336DBF" w14:textId="432F37B5" w:rsidR="00914455" w:rsidRDefault="00BD0001" w:rsidP="00914455">
      <w:pPr>
        <w:pStyle w:val="Heading1"/>
      </w:pPr>
      <w:r>
        <w:lastRenderedPageBreak/>
        <w:br/>
      </w:r>
      <w:r>
        <w:br/>
      </w:r>
      <w:bookmarkStart w:id="44" w:name="_Toc461058910"/>
      <w:r w:rsidR="0099024B">
        <w:t>IMPLEMENTASI SISTEM</w:t>
      </w:r>
      <w:bookmarkEnd w:id="44"/>
    </w:p>
    <w:p w14:paraId="490617C5" w14:textId="77777777" w:rsidR="00914455" w:rsidRDefault="00914455" w:rsidP="00914455"/>
    <w:p w14:paraId="09CAC32D" w14:textId="77777777" w:rsidR="00AD4810" w:rsidRDefault="00AD4810" w:rsidP="00914455"/>
    <w:p w14:paraId="42AE4A52" w14:textId="77777777" w:rsidR="00AD4810" w:rsidRDefault="00AD4810" w:rsidP="00064366">
      <w:pPr>
        <w:pStyle w:val="Heading2"/>
        <w:rPr>
          <w:bCs/>
        </w:rPr>
      </w:pPr>
      <w:bookmarkStart w:id="45" w:name="_TOC_250005"/>
      <w:bookmarkStart w:id="46" w:name="_Toc461058911"/>
      <w:r>
        <w:t>Implementasi</w:t>
      </w:r>
      <w:bookmarkEnd w:id="45"/>
      <w:bookmarkEnd w:id="46"/>
    </w:p>
    <w:p w14:paraId="6E5CC75A" w14:textId="77777777" w:rsidR="00AD4810" w:rsidRDefault="00AD4810" w:rsidP="00AD4810">
      <w:r>
        <w:t>Proses</w:t>
      </w:r>
      <w:r>
        <w:rPr>
          <w:spacing w:val="17"/>
        </w:rPr>
        <w:t xml:space="preserve"> </w:t>
      </w:r>
      <w:r>
        <w:t>implementasi</w:t>
      </w:r>
      <w:r>
        <w:rPr>
          <w:spacing w:val="17"/>
        </w:rPr>
        <w:t xml:space="preserve"> </w:t>
      </w:r>
      <w:r>
        <w:t>dari</w:t>
      </w:r>
      <w:r>
        <w:rPr>
          <w:spacing w:val="19"/>
        </w:rPr>
        <w:t xml:space="preserve"> </w:t>
      </w:r>
      <w:r>
        <w:t>perancangan</w:t>
      </w:r>
      <w:r>
        <w:rPr>
          <w:spacing w:val="16"/>
        </w:rPr>
        <w:t xml:space="preserve"> </w:t>
      </w:r>
      <w:r>
        <w:t>aplikasi</w:t>
      </w:r>
      <w:r>
        <w:rPr>
          <w:spacing w:val="22"/>
        </w:rPr>
        <w:t xml:space="preserve"> </w:t>
      </w:r>
      <w:r>
        <w:t>yang</w:t>
      </w:r>
      <w:r>
        <w:rPr>
          <w:spacing w:val="14"/>
        </w:rPr>
        <w:t xml:space="preserve"> </w:t>
      </w:r>
      <w:r>
        <w:t>dilakukan</w:t>
      </w:r>
      <w:r>
        <w:rPr>
          <w:spacing w:val="16"/>
        </w:rPr>
        <w:t xml:space="preserve"> </w:t>
      </w:r>
      <w:r>
        <w:t>pada</w:t>
      </w:r>
      <w:r>
        <w:rPr>
          <w:spacing w:val="15"/>
        </w:rPr>
        <w:t xml:space="preserve"> </w:t>
      </w:r>
      <w:r>
        <w:t>bab</w:t>
      </w:r>
      <w:r>
        <w:rPr>
          <w:spacing w:val="17"/>
        </w:rPr>
        <w:t xml:space="preserve"> </w:t>
      </w:r>
      <w:r>
        <w:t>sebelumnya</w:t>
      </w:r>
      <w:r>
        <w:rPr>
          <w:spacing w:val="79"/>
        </w:rPr>
        <w:t xml:space="preserve"> </w:t>
      </w:r>
      <w:r>
        <w:t>akan</w:t>
      </w:r>
      <w:r>
        <w:rPr>
          <w:spacing w:val="12"/>
        </w:rPr>
        <w:t xml:space="preserve"> </w:t>
      </w:r>
      <w:r>
        <w:t>dijelaskan</w:t>
      </w:r>
      <w:r>
        <w:rPr>
          <w:spacing w:val="12"/>
        </w:rPr>
        <w:t xml:space="preserve"> </w:t>
      </w:r>
      <w:r>
        <w:t>pada</w:t>
      </w:r>
      <w:r>
        <w:rPr>
          <w:spacing w:val="11"/>
        </w:rPr>
        <w:t xml:space="preserve"> </w:t>
      </w:r>
      <w:r>
        <w:t>bab</w:t>
      </w:r>
      <w:r>
        <w:rPr>
          <w:spacing w:val="12"/>
        </w:rPr>
        <w:t xml:space="preserve"> </w:t>
      </w:r>
      <w:r>
        <w:t>ini.</w:t>
      </w:r>
      <w:r>
        <w:rPr>
          <w:spacing w:val="14"/>
        </w:rPr>
        <w:t xml:space="preserve"> </w:t>
      </w:r>
      <w:r>
        <w:t>Implementasi</w:t>
      </w:r>
      <w:r>
        <w:rPr>
          <w:spacing w:val="12"/>
        </w:rPr>
        <w:t xml:space="preserve"> </w:t>
      </w:r>
      <w:r>
        <w:t>bertujuan</w:t>
      </w:r>
      <w:r>
        <w:rPr>
          <w:spacing w:val="12"/>
        </w:rPr>
        <w:t xml:space="preserve"> </w:t>
      </w:r>
      <w:r>
        <w:t>untuk</w:t>
      </w:r>
      <w:r>
        <w:rPr>
          <w:spacing w:val="12"/>
        </w:rPr>
        <w:t xml:space="preserve"> </w:t>
      </w:r>
      <w:r>
        <w:t>menterjemahkan</w:t>
      </w:r>
      <w:r>
        <w:rPr>
          <w:spacing w:val="12"/>
        </w:rPr>
        <w:t xml:space="preserve"> </w:t>
      </w:r>
      <w:r>
        <w:t>keperluan</w:t>
      </w:r>
      <w:r>
        <w:rPr>
          <w:spacing w:val="81"/>
        </w:rPr>
        <w:t xml:space="preserve"> </w:t>
      </w:r>
      <w:r>
        <w:t>perangkat</w:t>
      </w:r>
      <w:r>
        <w:rPr>
          <w:spacing w:val="38"/>
        </w:rPr>
        <w:t xml:space="preserve"> </w:t>
      </w:r>
      <w:r>
        <w:t>lunak</w:t>
      </w:r>
      <w:r>
        <w:rPr>
          <w:spacing w:val="38"/>
        </w:rPr>
        <w:t xml:space="preserve"> </w:t>
      </w:r>
      <w:r>
        <w:t>ke</w:t>
      </w:r>
      <w:r>
        <w:rPr>
          <w:spacing w:val="37"/>
        </w:rPr>
        <w:t xml:space="preserve"> </w:t>
      </w:r>
      <w:r>
        <w:t>dalam</w:t>
      </w:r>
      <w:r>
        <w:rPr>
          <w:spacing w:val="38"/>
        </w:rPr>
        <w:t xml:space="preserve"> </w:t>
      </w:r>
      <w:r>
        <w:t>bentuk</w:t>
      </w:r>
      <w:r>
        <w:rPr>
          <w:spacing w:val="38"/>
        </w:rPr>
        <w:t xml:space="preserve"> </w:t>
      </w:r>
      <w:r>
        <w:t>sebenarnya</w:t>
      </w:r>
      <w:r>
        <w:rPr>
          <w:spacing w:val="42"/>
        </w:rPr>
        <w:t xml:space="preserve"> </w:t>
      </w:r>
      <w:r>
        <w:t>yang</w:t>
      </w:r>
      <w:r>
        <w:rPr>
          <w:spacing w:val="36"/>
        </w:rPr>
        <w:t xml:space="preserve"> </w:t>
      </w:r>
      <w:r>
        <w:t>dimengerti</w:t>
      </w:r>
      <w:r>
        <w:rPr>
          <w:spacing w:val="38"/>
        </w:rPr>
        <w:t xml:space="preserve"> </w:t>
      </w:r>
      <w:r>
        <w:t>oleh</w:t>
      </w:r>
      <w:r>
        <w:rPr>
          <w:spacing w:val="38"/>
        </w:rPr>
        <w:t xml:space="preserve"> </w:t>
      </w:r>
      <w:r>
        <w:t>komputer</w:t>
      </w:r>
      <w:r>
        <w:rPr>
          <w:spacing w:val="37"/>
        </w:rPr>
        <w:t xml:space="preserve"> </w:t>
      </w:r>
      <w:r>
        <w:t>atau</w:t>
      </w:r>
      <w:r>
        <w:rPr>
          <w:spacing w:val="38"/>
        </w:rPr>
        <w:t xml:space="preserve"> </w:t>
      </w:r>
      <w:r>
        <w:t>dengan</w:t>
      </w:r>
      <w:r>
        <w:rPr>
          <w:spacing w:val="79"/>
        </w:rPr>
        <w:t xml:space="preserve"> </w:t>
      </w:r>
      <w:r>
        <w:t>kata</w:t>
      </w:r>
      <w:r>
        <w:rPr>
          <w:spacing w:val="44"/>
        </w:rPr>
        <w:t xml:space="preserve"> </w:t>
      </w:r>
      <w:r>
        <w:t>lain</w:t>
      </w:r>
      <w:r>
        <w:rPr>
          <w:spacing w:val="45"/>
        </w:rPr>
        <w:t xml:space="preserve"> </w:t>
      </w:r>
      <w:r>
        <w:t>tahap</w:t>
      </w:r>
      <w:r>
        <w:rPr>
          <w:spacing w:val="45"/>
        </w:rPr>
        <w:t xml:space="preserve"> </w:t>
      </w:r>
      <w:r>
        <w:t>implemetasi</w:t>
      </w:r>
      <w:r>
        <w:rPr>
          <w:spacing w:val="46"/>
        </w:rPr>
        <w:t xml:space="preserve"> </w:t>
      </w:r>
      <w:r>
        <w:t>ini</w:t>
      </w:r>
      <w:r>
        <w:rPr>
          <w:spacing w:val="46"/>
        </w:rPr>
        <w:t xml:space="preserve"> </w:t>
      </w:r>
      <w:r>
        <w:t>merupakan</w:t>
      </w:r>
      <w:r>
        <w:rPr>
          <w:spacing w:val="45"/>
        </w:rPr>
        <w:t xml:space="preserve"> </w:t>
      </w:r>
      <w:r>
        <w:t>tahapan</w:t>
      </w:r>
      <w:r>
        <w:rPr>
          <w:spacing w:val="45"/>
        </w:rPr>
        <w:t xml:space="preserve"> </w:t>
      </w:r>
      <w:r>
        <w:t>lanjutan</w:t>
      </w:r>
      <w:r>
        <w:rPr>
          <w:spacing w:val="45"/>
        </w:rPr>
        <w:t xml:space="preserve"> </w:t>
      </w:r>
      <w:r>
        <w:t>dari</w:t>
      </w:r>
      <w:r>
        <w:rPr>
          <w:spacing w:val="46"/>
        </w:rPr>
        <w:t xml:space="preserve"> </w:t>
      </w:r>
      <w:r>
        <w:t>tahap</w:t>
      </w:r>
      <w:r>
        <w:rPr>
          <w:spacing w:val="48"/>
        </w:rPr>
        <w:t xml:space="preserve"> </w:t>
      </w:r>
      <w:r>
        <w:t>perancangan</w:t>
      </w:r>
      <w:r>
        <w:rPr>
          <w:spacing w:val="50"/>
        </w:rPr>
        <w:t xml:space="preserve"> </w:t>
      </w:r>
      <w:r>
        <w:t>yang</w:t>
      </w:r>
      <w:r>
        <w:rPr>
          <w:spacing w:val="83"/>
        </w:rPr>
        <w:t xml:space="preserve"> </w:t>
      </w:r>
      <w:r>
        <w:t>sudah</w:t>
      </w:r>
      <w:r>
        <w:rPr>
          <w:spacing w:val="33"/>
        </w:rPr>
        <w:t xml:space="preserve"> </w:t>
      </w:r>
      <w:r>
        <w:t>dilakukan.</w:t>
      </w:r>
      <w:r>
        <w:rPr>
          <w:spacing w:val="36"/>
        </w:rPr>
        <w:t xml:space="preserve"> </w:t>
      </w:r>
      <w:r>
        <w:t>Dalam</w:t>
      </w:r>
      <w:r>
        <w:rPr>
          <w:spacing w:val="36"/>
        </w:rPr>
        <w:t xml:space="preserve"> </w:t>
      </w:r>
      <w:r>
        <w:t>tahap</w:t>
      </w:r>
      <w:r>
        <w:rPr>
          <w:spacing w:val="33"/>
        </w:rPr>
        <w:t xml:space="preserve"> </w:t>
      </w:r>
      <w:r>
        <w:t>implementasi</w:t>
      </w:r>
      <w:r>
        <w:rPr>
          <w:spacing w:val="34"/>
        </w:rPr>
        <w:t xml:space="preserve"> </w:t>
      </w:r>
      <w:r>
        <w:t>ini</w:t>
      </w:r>
      <w:r>
        <w:rPr>
          <w:spacing w:val="36"/>
        </w:rPr>
        <w:t xml:space="preserve"> </w:t>
      </w:r>
      <w:r>
        <w:t>akan</w:t>
      </w:r>
      <w:r>
        <w:rPr>
          <w:spacing w:val="33"/>
        </w:rPr>
        <w:t xml:space="preserve"> </w:t>
      </w:r>
      <w:r>
        <w:t>dijelaskan</w:t>
      </w:r>
      <w:r>
        <w:rPr>
          <w:spacing w:val="33"/>
        </w:rPr>
        <w:t xml:space="preserve"> </w:t>
      </w:r>
      <w:r>
        <w:t>mengenai</w:t>
      </w:r>
      <w:r>
        <w:rPr>
          <w:spacing w:val="34"/>
        </w:rPr>
        <w:t xml:space="preserve"> </w:t>
      </w:r>
      <w:r>
        <w:t>perangkat</w:t>
      </w:r>
      <w:r>
        <w:rPr>
          <w:spacing w:val="34"/>
        </w:rPr>
        <w:t xml:space="preserve"> </w:t>
      </w:r>
      <w:r>
        <w:t>keras</w:t>
      </w:r>
      <w:r>
        <w:rPr>
          <w:spacing w:val="107"/>
        </w:rPr>
        <w:t xml:space="preserve"> </w:t>
      </w:r>
      <w:r>
        <w:t>(hardware)</w:t>
      </w:r>
      <w:r>
        <w:rPr>
          <w:spacing w:val="40"/>
        </w:rPr>
        <w:t xml:space="preserve"> </w:t>
      </w:r>
      <w:r>
        <w:t>dan</w:t>
      </w:r>
      <w:r>
        <w:rPr>
          <w:spacing w:val="40"/>
        </w:rPr>
        <w:t xml:space="preserve"> </w:t>
      </w:r>
      <w:r>
        <w:t>perangkat</w:t>
      </w:r>
      <w:r>
        <w:rPr>
          <w:spacing w:val="41"/>
        </w:rPr>
        <w:t xml:space="preserve"> </w:t>
      </w:r>
      <w:r>
        <w:t>lunak</w:t>
      </w:r>
      <w:r>
        <w:rPr>
          <w:spacing w:val="40"/>
        </w:rPr>
        <w:t xml:space="preserve"> </w:t>
      </w:r>
      <w:r>
        <w:t>(software)</w:t>
      </w:r>
      <w:r>
        <w:rPr>
          <w:spacing w:val="44"/>
        </w:rPr>
        <w:t xml:space="preserve"> </w:t>
      </w:r>
      <w:r>
        <w:t>yang</w:t>
      </w:r>
      <w:r>
        <w:rPr>
          <w:spacing w:val="38"/>
        </w:rPr>
        <w:t xml:space="preserve"> </w:t>
      </w:r>
      <w:r>
        <w:t>digunakan</w:t>
      </w:r>
      <w:r>
        <w:rPr>
          <w:spacing w:val="40"/>
        </w:rPr>
        <w:t xml:space="preserve"> </w:t>
      </w:r>
      <w:r>
        <w:t>dalam</w:t>
      </w:r>
      <w:r>
        <w:rPr>
          <w:spacing w:val="41"/>
        </w:rPr>
        <w:t xml:space="preserve"> </w:t>
      </w:r>
      <w:r>
        <w:t>membangun</w:t>
      </w:r>
      <w:r>
        <w:rPr>
          <w:spacing w:val="40"/>
        </w:rPr>
        <w:t xml:space="preserve"> </w:t>
      </w:r>
      <w:r>
        <w:t>sistem</w:t>
      </w:r>
      <w:r>
        <w:rPr>
          <w:spacing w:val="41"/>
        </w:rPr>
        <w:t xml:space="preserve"> </w:t>
      </w:r>
      <w:r>
        <w:t>ini,</w:t>
      </w:r>
      <w:r>
        <w:rPr>
          <w:spacing w:val="87"/>
        </w:rPr>
        <w:t xml:space="preserve"> </w:t>
      </w:r>
      <w:r>
        <w:t>file-file</w:t>
      </w:r>
      <w:r>
        <w:rPr>
          <w:spacing w:val="11"/>
        </w:rPr>
        <w:t xml:space="preserve"> </w:t>
      </w:r>
      <w:r>
        <w:t>yang</w:t>
      </w:r>
      <w:r>
        <w:rPr>
          <w:spacing w:val="7"/>
        </w:rPr>
        <w:t xml:space="preserve"> </w:t>
      </w:r>
      <w:r>
        <w:t>digunakan</w:t>
      </w:r>
      <w:r>
        <w:rPr>
          <w:spacing w:val="9"/>
        </w:rPr>
        <w:t xml:space="preserve"> </w:t>
      </w:r>
      <w:r>
        <w:t>dalam</w:t>
      </w:r>
      <w:r>
        <w:rPr>
          <w:spacing w:val="7"/>
        </w:rPr>
        <w:t xml:space="preserve"> </w:t>
      </w:r>
      <w:r>
        <w:t>membangun</w:t>
      </w:r>
      <w:r>
        <w:rPr>
          <w:spacing w:val="7"/>
        </w:rPr>
        <w:t xml:space="preserve"> </w:t>
      </w:r>
      <w:r>
        <w:t>sistem,</w:t>
      </w:r>
      <w:r>
        <w:rPr>
          <w:spacing w:val="7"/>
        </w:rPr>
        <w:t xml:space="preserve"> </w:t>
      </w:r>
      <w:r>
        <w:t>tampilan</w:t>
      </w:r>
      <w:r>
        <w:rPr>
          <w:spacing w:val="7"/>
        </w:rPr>
        <w:t xml:space="preserve"> </w:t>
      </w:r>
      <w:r>
        <w:t>web</w:t>
      </w:r>
      <w:r>
        <w:rPr>
          <w:spacing w:val="7"/>
        </w:rPr>
        <w:t xml:space="preserve"> </w:t>
      </w:r>
      <w:r>
        <w:t>beserta</w:t>
      </w:r>
      <w:r>
        <w:rPr>
          <w:spacing w:val="9"/>
        </w:rPr>
        <w:t xml:space="preserve"> </w:t>
      </w:r>
      <w:r>
        <w:t>potongan-potongan</w:t>
      </w:r>
      <w:r>
        <w:rPr>
          <w:spacing w:val="95"/>
        </w:rPr>
        <w:t xml:space="preserve"> </w:t>
      </w:r>
      <w:r>
        <w:t>script program untuk menampilkan Halaman web.</w:t>
      </w:r>
    </w:p>
    <w:p w14:paraId="7858C3C6" w14:textId="77777777" w:rsidR="00AD4810" w:rsidRDefault="00AD4810" w:rsidP="00AD4810">
      <w:pPr>
        <w:rPr>
          <w:rFonts w:cs="Times New Roman"/>
        </w:rPr>
      </w:pPr>
    </w:p>
    <w:p w14:paraId="005B7B58" w14:textId="77777777" w:rsidR="00AD4810" w:rsidRDefault="00AD4810" w:rsidP="00064366">
      <w:pPr>
        <w:pStyle w:val="Heading2"/>
        <w:rPr>
          <w:bCs/>
        </w:rPr>
      </w:pPr>
      <w:bookmarkStart w:id="47" w:name="_Toc461058912"/>
      <w:r>
        <w:t>Perangkat Keras (</w:t>
      </w:r>
      <w:r>
        <w:rPr>
          <w:i/>
        </w:rPr>
        <w:t>Hardware</w:t>
      </w:r>
      <w:r>
        <w:t>) yang Digunakan</w:t>
      </w:r>
      <w:bookmarkEnd w:id="47"/>
    </w:p>
    <w:p w14:paraId="614477D0" w14:textId="77777777" w:rsidR="00AD4810" w:rsidRDefault="00AD4810" w:rsidP="00AD4810">
      <w:pPr>
        <w:rPr>
          <w:rFonts w:cs="Times New Roman"/>
        </w:rPr>
      </w:pPr>
      <w:r>
        <w:t>Perangkat</w:t>
      </w:r>
      <w:r>
        <w:rPr>
          <w:spacing w:val="31"/>
        </w:rPr>
        <w:t xml:space="preserve"> </w:t>
      </w:r>
      <w:r>
        <w:t>keras</w:t>
      </w:r>
      <w:r>
        <w:rPr>
          <w:spacing w:val="33"/>
        </w:rPr>
        <w:t xml:space="preserve"> </w:t>
      </w:r>
      <w:r>
        <w:t>yang</w:t>
      </w:r>
      <w:r>
        <w:rPr>
          <w:spacing w:val="28"/>
        </w:rPr>
        <w:t xml:space="preserve"> </w:t>
      </w:r>
      <w:r>
        <w:t>digunakan</w:t>
      </w:r>
      <w:r>
        <w:rPr>
          <w:spacing w:val="31"/>
        </w:rPr>
        <w:t xml:space="preserve"> </w:t>
      </w:r>
      <w:r>
        <w:t>untuk</w:t>
      </w:r>
      <w:r>
        <w:rPr>
          <w:spacing w:val="31"/>
        </w:rPr>
        <w:t xml:space="preserve"> </w:t>
      </w:r>
      <w:r>
        <w:t>mengoperasikan</w:t>
      </w:r>
      <w:r>
        <w:rPr>
          <w:spacing w:val="31"/>
        </w:rPr>
        <w:t xml:space="preserve"> </w:t>
      </w:r>
      <w:r>
        <w:t>Sistem</w:t>
      </w:r>
      <w:r>
        <w:rPr>
          <w:spacing w:val="34"/>
        </w:rPr>
        <w:t xml:space="preserve"> </w:t>
      </w:r>
      <w:r>
        <w:t>Informasi</w:t>
      </w:r>
      <w:r>
        <w:rPr>
          <w:spacing w:val="31"/>
        </w:rPr>
        <w:t xml:space="preserve"> </w:t>
      </w:r>
      <w:r>
        <w:t>Geografis</w:t>
      </w:r>
      <w:r>
        <w:rPr>
          <w:spacing w:val="69"/>
        </w:rPr>
        <w:t xml:space="preserve"> </w:t>
      </w:r>
      <w:r>
        <w:t>berbasis Web ini adalah:</w:t>
      </w:r>
    </w:p>
    <w:p w14:paraId="1AB53E75" w14:textId="77777777" w:rsidR="00AD4810" w:rsidRPr="00AD4810" w:rsidRDefault="00AD4810" w:rsidP="00150AC0">
      <w:pPr>
        <w:pStyle w:val="ListParagraph"/>
        <w:numPr>
          <w:ilvl w:val="0"/>
          <w:numId w:val="6"/>
        </w:numPr>
      </w:pPr>
      <w:r w:rsidRPr="00AD4810">
        <w:t>Notebook HP Pavilion dv3000</w:t>
      </w:r>
    </w:p>
    <w:p w14:paraId="3629C474" w14:textId="77777777" w:rsidR="00AD4810" w:rsidRPr="00AD4810" w:rsidRDefault="00AD4810" w:rsidP="00150AC0">
      <w:pPr>
        <w:pStyle w:val="ListParagraph"/>
        <w:numPr>
          <w:ilvl w:val="0"/>
          <w:numId w:val="6"/>
        </w:numPr>
      </w:pPr>
      <w:r w:rsidRPr="00AD4810">
        <w:t>Processor Genuine Intel(R) CPU P7350 Core 2 Duo 2.00GHz</w:t>
      </w:r>
    </w:p>
    <w:p w14:paraId="7B626796" w14:textId="77777777" w:rsidR="00AD4810" w:rsidRPr="00AD4810" w:rsidRDefault="00AD4810" w:rsidP="00150AC0">
      <w:pPr>
        <w:pStyle w:val="ListParagraph"/>
        <w:numPr>
          <w:ilvl w:val="0"/>
          <w:numId w:val="6"/>
        </w:numPr>
      </w:pPr>
      <w:r w:rsidRPr="00AD4810">
        <w:t>RAM 3072MB</w:t>
      </w:r>
    </w:p>
    <w:p w14:paraId="092CD058" w14:textId="77777777" w:rsidR="00AD4810" w:rsidRPr="00AD4810" w:rsidRDefault="00AD4810" w:rsidP="00150AC0">
      <w:pPr>
        <w:pStyle w:val="ListParagraph"/>
        <w:numPr>
          <w:ilvl w:val="0"/>
          <w:numId w:val="6"/>
        </w:numPr>
      </w:pPr>
      <w:r w:rsidRPr="00AD4810">
        <w:t>Hardisk 320 GB</w:t>
      </w:r>
    </w:p>
    <w:p w14:paraId="17417459" w14:textId="77777777" w:rsidR="00AD4810" w:rsidRPr="00AD4810" w:rsidRDefault="00AD4810" w:rsidP="00150AC0">
      <w:pPr>
        <w:pStyle w:val="ListParagraph"/>
        <w:numPr>
          <w:ilvl w:val="0"/>
          <w:numId w:val="6"/>
        </w:numPr>
      </w:pPr>
      <w:r w:rsidRPr="00AD4810">
        <w:t>NVIDIA GeForce 9300M GS</w:t>
      </w:r>
    </w:p>
    <w:p w14:paraId="45192C89" w14:textId="77777777" w:rsidR="00AD4810" w:rsidRDefault="00AD4810" w:rsidP="00AD4810">
      <w:pPr>
        <w:spacing w:before="5"/>
        <w:rPr>
          <w:rFonts w:eastAsia="Times New Roman" w:cs="Times New Roman"/>
          <w:szCs w:val="24"/>
        </w:rPr>
      </w:pPr>
    </w:p>
    <w:p w14:paraId="71CE5211" w14:textId="77777777" w:rsidR="00AD4810" w:rsidRDefault="00AD4810" w:rsidP="00064366">
      <w:pPr>
        <w:pStyle w:val="Heading2"/>
        <w:rPr>
          <w:bCs/>
        </w:rPr>
      </w:pPr>
      <w:bookmarkStart w:id="48" w:name="_Toc461058913"/>
      <w:r>
        <w:t>Perangkat Lunak (</w:t>
      </w:r>
      <w:r>
        <w:rPr>
          <w:i/>
        </w:rPr>
        <w:t>Software</w:t>
      </w:r>
      <w:r>
        <w:t>) yang digunakan</w:t>
      </w:r>
      <w:bookmarkEnd w:id="48"/>
    </w:p>
    <w:p w14:paraId="19008533" w14:textId="449E3CE7" w:rsidR="00AD4810" w:rsidRDefault="00AD4810" w:rsidP="00AD4810">
      <w:r>
        <w:t>Perangkat lunak yang digunakan</w:t>
      </w:r>
      <w:r>
        <w:rPr>
          <w:spacing w:val="9"/>
        </w:rPr>
        <w:t xml:space="preserve"> </w:t>
      </w:r>
      <w:r>
        <w:t>dalam membangun Sistem Informasi Geografis</w:t>
      </w:r>
      <w:r>
        <w:rPr>
          <w:spacing w:val="67"/>
        </w:rPr>
        <w:t xml:space="preserve"> </w:t>
      </w:r>
      <w:r>
        <w:t>berbasi Web ini adalah:</w:t>
      </w:r>
    </w:p>
    <w:p w14:paraId="3636F03C" w14:textId="77777777" w:rsidR="00AD4810" w:rsidRPr="0030382E" w:rsidRDefault="00AD4810" w:rsidP="00150AC0">
      <w:pPr>
        <w:pStyle w:val="ListParagraph"/>
        <w:numPr>
          <w:ilvl w:val="0"/>
          <w:numId w:val="7"/>
        </w:numPr>
        <w:rPr>
          <w:rFonts w:cs="Times New Roman"/>
        </w:rPr>
      </w:pPr>
      <w:r>
        <w:t>Macromedia dreamweaver CS3</w:t>
      </w:r>
    </w:p>
    <w:p w14:paraId="74AAEED5" w14:textId="77777777" w:rsidR="00AD4810" w:rsidRPr="0030382E" w:rsidRDefault="00AD4810" w:rsidP="00150AC0">
      <w:pPr>
        <w:pStyle w:val="ListParagraph"/>
        <w:numPr>
          <w:ilvl w:val="0"/>
          <w:numId w:val="7"/>
        </w:numPr>
        <w:rPr>
          <w:rFonts w:cs="Times New Roman"/>
        </w:rPr>
      </w:pPr>
      <w:r>
        <w:t>Adobe Photoshop CS3</w:t>
      </w:r>
    </w:p>
    <w:p w14:paraId="5C9954B1" w14:textId="77777777" w:rsidR="00AD4810" w:rsidRPr="0030382E" w:rsidRDefault="00AD4810" w:rsidP="00150AC0">
      <w:pPr>
        <w:pStyle w:val="ListParagraph"/>
        <w:numPr>
          <w:ilvl w:val="0"/>
          <w:numId w:val="7"/>
        </w:numPr>
        <w:rPr>
          <w:rFonts w:cs="Times New Roman"/>
        </w:rPr>
      </w:pPr>
      <w:r>
        <w:t>Mozila firefox</w:t>
      </w:r>
    </w:p>
    <w:p w14:paraId="0152F920" w14:textId="77777777" w:rsidR="00914455" w:rsidRDefault="00914455" w:rsidP="00914455"/>
    <w:p w14:paraId="672BE689" w14:textId="45B94212" w:rsidR="00BD0001" w:rsidRDefault="00BD0001" w:rsidP="006E3329">
      <w:pPr>
        <w:pStyle w:val="BodyText"/>
        <w:rPr>
          <w:spacing w:val="-2"/>
        </w:rPr>
      </w:pPr>
      <w:r>
        <w:lastRenderedPageBreak/>
        <w:t>Berisikan</w:t>
      </w:r>
      <w:r>
        <w:rPr>
          <w:spacing w:val="5"/>
        </w:rPr>
        <w:t xml:space="preserve"> </w:t>
      </w:r>
      <w:r>
        <w:t>uraian</w:t>
      </w:r>
      <w:r>
        <w:rPr>
          <w:spacing w:val="2"/>
        </w:rPr>
        <w:t xml:space="preserve"> </w:t>
      </w:r>
      <w:r>
        <w:rPr>
          <w:spacing w:val="-2"/>
        </w:rPr>
        <w:t>Bagian</w:t>
      </w:r>
      <w:r>
        <w:rPr>
          <w:spacing w:val="43"/>
        </w:rPr>
        <w:t xml:space="preserve"> </w:t>
      </w:r>
      <w:r>
        <w:t>Implementasi</w:t>
      </w:r>
      <w:r>
        <w:rPr>
          <w:spacing w:val="44"/>
        </w:rPr>
        <w:t xml:space="preserve"> </w:t>
      </w:r>
      <w:r>
        <w:rPr>
          <w:spacing w:val="-2"/>
        </w:rPr>
        <w:t>berisi</w:t>
      </w:r>
      <w:r>
        <w:rPr>
          <w:spacing w:val="44"/>
        </w:rPr>
        <w:t xml:space="preserve"> </w:t>
      </w:r>
      <w:r>
        <w:t>uraian</w:t>
      </w:r>
      <w:r>
        <w:rPr>
          <w:spacing w:val="43"/>
        </w:rPr>
        <w:t xml:space="preserve"> </w:t>
      </w:r>
      <w:r>
        <w:t>alat</w:t>
      </w:r>
      <w:r>
        <w:rPr>
          <w:spacing w:val="44"/>
        </w:rPr>
        <w:t xml:space="preserve"> </w:t>
      </w:r>
      <w:r>
        <w:t>bantu</w:t>
      </w:r>
      <w:r>
        <w:rPr>
          <w:spacing w:val="40"/>
        </w:rPr>
        <w:t xml:space="preserve"> </w:t>
      </w:r>
      <w:r>
        <w:rPr>
          <w:spacing w:val="-2"/>
        </w:rPr>
        <w:t>untuk</w:t>
      </w:r>
      <w:r>
        <w:rPr>
          <w:spacing w:val="40"/>
        </w:rPr>
        <w:t xml:space="preserve"> </w:t>
      </w:r>
      <w:r>
        <w:t>tahapan</w:t>
      </w:r>
      <w:r>
        <w:rPr>
          <w:spacing w:val="51"/>
        </w:rPr>
        <w:t xml:space="preserve"> </w:t>
      </w:r>
      <w:r>
        <w:t>implementasi,</w:t>
      </w:r>
      <w:r>
        <w:rPr>
          <w:spacing w:val="53"/>
        </w:rPr>
        <w:t xml:space="preserve"> </w:t>
      </w:r>
      <w:r>
        <w:t>sistem</w:t>
      </w:r>
      <w:r>
        <w:rPr>
          <w:spacing w:val="51"/>
        </w:rPr>
        <w:t xml:space="preserve"> </w:t>
      </w:r>
      <w:r>
        <w:t xml:space="preserve">operasi, </w:t>
      </w:r>
      <w:r>
        <w:rPr>
          <w:spacing w:val="-2"/>
        </w:rPr>
        <w:t>perangkat</w:t>
      </w:r>
      <w:r>
        <w:rPr>
          <w:spacing w:val="1"/>
        </w:rPr>
        <w:t xml:space="preserve"> </w:t>
      </w:r>
      <w:r>
        <w:t xml:space="preserve">implementasi, </w:t>
      </w:r>
      <w:r>
        <w:rPr>
          <w:spacing w:val="-2"/>
        </w:rPr>
        <w:t>algoritma</w:t>
      </w:r>
      <w:r>
        <w:t xml:space="preserve"> program, tampilan</w:t>
      </w:r>
      <w:r>
        <w:rPr>
          <w:spacing w:val="73"/>
        </w:rPr>
        <w:t xml:space="preserve"> </w:t>
      </w:r>
      <w:r>
        <w:t>interaksi</w:t>
      </w:r>
      <w:r>
        <w:rPr>
          <w:spacing w:val="1"/>
        </w:rPr>
        <w:t xml:space="preserve"> </w:t>
      </w:r>
      <w:r>
        <w:t>input-output</w:t>
      </w:r>
      <w:r>
        <w:rPr>
          <w:spacing w:val="3"/>
        </w:rPr>
        <w:t xml:space="preserve"> </w:t>
      </w:r>
      <w:r>
        <w:rPr>
          <w:spacing w:val="-2"/>
        </w:rPr>
        <w:t>aplikasi</w:t>
      </w:r>
      <w:r>
        <w:rPr>
          <w:spacing w:val="3"/>
        </w:rPr>
        <w:t xml:space="preserve"> </w:t>
      </w:r>
      <w:r>
        <w:t>dan</w:t>
      </w:r>
      <w:r>
        <w:rPr>
          <w:spacing w:val="2"/>
        </w:rPr>
        <w:t xml:space="preserve"> </w:t>
      </w:r>
      <w:r>
        <w:t>pengujian implementasi</w:t>
      </w:r>
      <w:r>
        <w:rPr>
          <w:spacing w:val="3"/>
        </w:rPr>
        <w:t xml:space="preserve"> </w:t>
      </w:r>
      <w:r>
        <w:t>tahapan</w:t>
      </w:r>
      <w:r>
        <w:rPr>
          <w:spacing w:val="2"/>
        </w:rPr>
        <w:t xml:space="preserve"> </w:t>
      </w:r>
      <w:r>
        <w:t>awal.</w:t>
      </w:r>
      <w:r>
        <w:rPr>
          <w:spacing w:val="2"/>
        </w:rPr>
        <w:t xml:space="preserve"> </w:t>
      </w:r>
      <w:r>
        <w:t>Untuk bidang</w:t>
      </w:r>
      <w:r>
        <w:rPr>
          <w:spacing w:val="53"/>
        </w:rPr>
        <w:t xml:space="preserve"> </w:t>
      </w:r>
      <w:r>
        <w:t>network,</w:t>
      </w:r>
      <w:r>
        <w:rPr>
          <w:spacing w:val="7"/>
        </w:rPr>
        <w:t xml:space="preserve"> </w:t>
      </w:r>
      <w:r>
        <w:t>implementasi</w:t>
      </w:r>
      <w:r>
        <w:rPr>
          <w:spacing w:val="8"/>
        </w:rPr>
        <w:t xml:space="preserve"> </w:t>
      </w:r>
      <w:r>
        <w:t>berisi</w:t>
      </w:r>
      <w:r>
        <w:rPr>
          <w:spacing w:val="8"/>
        </w:rPr>
        <w:t xml:space="preserve"> </w:t>
      </w:r>
      <w:r>
        <w:t>hasil</w:t>
      </w:r>
      <w:r>
        <w:rPr>
          <w:spacing w:val="8"/>
        </w:rPr>
        <w:t xml:space="preserve"> </w:t>
      </w:r>
      <w:r>
        <w:t>rancangan</w:t>
      </w:r>
      <w:r>
        <w:rPr>
          <w:spacing w:val="7"/>
        </w:rPr>
        <w:t xml:space="preserve"> </w:t>
      </w:r>
      <w:r>
        <w:t>network</w:t>
      </w:r>
      <w:r>
        <w:rPr>
          <w:spacing w:val="5"/>
        </w:rPr>
        <w:t xml:space="preserve"> </w:t>
      </w:r>
      <w:r>
        <w:t>yang</w:t>
      </w:r>
      <w:r>
        <w:rPr>
          <w:spacing w:val="7"/>
        </w:rPr>
        <w:t xml:space="preserve"> </w:t>
      </w:r>
      <w:r>
        <w:t>dibangun,</w:t>
      </w:r>
      <w:r>
        <w:rPr>
          <w:spacing w:val="7"/>
        </w:rPr>
        <w:t xml:space="preserve"> </w:t>
      </w:r>
      <w:r>
        <w:t>infrastrukur</w:t>
      </w:r>
      <w:r>
        <w:rPr>
          <w:spacing w:val="49"/>
        </w:rPr>
        <w:t xml:space="preserve"> </w:t>
      </w:r>
      <w:r>
        <w:t>pendukung</w:t>
      </w:r>
      <w:r>
        <w:rPr>
          <w:spacing w:val="-3"/>
        </w:rPr>
        <w:t xml:space="preserve"> </w:t>
      </w:r>
      <w:r>
        <w:t>network</w:t>
      </w:r>
      <w:r>
        <w:rPr>
          <w:spacing w:val="-3"/>
        </w:rPr>
        <w:t xml:space="preserve"> </w:t>
      </w:r>
      <w:r>
        <w:t>dan pengujian awal</w:t>
      </w:r>
      <w:r>
        <w:rPr>
          <w:spacing w:val="1"/>
        </w:rPr>
        <w:t xml:space="preserve"> </w:t>
      </w:r>
      <w:r>
        <w:rPr>
          <w:spacing w:val="-2"/>
        </w:rPr>
        <w:t>network.</w:t>
      </w:r>
    </w:p>
    <w:p w14:paraId="6F288DDE" w14:textId="77777777" w:rsidR="008834D9" w:rsidRDefault="008834D9" w:rsidP="00BD0001"/>
    <w:p w14:paraId="43734355" w14:textId="27B11121" w:rsidR="008834D9" w:rsidRPr="008834D9" w:rsidRDefault="008834D9" w:rsidP="00064366">
      <w:pPr>
        <w:pStyle w:val="Heading2"/>
      </w:pPr>
      <w:bookmarkStart w:id="49" w:name="_TOC_250002"/>
      <w:bookmarkStart w:id="50" w:name="_Toc461058914"/>
      <w:r w:rsidRPr="008834D9">
        <w:t>Implementasi</w:t>
      </w:r>
      <w:r>
        <w:t xml:space="preserve"> </w:t>
      </w:r>
      <w:r w:rsidRPr="008834D9">
        <w:t>WEB</w:t>
      </w:r>
      <w:bookmarkEnd w:id="49"/>
      <w:bookmarkEnd w:id="50"/>
    </w:p>
    <w:p w14:paraId="37EAF450" w14:textId="77777777" w:rsidR="008834D9" w:rsidRDefault="008834D9" w:rsidP="008834D9">
      <w:pPr>
        <w:rPr>
          <w:rFonts w:eastAsia="Times New Roman" w:cs="Times New Roman"/>
          <w:b/>
          <w:bCs/>
          <w:i/>
          <w:szCs w:val="24"/>
        </w:rPr>
      </w:pPr>
    </w:p>
    <w:p w14:paraId="4BAB7222" w14:textId="3595E3B8" w:rsidR="008834D9" w:rsidRPr="008834D9" w:rsidRDefault="008834D9" w:rsidP="00AC1BEA">
      <w:pPr>
        <w:pStyle w:val="Heading3"/>
      </w:pPr>
      <w:bookmarkStart w:id="51" w:name="_TOC_250001"/>
      <w:bookmarkStart w:id="52" w:name="_Toc461058915"/>
      <w:r w:rsidRPr="008834D9">
        <w:t>Implementasi</w:t>
      </w:r>
      <w:r>
        <w:t xml:space="preserve"> </w:t>
      </w:r>
      <w:r w:rsidRPr="008834D9">
        <w:t>Halaman User</w:t>
      </w:r>
      <w:bookmarkEnd w:id="51"/>
      <w:bookmarkEnd w:id="52"/>
    </w:p>
    <w:p w14:paraId="285F320A" w14:textId="258AAB22" w:rsidR="008834D9" w:rsidRDefault="008834D9" w:rsidP="008834D9">
      <w:pPr>
        <w:pStyle w:val="BodyText"/>
      </w:pPr>
      <w:r>
        <w:t>Implementasi</w:t>
      </w:r>
      <w:r>
        <w:rPr>
          <w:spacing w:val="44"/>
        </w:rPr>
        <w:t xml:space="preserve"> </w:t>
      </w:r>
      <w:r>
        <w:rPr>
          <w:i/>
        </w:rPr>
        <w:t>Interface</w:t>
      </w:r>
      <w:r>
        <w:rPr>
          <w:i/>
          <w:spacing w:val="44"/>
        </w:rPr>
        <w:t xml:space="preserve"> </w:t>
      </w:r>
      <w:r>
        <w:t>halaman</w:t>
      </w:r>
      <w:r>
        <w:rPr>
          <w:spacing w:val="43"/>
        </w:rPr>
        <w:t xml:space="preserve"> </w:t>
      </w:r>
      <w:r>
        <w:rPr>
          <w:i/>
        </w:rPr>
        <w:t>User</w:t>
      </w:r>
      <w:r>
        <w:rPr>
          <w:i/>
          <w:spacing w:val="45"/>
        </w:rPr>
        <w:t xml:space="preserve"> </w:t>
      </w:r>
      <w:r>
        <w:t>merupakan</w:t>
      </w:r>
      <w:r>
        <w:rPr>
          <w:spacing w:val="43"/>
        </w:rPr>
        <w:t xml:space="preserve"> </w:t>
      </w:r>
      <w:r>
        <w:t>implementasi</w:t>
      </w:r>
      <w:r>
        <w:rPr>
          <w:spacing w:val="43"/>
        </w:rPr>
        <w:t xml:space="preserve"> </w:t>
      </w:r>
      <w:r>
        <w:t>halaman</w:t>
      </w:r>
      <w:r>
        <w:rPr>
          <w:spacing w:val="45"/>
        </w:rPr>
        <w:t xml:space="preserve"> </w:t>
      </w:r>
      <w:r>
        <w:rPr>
          <w:i/>
        </w:rPr>
        <w:t>web</w:t>
      </w:r>
      <w:r>
        <w:rPr>
          <w:i/>
          <w:spacing w:val="48"/>
        </w:rPr>
        <w:t xml:space="preserve"> </w:t>
      </w:r>
      <w:r>
        <w:t>yang</w:t>
      </w:r>
      <w:r>
        <w:rPr>
          <w:spacing w:val="73"/>
        </w:rPr>
        <w:t xml:space="preserve"> </w:t>
      </w:r>
      <w:r>
        <w:t>digunakan</w:t>
      </w:r>
      <w:r>
        <w:rPr>
          <w:spacing w:val="28"/>
        </w:rPr>
        <w:t xml:space="preserve"> </w:t>
      </w:r>
      <w:r w:rsidRPr="008834D9">
        <w:t>oleh</w:t>
      </w:r>
      <w:r>
        <w:rPr>
          <w:spacing w:val="31"/>
        </w:rPr>
        <w:t xml:space="preserve"> </w:t>
      </w:r>
      <w:r>
        <w:rPr>
          <w:i/>
        </w:rPr>
        <w:t>User</w:t>
      </w:r>
      <w:r>
        <w:rPr>
          <w:i/>
          <w:spacing w:val="31"/>
        </w:rPr>
        <w:t xml:space="preserve"> </w:t>
      </w:r>
      <w:r>
        <w:t>pengunjung</w:t>
      </w:r>
      <w:r>
        <w:rPr>
          <w:spacing w:val="28"/>
        </w:rPr>
        <w:t xml:space="preserve"> </w:t>
      </w:r>
      <w:r>
        <w:rPr>
          <w:i/>
        </w:rPr>
        <w:t>web</w:t>
      </w:r>
      <w:r>
        <w:rPr>
          <w:i/>
          <w:spacing w:val="33"/>
        </w:rPr>
        <w:t xml:space="preserve"> </w:t>
      </w:r>
      <w:r>
        <w:t>yang</w:t>
      </w:r>
      <w:r>
        <w:rPr>
          <w:spacing w:val="26"/>
        </w:rPr>
        <w:t xml:space="preserve"> </w:t>
      </w:r>
      <w:r>
        <w:t>berisi</w:t>
      </w:r>
      <w:r>
        <w:rPr>
          <w:spacing w:val="29"/>
        </w:rPr>
        <w:t xml:space="preserve"> </w:t>
      </w:r>
      <w:r>
        <w:t>informasi-informasi</w:t>
      </w:r>
      <w:r>
        <w:rPr>
          <w:spacing w:val="29"/>
        </w:rPr>
        <w:t xml:space="preserve"> </w:t>
      </w:r>
      <w:r>
        <w:t>tentang</w:t>
      </w:r>
      <w:r>
        <w:rPr>
          <w:spacing w:val="26"/>
        </w:rPr>
        <w:t xml:space="preserve"> </w:t>
      </w:r>
      <w:r>
        <w:t>Sistem</w:t>
      </w:r>
      <w:r>
        <w:rPr>
          <w:spacing w:val="73"/>
        </w:rPr>
        <w:t xml:space="preserve"> </w:t>
      </w:r>
      <w:r>
        <w:t>Informasi Geografis.</w:t>
      </w:r>
    </w:p>
    <w:p w14:paraId="53D3F145" w14:textId="77777777" w:rsidR="00D777DC" w:rsidRDefault="00D777DC" w:rsidP="008834D9">
      <w:pPr>
        <w:pStyle w:val="BodyText"/>
      </w:pPr>
    </w:p>
    <w:p w14:paraId="670F7263" w14:textId="18DA0B3E" w:rsidR="008834D9" w:rsidRPr="008834D9" w:rsidRDefault="008834D9" w:rsidP="00AC1BEA">
      <w:pPr>
        <w:pStyle w:val="Heading3"/>
      </w:pPr>
      <w:bookmarkStart w:id="53" w:name="_Toc461058916"/>
      <w:r w:rsidRPr="008834D9">
        <w:t>Koneksi.php</w:t>
      </w:r>
      <w:bookmarkEnd w:id="53"/>
    </w:p>
    <w:p w14:paraId="0D91EAD4" w14:textId="77777777" w:rsidR="006E3329" w:rsidRDefault="008834D9" w:rsidP="006E3329">
      <w:pPr>
        <w:pStyle w:val="BodyText"/>
      </w:pPr>
      <w:r>
        <w:rPr>
          <w:i/>
        </w:rPr>
        <w:t>File</w:t>
      </w:r>
      <w:r>
        <w:rPr>
          <w:i/>
          <w:spacing w:val="6"/>
        </w:rPr>
        <w:t xml:space="preserve"> </w:t>
      </w:r>
      <w:r>
        <w:t>koneksi.php</w:t>
      </w:r>
      <w:r>
        <w:rPr>
          <w:spacing w:val="7"/>
        </w:rPr>
        <w:t xml:space="preserve"> </w:t>
      </w:r>
      <w:r>
        <w:t>merupakan</w:t>
      </w:r>
      <w:r>
        <w:rPr>
          <w:spacing w:val="7"/>
        </w:rPr>
        <w:t xml:space="preserve"> </w:t>
      </w:r>
      <w:r>
        <w:rPr>
          <w:i/>
        </w:rPr>
        <w:t>script</w:t>
      </w:r>
      <w:r>
        <w:rPr>
          <w:i/>
          <w:spacing w:val="7"/>
        </w:rPr>
        <w:t xml:space="preserve"> </w:t>
      </w:r>
      <w:r>
        <w:rPr>
          <w:i/>
        </w:rPr>
        <w:t>php</w:t>
      </w:r>
      <w:r>
        <w:rPr>
          <w:i/>
          <w:spacing w:val="7"/>
        </w:rPr>
        <w:t xml:space="preserve"> </w:t>
      </w:r>
      <w:r>
        <w:t>untuk</w:t>
      </w:r>
      <w:r>
        <w:rPr>
          <w:spacing w:val="7"/>
        </w:rPr>
        <w:t xml:space="preserve"> </w:t>
      </w:r>
      <w:r>
        <w:t>menghubungkan</w:t>
      </w:r>
      <w:r>
        <w:rPr>
          <w:spacing w:val="9"/>
        </w:rPr>
        <w:t xml:space="preserve"> </w:t>
      </w:r>
      <w:r>
        <w:rPr>
          <w:i/>
        </w:rPr>
        <w:t>web</w:t>
      </w:r>
      <w:r>
        <w:rPr>
          <w:i/>
          <w:spacing w:val="7"/>
        </w:rPr>
        <w:t xml:space="preserve"> </w:t>
      </w:r>
      <w:r>
        <w:t>dengan</w:t>
      </w:r>
      <w:r>
        <w:rPr>
          <w:spacing w:val="7"/>
        </w:rPr>
        <w:t xml:space="preserve"> </w:t>
      </w:r>
      <w:r>
        <w:t>basis</w:t>
      </w:r>
      <w:r>
        <w:rPr>
          <w:spacing w:val="7"/>
        </w:rPr>
        <w:t xml:space="preserve"> </w:t>
      </w:r>
      <w:r>
        <w:t>data</w:t>
      </w:r>
      <w:r>
        <w:rPr>
          <w:spacing w:val="91"/>
        </w:rPr>
        <w:t xml:space="preserve"> </w:t>
      </w:r>
      <w:r>
        <w:t>“wisatagianyar”</w:t>
      </w:r>
      <w:r>
        <w:rPr>
          <w:spacing w:val="3"/>
        </w:rPr>
        <w:t xml:space="preserve"> </w:t>
      </w:r>
      <w:r>
        <w:t>yang</w:t>
      </w:r>
      <w:r>
        <w:rPr>
          <w:spacing w:val="-3"/>
        </w:rPr>
        <w:t xml:space="preserve"> </w:t>
      </w:r>
      <w:r>
        <w:t xml:space="preserve">terdapat dalam </w:t>
      </w:r>
      <w:r>
        <w:rPr>
          <w:i/>
        </w:rPr>
        <w:t>database MySQL</w:t>
      </w:r>
      <w:r>
        <w:t>.</w:t>
      </w:r>
    </w:p>
    <w:p w14:paraId="51C27BF2" w14:textId="77777777" w:rsidR="006E3329" w:rsidRDefault="006E3329" w:rsidP="006E3329">
      <w:pPr>
        <w:pStyle w:val="BodyText"/>
      </w:pPr>
    </w:p>
    <w:p w14:paraId="728B0BD8" w14:textId="22C74583" w:rsidR="008834D9" w:rsidRDefault="008834D9" w:rsidP="006E3329">
      <w:pPr>
        <w:pStyle w:val="BodyText"/>
        <w:rPr>
          <w:rFonts w:cs="Times New Roman"/>
          <w:sz w:val="20"/>
          <w:szCs w:val="20"/>
        </w:rPr>
      </w:pPr>
      <w:r>
        <w:rPr>
          <w:rFonts w:cs="Times New Roman"/>
          <w:noProof/>
          <w:sz w:val="20"/>
          <w:szCs w:val="20"/>
        </w:rPr>
        <mc:AlternateContent>
          <mc:Choice Requires="wps">
            <w:drawing>
              <wp:inline distT="0" distB="0" distL="0" distR="0" wp14:anchorId="27922AC4" wp14:editId="752D5045">
                <wp:extent cx="5001371" cy="1494845"/>
                <wp:effectExtent l="0" t="0" r="27940" b="10160"/>
                <wp:docPr id="2605" name="Text Box 26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1494845"/>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C8F3E78" w14:textId="77777777" w:rsidR="009B3FAF" w:rsidRDefault="009B3FAF" w:rsidP="006E3329">
                            <w:pPr>
                              <w:pStyle w:val="Tekssourcecode"/>
                              <w:ind w:left="142" w:firstLine="0"/>
                              <w:rPr>
                                <w:rFonts w:eastAsia="Courier New" w:cs="Courier New"/>
                                <w:szCs w:val="20"/>
                              </w:rPr>
                            </w:pPr>
                            <w:proofErr w:type="gramStart"/>
                            <w:r>
                              <w:t>&lt;?php</w:t>
                            </w:r>
                            <w:proofErr w:type="gramEnd"/>
                          </w:p>
                          <w:p w14:paraId="6E5C2BA0" w14:textId="77777777" w:rsidR="009B3FAF" w:rsidRDefault="009B3FAF" w:rsidP="006E3329">
                            <w:pPr>
                              <w:pStyle w:val="Tekssourcecode"/>
                              <w:ind w:left="142" w:firstLine="0"/>
                              <w:rPr>
                                <w:rFonts w:eastAsia="Courier New" w:cs="Courier New"/>
                                <w:szCs w:val="20"/>
                              </w:rPr>
                            </w:pPr>
                            <w:r>
                              <w:t>$server</w:t>
                            </w:r>
                            <w:r>
                              <w:rPr>
                                <w:spacing w:val="-12"/>
                              </w:rPr>
                              <w:t xml:space="preserve"> </w:t>
                            </w:r>
                            <w:r>
                              <w:t>=</w:t>
                            </w:r>
                            <w:r>
                              <w:rPr>
                                <w:spacing w:val="-12"/>
                              </w:rPr>
                              <w:t xml:space="preserve"> </w:t>
                            </w:r>
                            <w:r>
                              <w:t>"localhost";</w:t>
                            </w:r>
                          </w:p>
                          <w:p w14:paraId="61029581" w14:textId="77777777" w:rsidR="009B3FAF" w:rsidRDefault="009B3FAF" w:rsidP="006E3329">
                            <w:pPr>
                              <w:pStyle w:val="Tekssourcecode"/>
                              <w:ind w:left="142" w:firstLine="0"/>
                              <w:rPr>
                                <w:rFonts w:eastAsia="Courier New" w:cs="Courier New"/>
                                <w:szCs w:val="20"/>
                              </w:rPr>
                            </w:pPr>
                            <w:r>
                              <w:t>$username</w:t>
                            </w:r>
                            <w:r>
                              <w:rPr>
                                <w:spacing w:val="-11"/>
                              </w:rPr>
                              <w:t xml:space="preserve"> </w:t>
                            </w:r>
                            <w:r>
                              <w:t>=</w:t>
                            </w:r>
                            <w:r>
                              <w:rPr>
                                <w:spacing w:val="-10"/>
                              </w:rPr>
                              <w:t xml:space="preserve"> </w:t>
                            </w:r>
                            <w:r>
                              <w:t>"root";</w:t>
                            </w:r>
                          </w:p>
                          <w:p w14:paraId="3B2E63C9" w14:textId="77777777" w:rsidR="009B3FAF" w:rsidRDefault="009B3FAF" w:rsidP="006E3329">
                            <w:pPr>
                              <w:pStyle w:val="Tekssourcecode"/>
                              <w:ind w:left="142" w:firstLine="0"/>
                              <w:rPr>
                                <w:rFonts w:eastAsia="Courier New" w:cs="Courier New"/>
                                <w:szCs w:val="20"/>
                              </w:rPr>
                            </w:pPr>
                            <w:r>
                              <w:t>$password</w:t>
                            </w:r>
                            <w:r>
                              <w:rPr>
                                <w:spacing w:val="-11"/>
                              </w:rPr>
                              <w:t xml:space="preserve"> </w:t>
                            </w:r>
                            <w:r>
                              <w:t>=</w:t>
                            </w:r>
                            <w:r>
                              <w:rPr>
                                <w:spacing w:val="-10"/>
                              </w:rPr>
                              <w:t xml:space="preserve"> </w:t>
                            </w:r>
                            <w:r>
                              <w:t>"root";</w:t>
                            </w:r>
                          </w:p>
                          <w:p w14:paraId="7DB6DB66" w14:textId="5E7D3EEC" w:rsidR="009B3FAF" w:rsidRDefault="009B3FAF" w:rsidP="006E3329">
                            <w:pPr>
                              <w:pStyle w:val="Tekssourcecode"/>
                              <w:ind w:left="142" w:firstLine="0"/>
                              <w:rPr>
                                <w:rFonts w:eastAsia="Courier New" w:cs="Courier New"/>
                                <w:szCs w:val="20"/>
                              </w:rPr>
                            </w:pPr>
                            <w:r>
                              <w:t>$database</w:t>
                            </w:r>
                            <w:r>
                              <w:rPr>
                                <w:spacing w:val="-16"/>
                              </w:rPr>
                              <w:t xml:space="preserve"> </w:t>
                            </w:r>
                            <w:r>
                              <w:t>=</w:t>
                            </w:r>
                            <w:r>
                              <w:rPr>
                                <w:spacing w:val="-16"/>
                              </w:rPr>
                              <w:t xml:space="preserve"> </w:t>
                            </w:r>
                            <w:r>
                              <w:t>"anyar";</w:t>
                            </w:r>
                          </w:p>
                          <w:p w14:paraId="41996088" w14:textId="77777777" w:rsidR="009B3FAF" w:rsidRDefault="009B3FAF" w:rsidP="006E3329">
                            <w:pPr>
                              <w:pStyle w:val="Tekssourcecode"/>
                              <w:ind w:left="142" w:firstLine="0"/>
                              <w:jc w:val="left"/>
                              <w:rPr>
                                <w:rFonts w:eastAsia="Courier New" w:cs="Courier New"/>
                                <w:szCs w:val="20"/>
                              </w:rPr>
                            </w:pPr>
                            <w:r>
                              <w:t>//</w:t>
                            </w:r>
                            <w:r>
                              <w:rPr>
                                <w:spacing w:val="-7"/>
                              </w:rPr>
                              <w:t xml:space="preserve"> </w:t>
                            </w:r>
                            <w:r>
                              <w:t>Koneksi</w:t>
                            </w:r>
                            <w:r>
                              <w:rPr>
                                <w:spacing w:val="-7"/>
                              </w:rPr>
                              <w:t xml:space="preserve"> </w:t>
                            </w:r>
                            <w:r>
                              <w:t>dan</w:t>
                            </w:r>
                            <w:r>
                              <w:rPr>
                                <w:spacing w:val="-7"/>
                              </w:rPr>
                              <w:t xml:space="preserve"> </w:t>
                            </w:r>
                            <w:r>
                              <w:t>memilih</w:t>
                            </w:r>
                            <w:r>
                              <w:rPr>
                                <w:spacing w:val="-7"/>
                              </w:rPr>
                              <w:t xml:space="preserve"> </w:t>
                            </w:r>
                            <w:r>
                              <w:t>database</w:t>
                            </w:r>
                            <w:r>
                              <w:rPr>
                                <w:spacing w:val="-7"/>
                              </w:rPr>
                              <w:t xml:space="preserve"> </w:t>
                            </w:r>
                            <w:r>
                              <w:t>di</w:t>
                            </w:r>
                            <w:r>
                              <w:rPr>
                                <w:spacing w:val="-7"/>
                              </w:rPr>
                              <w:t xml:space="preserve"> </w:t>
                            </w:r>
                            <w:r>
                              <w:t>server</w:t>
                            </w:r>
                            <w:r>
                              <w:rPr>
                                <w:w w:val="99"/>
                              </w:rPr>
                              <w:t xml:space="preserve"> </w:t>
                            </w:r>
                            <w:r>
                              <w:t>mysql_connect($server,$username,$password)</w:t>
                            </w:r>
                            <w:r>
                              <w:rPr>
                                <w:spacing w:val="-26"/>
                              </w:rPr>
                              <w:t xml:space="preserve"> </w:t>
                            </w:r>
                            <w:r>
                              <w:t>or</w:t>
                            </w:r>
                            <w:r>
                              <w:rPr>
                                <w:spacing w:val="-26"/>
                              </w:rPr>
                              <w:t xml:space="preserve"> </w:t>
                            </w:r>
                            <w:r>
                              <w:t>die("Koneksi</w:t>
                            </w:r>
                            <w:r>
                              <w:rPr>
                                <w:spacing w:val="-25"/>
                              </w:rPr>
                              <w:t xml:space="preserve"> </w:t>
                            </w:r>
                            <w:r>
                              <w:t>gagal");</w:t>
                            </w:r>
                            <w:r>
                              <w:rPr>
                                <w:w w:val="99"/>
                              </w:rPr>
                              <w:t xml:space="preserve"> </w:t>
                            </w:r>
                            <w:r>
                              <w:t>mysql_select_db($database)</w:t>
                            </w:r>
                            <w:r>
                              <w:rPr>
                                <w:spacing w:val="-15"/>
                              </w:rPr>
                              <w:t xml:space="preserve"> </w:t>
                            </w:r>
                            <w:r>
                              <w:t>or</w:t>
                            </w:r>
                            <w:r>
                              <w:rPr>
                                <w:spacing w:val="-14"/>
                              </w:rPr>
                              <w:t xml:space="preserve"> </w:t>
                            </w:r>
                            <w:r>
                              <w:t>die("Database</w:t>
                            </w:r>
                            <w:r>
                              <w:rPr>
                                <w:spacing w:val="-14"/>
                              </w:rPr>
                              <w:t xml:space="preserve"> </w:t>
                            </w:r>
                            <w:r>
                              <w:t>tidak</w:t>
                            </w:r>
                            <w:r>
                              <w:rPr>
                                <w:spacing w:val="-14"/>
                              </w:rPr>
                              <w:t xml:space="preserve"> </w:t>
                            </w:r>
                            <w:r>
                              <w:t>bisa</w:t>
                            </w:r>
                            <w:r>
                              <w:rPr>
                                <w:spacing w:val="-14"/>
                              </w:rPr>
                              <w:t xml:space="preserve"> </w:t>
                            </w:r>
                            <w:r>
                              <w:t>dibuka");</w:t>
                            </w:r>
                          </w:p>
                          <w:p w14:paraId="3419237D" w14:textId="77777777" w:rsidR="009B3FAF" w:rsidRDefault="009B3FAF" w:rsidP="006E3329">
                            <w:pPr>
                              <w:pStyle w:val="Tekssourcecode"/>
                              <w:ind w:left="142" w:firstLine="0"/>
                              <w:rPr>
                                <w:rFonts w:eastAsia="Courier New" w:cs="Courier New"/>
                                <w:szCs w:val="20"/>
                              </w:rPr>
                            </w:pPr>
                            <w:r>
                              <w:t>?&gt;</w:t>
                            </w:r>
                          </w:p>
                        </w:txbxContent>
                      </wps:txbx>
                      <wps:bodyPr rot="0" vert="horz" wrap="square" lIns="0" tIns="0" rIns="0" bIns="0" anchor="t" anchorCtr="0" upright="1">
                        <a:noAutofit/>
                      </wps:bodyPr>
                    </wps:wsp>
                  </a:graphicData>
                </a:graphic>
              </wp:inline>
            </w:drawing>
          </mc:Choice>
          <mc:Fallback>
            <w:pict>
              <v:shape w14:anchorId="27922AC4" id="Text Box 2605" o:spid="_x0000_s1035" type="#_x0000_t202" style="width:393.8pt;height:1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" filled="f" strokeweight=".58pt">
                <v:textbox inset="0,0,0,0">
                  <w:txbxContent>
                    <w:p w14:paraId="0C8F3E78" w14:textId="77777777" w:rsidR="009B3FAF" w:rsidRDefault="009B3FAF" w:rsidP="006E3329">
                      <w:pPr>
                        <w:pStyle w:val="Tekssourcecode"/>
                        <w:ind w:left="142" w:firstLine="0"/>
                        <w:rPr>
                          <w:rFonts w:eastAsia="Courier New" w:cs="Courier New"/>
                          <w:szCs w:val="20"/>
                        </w:rPr>
                      </w:pPr>
                      <w:proofErr w:type="gramStart"/>
                      <w:r>
                        <w:t>&lt;?php</w:t>
                      </w:r>
                      <w:proofErr w:type="gramEnd"/>
                    </w:p>
                    <w:p w14:paraId="6E5C2BA0" w14:textId="77777777" w:rsidR="009B3FAF" w:rsidRDefault="009B3FAF" w:rsidP="006E3329">
                      <w:pPr>
                        <w:pStyle w:val="Tekssourcecode"/>
                        <w:ind w:left="142" w:firstLine="0"/>
                        <w:rPr>
                          <w:rFonts w:eastAsia="Courier New" w:cs="Courier New"/>
                          <w:szCs w:val="20"/>
                        </w:rPr>
                      </w:pPr>
                      <w:r>
                        <w:t>$server</w:t>
                      </w:r>
                      <w:r>
                        <w:rPr>
                          <w:spacing w:val="-12"/>
                        </w:rPr>
                        <w:t xml:space="preserve"> </w:t>
                      </w:r>
                      <w:r>
                        <w:t>=</w:t>
                      </w:r>
                      <w:r>
                        <w:rPr>
                          <w:spacing w:val="-12"/>
                        </w:rPr>
                        <w:t xml:space="preserve"> </w:t>
                      </w:r>
                      <w:r>
                        <w:t>"localhost";</w:t>
                      </w:r>
                    </w:p>
                    <w:p w14:paraId="61029581" w14:textId="77777777" w:rsidR="009B3FAF" w:rsidRDefault="009B3FAF" w:rsidP="006E3329">
                      <w:pPr>
                        <w:pStyle w:val="Tekssourcecode"/>
                        <w:ind w:left="142" w:firstLine="0"/>
                        <w:rPr>
                          <w:rFonts w:eastAsia="Courier New" w:cs="Courier New"/>
                          <w:szCs w:val="20"/>
                        </w:rPr>
                      </w:pPr>
                      <w:r>
                        <w:t>$username</w:t>
                      </w:r>
                      <w:r>
                        <w:rPr>
                          <w:spacing w:val="-11"/>
                        </w:rPr>
                        <w:t xml:space="preserve"> </w:t>
                      </w:r>
                      <w:r>
                        <w:t>=</w:t>
                      </w:r>
                      <w:r>
                        <w:rPr>
                          <w:spacing w:val="-10"/>
                        </w:rPr>
                        <w:t xml:space="preserve"> </w:t>
                      </w:r>
                      <w:r>
                        <w:t>"root";</w:t>
                      </w:r>
                    </w:p>
                    <w:p w14:paraId="3B2E63C9" w14:textId="77777777" w:rsidR="009B3FAF" w:rsidRDefault="009B3FAF" w:rsidP="006E3329">
                      <w:pPr>
                        <w:pStyle w:val="Tekssourcecode"/>
                        <w:ind w:left="142" w:firstLine="0"/>
                        <w:rPr>
                          <w:rFonts w:eastAsia="Courier New" w:cs="Courier New"/>
                          <w:szCs w:val="20"/>
                        </w:rPr>
                      </w:pPr>
                      <w:r>
                        <w:t>$password</w:t>
                      </w:r>
                      <w:r>
                        <w:rPr>
                          <w:spacing w:val="-11"/>
                        </w:rPr>
                        <w:t xml:space="preserve"> </w:t>
                      </w:r>
                      <w:r>
                        <w:t>=</w:t>
                      </w:r>
                      <w:r>
                        <w:rPr>
                          <w:spacing w:val="-10"/>
                        </w:rPr>
                        <w:t xml:space="preserve"> </w:t>
                      </w:r>
                      <w:r>
                        <w:t>"root";</w:t>
                      </w:r>
                    </w:p>
                    <w:p w14:paraId="7DB6DB66" w14:textId="5E7D3EEC" w:rsidR="009B3FAF" w:rsidRDefault="009B3FAF" w:rsidP="006E3329">
                      <w:pPr>
                        <w:pStyle w:val="Tekssourcecode"/>
                        <w:ind w:left="142" w:firstLine="0"/>
                        <w:rPr>
                          <w:rFonts w:eastAsia="Courier New" w:cs="Courier New"/>
                          <w:szCs w:val="20"/>
                        </w:rPr>
                      </w:pPr>
                      <w:r>
                        <w:t>$database</w:t>
                      </w:r>
                      <w:r>
                        <w:rPr>
                          <w:spacing w:val="-16"/>
                        </w:rPr>
                        <w:t xml:space="preserve"> </w:t>
                      </w:r>
                      <w:r>
                        <w:t>=</w:t>
                      </w:r>
                      <w:r>
                        <w:rPr>
                          <w:spacing w:val="-16"/>
                        </w:rPr>
                        <w:t xml:space="preserve"> </w:t>
                      </w:r>
                      <w:r>
                        <w:t>"anyar";</w:t>
                      </w:r>
                    </w:p>
                    <w:p w14:paraId="41996088" w14:textId="77777777" w:rsidR="009B3FAF" w:rsidRDefault="009B3FAF" w:rsidP="006E3329">
                      <w:pPr>
                        <w:pStyle w:val="Tekssourcecode"/>
                        <w:ind w:left="142" w:firstLine="0"/>
                        <w:jc w:val="left"/>
                        <w:rPr>
                          <w:rFonts w:eastAsia="Courier New" w:cs="Courier New"/>
                          <w:szCs w:val="20"/>
                        </w:rPr>
                      </w:pPr>
                      <w:r>
                        <w:t>//</w:t>
                      </w:r>
                      <w:r>
                        <w:rPr>
                          <w:spacing w:val="-7"/>
                        </w:rPr>
                        <w:t xml:space="preserve"> </w:t>
                      </w:r>
                      <w:r>
                        <w:t>Koneksi</w:t>
                      </w:r>
                      <w:r>
                        <w:rPr>
                          <w:spacing w:val="-7"/>
                        </w:rPr>
                        <w:t xml:space="preserve"> </w:t>
                      </w:r>
                      <w:r>
                        <w:t>dan</w:t>
                      </w:r>
                      <w:r>
                        <w:rPr>
                          <w:spacing w:val="-7"/>
                        </w:rPr>
                        <w:t xml:space="preserve"> </w:t>
                      </w:r>
                      <w:r>
                        <w:t>memilih</w:t>
                      </w:r>
                      <w:r>
                        <w:rPr>
                          <w:spacing w:val="-7"/>
                        </w:rPr>
                        <w:t xml:space="preserve"> </w:t>
                      </w:r>
                      <w:r>
                        <w:t>database</w:t>
                      </w:r>
                      <w:r>
                        <w:rPr>
                          <w:spacing w:val="-7"/>
                        </w:rPr>
                        <w:t xml:space="preserve"> </w:t>
                      </w:r>
                      <w:r>
                        <w:t>di</w:t>
                      </w:r>
                      <w:r>
                        <w:rPr>
                          <w:spacing w:val="-7"/>
                        </w:rPr>
                        <w:t xml:space="preserve"> </w:t>
                      </w:r>
                      <w:r>
                        <w:t>server</w:t>
                      </w:r>
                      <w:r>
                        <w:rPr>
                          <w:w w:val="99"/>
                        </w:rPr>
                        <w:t xml:space="preserve"> </w:t>
                      </w:r>
                      <w:r>
                        <w:t>mysql_connect($server,$username,$password)</w:t>
                      </w:r>
                      <w:r>
                        <w:rPr>
                          <w:spacing w:val="-26"/>
                        </w:rPr>
                        <w:t xml:space="preserve"> </w:t>
                      </w:r>
                      <w:r>
                        <w:t>or</w:t>
                      </w:r>
                      <w:r>
                        <w:rPr>
                          <w:spacing w:val="-26"/>
                        </w:rPr>
                        <w:t xml:space="preserve"> </w:t>
                      </w:r>
                      <w:r>
                        <w:t>die("Koneksi</w:t>
                      </w:r>
                      <w:r>
                        <w:rPr>
                          <w:spacing w:val="-25"/>
                        </w:rPr>
                        <w:t xml:space="preserve"> </w:t>
                      </w:r>
                      <w:r>
                        <w:t>gagal");</w:t>
                      </w:r>
                      <w:r>
                        <w:rPr>
                          <w:w w:val="99"/>
                        </w:rPr>
                        <w:t xml:space="preserve"> </w:t>
                      </w:r>
                      <w:r>
                        <w:t>mysql_select_db($database)</w:t>
                      </w:r>
                      <w:r>
                        <w:rPr>
                          <w:spacing w:val="-15"/>
                        </w:rPr>
                        <w:t xml:space="preserve"> </w:t>
                      </w:r>
                      <w:r>
                        <w:t>or</w:t>
                      </w:r>
                      <w:r>
                        <w:rPr>
                          <w:spacing w:val="-14"/>
                        </w:rPr>
                        <w:t xml:space="preserve"> </w:t>
                      </w:r>
                      <w:r>
                        <w:t>die("Database</w:t>
                      </w:r>
                      <w:r>
                        <w:rPr>
                          <w:spacing w:val="-14"/>
                        </w:rPr>
                        <w:t xml:space="preserve"> </w:t>
                      </w:r>
                      <w:r>
                        <w:t>tidak</w:t>
                      </w:r>
                      <w:r>
                        <w:rPr>
                          <w:spacing w:val="-14"/>
                        </w:rPr>
                        <w:t xml:space="preserve"> </w:t>
                      </w:r>
                      <w:r>
                        <w:t>bisa</w:t>
                      </w:r>
                      <w:r>
                        <w:rPr>
                          <w:spacing w:val="-14"/>
                        </w:rPr>
                        <w:t xml:space="preserve"> </w:t>
                      </w:r>
                      <w:r>
                        <w:t>dibuka");</w:t>
                      </w:r>
                    </w:p>
                    <w:p w14:paraId="3419237D" w14:textId="77777777" w:rsidR="009B3FAF" w:rsidRDefault="009B3FAF" w:rsidP="006E3329">
                      <w:pPr>
                        <w:pStyle w:val="Tekssourcecode"/>
                        <w:ind w:left="142" w:firstLine="0"/>
                        <w:rPr>
                          <w:rFonts w:eastAsia="Courier New" w:cs="Courier New"/>
                          <w:szCs w:val="20"/>
                        </w:rPr>
                      </w:pPr>
                      <w:r>
                        <w:t>?&gt;</w:t>
                      </w:r>
                    </w:p>
                  </w:txbxContent>
                </v:textbox>
                <w10:anchorlock/>
              </v:shape>
            </w:pict>
          </mc:Fallback>
        </mc:AlternateContent>
      </w:r>
    </w:p>
    <w:p w14:paraId="287DBFD1" w14:textId="77777777" w:rsidR="006E3329" w:rsidRDefault="006E3329" w:rsidP="00137E07">
      <w:pPr>
        <w:pStyle w:val="Caption"/>
      </w:pPr>
    </w:p>
    <w:p w14:paraId="5B524ADD" w14:textId="584124A4" w:rsidR="008834D9" w:rsidRDefault="006E3329" w:rsidP="00137E07">
      <w:pPr>
        <w:pStyle w:val="Caption"/>
        <w:rPr>
          <w:szCs w:val="24"/>
        </w:rPr>
      </w:pPr>
      <w:bookmarkStart w:id="54" w:name="_Toc461058063"/>
      <w:r>
        <w:t>Gambar 4.</w:t>
      </w:r>
      <w:fldSimple w:instr=" SEQ Gambar_4. \* ARABIC ">
        <w:r w:rsidR="00DE4B63">
          <w:rPr>
            <w:noProof/>
          </w:rPr>
          <w:t>1</w:t>
        </w:r>
      </w:fldSimple>
      <w:r>
        <w:t xml:space="preserve">. </w:t>
      </w:r>
      <w:r w:rsidR="008834D9">
        <w:t>Script koneksi.php</w:t>
      </w:r>
      <w:bookmarkEnd w:id="54"/>
    </w:p>
    <w:p w14:paraId="00E8CD38" w14:textId="74A941FF" w:rsidR="008834D9" w:rsidRPr="006E3329" w:rsidRDefault="008834D9" w:rsidP="00AC1BEA">
      <w:pPr>
        <w:pStyle w:val="Heading3"/>
      </w:pPr>
      <w:bookmarkStart w:id="55" w:name="_Toc461058917"/>
      <w:r w:rsidRPr="006E3329">
        <w:t>Tampilan</w:t>
      </w:r>
      <w:r>
        <w:t xml:space="preserve"> </w:t>
      </w:r>
      <w:r w:rsidRPr="006E3329">
        <w:t>Halaman Home</w:t>
      </w:r>
      <w:bookmarkEnd w:id="55"/>
    </w:p>
    <w:p w14:paraId="1C9B1761" w14:textId="5D444D24" w:rsidR="008834D9" w:rsidRDefault="008834D9" w:rsidP="006E3329">
      <w:pPr>
        <w:pStyle w:val="BodyText"/>
        <w:rPr>
          <w:rFonts w:cs="Times New Roman"/>
        </w:rPr>
      </w:pPr>
      <w:r>
        <w:t>Halaman</w:t>
      </w:r>
      <w:r>
        <w:rPr>
          <w:spacing w:val="21"/>
        </w:rPr>
        <w:t xml:space="preserve"> </w:t>
      </w:r>
      <w:r>
        <w:t>Home</w:t>
      </w:r>
      <w:r>
        <w:rPr>
          <w:spacing w:val="18"/>
        </w:rPr>
        <w:t xml:space="preserve"> </w:t>
      </w:r>
      <w:r>
        <w:t>merupakan</w:t>
      </w:r>
      <w:r>
        <w:rPr>
          <w:spacing w:val="19"/>
        </w:rPr>
        <w:t xml:space="preserve"> </w:t>
      </w:r>
      <w:r>
        <w:t>halaman</w:t>
      </w:r>
      <w:r>
        <w:rPr>
          <w:spacing w:val="19"/>
        </w:rPr>
        <w:t xml:space="preserve"> </w:t>
      </w:r>
      <w:r>
        <w:t>utama</w:t>
      </w:r>
      <w:r>
        <w:rPr>
          <w:spacing w:val="20"/>
        </w:rPr>
        <w:t xml:space="preserve"> </w:t>
      </w:r>
      <w:r>
        <w:t>dari</w:t>
      </w:r>
      <w:r>
        <w:rPr>
          <w:spacing w:val="22"/>
        </w:rPr>
        <w:t xml:space="preserve"> </w:t>
      </w:r>
      <w:r>
        <w:rPr>
          <w:i/>
        </w:rPr>
        <w:t>Website</w:t>
      </w:r>
      <w:r>
        <w:rPr>
          <w:i/>
          <w:spacing w:val="18"/>
        </w:rPr>
        <w:t xml:space="preserve"> </w:t>
      </w:r>
      <w:r>
        <w:t>Sistem</w:t>
      </w:r>
      <w:r>
        <w:rPr>
          <w:spacing w:val="22"/>
        </w:rPr>
        <w:t xml:space="preserve"> </w:t>
      </w:r>
      <w:r>
        <w:t>Informasi</w:t>
      </w:r>
      <w:r>
        <w:rPr>
          <w:spacing w:val="19"/>
        </w:rPr>
        <w:t xml:space="preserve"> </w:t>
      </w:r>
      <w:r>
        <w:t>Geografis</w:t>
      </w:r>
      <w:r>
        <w:rPr>
          <w:spacing w:val="73"/>
        </w:rPr>
        <w:t xml:space="preserve"> </w:t>
      </w:r>
      <w:r>
        <w:t>Berbasis</w:t>
      </w:r>
      <w:r>
        <w:rPr>
          <w:spacing w:val="5"/>
        </w:rPr>
        <w:t xml:space="preserve"> </w:t>
      </w:r>
      <w:r>
        <w:t>Web</w:t>
      </w:r>
      <w:r>
        <w:rPr>
          <w:spacing w:val="4"/>
        </w:rPr>
        <w:t xml:space="preserve"> </w:t>
      </w:r>
      <w:r>
        <w:t>untuk</w:t>
      </w:r>
      <w:r>
        <w:rPr>
          <w:spacing w:val="4"/>
        </w:rPr>
        <w:t xml:space="preserve"> </w:t>
      </w:r>
      <w:r>
        <w:t>Pemetaan</w:t>
      </w:r>
      <w:r>
        <w:rPr>
          <w:spacing w:val="4"/>
        </w:rPr>
        <w:t xml:space="preserve"> </w:t>
      </w:r>
      <w:r>
        <w:t>Pariwisata</w:t>
      </w:r>
      <w:r>
        <w:rPr>
          <w:spacing w:val="3"/>
        </w:rPr>
        <w:t xml:space="preserve"> </w:t>
      </w:r>
      <w:r>
        <w:t>Kabupaten</w:t>
      </w:r>
      <w:r>
        <w:rPr>
          <w:spacing w:val="4"/>
        </w:rPr>
        <w:t xml:space="preserve"> </w:t>
      </w:r>
      <w:r>
        <w:t>Gianyar.</w:t>
      </w:r>
      <w:r>
        <w:rPr>
          <w:spacing w:val="4"/>
        </w:rPr>
        <w:t xml:space="preserve"> </w:t>
      </w:r>
      <w:r>
        <w:t>Halaman</w:t>
      </w:r>
      <w:r>
        <w:rPr>
          <w:spacing w:val="4"/>
        </w:rPr>
        <w:t xml:space="preserve"> </w:t>
      </w:r>
      <w:r>
        <w:t>ini</w:t>
      </w:r>
      <w:r>
        <w:rPr>
          <w:spacing w:val="5"/>
        </w:rPr>
        <w:t xml:space="preserve"> </w:t>
      </w:r>
      <w:r>
        <w:t>berfungsi</w:t>
      </w:r>
      <w:r>
        <w:rPr>
          <w:spacing w:val="5"/>
        </w:rPr>
        <w:t xml:space="preserve"> </w:t>
      </w:r>
      <w:r>
        <w:t>sebagai</w:t>
      </w:r>
      <w:r>
        <w:rPr>
          <w:spacing w:val="91"/>
        </w:rPr>
        <w:t xml:space="preserve"> </w:t>
      </w:r>
      <w:r>
        <w:t>tempat</w:t>
      </w:r>
      <w:r>
        <w:rPr>
          <w:spacing w:val="36"/>
        </w:rPr>
        <w:t xml:space="preserve"> </w:t>
      </w:r>
      <w:r>
        <w:t>untuk</w:t>
      </w:r>
      <w:r>
        <w:rPr>
          <w:spacing w:val="36"/>
        </w:rPr>
        <w:t xml:space="preserve"> </w:t>
      </w:r>
      <w:r>
        <w:t>menampilkan</w:t>
      </w:r>
      <w:r>
        <w:rPr>
          <w:spacing w:val="36"/>
        </w:rPr>
        <w:t xml:space="preserve"> </w:t>
      </w:r>
      <w:r w:rsidRPr="006E3329">
        <w:t>informasi</w:t>
      </w:r>
      <w:r>
        <w:t>-informasi</w:t>
      </w:r>
      <w:r>
        <w:rPr>
          <w:spacing w:val="39"/>
        </w:rPr>
        <w:t xml:space="preserve"> </w:t>
      </w:r>
      <w:r>
        <w:t>tentang</w:t>
      </w:r>
      <w:r>
        <w:rPr>
          <w:spacing w:val="33"/>
        </w:rPr>
        <w:t xml:space="preserve"> </w:t>
      </w:r>
      <w:r>
        <w:t>Web</w:t>
      </w:r>
      <w:r>
        <w:rPr>
          <w:spacing w:val="36"/>
        </w:rPr>
        <w:t xml:space="preserve"> </w:t>
      </w:r>
      <w:r>
        <w:t>ini.</w:t>
      </w:r>
      <w:r>
        <w:rPr>
          <w:spacing w:val="36"/>
        </w:rPr>
        <w:t xml:space="preserve"> </w:t>
      </w:r>
      <w:r>
        <w:t>Adapun</w:t>
      </w:r>
      <w:r>
        <w:rPr>
          <w:spacing w:val="36"/>
        </w:rPr>
        <w:t xml:space="preserve"> </w:t>
      </w:r>
      <w:r>
        <w:t>Tampilan</w:t>
      </w:r>
      <w:r>
        <w:rPr>
          <w:spacing w:val="36"/>
        </w:rPr>
        <w:t xml:space="preserve"> </w:t>
      </w:r>
      <w:r>
        <w:t>Home</w:t>
      </w:r>
      <w:r>
        <w:rPr>
          <w:spacing w:val="75"/>
        </w:rPr>
        <w:t xml:space="preserve"> </w:t>
      </w:r>
      <w:r>
        <w:t>sebagai berikut:</w:t>
      </w:r>
    </w:p>
    <w:p w14:paraId="04DC9D1D" w14:textId="77777777" w:rsidR="008834D9" w:rsidRDefault="008834D9" w:rsidP="006E3329">
      <w:pPr>
        <w:pStyle w:val="gambar"/>
      </w:pPr>
      <w:r>
        <w:rPr>
          <w:noProof/>
        </w:rPr>
        <w:lastRenderedPageBreak/>
        <w:drawing>
          <wp:inline distT="0" distB="0" distL="0" distR="0" wp14:anchorId="524EB8C6" wp14:editId="7EBD283F">
            <wp:extent cx="3864334" cy="3235861"/>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463.jpeg"/>
                    <pic:cNvPicPr/>
                  </pic:nvPicPr>
                  <pic:blipFill>
                    <a:blip r:embed="rId197" cstate="print"/>
                    <a:stretch>
                      <a:fillRect/>
                    </a:stretch>
                  </pic:blipFill>
                  <pic:spPr>
                    <a:xfrm>
                      <a:off x="0" y="0"/>
                      <a:ext cx="3878213" cy="3247483"/>
                    </a:xfrm>
                    <a:prstGeom prst="rect">
                      <a:avLst/>
                    </a:prstGeom>
                  </pic:spPr>
                </pic:pic>
              </a:graphicData>
            </a:graphic>
          </wp:inline>
        </w:drawing>
      </w:r>
    </w:p>
    <w:p w14:paraId="4B608EAF" w14:textId="14DEED75" w:rsidR="008834D9" w:rsidRDefault="006E3329" w:rsidP="00137E07">
      <w:pPr>
        <w:pStyle w:val="Caption"/>
        <w:rPr>
          <w:rFonts w:eastAsia="Times New Roman" w:cs="Times New Roman"/>
          <w:szCs w:val="24"/>
        </w:rPr>
      </w:pPr>
      <w:bookmarkStart w:id="56" w:name="_Toc461058064"/>
      <w:r>
        <w:t>Gambar 4.</w:t>
      </w:r>
      <w:fldSimple w:instr=" SEQ Gambar_4. \* ARABIC ">
        <w:r w:rsidR="00DE4B63">
          <w:rPr>
            <w:noProof/>
          </w:rPr>
          <w:t>2</w:t>
        </w:r>
      </w:fldSimple>
      <w:r>
        <w:t xml:space="preserve">. </w:t>
      </w:r>
      <w:r w:rsidR="008834D9">
        <w:t>Tampilan Home</w:t>
      </w:r>
      <w:bookmarkEnd w:id="56"/>
    </w:p>
    <w:p w14:paraId="1A381287" w14:textId="77777777" w:rsidR="00914455" w:rsidRDefault="00914455" w:rsidP="00BD0001"/>
    <w:p w14:paraId="742B948A" w14:textId="77777777" w:rsidR="006634DD" w:rsidRPr="008D2E8E" w:rsidRDefault="006634DD" w:rsidP="00B85C2A"/>
    <w:p w14:paraId="46EE679F" w14:textId="77777777" w:rsidR="008D2E8E" w:rsidRDefault="008D2E8E" w:rsidP="008D2E8E">
      <w:pPr>
        <w:rPr>
          <w:lang w:val="en-ID"/>
        </w:rPr>
      </w:pPr>
    </w:p>
    <w:p w14:paraId="430A1168" w14:textId="77777777" w:rsidR="008D2E8E" w:rsidRDefault="008D2E8E" w:rsidP="008D2E8E">
      <w:pPr>
        <w:sectPr w:rsidR="008D2E8E" w:rsidSect="00351475">
          <w:footerReference w:type="first" r:id="rId198"/>
          <w:pgSz w:w="11900" w:h="16840" w:code="9"/>
          <w:pgMar w:top="2268" w:right="1701" w:bottom="1701" w:left="2268" w:header="1134" w:footer="1134" w:gutter="0"/>
          <w:cols w:space="720"/>
          <w:titlePg/>
          <w:docGrid w:linePitch="360"/>
        </w:sectPr>
      </w:pPr>
    </w:p>
    <w:p w14:paraId="6F69DA48" w14:textId="77777777" w:rsidR="006634DD" w:rsidRDefault="00AD4810" w:rsidP="00AD4810">
      <w:pPr>
        <w:pStyle w:val="Heading1"/>
      </w:pPr>
      <w:r>
        <w:lastRenderedPageBreak/>
        <w:br/>
      </w:r>
      <w:r>
        <w:br/>
      </w:r>
      <w:bookmarkStart w:id="57" w:name="_Toc461058918"/>
      <w:r w:rsidRPr="00264212">
        <w:t>PENUTUP</w:t>
      </w:r>
      <w:bookmarkEnd w:id="57"/>
    </w:p>
    <w:p w14:paraId="4AE7F338" w14:textId="77777777" w:rsidR="00AD4810" w:rsidRDefault="00AD4810" w:rsidP="00AD4810"/>
    <w:p w14:paraId="3F6A76F2" w14:textId="77777777" w:rsidR="008D2E8E" w:rsidRDefault="008D2E8E" w:rsidP="00AD4810"/>
    <w:p w14:paraId="72620651" w14:textId="77777777" w:rsidR="00AD4810" w:rsidRDefault="00AD4810" w:rsidP="00064366">
      <w:pPr>
        <w:pStyle w:val="Heading2"/>
      </w:pPr>
      <w:bookmarkStart w:id="58" w:name="_Toc461058919"/>
      <w:r>
        <w:t>Kesimpulan</w:t>
      </w:r>
      <w:bookmarkEnd w:id="58"/>
    </w:p>
    <w:p w14:paraId="0E6F4CCC" w14:textId="77777777" w:rsidR="00AB0DA7" w:rsidRDefault="00AB0DA7" w:rsidP="00AB0DA7">
      <w:r>
        <w:t>Yang</w:t>
      </w:r>
      <w:r>
        <w:rPr>
          <w:spacing w:val="11"/>
        </w:rPr>
        <w:t xml:space="preserve"> </w:t>
      </w:r>
      <w:r>
        <w:t>diambil</w:t>
      </w:r>
      <w:r>
        <w:rPr>
          <w:spacing w:val="15"/>
        </w:rPr>
        <w:t xml:space="preserve"> </w:t>
      </w:r>
      <w:r>
        <w:t>dari</w:t>
      </w:r>
      <w:r>
        <w:rPr>
          <w:spacing w:val="15"/>
        </w:rPr>
        <w:t xml:space="preserve"> </w:t>
      </w:r>
      <w:r>
        <w:t>isi</w:t>
      </w:r>
      <w:r>
        <w:rPr>
          <w:spacing w:val="15"/>
        </w:rPr>
        <w:t xml:space="preserve"> </w:t>
      </w:r>
      <w:r>
        <w:t>bab</w:t>
      </w:r>
      <w:r>
        <w:rPr>
          <w:spacing w:val="14"/>
        </w:rPr>
        <w:t xml:space="preserve"> </w:t>
      </w:r>
      <w:r>
        <w:rPr>
          <w:spacing w:val="-2"/>
        </w:rPr>
        <w:t>III</w:t>
      </w:r>
      <w:r>
        <w:rPr>
          <w:spacing w:val="12"/>
        </w:rPr>
        <w:t xml:space="preserve"> </w:t>
      </w:r>
      <w:r>
        <w:t>dan</w:t>
      </w:r>
      <w:r>
        <w:rPr>
          <w:spacing w:val="14"/>
        </w:rPr>
        <w:t xml:space="preserve"> </w:t>
      </w:r>
      <w:r>
        <w:t>bab</w:t>
      </w:r>
      <w:r>
        <w:rPr>
          <w:spacing w:val="14"/>
        </w:rPr>
        <w:t xml:space="preserve"> </w:t>
      </w:r>
      <w:r>
        <w:rPr>
          <w:spacing w:val="-2"/>
        </w:rPr>
        <w:t>IV</w:t>
      </w:r>
      <w:r>
        <w:rPr>
          <w:spacing w:val="15"/>
        </w:rPr>
        <w:t xml:space="preserve"> </w:t>
      </w:r>
      <w:r>
        <w:t>dan</w:t>
      </w:r>
      <w:r>
        <w:rPr>
          <w:spacing w:val="14"/>
        </w:rPr>
        <w:t xml:space="preserve"> </w:t>
      </w:r>
      <w:r>
        <w:t>harus</w:t>
      </w:r>
      <w:r>
        <w:rPr>
          <w:spacing w:val="14"/>
        </w:rPr>
        <w:t xml:space="preserve"> </w:t>
      </w:r>
      <w:r>
        <w:t>konsisten</w:t>
      </w:r>
      <w:r>
        <w:rPr>
          <w:spacing w:val="14"/>
        </w:rPr>
        <w:t xml:space="preserve"> </w:t>
      </w:r>
      <w:r>
        <w:t>dengan</w:t>
      </w:r>
      <w:r>
        <w:rPr>
          <w:spacing w:val="14"/>
        </w:rPr>
        <w:t xml:space="preserve"> </w:t>
      </w:r>
      <w:r>
        <w:t xml:space="preserve">tujuan, dan </w:t>
      </w:r>
      <w:r w:rsidRPr="00684240">
        <w:rPr>
          <w:b/>
        </w:rPr>
        <w:t>menjawab rumusan masalah</w:t>
      </w:r>
      <w:r>
        <w:rPr>
          <w:spacing w:val="12"/>
        </w:rPr>
        <w:t xml:space="preserve"> </w:t>
      </w:r>
      <w:r>
        <w:t>serta</w:t>
      </w:r>
      <w:r>
        <w:rPr>
          <w:spacing w:val="41"/>
        </w:rPr>
        <w:t xml:space="preserve"> </w:t>
      </w:r>
      <w:r>
        <w:t>harus</w:t>
      </w:r>
      <w:r>
        <w:rPr>
          <w:spacing w:val="17"/>
        </w:rPr>
        <w:t xml:space="preserve"> </w:t>
      </w:r>
      <w:r>
        <w:rPr>
          <w:spacing w:val="-2"/>
        </w:rPr>
        <w:t>mencerminkan</w:t>
      </w:r>
      <w:r>
        <w:rPr>
          <w:spacing w:val="16"/>
        </w:rPr>
        <w:t xml:space="preserve"> </w:t>
      </w:r>
      <w:r>
        <w:t>terpecahkan</w:t>
      </w:r>
      <w:r>
        <w:rPr>
          <w:spacing w:val="16"/>
        </w:rPr>
        <w:t xml:space="preserve"> atau </w:t>
      </w:r>
      <w:r>
        <w:t>tidak</w:t>
      </w:r>
      <w:r>
        <w:rPr>
          <w:spacing w:val="14"/>
        </w:rPr>
        <w:t xml:space="preserve"> </w:t>
      </w:r>
      <w:r>
        <w:t>masalah</w:t>
      </w:r>
      <w:r>
        <w:rPr>
          <w:spacing w:val="16"/>
        </w:rPr>
        <w:t xml:space="preserve"> </w:t>
      </w:r>
      <w:r>
        <w:t>yang</w:t>
      </w:r>
      <w:r>
        <w:rPr>
          <w:spacing w:val="14"/>
        </w:rPr>
        <w:t xml:space="preserve"> </w:t>
      </w:r>
      <w:r>
        <w:t>dibahas</w:t>
      </w:r>
      <w:r>
        <w:rPr>
          <w:spacing w:val="17"/>
        </w:rPr>
        <w:t xml:space="preserve"> </w:t>
      </w:r>
      <w:r>
        <w:rPr>
          <w:spacing w:val="-2"/>
        </w:rPr>
        <w:t>di</w:t>
      </w:r>
      <w:r>
        <w:rPr>
          <w:spacing w:val="17"/>
        </w:rPr>
        <w:t xml:space="preserve"> </w:t>
      </w:r>
      <w:r>
        <w:t>bab</w:t>
      </w:r>
      <w:r>
        <w:rPr>
          <w:spacing w:val="16"/>
        </w:rPr>
        <w:t xml:space="preserve"> </w:t>
      </w:r>
      <w:r>
        <w:t>I</w:t>
      </w:r>
      <w:r>
        <w:rPr>
          <w:spacing w:val="12"/>
        </w:rPr>
        <w:t xml:space="preserve"> </w:t>
      </w:r>
      <w:r>
        <w:t>dan</w:t>
      </w:r>
      <w:r>
        <w:rPr>
          <w:spacing w:val="16"/>
        </w:rPr>
        <w:t xml:space="preserve"> </w:t>
      </w:r>
      <w:r>
        <w:t>didasarkan</w:t>
      </w:r>
      <w:r>
        <w:rPr>
          <w:spacing w:val="16"/>
        </w:rPr>
        <w:t xml:space="preserve"> </w:t>
      </w:r>
      <w:r>
        <w:t>pada</w:t>
      </w:r>
      <w:r>
        <w:rPr>
          <w:spacing w:val="57"/>
        </w:rPr>
        <w:t xml:space="preserve"> </w:t>
      </w:r>
      <w:r>
        <w:t>analisis yang</w:t>
      </w:r>
      <w:r>
        <w:rPr>
          <w:spacing w:val="-3"/>
        </w:rPr>
        <w:t xml:space="preserve"> </w:t>
      </w:r>
      <w:r>
        <w:t>obyektif.</w:t>
      </w:r>
    </w:p>
    <w:p w14:paraId="7BE3FAD4" w14:textId="77777777" w:rsidR="00AD4810" w:rsidRDefault="00AD4810" w:rsidP="00AD4810"/>
    <w:p w14:paraId="741A872E" w14:textId="77777777" w:rsidR="00AD4810" w:rsidRDefault="00AD4810" w:rsidP="00064366">
      <w:pPr>
        <w:pStyle w:val="Heading2"/>
      </w:pPr>
      <w:bookmarkStart w:id="59" w:name="_Toc461058920"/>
      <w:r w:rsidRPr="00264212">
        <w:t>Saran</w:t>
      </w:r>
      <w:bookmarkEnd w:id="59"/>
    </w:p>
    <w:p w14:paraId="5C47FB2F" w14:textId="4B9057D8" w:rsidR="00AD4810" w:rsidRDefault="00AD4810" w:rsidP="00AD4810">
      <w:r>
        <w:t>Merupakan hal-hal</w:t>
      </w:r>
      <w:r>
        <w:rPr>
          <w:spacing w:val="1"/>
        </w:rPr>
        <w:t xml:space="preserve"> </w:t>
      </w:r>
      <w:r>
        <w:t>yang</w:t>
      </w:r>
      <w:r>
        <w:rPr>
          <w:spacing w:val="-3"/>
        </w:rPr>
        <w:t xml:space="preserve"> </w:t>
      </w:r>
      <w:r>
        <w:t>susah/belum</w:t>
      </w:r>
      <w:r>
        <w:rPr>
          <w:spacing w:val="-4"/>
        </w:rPr>
        <w:t xml:space="preserve"> </w:t>
      </w:r>
      <w:r>
        <w:t>dibuat</w:t>
      </w:r>
      <w:r>
        <w:rPr>
          <w:spacing w:val="1"/>
        </w:rPr>
        <w:t xml:space="preserve"> </w:t>
      </w:r>
      <w:r>
        <w:t>dalam</w:t>
      </w:r>
      <w:r>
        <w:rPr>
          <w:spacing w:val="-4"/>
        </w:rPr>
        <w:t xml:space="preserve"> </w:t>
      </w:r>
      <w:r w:rsidR="00E079CF">
        <w:rPr>
          <w:spacing w:val="-4"/>
        </w:rPr>
        <w:t xml:space="preserve">penelitian Kerja Praktik </w:t>
      </w:r>
      <w:r w:rsidR="00991BE0">
        <w:rPr>
          <w:spacing w:val="-4"/>
        </w:rPr>
        <w:t xml:space="preserve">(kekurangan aplikasi yang dibuat) </w:t>
      </w:r>
      <w:r>
        <w:t>yang</w:t>
      </w:r>
      <w:r>
        <w:rPr>
          <w:spacing w:val="-3"/>
        </w:rPr>
        <w:t xml:space="preserve"> </w:t>
      </w:r>
      <w:r>
        <w:t>dibuat dan dapat dikembangkan orang lain.</w:t>
      </w:r>
    </w:p>
    <w:p w14:paraId="507C2E10" w14:textId="77777777" w:rsidR="00AD4810" w:rsidRDefault="00AD4810" w:rsidP="00AD4810"/>
    <w:p w14:paraId="1A541FCA" w14:textId="77777777" w:rsidR="006E3329" w:rsidRDefault="006E3329" w:rsidP="006E3329">
      <w:pPr>
        <w:pStyle w:val="BodyText"/>
        <w:sectPr w:rsidR="006E3329" w:rsidSect="006E3329">
          <w:pgSz w:w="11900" w:h="16840" w:code="9"/>
          <w:pgMar w:top="2268" w:right="1701" w:bottom="1701" w:left="2268" w:header="1134" w:footer="1134" w:gutter="0"/>
          <w:cols w:space="720"/>
          <w:titlePg/>
          <w:docGrid w:linePitch="360"/>
        </w:sectPr>
      </w:pPr>
    </w:p>
    <w:p w14:paraId="46FFFC8B" w14:textId="267E843F" w:rsidR="0030382E" w:rsidRPr="006E3329" w:rsidRDefault="006E3329" w:rsidP="00C862AC">
      <w:pPr>
        <w:pStyle w:val="Heading1"/>
        <w:numPr>
          <w:ilvl w:val="0"/>
          <w:numId w:val="0"/>
        </w:numPr>
      </w:pPr>
      <w:bookmarkStart w:id="60" w:name="_Toc461058921"/>
      <w:r w:rsidRPr="006E3329">
        <w:lastRenderedPageBreak/>
        <w:t>DAFTAR PUSTAKA</w:t>
      </w:r>
      <w:bookmarkEnd w:id="60"/>
    </w:p>
    <w:p w14:paraId="5EA426E6" w14:textId="780D8F57" w:rsidR="006E3329" w:rsidRDefault="006E3329" w:rsidP="006E3329">
      <w:pPr>
        <w:pStyle w:val="BodyText"/>
        <w:spacing w:line="240" w:lineRule="auto"/>
        <w:jc w:val="center"/>
      </w:pPr>
    </w:p>
    <w:p w14:paraId="3B40ED13" w14:textId="4CEFED4F" w:rsidR="006E3329" w:rsidRDefault="006E3329" w:rsidP="006E3329">
      <w:pPr>
        <w:pStyle w:val="BodyText"/>
        <w:spacing w:line="240" w:lineRule="auto"/>
        <w:jc w:val="center"/>
      </w:pPr>
    </w:p>
    <w:p w14:paraId="2B6FC26C" w14:textId="3FF15654" w:rsidR="006E3329" w:rsidRDefault="006E3329" w:rsidP="006E3329">
      <w:pPr>
        <w:pStyle w:val="BodyText"/>
        <w:spacing w:line="240" w:lineRule="auto"/>
      </w:pPr>
    </w:p>
    <w:p w14:paraId="5C0D5FAF" w14:textId="5EA7B210" w:rsidR="00C862AC" w:rsidRPr="00C862AC" w:rsidRDefault="006E3329" w:rsidP="00C862AC">
      <w:pPr>
        <w:widowControl w:val="0"/>
        <w:autoSpaceDE w:val="0"/>
        <w:autoSpaceDN w:val="0"/>
        <w:adjustRightInd w:val="0"/>
        <w:spacing w:before="240" w:after="240" w:line="240" w:lineRule="auto"/>
        <w:ind w:left="720" w:hanging="720"/>
        <w:rPr>
          <w:rFonts w:cs="Times New Roman"/>
          <w:noProof/>
          <w:szCs w:val="24"/>
        </w:rPr>
      </w:pPr>
      <w:r>
        <w:fldChar w:fldCharType="begin" w:fldLock="1"/>
      </w:r>
      <w:r>
        <w:instrText xml:space="preserve">ADDIN Mendeley Bibliography CSL_BIBLIOGRAPHY </w:instrText>
      </w:r>
      <w:r>
        <w:fldChar w:fldCharType="separate"/>
      </w:r>
      <w:r w:rsidR="00C862AC" w:rsidRPr="00C862AC">
        <w:rPr>
          <w:rFonts w:cs="Times New Roman"/>
          <w:noProof/>
          <w:szCs w:val="24"/>
        </w:rPr>
        <w:t xml:space="preserve">Jogiyanto, H.M., (2006), </w:t>
      </w:r>
      <w:r w:rsidR="00C862AC" w:rsidRPr="00C862AC">
        <w:rPr>
          <w:rFonts w:cs="Times New Roman"/>
          <w:i/>
          <w:iCs/>
          <w:noProof/>
          <w:szCs w:val="24"/>
        </w:rPr>
        <w:t>Analisis dan Desain Sistem Informasi: Pendekatan Terstruktur Teori dan Praktek Aplikasi Bisnis</w:t>
      </w:r>
      <w:r w:rsidR="00385CFE">
        <w:rPr>
          <w:rFonts w:cs="Times New Roman"/>
          <w:noProof/>
          <w:szCs w:val="24"/>
        </w:rPr>
        <w:t xml:space="preserve">, </w:t>
      </w:r>
      <w:r w:rsidR="00C862AC" w:rsidRPr="00C862AC">
        <w:rPr>
          <w:rFonts w:cs="Times New Roman"/>
          <w:noProof/>
          <w:szCs w:val="24"/>
        </w:rPr>
        <w:t>Yogyakarta: ANDI Publisher.</w:t>
      </w:r>
    </w:p>
    <w:p w14:paraId="081C9EBC" w14:textId="3C650B17"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Kadir, A., (2013), </w:t>
      </w:r>
      <w:r w:rsidRPr="00C862AC">
        <w:rPr>
          <w:rFonts w:cs="Times New Roman"/>
          <w:i/>
          <w:iCs/>
          <w:noProof/>
          <w:szCs w:val="24"/>
        </w:rPr>
        <w:t>Pengantar Teknologi informasi</w:t>
      </w:r>
      <w:r w:rsidR="00385CFE">
        <w:rPr>
          <w:rFonts w:cs="Times New Roman"/>
          <w:noProof/>
          <w:szCs w:val="24"/>
        </w:rPr>
        <w:t xml:space="preserve">, </w:t>
      </w:r>
      <w:r w:rsidRPr="00C862AC">
        <w:rPr>
          <w:rFonts w:cs="Times New Roman"/>
          <w:noProof/>
          <w:szCs w:val="24"/>
        </w:rPr>
        <w:t>Yogyakarta: ANDI Publisher.</w:t>
      </w:r>
    </w:p>
    <w:p w14:paraId="4D0243D3" w14:textId="1FC50DDA"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Prahasta, E., (2002), </w:t>
      </w:r>
      <w:r w:rsidRPr="00C862AC">
        <w:rPr>
          <w:rFonts w:cs="Times New Roman"/>
          <w:i/>
          <w:iCs/>
          <w:noProof/>
          <w:szCs w:val="24"/>
        </w:rPr>
        <w:t>Konsep-konsep Dasar Sistem Informasi Geografis</w:t>
      </w:r>
      <w:r w:rsidRPr="00C862AC">
        <w:rPr>
          <w:rFonts w:cs="Times New Roman"/>
          <w:noProof/>
          <w:szCs w:val="24"/>
        </w:rPr>
        <w:t>, Bandung: Informatika.</w:t>
      </w:r>
    </w:p>
    <w:p w14:paraId="6AF0D1F6" w14:textId="35AAE0E4"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Sutarman, (2009), </w:t>
      </w:r>
      <w:r w:rsidRPr="00C862AC">
        <w:rPr>
          <w:rFonts w:cs="Times New Roman"/>
          <w:i/>
          <w:iCs/>
          <w:noProof/>
          <w:szCs w:val="24"/>
        </w:rPr>
        <w:t>Pengantar Teknologi Informasi</w:t>
      </w:r>
      <w:r w:rsidRPr="00C862AC">
        <w:rPr>
          <w:rFonts w:cs="Times New Roman"/>
          <w:noProof/>
          <w:szCs w:val="24"/>
        </w:rPr>
        <w:t>, Jakarta: Bumi Aksara.</w:t>
      </w:r>
    </w:p>
    <w:p w14:paraId="33B3C22E" w14:textId="77777777" w:rsidR="00C862AC" w:rsidRPr="00C862AC" w:rsidRDefault="00C862AC" w:rsidP="00C862AC">
      <w:pPr>
        <w:widowControl w:val="0"/>
        <w:autoSpaceDE w:val="0"/>
        <w:autoSpaceDN w:val="0"/>
        <w:adjustRightInd w:val="0"/>
        <w:spacing w:before="240" w:after="240" w:line="240" w:lineRule="auto"/>
        <w:ind w:left="720" w:hanging="720"/>
        <w:rPr>
          <w:rFonts w:cs="Times New Roman"/>
          <w:noProof/>
        </w:rPr>
      </w:pPr>
      <w:r w:rsidRPr="00C862AC">
        <w:rPr>
          <w:rFonts w:cs="Times New Roman"/>
          <w:noProof/>
          <w:szCs w:val="24"/>
        </w:rPr>
        <w:t xml:space="preserve">Waljiyanto, (2003), </w:t>
      </w:r>
      <w:r w:rsidRPr="00C862AC">
        <w:rPr>
          <w:rFonts w:cs="Times New Roman"/>
          <w:i/>
          <w:iCs/>
          <w:noProof/>
          <w:szCs w:val="24"/>
        </w:rPr>
        <w:t>Sistem Basis Data: Analisis dan Pemodelan Data</w:t>
      </w:r>
      <w:r w:rsidRPr="00C862AC">
        <w:rPr>
          <w:rFonts w:cs="Times New Roman"/>
          <w:noProof/>
          <w:szCs w:val="24"/>
        </w:rPr>
        <w:t>,  Yogyakarta: Graha Ilmu.</w:t>
      </w:r>
    </w:p>
    <w:p w14:paraId="2889AFA1" w14:textId="69904253" w:rsidR="006E3329" w:rsidRPr="00F77FE1" w:rsidRDefault="006E3329" w:rsidP="00C862AC">
      <w:pPr>
        <w:pStyle w:val="BodyText"/>
        <w:spacing w:before="240" w:after="240" w:line="240" w:lineRule="auto"/>
        <w:ind w:left="720" w:hanging="720"/>
      </w:pPr>
      <w:r>
        <w:fldChar w:fldCharType="end"/>
      </w:r>
    </w:p>
    <w:sectPr w:rsidR="006E3329" w:rsidRPr="00F77FE1" w:rsidSect="006E3329">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4A1DC0" w14:textId="77777777" w:rsidR="009B3FAF" w:rsidRDefault="009B3FAF" w:rsidP="00C21E3A">
      <w:pPr>
        <w:spacing w:line="240" w:lineRule="auto"/>
      </w:pPr>
      <w:r>
        <w:separator/>
      </w:r>
    </w:p>
  </w:endnote>
  <w:endnote w:type="continuationSeparator" w:id="0">
    <w:p w14:paraId="3118A2A9" w14:textId="77777777" w:rsidR="009B3FAF" w:rsidRDefault="009B3FAF"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3428281"/>
      <w:docPartObj>
        <w:docPartGallery w:val="Page Numbers (Bottom of Page)"/>
        <w:docPartUnique/>
      </w:docPartObj>
    </w:sdtPr>
    <w:sdtEndPr>
      <w:rPr>
        <w:noProof/>
      </w:rPr>
    </w:sdtEndPr>
    <w:sdtContent>
      <w:p w14:paraId="0937DA83" w14:textId="7D5C71B4" w:rsidR="009B3FAF" w:rsidRDefault="009B3FAF" w:rsidP="00645E60">
        <w:pPr>
          <w:pStyle w:val="Footer"/>
          <w:ind w:firstLine="0"/>
          <w:jc w:val="center"/>
        </w:pPr>
        <w:r>
          <w:fldChar w:fldCharType="begin"/>
        </w:r>
        <w:r>
          <w:instrText xml:space="preserve"> PAGE   \* MERGEFORMAT </w:instrText>
        </w:r>
        <w:r>
          <w:fldChar w:fldCharType="separate"/>
        </w:r>
        <w:r>
          <w:rPr>
            <w:noProof/>
          </w:rPr>
          <w:t>ii</w:t>
        </w:r>
        <w:r>
          <w:rPr>
            <w:noProof/>
          </w:rPr>
          <w:fldChar w:fldCharType="end"/>
        </w:r>
      </w:p>
    </w:sdtContent>
  </w:sdt>
  <w:p w14:paraId="39EBA0BC" w14:textId="77777777" w:rsidR="009B3FAF" w:rsidRDefault="009B3FAF" w:rsidP="004F4E7A">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8499332"/>
      <w:docPartObj>
        <w:docPartGallery w:val="Page Numbers (Bottom of Page)"/>
        <w:docPartUnique/>
      </w:docPartObj>
    </w:sdtPr>
    <w:sdtEndPr>
      <w:rPr>
        <w:noProof/>
      </w:rPr>
    </w:sdtEndPr>
    <w:sdtContent>
      <w:p w14:paraId="5B17BCCE" w14:textId="5C824F28" w:rsidR="009B3FAF" w:rsidRDefault="009B3FAF" w:rsidP="004E70A6">
        <w:pPr>
          <w:pStyle w:val="Footer"/>
          <w:ind w:firstLine="0"/>
          <w:jc w:val="center"/>
        </w:pPr>
      </w:p>
    </w:sdtContent>
  </w:sdt>
  <w:p w14:paraId="43DC9AF5" w14:textId="77777777" w:rsidR="009B3FAF" w:rsidRDefault="009B3FAF" w:rsidP="004E70A6">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3DE38" w14:textId="77777777" w:rsidR="009B3FAF" w:rsidRDefault="009B3FAF" w:rsidP="00202306">
    <w:pPr>
      <w:pStyle w:val="Footer"/>
      <w:ind w:firstLine="0"/>
      <w:jc w:val="center"/>
    </w:pPr>
  </w:p>
  <w:p w14:paraId="39810766" w14:textId="77777777" w:rsidR="009B3FAF" w:rsidRDefault="009B3FAF" w:rsidP="004F4E7A">
    <w:pPr>
      <w:pStyle w:val="Footer"/>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4430928"/>
      <w:docPartObj>
        <w:docPartGallery w:val="Page Numbers (Bottom of Page)"/>
        <w:docPartUnique/>
      </w:docPartObj>
    </w:sdtPr>
    <w:sdtEndPr>
      <w:rPr>
        <w:noProof/>
      </w:rPr>
    </w:sdtEndPr>
    <w:sdtContent>
      <w:p w14:paraId="1C2C5499" w14:textId="77777777" w:rsidR="009B3FAF" w:rsidRDefault="009B3FAF" w:rsidP="004E70A6">
        <w:pPr>
          <w:pStyle w:val="Footer"/>
          <w:ind w:firstLine="0"/>
          <w:jc w:val="center"/>
        </w:pPr>
      </w:p>
      <w:p w14:paraId="79FAC057" w14:textId="26920C68" w:rsidR="009B3FAF" w:rsidRDefault="009B3FAF" w:rsidP="004E70A6">
        <w:pPr>
          <w:pStyle w:val="Footer"/>
          <w:ind w:firstLine="0"/>
          <w:jc w:val="center"/>
        </w:pPr>
        <w:r>
          <w:fldChar w:fldCharType="begin"/>
        </w:r>
        <w:r w:rsidRPr="00645E60">
          <w:instrText xml:space="preserve"> PAGE   \* MERGEFORMAT </w:instrText>
        </w:r>
        <w:r>
          <w:fldChar w:fldCharType="separate"/>
        </w:r>
        <w:r>
          <w:rPr>
            <w:noProof/>
          </w:rPr>
          <w:t>11</w:t>
        </w:r>
        <w:r>
          <w:rPr>
            <w:noProof/>
          </w:rPr>
          <w:fldChar w:fldCharType="end"/>
        </w:r>
      </w:p>
    </w:sdtContent>
  </w:sdt>
  <w:p w14:paraId="23B1CFCE" w14:textId="77777777" w:rsidR="009B3FAF" w:rsidRDefault="009B3FAF" w:rsidP="004E70A6">
    <w:pPr>
      <w:pStyle w:val="Footer"/>
      <w:tabs>
        <w:tab w:val="clear" w:pos="4680"/>
      </w:tabs>
      <w:ind w:firstLine="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1240886"/>
      <w:docPartObj>
        <w:docPartGallery w:val="Page Numbers (Bottom of Page)"/>
        <w:docPartUnique/>
      </w:docPartObj>
    </w:sdtPr>
    <w:sdtEndPr>
      <w:rPr>
        <w:noProof/>
      </w:rPr>
    </w:sdtEndPr>
    <w:sdtContent>
      <w:p w14:paraId="49AE65FA" w14:textId="4872AB8D" w:rsidR="009B3FAF" w:rsidRDefault="009B3FAF">
        <w:pPr>
          <w:pStyle w:val="Footer"/>
          <w:jc w:val="center"/>
        </w:pPr>
        <w:r>
          <w:fldChar w:fldCharType="begin"/>
        </w:r>
        <w:r>
          <w:instrText xml:space="preserve"> PAGE   \* MERGEFORMAT </w:instrText>
        </w:r>
        <w:r>
          <w:fldChar w:fldCharType="separate"/>
        </w:r>
        <w:r>
          <w:rPr>
            <w:noProof/>
          </w:rPr>
          <w:t>17</w:t>
        </w:r>
        <w:r>
          <w:rPr>
            <w:noProof/>
          </w:rPr>
          <w:fldChar w:fldCharType="end"/>
        </w:r>
      </w:p>
    </w:sdtContent>
  </w:sdt>
  <w:p w14:paraId="428B0435" w14:textId="77777777" w:rsidR="009B3FAF" w:rsidRDefault="009B3FAF" w:rsidP="00A84094">
    <w:pPr>
      <w:pStyle w:val="Footer"/>
      <w:tabs>
        <w:tab w:val="clear" w:pos="4680"/>
      </w:tabs>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ECD928" w14:textId="77777777" w:rsidR="009B3FAF" w:rsidRDefault="009B3FAF" w:rsidP="00C21E3A">
      <w:pPr>
        <w:spacing w:line="240" w:lineRule="auto"/>
      </w:pPr>
      <w:r>
        <w:separator/>
      </w:r>
    </w:p>
  </w:footnote>
  <w:footnote w:type="continuationSeparator" w:id="0">
    <w:p w14:paraId="64966287" w14:textId="77777777" w:rsidR="009B3FAF" w:rsidRDefault="009B3FAF" w:rsidP="00C21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FD4909" w14:textId="77777777" w:rsidR="009B3FAF" w:rsidRDefault="009B3FAF">
    <w:pPr>
      <w:pStyle w:val="Header"/>
      <w:jc w:val="right"/>
    </w:pPr>
  </w:p>
  <w:p w14:paraId="0FE79E7D" w14:textId="77777777" w:rsidR="009B3FAF" w:rsidRDefault="009B3FAF" w:rsidP="00230893">
    <w:pPr>
      <w:pStyle w:val="Header"/>
      <w:tabs>
        <w:tab w:val="clear" w:pos="468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727830"/>
      <w:docPartObj>
        <w:docPartGallery w:val="Page Numbers (Top of Page)"/>
        <w:docPartUnique/>
      </w:docPartObj>
    </w:sdtPr>
    <w:sdtEndPr>
      <w:rPr>
        <w:noProof/>
      </w:rPr>
    </w:sdtEndPr>
    <w:sdtContent>
      <w:p w14:paraId="33545CFF" w14:textId="7BAC73B5" w:rsidR="009B3FAF" w:rsidRDefault="009B3FAF">
        <w:pPr>
          <w:pStyle w:val="Header"/>
          <w:jc w:val="right"/>
        </w:pPr>
        <w:r>
          <w:fldChar w:fldCharType="begin"/>
        </w:r>
        <w:r w:rsidRPr="002B35F3">
          <w:instrText xml:space="preserve"> PAGE   \* MERGEFORMAT </w:instrText>
        </w:r>
        <w:r>
          <w:fldChar w:fldCharType="separate"/>
        </w:r>
        <w:r>
          <w:rPr>
            <w:noProof/>
          </w:rPr>
          <w:t>3</w:t>
        </w:r>
        <w:r>
          <w:rPr>
            <w:noProof/>
          </w:rPr>
          <w:fldChar w:fldCharType="end"/>
        </w:r>
      </w:p>
    </w:sdtContent>
  </w:sdt>
  <w:p w14:paraId="4035ED9E" w14:textId="159F165C" w:rsidR="009B3FAF" w:rsidRDefault="009B3FAF" w:rsidP="009A25C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E5273" w14:textId="77777777" w:rsidR="009B3FAF" w:rsidRDefault="009B3F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15FEA"/>
    <w:multiLevelType w:val="multilevel"/>
    <w:tmpl w:val="5E2E86C0"/>
    <w:lvl w:ilvl="0">
      <w:start w:val="4"/>
      <w:numFmt w:val="decimal"/>
      <w:lvlText w:val="%1"/>
      <w:lvlJc w:val="left"/>
      <w:pPr>
        <w:ind w:left="1000" w:hanging="900"/>
      </w:pPr>
      <w:rPr>
        <w:rFonts w:hint="default"/>
      </w:rPr>
    </w:lvl>
    <w:lvl w:ilvl="1">
      <w:start w:val="5"/>
      <w:numFmt w:val="decimal"/>
      <w:lvlText w:val="%1.%2"/>
      <w:lvlJc w:val="left"/>
      <w:pPr>
        <w:ind w:left="1000" w:hanging="900"/>
      </w:pPr>
      <w:rPr>
        <w:rFonts w:hint="default"/>
      </w:rPr>
    </w:lvl>
    <w:lvl w:ilvl="2">
      <w:start w:val="3"/>
      <w:numFmt w:val="decimal"/>
      <w:lvlText w:val="%1.%2.%3"/>
      <w:lvlJc w:val="left"/>
      <w:pPr>
        <w:ind w:left="1000" w:hanging="900"/>
      </w:pPr>
      <w:rPr>
        <w:rFonts w:hint="default"/>
      </w:rPr>
    </w:lvl>
    <w:lvl w:ilvl="3">
      <w:start w:val="7"/>
      <w:numFmt w:val="decimal"/>
      <w:lvlText w:val="%1.%2.%3.%4"/>
      <w:lvlJc w:val="left"/>
      <w:pPr>
        <w:ind w:left="1000" w:hanging="900"/>
      </w:pPr>
      <w:rPr>
        <w:rFonts w:ascii="Times New Roman" w:eastAsia="Times New Roman" w:hAnsi="Times New Roman" w:hint="default"/>
        <w:b/>
        <w:bCs/>
        <w:sz w:val="24"/>
        <w:szCs w:val="24"/>
      </w:rPr>
    </w:lvl>
    <w:lvl w:ilvl="4">
      <w:start w:val="1"/>
      <w:numFmt w:val="bullet"/>
      <w:lvlText w:val="•"/>
      <w:lvlJc w:val="left"/>
      <w:pPr>
        <w:ind w:left="4296" w:hanging="900"/>
      </w:pPr>
      <w:rPr>
        <w:rFonts w:hint="default"/>
      </w:rPr>
    </w:lvl>
    <w:lvl w:ilvl="5">
      <w:start w:val="1"/>
      <w:numFmt w:val="bullet"/>
      <w:lvlText w:val="•"/>
      <w:lvlJc w:val="left"/>
      <w:pPr>
        <w:ind w:left="5120" w:hanging="900"/>
      </w:pPr>
      <w:rPr>
        <w:rFonts w:hint="default"/>
      </w:rPr>
    </w:lvl>
    <w:lvl w:ilvl="6">
      <w:start w:val="1"/>
      <w:numFmt w:val="bullet"/>
      <w:lvlText w:val="•"/>
      <w:lvlJc w:val="left"/>
      <w:pPr>
        <w:ind w:left="5944" w:hanging="900"/>
      </w:pPr>
      <w:rPr>
        <w:rFonts w:hint="default"/>
      </w:rPr>
    </w:lvl>
    <w:lvl w:ilvl="7">
      <w:start w:val="1"/>
      <w:numFmt w:val="bullet"/>
      <w:lvlText w:val="•"/>
      <w:lvlJc w:val="left"/>
      <w:pPr>
        <w:ind w:left="6768" w:hanging="900"/>
      </w:pPr>
      <w:rPr>
        <w:rFonts w:hint="default"/>
      </w:rPr>
    </w:lvl>
    <w:lvl w:ilvl="8">
      <w:start w:val="1"/>
      <w:numFmt w:val="bullet"/>
      <w:lvlText w:val="•"/>
      <w:lvlJc w:val="left"/>
      <w:pPr>
        <w:ind w:left="7592" w:hanging="900"/>
      </w:pPr>
      <w:rPr>
        <w:rFonts w:hint="default"/>
      </w:rPr>
    </w:lvl>
  </w:abstractNum>
  <w:abstractNum w:abstractNumId="1"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3" w15:restartNumberingAfterBreak="0">
    <w:nsid w:val="06E64CFA"/>
    <w:multiLevelType w:val="multilevel"/>
    <w:tmpl w:val="07BABEAA"/>
    <w:lvl w:ilvl="0">
      <w:start w:val="4"/>
      <w:numFmt w:val="decimal"/>
      <w:lvlText w:val="%1"/>
      <w:lvlJc w:val="left"/>
      <w:pPr>
        <w:ind w:left="960" w:hanging="720"/>
      </w:pPr>
      <w:rPr>
        <w:rFonts w:hint="default"/>
      </w:rPr>
    </w:lvl>
    <w:lvl w:ilvl="1">
      <w:start w:val="5"/>
      <w:numFmt w:val="decimal"/>
      <w:lvlText w:val="%1.%2"/>
      <w:lvlJc w:val="left"/>
      <w:pPr>
        <w:ind w:left="960" w:hanging="720"/>
      </w:pPr>
      <w:rPr>
        <w:rFonts w:hint="default"/>
      </w:rPr>
    </w:lvl>
    <w:lvl w:ilvl="2">
      <w:start w:val="3"/>
      <w:numFmt w:val="decimal"/>
      <w:lvlText w:val="%1.%2.%3"/>
      <w:lvlJc w:val="left"/>
      <w:pPr>
        <w:ind w:left="960" w:hanging="720"/>
      </w:pPr>
      <w:rPr>
        <w:rFonts w:ascii="Times New Roman" w:eastAsia="Times New Roman" w:hAnsi="Times New Roman" w:hint="default"/>
        <w:b/>
        <w:bCs/>
        <w:sz w:val="24"/>
        <w:szCs w:val="24"/>
      </w:rPr>
    </w:lvl>
    <w:lvl w:ilvl="3">
      <w:start w:val="1"/>
      <w:numFmt w:val="decimal"/>
      <w:lvlText w:val="%1.%2.%3.%4"/>
      <w:lvlJc w:val="left"/>
      <w:pPr>
        <w:ind w:left="960" w:hanging="720"/>
        <w:jc w:val="right"/>
      </w:pPr>
      <w:rPr>
        <w:rFonts w:ascii="Times New Roman" w:eastAsia="Times New Roman" w:hAnsi="Times New Roman" w:hint="default"/>
        <w:b/>
        <w:bCs/>
        <w:sz w:val="24"/>
        <w:szCs w:val="24"/>
      </w:rPr>
    </w:lvl>
    <w:lvl w:ilvl="4">
      <w:start w:val="1"/>
      <w:numFmt w:val="bullet"/>
      <w:lvlText w:val="•"/>
      <w:lvlJc w:val="left"/>
      <w:pPr>
        <w:ind w:left="4376" w:hanging="720"/>
      </w:pPr>
      <w:rPr>
        <w:rFonts w:hint="default"/>
      </w:rPr>
    </w:lvl>
    <w:lvl w:ilvl="5">
      <w:start w:val="1"/>
      <w:numFmt w:val="bullet"/>
      <w:lvlText w:val="•"/>
      <w:lvlJc w:val="left"/>
      <w:pPr>
        <w:ind w:left="5230" w:hanging="720"/>
      </w:pPr>
      <w:rPr>
        <w:rFonts w:hint="default"/>
      </w:rPr>
    </w:lvl>
    <w:lvl w:ilvl="6">
      <w:start w:val="1"/>
      <w:numFmt w:val="bullet"/>
      <w:lvlText w:val="•"/>
      <w:lvlJc w:val="left"/>
      <w:pPr>
        <w:ind w:left="6084" w:hanging="720"/>
      </w:pPr>
      <w:rPr>
        <w:rFonts w:hint="default"/>
      </w:rPr>
    </w:lvl>
    <w:lvl w:ilvl="7">
      <w:start w:val="1"/>
      <w:numFmt w:val="bullet"/>
      <w:lvlText w:val="•"/>
      <w:lvlJc w:val="left"/>
      <w:pPr>
        <w:ind w:left="6938" w:hanging="720"/>
      </w:pPr>
      <w:rPr>
        <w:rFonts w:hint="default"/>
      </w:rPr>
    </w:lvl>
    <w:lvl w:ilvl="8">
      <w:start w:val="1"/>
      <w:numFmt w:val="bullet"/>
      <w:lvlText w:val="•"/>
      <w:lvlJc w:val="left"/>
      <w:pPr>
        <w:ind w:left="7792" w:hanging="720"/>
      </w:pPr>
      <w:rPr>
        <w:rFonts w:hint="default"/>
      </w:rPr>
    </w:lvl>
  </w:abstractNum>
  <w:abstractNum w:abstractNumId="4" w15:restartNumberingAfterBreak="0">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18AC3B5D"/>
    <w:multiLevelType w:val="multilevel"/>
    <w:tmpl w:val="5C826AD0"/>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decimal"/>
      <w:lvlText w:val="%4)"/>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239F44BC"/>
    <w:multiLevelType w:val="hybridMultilevel"/>
    <w:tmpl w:val="28E40610"/>
    <w:lvl w:ilvl="0" w:tplc="787CA520">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674E23"/>
    <w:multiLevelType w:val="hybridMultilevel"/>
    <w:tmpl w:val="741A758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15:restartNumberingAfterBreak="0">
    <w:nsid w:val="280325D7"/>
    <w:multiLevelType w:val="hybridMultilevel"/>
    <w:tmpl w:val="B9BAB250"/>
    <w:lvl w:ilvl="0" w:tplc="04090017">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9" w15:restartNumberingAfterBreak="0">
    <w:nsid w:val="2B4D560B"/>
    <w:multiLevelType w:val="hybridMultilevel"/>
    <w:tmpl w:val="51187D5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2F32B3"/>
    <w:multiLevelType w:val="hybridMultilevel"/>
    <w:tmpl w:val="39283882"/>
    <w:lvl w:ilvl="0" w:tplc="EAB0F0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DDF752D"/>
    <w:multiLevelType w:val="hybridMultilevel"/>
    <w:tmpl w:val="3184F9CE"/>
    <w:lvl w:ilvl="0" w:tplc="A0182EF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10D02BA"/>
    <w:multiLevelType w:val="multilevel"/>
    <w:tmpl w:val="AD9827BA"/>
    <w:lvl w:ilvl="0">
      <w:start w:val="5"/>
      <w:numFmt w:val="decimal"/>
      <w:lvlText w:val="%1"/>
      <w:lvlJc w:val="left"/>
      <w:pPr>
        <w:ind w:left="820" w:hanging="720"/>
      </w:pPr>
      <w:rPr>
        <w:rFonts w:hint="default"/>
      </w:rPr>
    </w:lvl>
    <w:lvl w:ilvl="1">
      <w:start w:val="6"/>
      <w:numFmt w:val="decimal"/>
      <w:lvlText w:val="%1.%2"/>
      <w:lvlJc w:val="left"/>
      <w:pPr>
        <w:ind w:left="820" w:hanging="72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20" w:hanging="720"/>
        <w:jc w:val="right"/>
      </w:pPr>
      <w:rPr>
        <w:rFonts w:ascii="Times New Roman" w:eastAsia="Times New Roman" w:hAnsi="Times New Roman" w:hint="default"/>
        <w:b/>
        <w:bCs/>
        <w:sz w:val="24"/>
        <w:szCs w:val="24"/>
      </w:rPr>
    </w:lvl>
    <w:lvl w:ilvl="4">
      <w:start w:val="1"/>
      <w:numFmt w:val="bullet"/>
      <w:lvlText w:val="•"/>
      <w:lvlJc w:val="left"/>
      <w:pPr>
        <w:ind w:left="4228" w:hanging="720"/>
      </w:pPr>
      <w:rPr>
        <w:rFonts w:hint="default"/>
      </w:rPr>
    </w:lvl>
    <w:lvl w:ilvl="5">
      <w:start w:val="1"/>
      <w:numFmt w:val="bullet"/>
      <w:lvlText w:val="•"/>
      <w:lvlJc w:val="left"/>
      <w:pPr>
        <w:ind w:left="5080" w:hanging="720"/>
      </w:pPr>
      <w:rPr>
        <w:rFonts w:hint="default"/>
      </w:rPr>
    </w:lvl>
    <w:lvl w:ilvl="6">
      <w:start w:val="1"/>
      <w:numFmt w:val="bullet"/>
      <w:lvlText w:val="•"/>
      <w:lvlJc w:val="left"/>
      <w:pPr>
        <w:ind w:left="5932" w:hanging="720"/>
      </w:pPr>
      <w:rPr>
        <w:rFonts w:hint="default"/>
      </w:rPr>
    </w:lvl>
    <w:lvl w:ilvl="7">
      <w:start w:val="1"/>
      <w:numFmt w:val="bullet"/>
      <w:lvlText w:val="•"/>
      <w:lvlJc w:val="left"/>
      <w:pPr>
        <w:ind w:left="6784" w:hanging="720"/>
      </w:pPr>
      <w:rPr>
        <w:rFonts w:hint="default"/>
      </w:rPr>
    </w:lvl>
    <w:lvl w:ilvl="8">
      <w:start w:val="1"/>
      <w:numFmt w:val="bullet"/>
      <w:lvlText w:val="•"/>
      <w:lvlJc w:val="left"/>
      <w:pPr>
        <w:ind w:left="7636" w:hanging="720"/>
      </w:pPr>
      <w:rPr>
        <w:rFonts w:hint="default"/>
      </w:rPr>
    </w:lvl>
  </w:abstractNum>
  <w:abstractNum w:abstractNumId="13" w15:restartNumberingAfterBreak="0">
    <w:nsid w:val="37CA01F7"/>
    <w:multiLevelType w:val="hybridMultilevel"/>
    <w:tmpl w:val="1AD0F842"/>
    <w:lvl w:ilvl="0" w:tplc="04090019">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4" w15:restartNumberingAfterBreak="0">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6" w15:restartNumberingAfterBreak="0">
    <w:nsid w:val="3A866582"/>
    <w:multiLevelType w:val="multilevel"/>
    <w:tmpl w:val="D8DE6E36"/>
    <w:lvl w:ilvl="0">
      <w:start w:val="4"/>
      <w:numFmt w:val="decimal"/>
      <w:lvlText w:val="%1"/>
      <w:lvlJc w:val="left"/>
      <w:pPr>
        <w:ind w:left="1210" w:hanging="845"/>
      </w:pPr>
      <w:rPr>
        <w:rFonts w:hint="default"/>
      </w:rPr>
    </w:lvl>
    <w:lvl w:ilvl="1">
      <w:start w:val="1"/>
      <w:numFmt w:val="decimal"/>
      <w:lvlText w:val="3.%2"/>
      <w:lvlJc w:val="left"/>
      <w:pPr>
        <w:ind w:left="1210" w:hanging="845"/>
      </w:pPr>
      <w:rPr>
        <w:rFonts w:ascii="Times New Roman" w:eastAsia="Times New Roman" w:hAnsi="Times New Roman" w:hint="default"/>
        <w:w w:val="101"/>
        <w:sz w:val="23"/>
        <w:szCs w:val="23"/>
      </w:rPr>
    </w:lvl>
    <w:lvl w:ilvl="2">
      <w:start w:val="1"/>
      <w:numFmt w:val="decimal"/>
      <w:lvlText w:val="%1.%2.%3"/>
      <w:lvlJc w:val="left"/>
      <w:pPr>
        <w:ind w:left="1210" w:hanging="845"/>
      </w:pPr>
      <w:rPr>
        <w:rFonts w:ascii="Times New Roman" w:eastAsia="Times New Roman" w:hAnsi="Times New Roman" w:hint="default"/>
        <w:w w:val="101"/>
        <w:sz w:val="23"/>
        <w:szCs w:val="23"/>
      </w:rPr>
    </w:lvl>
    <w:lvl w:ilvl="3">
      <w:start w:val="1"/>
      <w:numFmt w:val="decimal"/>
      <w:lvlText w:val="%1.%2.%3.%4"/>
      <w:lvlJc w:val="left"/>
      <w:pPr>
        <w:ind w:left="1184" w:hanging="819"/>
      </w:pPr>
      <w:rPr>
        <w:rFonts w:ascii="Times New Roman" w:eastAsia="Times New Roman" w:hAnsi="Times New Roman" w:hint="default"/>
        <w:w w:val="101"/>
        <w:sz w:val="23"/>
        <w:szCs w:val="23"/>
      </w:rPr>
    </w:lvl>
    <w:lvl w:ilvl="4">
      <w:start w:val="1"/>
      <w:numFmt w:val="bullet"/>
      <w:lvlText w:val="•"/>
      <w:lvlJc w:val="left"/>
      <w:pPr>
        <w:ind w:left="3780" w:hanging="819"/>
      </w:pPr>
      <w:rPr>
        <w:rFonts w:hint="default"/>
      </w:rPr>
    </w:lvl>
    <w:lvl w:ilvl="5">
      <w:start w:val="1"/>
      <w:numFmt w:val="bullet"/>
      <w:lvlText w:val="•"/>
      <w:lvlJc w:val="left"/>
      <w:pPr>
        <w:ind w:left="4636" w:hanging="819"/>
      </w:pPr>
      <w:rPr>
        <w:rFonts w:hint="default"/>
      </w:rPr>
    </w:lvl>
    <w:lvl w:ilvl="6">
      <w:start w:val="1"/>
      <w:numFmt w:val="bullet"/>
      <w:lvlText w:val="•"/>
      <w:lvlJc w:val="left"/>
      <w:pPr>
        <w:ind w:left="5493" w:hanging="819"/>
      </w:pPr>
      <w:rPr>
        <w:rFonts w:hint="default"/>
      </w:rPr>
    </w:lvl>
    <w:lvl w:ilvl="7">
      <w:start w:val="1"/>
      <w:numFmt w:val="bullet"/>
      <w:lvlText w:val="•"/>
      <w:lvlJc w:val="left"/>
      <w:pPr>
        <w:ind w:left="6350" w:hanging="819"/>
      </w:pPr>
      <w:rPr>
        <w:rFonts w:hint="default"/>
      </w:rPr>
    </w:lvl>
    <w:lvl w:ilvl="8">
      <w:start w:val="1"/>
      <w:numFmt w:val="bullet"/>
      <w:lvlText w:val="•"/>
      <w:lvlJc w:val="left"/>
      <w:pPr>
        <w:ind w:left="7206" w:hanging="819"/>
      </w:pPr>
      <w:rPr>
        <w:rFonts w:hint="default"/>
      </w:rPr>
    </w:lvl>
  </w:abstractNum>
  <w:abstractNum w:abstractNumId="17" w15:restartNumberingAfterBreak="0">
    <w:nsid w:val="3A95380A"/>
    <w:multiLevelType w:val="multilevel"/>
    <w:tmpl w:val="820A5ACE"/>
    <w:lvl w:ilvl="0">
      <w:start w:val="2"/>
      <w:numFmt w:val="decimal"/>
      <w:lvlText w:val="%1"/>
      <w:lvlJc w:val="left"/>
      <w:pPr>
        <w:ind w:left="808" w:hanging="708"/>
      </w:pPr>
      <w:rPr>
        <w:rFonts w:hint="default"/>
      </w:rPr>
    </w:lvl>
    <w:lvl w:ilvl="1">
      <w:start w:val="1"/>
      <w:numFmt w:val="decimal"/>
      <w:lvlText w:val="%1.%2."/>
      <w:lvlJc w:val="left"/>
      <w:pPr>
        <w:ind w:left="808" w:hanging="708"/>
      </w:pPr>
      <w:rPr>
        <w:rFonts w:ascii="Times New Roman" w:eastAsia="Times New Roman" w:hAnsi="Times New Roman" w:hint="default"/>
        <w:b/>
        <w:bCs/>
        <w:sz w:val="24"/>
        <w:szCs w:val="24"/>
      </w:rPr>
    </w:lvl>
    <w:lvl w:ilvl="2">
      <w:start w:val="1"/>
      <w:numFmt w:val="decimal"/>
      <w:lvlText w:val="%1.%2.%3"/>
      <w:lvlJc w:val="left"/>
      <w:pPr>
        <w:ind w:left="820" w:hanging="720"/>
      </w:pPr>
      <w:rPr>
        <w:rFonts w:ascii="Times New Roman" w:eastAsia="Times New Roman" w:hAnsi="Times New Roman" w:hint="default"/>
        <w:b/>
        <w:bCs/>
        <w:sz w:val="24"/>
        <w:szCs w:val="24"/>
      </w:rPr>
    </w:lvl>
    <w:lvl w:ilvl="3">
      <w:start w:val="1"/>
      <w:numFmt w:val="bullet"/>
      <w:lvlText w:val="•"/>
      <w:lvlJc w:val="left"/>
      <w:pPr>
        <w:ind w:left="2691" w:hanging="720"/>
      </w:pPr>
      <w:rPr>
        <w:rFonts w:hint="default"/>
      </w:rPr>
    </w:lvl>
    <w:lvl w:ilvl="4">
      <w:start w:val="1"/>
      <w:numFmt w:val="bullet"/>
      <w:lvlText w:val="•"/>
      <w:lvlJc w:val="left"/>
      <w:pPr>
        <w:ind w:left="3626" w:hanging="720"/>
      </w:pPr>
      <w:rPr>
        <w:rFonts w:hint="default"/>
      </w:rPr>
    </w:lvl>
    <w:lvl w:ilvl="5">
      <w:start w:val="1"/>
      <w:numFmt w:val="bullet"/>
      <w:lvlText w:val="•"/>
      <w:lvlJc w:val="left"/>
      <w:pPr>
        <w:ind w:left="4562" w:hanging="720"/>
      </w:pPr>
      <w:rPr>
        <w:rFonts w:hint="default"/>
      </w:rPr>
    </w:lvl>
    <w:lvl w:ilvl="6">
      <w:start w:val="1"/>
      <w:numFmt w:val="bullet"/>
      <w:lvlText w:val="•"/>
      <w:lvlJc w:val="left"/>
      <w:pPr>
        <w:ind w:left="5497" w:hanging="720"/>
      </w:pPr>
      <w:rPr>
        <w:rFonts w:hint="default"/>
      </w:rPr>
    </w:lvl>
    <w:lvl w:ilvl="7">
      <w:start w:val="1"/>
      <w:numFmt w:val="bullet"/>
      <w:lvlText w:val="•"/>
      <w:lvlJc w:val="left"/>
      <w:pPr>
        <w:ind w:left="6433" w:hanging="720"/>
      </w:pPr>
      <w:rPr>
        <w:rFonts w:hint="default"/>
      </w:rPr>
    </w:lvl>
    <w:lvl w:ilvl="8">
      <w:start w:val="1"/>
      <w:numFmt w:val="bullet"/>
      <w:lvlText w:val="•"/>
      <w:lvlJc w:val="left"/>
      <w:pPr>
        <w:ind w:left="7368" w:hanging="720"/>
      </w:pPr>
      <w:rPr>
        <w:rFonts w:hint="default"/>
      </w:rPr>
    </w:lvl>
  </w:abstractNum>
  <w:abstractNum w:abstractNumId="18"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6567A66"/>
    <w:multiLevelType w:val="hybridMultilevel"/>
    <w:tmpl w:val="D97848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366C51"/>
    <w:multiLevelType w:val="multilevel"/>
    <w:tmpl w:val="128E2C50"/>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3" w15:restartNumberingAfterBreak="0">
    <w:nsid w:val="61750D55"/>
    <w:multiLevelType w:val="hybridMultilevel"/>
    <w:tmpl w:val="4E6853DA"/>
    <w:lvl w:ilvl="0" w:tplc="2924949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5" w15:restartNumberingAfterBreak="0">
    <w:nsid w:val="6F1F510C"/>
    <w:multiLevelType w:val="hybridMultilevel"/>
    <w:tmpl w:val="141CE194"/>
    <w:lvl w:ilvl="0" w:tplc="04090019">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6" w15:restartNumberingAfterBreak="0">
    <w:nsid w:val="740D5ABC"/>
    <w:multiLevelType w:val="hybridMultilevel"/>
    <w:tmpl w:val="30581D16"/>
    <w:lvl w:ilvl="0" w:tplc="864A4F5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A6B2434"/>
    <w:multiLevelType w:val="hybridMultilevel"/>
    <w:tmpl w:val="2D685C9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8E3791"/>
    <w:multiLevelType w:val="multilevel"/>
    <w:tmpl w:val="F34E9DF0"/>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17"/>
  </w:num>
  <w:num w:numId="2">
    <w:abstractNumId w:val="19"/>
  </w:num>
  <w:num w:numId="3">
    <w:abstractNumId w:val="15"/>
  </w:num>
  <w:num w:numId="4">
    <w:abstractNumId w:val="24"/>
  </w:num>
  <w:num w:numId="5">
    <w:abstractNumId w:val="22"/>
  </w:num>
  <w:num w:numId="6">
    <w:abstractNumId w:val="14"/>
  </w:num>
  <w:num w:numId="7">
    <w:abstractNumId w:val="4"/>
  </w:num>
  <w:num w:numId="8">
    <w:abstractNumId w:val="2"/>
  </w:num>
  <w:num w:numId="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num>
  <w:num w:numId="11">
    <w:abstractNumId w:val="28"/>
  </w:num>
  <w:num w:numId="12">
    <w:abstractNumId w:val="28"/>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3">
    <w:abstractNumId w:val="28"/>
    <w:lvlOverride w:ilvl="0">
      <w:startOverride w:val="1"/>
    </w:lvlOverride>
    <w:lvlOverride w:ilvl="1">
      <w:startOverride w:val="1"/>
    </w:lvlOverride>
    <w:lvlOverride w:ilvl="2">
      <w:startOverride w:val="1"/>
    </w:lvlOverride>
    <w:lvlOverride w:ilvl="3">
      <w:startOverride w:val="1"/>
    </w:lvlOverride>
    <w:lvlOverride w:ilvl="4">
      <w:startOverride w:val="5"/>
    </w:lvlOverride>
    <w:lvlOverride w:ilvl="5">
      <w:startOverride w:val="1"/>
    </w:lvlOverride>
    <w:lvlOverride w:ilvl="6">
      <w:startOverride w:val="1"/>
    </w:lvlOverride>
    <w:lvlOverride w:ilvl="7">
      <w:startOverride w:val="1"/>
    </w:lvlOverride>
    <w:lvlOverride w:ilvl="8">
      <w:startOverride w:val="1"/>
    </w:lvlOverride>
  </w:num>
  <w:num w:numId="14">
    <w:abstractNumId w:val="28"/>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5">
    <w:abstractNumId w:val="22"/>
  </w:num>
  <w:num w:numId="16">
    <w:abstractNumId w:val="22"/>
  </w:num>
  <w:num w:numId="17">
    <w:abstractNumId w:val="3"/>
  </w:num>
  <w:num w:numId="18">
    <w:abstractNumId w:val="22"/>
  </w:num>
  <w:num w:numId="19">
    <w:abstractNumId w:val="12"/>
  </w:num>
  <w:num w:numId="20">
    <w:abstractNumId w:val="0"/>
  </w:num>
  <w:num w:numId="21">
    <w:abstractNumId w:val="22"/>
  </w:num>
  <w:num w:numId="22">
    <w:abstractNumId w:val="22"/>
  </w:num>
  <w:num w:numId="23">
    <w:abstractNumId w:val="22"/>
  </w:num>
  <w:num w:numId="24">
    <w:abstractNumId w:val="22"/>
  </w:num>
  <w:num w:numId="25">
    <w:abstractNumId w:val="22"/>
  </w:num>
  <w:num w:numId="26">
    <w:abstractNumId w:val="22"/>
  </w:num>
  <w:num w:numId="27">
    <w:abstractNumId w:val="22"/>
  </w:num>
  <w:num w:numId="28">
    <w:abstractNumId w:val="22"/>
  </w:num>
  <w:num w:numId="29">
    <w:abstractNumId w:val="22"/>
  </w:num>
  <w:num w:numId="30">
    <w:abstractNumId w:val="22"/>
  </w:num>
  <w:num w:numId="31">
    <w:abstractNumId w:val="22"/>
  </w:num>
  <w:num w:numId="32">
    <w:abstractNumId w:val="22"/>
  </w:num>
  <w:num w:numId="33">
    <w:abstractNumId w:val="16"/>
  </w:num>
  <w:num w:numId="34">
    <w:abstractNumId w:val="22"/>
  </w:num>
  <w:num w:numId="35">
    <w:abstractNumId w:val="22"/>
  </w:num>
  <w:num w:numId="36">
    <w:abstractNumId w:val="8"/>
  </w:num>
  <w:num w:numId="37">
    <w:abstractNumId w:val="13"/>
  </w:num>
  <w:num w:numId="38">
    <w:abstractNumId w:val="25"/>
  </w:num>
  <w:num w:numId="39">
    <w:abstractNumId w:val="9"/>
  </w:num>
  <w:num w:numId="40">
    <w:abstractNumId w:val="7"/>
  </w:num>
  <w:num w:numId="41">
    <w:abstractNumId w:val="11"/>
  </w:num>
  <w:num w:numId="42">
    <w:abstractNumId w:val="10"/>
  </w:num>
  <w:num w:numId="43">
    <w:abstractNumId w:val="22"/>
  </w:num>
  <w:num w:numId="44">
    <w:abstractNumId w:val="22"/>
  </w:num>
  <w:num w:numId="45">
    <w:abstractNumId w:val="26"/>
  </w:num>
  <w:num w:numId="46">
    <w:abstractNumId w:val="5"/>
  </w:num>
  <w:num w:numId="47">
    <w:abstractNumId w:val="21"/>
  </w:num>
  <w:num w:numId="48">
    <w:abstractNumId w:val="6"/>
  </w:num>
  <w:num w:numId="49">
    <w:abstractNumId w:val="23"/>
  </w:num>
  <w:num w:numId="50">
    <w:abstractNumId w:val="2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23D84"/>
    <w:rsid w:val="000012BD"/>
    <w:rsid w:val="00017B16"/>
    <w:rsid w:val="00035673"/>
    <w:rsid w:val="00063B45"/>
    <w:rsid w:val="00064366"/>
    <w:rsid w:val="00067637"/>
    <w:rsid w:val="00074BBA"/>
    <w:rsid w:val="000801F9"/>
    <w:rsid w:val="00080ED0"/>
    <w:rsid w:val="00087C5F"/>
    <w:rsid w:val="000C1687"/>
    <w:rsid w:val="000C1E5E"/>
    <w:rsid w:val="000D1800"/>
    <w:rsid w:val="000D464B"/>
    <w:rsid w:val="000D6562"/>
    <w:rsid w:val="000E58EF"/>
    <w:rsid w:val="000F161D"/>
    <w:rsid w:val="00113C02"/>
    <w:rsid w:val="001140F8"/>
    <w:rsid w:val="00115787"/>
    <w:rsid w:val="0012064C"/>
    <w:rsid w:val="00124831"/>
    <w:rsid w:val="00130CB4"/>
    <w:rsid w:val="00137E07"/>
    <w:rsid w:val="00150AC0"/>
    <w:rsid w:val="001517E5"/>
    <w:rsid w:val="00155135"/>
    <w:rsid w:val="00193762"/>
    <w:rsid w:val="001B399F"/>
    <w:rsid w:val="001C146B"/>
    <w:rsid w:val="001D021E"/>
    <w:rsid w:val="00202306"/>
    <w:rsid w:val="00230893"/>
    <w:rsid w:val="00247CEC"/>
    <w:rsid w:val="0026698C"/>
    <w:rsid w:val="002B1829"/>
    <w:rsid w:val="002B35F3"/>
    <w:rsid w:val="002C0027"/>
    <w:rsid w:val="002E4BB0"/>
    <w:rsid w:val="002F0BC4"/>
    <w:rsid w:val="0030382E"/>
    <w:rsid w:val="00314BAC"/>
    <w:rsid w:val="00323D84"/>
    <w:rsid w:val="00336736"/>
    <w:rsid w:val="00350D42"/>
    <w:rsid w:val="00351475"/>
    <w:rsid w:val="003543CA"/>
    <w:rsid w:val="0037540F"/>
    <w:rsid w:val="00380237"/>
    <w:rsid w:val="003855AC"/>
    <w:rsid w:val="00385CFE"/>
    <w:rsid w:val="00387870"/>
    <w:rsid w:val="003B2A01"/>
    <w:rsid w:val="003D114C"/>
    <w:rsid w:val="003D288E"/>
    <w:rsid w:val="003D5482"/>
    <w:rsid w:val="003E4F9C"/>
    <w:rsid w:val="003F0B68"/>
    <w:rsid w:val="004033D3"/>
    <w:rsid w:val="00404CE4"/>
    <w:rsid w:val="00430CA0"/>
    <w:rsid w:val="00433DDB"/>
    <w:rsid w:val="00442D96"/>
    <w:rsid w:val="00443854"/>
    <w:rsid w:val="00455049"/>
    <w:rsid w:val="004B43A7"/>
    <w:rsid w:val="004D0E6B"/>
    <w:rsid w:val="004E70A6"/>
    <w:rsid w:val="004F4E7A"/>
    <w:rsid w:val="004F5A0F"/>
    <w:rsid w:val="00500CB8"/>
    <w:rsid w:val="00503C8D"/>
    <w:rsid w:val="0052217E"/>
    <w:rsid w:val="005373D0"/>
    <w:rsid w:val="005609E4"/>
    <w:rsid w:val="00567D37"/>
    <w:rsid w:val="00584A3D"/>
    <w:rsid w:val="005A0647"/>
    <w:rsid w:val="005A4E77"/>
    <w:rsid w:val="005B1253"/>
    <w:rsid w:val="005D05C2"/>
    <w:rsid w:val="005D3942"/>
    <w:rsid w:val="005D5716"/>
    <w:rsid w:val="005E2056"/>
    <w:rsid w:val="005E5918"/>
    <w:rsid w:val="005F16D1"/>
    <w:rsid w:val="005F3DEF"/>
    <w:rsid w:val="00632EC2"/>
    <w:rsid w:val="006414BA"/>
    <w:rsid w:val="00644350"/>
    <w:rsid w:val="00645E60"/>
    <w:rsid w:val="006634DD"/>
    <w:rsid w:val="006814AE"/>
    <w:rsid w:val="00684240"/>
    <w:rsid w:val="00692117"/>
    <w:rsid w:val="0069259E"/>
    <w:rsid w:val="006A7518"/>
    <w:rsid w:val="006D4687"/>
    <w:rsid w:val="006E3329"/>
    <w:rsid w:val="006F5B1D"/>
    <w:rsid w:val="00707099"/>
    <w:rsid w:val="0071304C"/>
    <w:rsid w:val="007130CE"/>
    <w:rsid w:val="00752E96"/>
    <w:rsid w:val="00752E9B"/>
    <w:rsid w:val="00771494"/>
    <w:rsid w:val="007B0F29"/>
    <w:rsid w:val="007B729F"/>
    <w:rsid w:val="007C06E2"/>
    <w:rsid w:val="007C12E7"/>
    <w:rsid w:val="007D34B0"/>
    <w:rsid w:val="007D734A"/>
    <w:rsid w:val="00831DD6"/>
    <w:rsid w:val="00836722"/>
    <w:rsid w:val="00843479"/>
    <w:rsid w:val="008575A4"/>
    <w:rsid w:val="00871850"/>
    <w:rsid w:val="008834D9"/>
    <w:rsid w:val="008C7D98"/>
    <w:rsid w:val="008D2E8E"/>
    <w:rsid w:val="008D71F9"/>
    <w:rsid w:val="0090523F"/>
    <w:rsid w:val="00906B28"/>
    <w:rsid w:val="00913167"/>
    <w:rsid w:val="00914455"/>
    <w:rsid w:val="00925FEC"/>
    <w:rsid w:val="00935C97"/>
    <w:rsid w:val="00955A40"/>
    <w:rsid w:val="00957591"/>
    <w:rsid w:val="0096291C"/>
    <w:rsid w:val="00974D80"/>
    <w:rsid w:val="00980A8A"/>
    <w:rsid w:val="0099024B"/>
    <w:rsid w:val="00991BE0"/>
    <w:rsid w:val="00997674"/>
    <w:rsid w:val="009A25CB"/>
    <w:rsid w:val="009B042A"/>
    <w:rsid w:val="009B3FAF"/>
    <w:rsid w:val="009C42A5"/>
    <w:rsid w:val="009E282F"/>
    <w:rsid w:val="009E79D5"/>
    <w:rsid w:val="009F228D"/>
    <w:rsid w:val="00A01A4E"/>
    <w:rsid w:val="00A1196E"/>
    <w:rsid w:val="00A21003"/>
    <w:rsid w:val="00A301B1"/>
    <w:rsid w:val="00A316DC"/>
    <w:rsid w:val="00A36D16"/>
    <w:rsid w:val="00A40BAB"/>
    <w:rsid w:val="00A5112A"/>
    <w:rsid w:val="00A616E5"/>
    <w:rsid w:val="00A81A25"/>
    <w:rsid w:val="00A84094"/>
    <w:rsid w:val="00A93FC5"/>
    <w:rsid w:val="00AA1EC1"/>
    <w:rsid w:val="00AA7297"/>
    <w:rsid w:val="00AB0DA7"/>
    <w:rsid w:val="00AB5521"/>
    <w:rsid w:val="00AC1BEA"/>
    <w:rsid w:val="00AC320C"/>
    <w:rsid w:val="00AD2865"/>
    <w:rsid w:val="00AD4810"/>
    <w:rsid w:val="00AD4906"/>
    <w:rsid w:val="00AE7B8A"/>
    <w:rsid w:val="00AF1544"/>
    <w:rsid w:val="00B07323"/>
    <w:rsid w:val="00B238BE"/>
    <w:rsid w:val="00B25D93"/>
    <w:rsid w:val="00B85C2A"/>
    <w:rsid w:val="00BB7664"/>
    <w:rsid w:val="00BC254D"/>
    <w:rsid w:val="00BD0001"/>
    <w:rsid w:val="00BD102A"/>
    <w:rsid w:val="00BD59A3"/>
    <w:rsid w:val="00C06115"/>
    <w:rsid w:val="00C07E5C"/>
    <w:rsid w:val="00C1295B"/>
    <w:rsid w:val="00C21E3A"/>
    <w:rsid w:val="00C5480C"/>
    <w:rsid w:val="00C862AC"/>
    <w:rsid w:val="00C87553"/>
    <w:rsid w:val="00CA6DA7"/>
    <w:rsid w:val="00CB4081"/>
    <w:rsid w:val="00CB5049"/>
    <w:rsid w:val="00CD7CEE"/>
    <w:rsid w:val="00CF1F9A"/>
    <w:rsid w:val="00CF6E83"/>
    <w:rsid w:val="00D34121"/>
    <w:rsid w:val="00D341E2"/>
    <w:rsid w:val="00D40141"/>
    <w:rsid w:val="00D52B54"/>
    <w:rsid w:val="00D61C3E"/>
    <w:rsid w:val="00D63F0B"/>
    <w:rsid w:val="00D755DA"/>
    <w:rsid w:val="00D75FF6"/>
    <w:rsid w:val="00D768A2"/>
    <w:rsid w:val="00D76D48"/>
    <w:rsid w:val="00D777DC"/>
    <w:rsid w:val="00D77B7E"/>
    <w:rsid w:val="00D8672C"/>
    <w:rsid w:val="00D92CE8"/>
    <w:rsid w:val="00DA7EB2"/>
    <w:rsid w:val="00DC4150"/>
    <w:rsid w:val="00DD0E5A"/>
    <w:rsid w:val="00DD35BD"/>
    <w:rsid w:val="00DE1595"/>
    <w:rsid w:val="00DE4B63"/>
    <w:rsid w:val="00DE776A"/>
    <w:rsid w:val="00DF6148"/>
    <w:rsid w:val="00E0192D"/>
    <w:rsid w:val="00E0744F"/>
    <w:rsid w:val="00E079CF"/>
    <w:rsid w:val="00E421EB"/>
    <w:rsid w:val="00E42C94"/>
    <w:rsid w:val="00EA57D5"/>
    <w:rsid w:val="00EB6406"/>
    <w:rsid w:val="00F05E15"/>
    <w:rsid w:val="00F125B2"/>
    <w:rsid w:val="00F40C71"/>
    <w:rsid w:val="00F54346"/>
    <w:rsid w:val="00F77FE1"/>
    <w:rsid w:val="00F8405F"/>
    <w:rsid w:val="00F855B0"/>
    <w:rsid w:val="00FD0EF4"/>
    <w:rsid w:val="00FD6C44"/>
    <w:rsid w:val="00FE5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6145"/>
    <o:shapelayout v:ext="edit">
      <o:idmap v:ext="edit" data="1"/>
    </o:shapelayout>
  </w:shapeDefaults>
  <w:decimalSymbol w:val="."/>
  <w:listSeparator w:val=","/>
  <w14:docId w14:val="071E5BAB"/>
  <w15:docId w15:val="{26F407BE-CDA5-48B0-B8C6-1F0BC3275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5"/>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064366"/>
    <w:pPr>
      <w:keepNext/>
      <w:keepLines/>
      <w:numPr>
        <w:ilvl w:val="1"/>
        <w:numId w:val="5"/>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AC1BEA"/>
    <w:pPr>
      <w:keepNext/>
      <w:keepLines/>
      <w:numPr>
        <w:ilvl w:val="2"/>
        <w:numId w:val="5"/>
      </w:numPr>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06436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C1BEA"/>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137E07"/>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2"/>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3"/>
      </w:numPr>
    </w:pPr>
  </w:style>
  <w:style w:type="numbering" w:customStyle="1" w:styleId="Style1">
    <w:name w:val="Style1"/>
    <w:uiPriority w:val="99"/>
    <w:rsid w:val="00A36D16"/>
    <w:pPr>
      <w:numPr>
        <w:numId w:val="4"/>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BodyText2">
    <w:name w:val="Body Text 2"/>
    <w:basedOn w:val="Normal"/>
    <w:link w:val="BodyText2Char"/>
    <w:uiPriority w:val="99"/>
    <w:semiHidden/>
    <w:unhideWhenUsed/>
    <w:rsid w:val="005D05C2"/>
    <w:pPr>
      <w:spacing w:after="120" w:line="480" w:lineRule="auto"/>
    </w:pPr>
  </w:style>
  <w:style w:type="character" w:customStyle="1" w:styleId="BodyText2Char">
    <w:name w:val="Body Text 2 Char"/>
    <w:basedOn w:val="DefaultParagraphFont"/>
    <w:link w:val="BodyText2"/>
    <w:uiPriority w:val="99"/>
    <w:semiHidden/>
    <w:rsid w:val="005D05C2"/>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2.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9.png"/><Relationship Id="rId138" Type="http://schemas.openxmlformats.org/officeDocument/2006/relationships/image" Target="media/image123.png"/><Relationship Id="rId159" Type="http://schemas.openxmlformats.org/officeDocument/2006/relationships/image" Target="media/image144.png"/><Relationship Id="rId170" Type="http://schemas.openxmlformats.org/officeDocument/2006/relationships/image" Target="media/image155.png"/><Relationship Id="rId191" Type="http://schemas.openxmlformats.org/officeDocument/2006/relationships/image" Target="media/image176.png"/><Relationship Id="rId107" Type="http://schemas.openxmlformats.org/officeDocument/2006/relationships/image" Target="media/image92.png"/><Relationship Id="rId11" Type="http://schemas.openxmlformats.org/officeDocument/2006/relationships/image" Target="media/image3.png"/><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9.png"/><Relationship Id="rId128" Type="http://schemas.openxmlformats.org/officeDocument/2006/relationships/image" Target="media/image113.png"/><Relationship Id="rId149" Type="http://schemas.openxmlformats.org/officeDocument/2006/relationships/image" Target="media/image134.png"/><Relationship Id="rId5" Type="http://schemas.openxmlformats.org/officeDocument/2006/relationships/webSettings" Target="webSettings.xml"/><Relationship Id="rId95" Type="http://schemas.openxmlformats.org/officeDocument/2006/relationships/image" Target="media/image80.png"/><Relationship Id="rId160" Type="http://schemas.openxmlformats.org/officeDocument/2006/relationships/image" Target="media/image145.png"/><Relationship Id="rId181" Type="http://schemas.openxmlformats.org/officeDocument/2006/relationships/image" Target="media/image166.png"/><Relationship Id="rId22" Type="http://schemas.openxmlformats.org/officeDocument/2006/relationships/image" Target="media/image7.png"/><Relationship Id="rId43" Type="http://schemas.openxmlformats.org/officeDocument/2006/relationships/image" Target="media/image28.png"/><Relationship Id="rId64" Type="http://schemas.openxmlformats.org/officeDocument/2006/relationships/image" Target="media/image49.png"/><Relationship Id="rId118" Type="http://schemas.openxmlformats.org/officeDocument/2006/relationships/image" Target="media/image103.png"/><Relationship Id="rId139" Type="http://schemas.openxmlformats.org/officeDocument/2006/relationships/image" Target="media/image124.png"/><Relationship Id="rId85" Type="http://schemas.openxmlformats.org/officeDocument/2006/relationships/image" Target="media/image70.png"/><Relationship Id="rId150" Type="http://schemas.openxmlformats.org/officeDocument/2006/relationships/image" Target="media/image135.png"/><Relationship Id="rId171" Type="http://schemas.openxmlformats.org/officeDocument/2006/relationships/image" Target="media/image156.png"/><Relationship Id="rId192" Type="http://schemas.openxmlformats.org/officeDocument/2006/relationships/image" Target="media/image177.png"/><Relationship Id="rId12" Type="http://schemas.openxmlformats.org/officeDocument/2006/relationships/header" Target="header1.xml"/><Relationship Id="rId33" Type="http://schemas.openxmlformats.org/officeDocument/2006/relationships/image" Target="media/image18.png"/><Relationship Id="rId108" Type="http://schemas.openxmlformats.org/officeDocument/2006/relationships/image" Target="media/image93.png"/><Relationship Id="rId129" Type="http://schemas.openxmlformats.org/officeDocument/2006/relationships/image" Target="media/image114.png"/><Relationship Id="rId54" Type="http://schemas.openxmlformats.org/officeDocument/2006/relationships/image" Target="media/image39.png"/><Relationship Id="rId75" Type="http://schemas.openxmlformats.org/officeDocument/2006/relationships/image" Target="media/image60.png"/><Relationship Id="rId96" Type="http://schemas.openxmlformats.org/officeDocument/2006/relationships/image" Target="media/image81.png"/><Relationship Id="rId140" Type="http://schemas.openxmlformats.org/officeDocument/2006/relationships/image" Target="media/image125.png"/><Relationship Id="rId161" Type="http://schemas.openxmlformats.org/officeDocument/2006/relationships/image" Target="media/image146.png"/><Relationship Id="rId182" Type="http://schemas.openxmlformats.org/officeDocument/2006/relationships/image" Target="media/image167.png"/><Relationship Id="rId6" Type="http://schemas.openxmlformats.org/officeDocument/2006/relationships/footnotes" Target="footnotes.xml"/><Relationship Id="rId23" Type="http://schemas.openxmlformats.org/officeDocument/2006/relationships/image" Target="media/image8.png"/><Relationship Id="rId119" Type="http://schemas.openxmlformats.org/officeDocument/2006/relationships/image" Target="media/image104.png"/><Relationship Id="rId44" Type="http://schemas.openxmlformats.org/officeDocument/2006/relationships/image" Target="media/image29.png"/><Relationship Id="rId65" Type="http://schemas.openxmlformats.org/officeDocument/2006/relationships/image" Target="media/image50.png"/><Relationship Id="rId86" Type="http://schemas.openxmlformats.org/officeDocument/2006/relationships/image" Target="media/image71.png"/><Relationship Id="rId130" Type="http://schemas.openxmlformats.org/officeDocument/2006/relationships/image" Target="media/image115.png"/><Relationship Id="rId151" Type="http://schemas.openxmlformats.org/officeDocument/2006/relationships/image" Target="media/image136.png"/><Relationship Id="rId172" Type="http://schemas.openxmlformats.org/officeDocument/2006/relationships/image" Target="media/image157.png"/><Relationship Id="rId193" Type="http://schemas.openxmlformats.org/officeDocument/2006/relationships/image" Target="media/image178.png"/><Relationship Id="rId13" Type="http://schemas.openxmlformats.org/officeDocument/2006/relationships/footer" Target="footer1.xml"/><Relationship Id="rId109" Type="http://schemas.openxmlformats.org/officeDocument/2006/relationships/image" Target="media/image94.png"/><Relationship Id="rId34" Type="http://schemas.openxmlformats.org/officeDocument/2006/relationships/image" Target="media/image19.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20" Type="http://schemas.openxmlformats.org/officeDocument/2006/relationships/image" Target="media/image105.png"/><Relationship Id="rId141" Type="http://schemas.openxmlformats.org/officeDocument/2006/relationships/image" Target="media/image126.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162" Type="http://schemas.openxmlformats.org/officeDocument/2006/relationships/image" Target="media/image147.png"/><Relationship Id="rId183" Type="http://schemas.openxmlformats.org/officeDocument/2006/relationships/image" Target="media/image168.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131" Type="http://schemas.openxmlformats.org/officeDocument/2006/relationships/image" Target="media/image116.png"/><Relationship Id="rId136" Type="http://schemas.openxmlformats.org/officeDocument/2006/relationships/image" Target="media/image121.png"/><Relationship Id="rId157" Type="http://schemas.openxmlformats.org/officeDocument/2006/relationships/image" Target="media/image142.png"/><Relationship Id="rId178" Type="http://schemas.openxmlformats.org/officeDocument/2006/relationships/image" Target="media/image163.png"/><Relationship Id="rId61" Type="http://schemas.openxmlformats.org/officeDocument/2006/relationships/image" Target="media/image46.png"/><Relationship Id="rId82" Type="http://schemas.openxmlformats.org/officeDocument/2006/relationships/image" Target="media/image67.png"/><Relationship Id="rId152" Type="http://schemas.openxmlformats.org/officeDocument/2006/relationships/image" Target="media/image137.png"/><Relationship Id="rId173" Type="http://schemas.openxmlformats.org/officeDocument/2006/relationships/image" Target="media/image158.png"/><Relationship Id="rId194" Type="http://schemas.openxmlformats.org/officeDocument/2006/relationships/image" Target="media/image179.png"/><Relationship Id="rId199" Type="http://schemas.openxmlformats.org/officeDocument/2006/relationships/fontTable" Target="fontTable.xml"/><Relationship Id="rId19" Type="http://schemas.openxmlformats.org/officeDocument/2006/relationships/image" Target="media/image4.png"/><Relationship Id="rId14" Type="http://schemas.openxmlformats.org/officeDocument/2006/relationships/footer" Target="footer2.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image" Target="media/image111.png"/><Relationship Id="rId147" Type="http://schemas.openxmlformats.org/officeDocument/2006/relationships/image" Target="media/image132.png"/><Relationship Id="rId168" Type="http://schemas.openxmlformats.org/officeDocument/2006/relationships/image" Target="media/image153.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142" Type="http://schemas.openxmlformats.org/officeDocument/2006/relationships/image" Target="media/image127.png"/><Relationship Id="rId163" Type="http://schemas.openxmlformats.org/officeDocument/2006/relationships/image" Target="media/image148.png"/><Relationship Id="rId184" Type="http://schemas.openxmlformats.org/officeDocument/2006/relationships/image" Target="media/image169.png"/><Relationship Id="rId189" Type="http://schemas.openxmlformats.org/officeDocument/2006/relationships/image" Target="media/image174.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137" Type="http://schemas.openxmlformats.org/officeDocument/2006/relationships/image" Target="media/image122.png"/><Relationship Id="rId158" Type="http://schemas.openxmlformats.org/officeDocument/2006/relationships/image" Target="media/image143.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32" Type="http://schemas.openxmlformats.org/officeDocument/2006/relationships/image" Target="media/image117.png"/><Relationship Id="rId153" Type="http://schemas.openxmlformats.org/officeDocument/2006/relationships/image" Target="media/image138.png"/><Relationship Id="rId174" Type="http://schemas.openxmlformats.org/officeDocument/2006/relationships/image" Target="media/image159.png"/><Relationship Id="rId179" Type="http://schemas.openxmlformats.org/officeDocument/2006/relationships/image" Target="media/image164.png"/><Relationship Id="rId195" Type="http://schemas.openxmlformats.org/officeDocument/2006/relationships/image" Target="media/image180.png"/><Relationship Id="rId190" Type="http://schemas.openxmlformats.org/officeDocument/2006/relationships/image" Target="media/image175.png"/><Relationship Id="rId15" Type="http://schemas.openxmlformats.org/officeDocument/2006/relationships/header" Target="header2.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27" Type="http://schemas.openxmlformats.org/officeDocument/2006/relationships/image" Target="media/image112.png"/><Relationship Id="rId10" Type="http://schemas.microsoft.com/office/2007/relationships/hdphoto" Target="media/hdphoto1.wdp"/><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143" Type="http://schemas.openxmlformats.org/officeDocument/2006/relationships/image" Target="media/image128.png"/><Relationship Id="rId148" Type="http://schemas.openxmlformats.org/officeDocument/2006/relationships/image" Target="media/image133.png"/><Relationship Id="rId164" Type="http://schemas.openxmlformats.org/officeDocument/2006/relationships/image" Target="media/image149.png"/><Relationship Id="rId169" Type="http://schemas.openxmlformats.org/officeDocument/2006/relationships/image" Target="media/image154.png"/><Relationship Id="rId185" Type="http://schemas.openxmlformats.org/officeDocument/2006/relationships/image" Target="media/image170.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165.png"/><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3.png"/><Relationship Id="rId89" Type="http://schemas.openxmlformats.org/officeDocument/2006/relationships/image" Target="media/image74.png"/><Relationship Id="rId112" Type="http://schemas.openxmlformats.org/officeDocument/2006/relationships/image" Target="media/image97.png"/><Relationship Id="rId133" Type="http://schemas.openxmlformats.org/officeDocument/2006/relationships/image" Target="media/image118.png"/><Relationship Id="rId154" Type="http://schemas.openxmlformats.org/officeDocument/2006/relationships/image" Target="media/image139.png"/><Relationship Id="rId175" Type="http://schemas.openxmlformats.org/officeDocument/2006/relationships/image" Target="media/image160.png"/><Relationship Id="rId196" Type="http://schemas.openxmlformats.org/officeDocument/2006/relationships/image" Target="media/image181.png"/><Relationship Id="rId200" Type="http://schemas.openxmlformats.org/officeDocument/2006/relationships/theme" Target="theme/theme1.xml"/><Relationship Id="rId16" Type="http://schemas.openxmlformats.org/officeDocument/2006/relationships/footer" Target="footer3.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44" Type="http://schemas.openxmlformats.org/officeDocument/2006/relationships/image" Target="media/image129.png"/><Relationship Id="rId90" Type="http://schemas.openxmlformats.org/officeDocument/2006/relationships/image" Target="media/image75.png"/><Relationship Id="rId165" Type="http://schemas.openxmlformats.org/officeDocument/2006/relationships/image" Target="media/image150.png"/><Relationship Id="rId186" Type="http://schemas.openxmlformats.org/officeDocument/2006/relationships/image" Target="media/image171.png"/><Relationship Id="rId27" Type="http://schemas.openxmlformats.org/officeDocument/2006/relationships/image" Target="media/image12.png"/><Relationship Id="rId48" Type="http://schemas.openxmlformats.org/officeDocument/2006/relationships/image" Target="media/image33.png"/><Relationship Id="rId69" Type="http://schemas.openxmlformats.org/officeDocument/2006/relationships/image" Target="media/image54.png"/><Relationship Id="rId113" Type="http://schemas.openxmlformats.org/officeDocument/2006/relationships/image" Target="media/image98.png"/><Relationship Id="rId134" Type="http://schemas.openxmlformats.org/officeDocument/2006/relationships/image" Target="media/image119.png"/><Relationship Id="rId80" Type="http://schemas.openxmlformats.org/officeDocument/2006/relationships/image" Target="media/image65.png"/><Relationship Id="rId155" Type="http://schemas.openxmlformats.org/officeDocument/2006/relationships/image" Target="media/image140.png"/><Relationship Id="rId176" Type="http://schemas.openxmlformats.org/officeDocument/2006/relationships/image" Target="media/image161.png"/><Relationship Id="rId197" Type="http://schemas.openxmlformats.org/officeDocument/2006/relationships/image" Target="media/image182.jpeg"/><Relationship Id="rId17" Type="http://schemas.openxmlformats.org/officeDocument/2006/relationships/header" Target="header3.xml"/><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24" Type="http://schemas.openxmlformats.org/officeDocument/2006/relationships/image" Target="media/image109.png"/><Relationship Id="rId70" Type="http://schemas.openxmlformats.org/officeDocument/2006/relationships/image" Target="media/image55.png"/><Relationship Id="rId91" Type="http://schemas.openxmlformats.org/officeDocument/2006/relationships/image" Target="media/image76.png"/><Relationship Id="rId145" Type="http://schemas.openxmlformats.org/officeDocument/2006/relationships/image" Target="media/image130.png"/><Relationship Id="rId166" Type="http://schemas.openxmlformats.org/officeDocument/2006/relationships/image" Target="media/image151.png"/><Relationship Id="rId187" Type="http://schemas.openxmlformats.org/officeDocument/2006/relationships/image" Target="media/image172.png"/><Relationship Id="rId1" Type="http://schemas.openxmlformats.org/officeDocument/2006/relationships/customXml" Target="../customXml/item1.xml"/><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60" Type="http://schemas.openxmlformats.org/officeDocument/2006/relationships/image" Target="media/image45.png"/><Relationship Id="rId81" Type="http://schemas.openxmlformats.org/officeDocument/2006/relationships/image" Target="media/image66.png"/><Relationship Id="rId135" Type="http://schemas.openxmlformats.org/officeDocument/2006/relationships/image" Target="media/image120.png"/><Relationship Id="rId156" Type="http://schemas.openxmlformats.org/officeDocument/2006/relationships/image" Target="media/image141.png"/><Relationship Id="rId177" Type="http://schemas.openxmlformats.org/officeDocument/2006/relationships/image" Target="media/image162.png"/><Relationship Id="rId198" Type="http://schemas.openxmlformats.org/officeDocument/2006/relationships/footer" Target="footer5.xml"/><Relationship Id="rId18" Type="http://schemas.openxmlformats.org/officeDocument/2006/relationships/footer" Target="footer4.xml"/><Relationship Id="rId39" Type="http://schemas.openxmlformats.org/officeDocument/2006/relationships/image" Target="media/image24.png"/><Relationship Id="rId50" Type="http://schemas.openxmlformats.org/officeDocument/2006/relationships/image" Target="media/image35.png"/><Relationship Id="rId104" Type="http://schemas.openxmlformats.org/officeDocument/2006/relationships/image" Target="media/image89.png"/><Relationship Id="rId125" Type="http://schemas.openxmlformats.org/officeDocument/2006/relationships/image" Target="media/image110.png"/><Relationship Id="rId146" Type="http://schemas.openxmlformats.org/officeDocument/2006/relationships/image" Target="media/image131.png"/><Relationship Id="rId167" Type="http://schemas.openxmlformats.org/officeDocument/2006/relationships/image" Target="media/image152.png"/><Relationship Id="rId188" Type="http://schemas.openxmlformats.org/officeDocument/2006/relationships/image" Target="media/image17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B4144-0B26-44C3-A08C-22C2427E5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6</TotalTime>
  <Pages>36</Pages>
  <Words>7118</Words>
  <Characters>40578</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arman</dc:creator>
  <cp:lastModifiedBy>Febri Wulandari</cp:lastModifiedBy>
  <cp:revision>25</cp:revision>
  <cp:lastPrinted>2016-11-03T03:18:00Z</cp:lastPrinted>
  <dcterms:created xsi:type="dcterms:W3CDTF">2018-01-08T02:15:00Z</dcterms:created>
  <dcterms:modified xsi:type="dcterms:W3CDTF">2018-05-07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format-uty-2016-by-dr-600</vt:lpwstr>
  </property>
  <property fmtid="{D5CDD505-2E9C-101B-9397-08002B2CF9AE}" pid="18" name="Mendeley Recent Style Name 6_1">
    <vt:lpwstr>Format UTY-2016 by Dr 600</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